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098FD" w14:textId="77777777" w:rsidR="00C019CB" w:rsidRPr="00E400FC" w:rsidRDefault="00C019CB" w:rsidP="00D6670E">
      <w:pPr>
        <w:rPr>
          <w:b/>
          <w:bCs/>
        </w:rPr>
      </w:pPr>
      <w:r w:rsidRPr="00E400FC">
        <w:rPr>
          <w:b/>
          <w:bCs/>
          <w:noProof/>
        </w:rPr>
        <mc:AlternateContent>
          <mc:Choice Requires="wps">
            <w:drawing>
              <wp:anchor distT="0" distB="0" distL="114300" distR="114300" simplePos="0" relativeHeight="251663360" behindDoc="0" locked="0" layoutInCell="1" allowOverlap="1" wp14:anchorId="60F020D3" wp14:editId="699181C2">
                <wp:simplePos x="0" y="0"/>
                <wp:positionH relativeFrom="column">
                  <wp:posOffset>1242060</wp:posOffset>
                </wp:positionH>
                <wp:positionV relativeFrom="paragraph">
                  <wp:posOffset>181610</wp:posOffset>
                </wp:positionV>
                <wp:extent cx="5666740" cy="2552700"/>
                <wp:effectExtent l="0" t="0" r="0" b="0"/>
                <wp:wrapNone/>
                <wp:docPr id="3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66740" cy="2552700"/>
                        </a:xfrm>
                        <a:prstGeom prst="rect">
                          <a:avLst/>
                        </a:prstGeom>
                        <a:noFill/>
                        <a:ln>
                          <a:noFill/>
                        </a:ln>
                      </wps:spPr>
                      <wps:txbx>
                        <w:txbxContent>
                          <w:p w14:paraId="50B4F5E8" w14:textId="57C13563" w:rsidR="00C019CB" w:rsidRPr="00035FB5" w:rsidRDefault="00237CDC" w:rsidP="00A6470B">
                            <w:pPr>
                              <w:spacing w:after="0" w:line="240" w:lineRule="auto"/>
                              <w:ind w:right="697"/>
                              <w:jc w:val="left"/>
                              <w:rPr>
                                <w:rFonts w:cs="Calibri"/>
                                <w:b/>
                                <w:color w:val="0F243E"/>
                                <w:sz w:val="40"/>
                                <w:szCs w:val="40"/>
                              </w:rPr>
                            </w:pPr>
                            <w:r w:rsidRPr="00035FB5">
                              <w:rPr>
                                <w:rFonts w:cs="Calibri"/>
                                <w:b/>
                                <w:color w:val="0F243E"/>
                                <w:sz w:val="40"/>
                                <w:szCs w:val="40"/>
                              </w:rPr>
                              <w:t>LANDING PAGE</w:t>
                            </w:r>
                            <w:r w:rsidR="00C019CB" w:rsidRPr="00035FB5">
                              <w:rPr>
                                <w:rFonts w:cs="Calibri"/>
                                <w:b/>
                                <w:color w:val="0F243E"/>
                                <w:sz w:val="40"/>
                                <w:szCs w:val="40"/>
                              </w:rPr>
                              <w:t xml:space="preserve"> </w:t>
                            </w:r>
                            <w:r w:rsidR="00A6470B">
                              <w:rPr>
                                <w:rFonts w:cs="Calibri"/>
                                <w:b/>
                                <w:color w:val="0F243E"/>
                                <w:sz w:val="40"/>
                                <w:szCs w:val="40"/>
                                <w:lang w:val="en-US"/>
                              </w:rPr>
                              <w:t>KPKNL BANDUNG</w:t>
                            </w:r>
                            <w:r w:rsidR="00A6470B">
                              <w:rPr>
                                <w:rFonts w:cs="Calibri"/>
                                <w:b/>
                                <w:color w:val="0F243E"/>
                                <w:sz w:val="40"/>
                                <w:szCs w:val="40"/>
                                <w:lang w:val="en-US"/>
                              </w:rPr>
                              <w:br/>
                            </w:r>
                            <w:r w:rsidR="00C019CB" w:rsidRPr="00035FB5">
                              <w:rPr>
                                <w:rFonts w:cs="Calibri"/>
                                <w:b/>
                                <w:color w:val="0F243E"/>
                                <w:sz w:val="40"/>
                                <w:szCs w:val="40"/>
                              </w:rPr>
                              <w:t>MODUL PENGADUAN ONLINE</w:t>
                            </w:r>
                          </w:p>
                          <w:p w14:paraId="494A9B26" w14:textId="77777777" w:rsidR="00C019CB" w:rsidRPr="00035FB5" w:rsidRDefault="00C019CB" w:rsidP="00366734">
                            <w:pPr>
                              <w:spacing w:after="0" w:line="240" w:lineRule="auto"/>
                              <w:ind w:right="697"/>
                              <w:rPr>
                                <w:rFonts w:cs="Calibri"/>
                                <w:b/>
                                <w:color w:val="0F243E"/>
                                <w:sz w:val="40"/>
                                <w:szCs w:val="40"/>
                              </w:rPr>
                            </w:pPr>
                          </w:p>
                          <w:p w14:paraId="4E2EE0CA" w14:textId="11915B66" w:rsidR="00C019CB" w:rsidRPr="00E92C76" w:rsidRDefault="00237CDC" w:rsidP="00A6470B">
                            <w:pPr>
                              <w:spacing w:after="0" w:line="240" w:lineRule="auto"/>
                              <w:ind w:right="697"/>
                              <w:jc w:val="left"/>
                              <w:rPr>
                                <w:rFonts w:cs="Calibri"/>
                                <w:b/>
                                <w:i/>
                                <w:iCs/>
                                <w:color w:val="0F243E"/>
                                <w:sz w:val="40"/>
                                <w:szCs w:val="40"/>
                              </w:rPr>
                            </w:pPr>
                            <w:r w:rsidRPr="00E92C76">
                              <w:rPr>
                                <w:rFonts w:cs="Calibri"/>
                                <w:b/>
                                <w:i/>
                                <w:iCs/>
                                <w:color w:val="0F243E"/>
                                <w:sz w:val="40"/>
                                <w:szCs w:val="40"/>
                              </w:rPr>
                              <w:t>LANDING PAGE</w:t>
                            </w:r>
                            <w:r w:rsidR="00C019CB" w:rsidRPr="00E92C76">
                              <w:rPr>
                                <w:rFonts w:cs="Calibri"/>
                                <w:b/>
                                <w:i/>
                                <w:iCs/>
                                <w:color w:val="0F243E"/>
                                <w:sz w:val="40"/>
                                <w:szCs w:val="40"/>
                                <w:lang w:val="en-US"/>
                              </w:rPr>
                              <w:t xml:space="preserve"> </w:t>
                            </w:r>
                            <w:r w:rsidR="00B3497E" w:rsidRPr="00E92C76">
                              <w:rPr>
                                <w:rFonts w:cs="Calibri"/>
                                <w:b/>
                                <w:i/>
                                <w:iCs/>
                                <w:color w:val="0F243E"/>
                                <w:sz w:val="40"/>
                                <w:szCs w:val="40"/>
                              </w:rPr>
                              <w:t>KPKNL BANDUNG</w:t>
                            </w:r>
                            <w:r w:rsidR="00B3497E" w:rsidRPr="00E92C76">
                              <w:rPr>
                                <w:rFonts w:cs="Calibri"/>
                                <w:b/>
                                <w:i/>
                                <w:iCs/>
                                <w:color w:val="0F243E"/>
                                <w:sz w:val="40"/>
                                <w:szCs w:val="40"/>
                                <w:lang w:val="en-US"/>
                              </w:rPr>
                              <w:t xml:space="preserve"> IN THE MODUL  OF </w:t>
                            </w:r>
                            <w:r w:rsidR="00C019CB" w:rsidRPr="00E92C76">
                              <w:rPr>
                                <w:rFonts w:cs="Calibri"/>
                                <w:b/>
                                <w:i/>
                                <w:iCs/>
                                <w:color w:val="0F243E"/>
                                <w:sz w:val="40"/>
                                <w:szCs w:val="40"/>
                              </w:rPr>
                              <w:t>ONLINE COMPLAI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F020D3" id="_x0000_t202" coordsize="21600,21600" o:spt="202" path="m,l,21600r21600,l21600,xe">
                <v:stroke joinstyle="miter"/>
                <v:path gradientshapeok="t" o:connecttype="rect"/>
              </v:shapetype>
              <v:shape id="Text Box 9" o:spid="_x0000_s1026" type="#_x0000_t202" style="position:absolute;left:0;text-align:left;margin-left:97.8pt;margin-top:14.3pt;width:446.2pt;height:20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" filled="f" stroked="f">
                <v:textbox>
                  <w:txbxContent>
                    <w:p w14:paraId="50B4F5E8" w14:textId="57C13563" w:rsidR="00C019CB" w:rsidRPr="00035FB5" w:rsidRDefault="00237CDC" w:rsidP="00A6470B">
                      <w:pPr>
                        <w:spacing w:after="0" w:line="240" w:lineRule="auto"/>
                        <w:ind w:right="697"/>
                        <w:jc w:val="left"/>
                        <w:rPr>
                          <w:rFonts w:cs="Calibri"/>
                          <w:b/>
                          <w:color w:val="0F243E"/>
                          <w:sz w:val="40"/>
                          <w:szCs w:val="40"/>
                        </w:rPr>
                      </w:pPr>
                      <w:r w:rsidRPr="00035FB5">
                        <w:rPr>
                          <w:rFonts w:cs="Calibri"/>
                          <w:b/>
                          <w:color w:val="0F243E"/>
                          <w:sz w:val="40"/>
                          <w:szCs w:val="40"/>
                        </w:rPr>
                        <w:t>LANDING PAGE</w:t>
                      </w:r>
                      <w:r w:rsidR="00C019CB" w:rsidRPr="00035FB5">
                        <w:rPr>
                          <w:rFonts w:cs="Calibri"/>
                          <w:b/>
                          <w:color w:val="0F243E"/>
                          <w:sz w:val="40"/>
                          <w:szCs w:val="40"/>
                        </w:rPr>
                        <w:t xml:space="preserve"> </w:t>
                      </w:r>
                      <w:r w:rsidR="00A6470B">
                        <w:rPr>
                          <w:rFonts w:cs="Calibri"/>
                          <w:b/>
                          <w:color w:val="0F243E"/>
                          <w:sz w:val="40"/>
                          <w:szCs w:val="40"/>
                          <w:lang w:val="en-US"/>
                        </w:rPr>
                        <w:t>KPKNL BANDUNG</w:t>
                      </w:r>
                      <w:r w:rsidR="00A6470B">
                        <w:rPr>
                          <w:rFonts w:cs="Calibri"/>
                          <w:b/>
                          <w:color w:val="0F243E"/>
                          <w:sz w:val="40"/>
                          <w:szCs w:val="40"/>
                          <w:lang w:val="en-US"/>
                        </w:rPr>
                        <w:br/>
                      </w:r>
                      <w:r w:rsidR="00C019CB" w:rsidRPr="00035FB5">
                        <w:rPr>
                          <w:rFonts w:cs="Calibri"/>
                          <w:b/>
                          <w:color w:val="0F243E"/>
                          <w:sz w:val="40"/>
                          <w:szCs w:val="40"/>
                        </w:rPr>
                        <w:t>MODUL PENGADUAN ONLINE</w:t>
                      </w:r>
                    </w:p>
                    <w:p w14:paraId="494A9B26" w14:textId="77777777" w:rsidR="00C019CB" w:rsidRPr="00035FB5" w:rsidRDefault="00C019CB" w:rsidP="00366734">
                      <w:pPr>
                        <w:spacing w:after="0" w:line="240" w:lineRule="auto"/>
                        <w:ind w:right="697"/>
                        <w:rPr>
                          <w:rFonts w:cs="Calibri"/>
                          <w:b/>
                          <w:color w:val="0F243E"/>
                          <w:sz w:val="40"/>
                          <w:szCs w:val="40"/>
                        </w:rPr>
                      </w:pPr>
                    </w:p>
                    <w:p w14:paraId="4E2EE0CA" w14:textId="11915B66" w:rsidR="00C019CB" w:rsidRPr="00E92C76" w:rsidRDefault="00237CDC" w:rsidP="00A6470B">
                      <w:pPr>
                        <w:spacing w:after="0" w:line="240" w:lineRule="auto"/>
                        <w:ind w:right="697"/>
                        <w:jc w:val="left"/>
                        <w:rPr>
                          <w:rFonts w:cs="Calibri"/>
                          <w:b/>
                          <w:i/>
                          <w:iCs/>
                          <w:color w:val="0F243E"/>
                          <w:sz w:val="40"/>
                          <w:szCs w:val="40"/>
                        </w:rPr>
                      </w:pPr>
                      <w:r w:rsidRPr="00E92C76">
                        <w:rPr>
                          <w:rFonts w:cs="Calibri"/>
                          <w:b/>
                          <w:i/>
                          <w:iCs/>
                          <w:color w:val="0F243E"/>
                          <w:sz w:val="40"/>
                          <w:szCs w:val="40"/>
                        </w:rPr>
                        <w:t>LANDING PAGE</w:t>
                      </w:r>
                      <w:r w:rsidR="00C019CB" w:rsidRPr="00E92C76">
                        <w:rPr>
                          <w:rFonts w:cs="Calibri"/>
                          <w:b/>
                          <w:i/>
                          <w:iCs/>
                          <w:color w:val="0F243E"/>
                          <w:sz w:val="40"/>
                          <w:szCs w:val="40"/>
                          <w:lang w:val="en-US"/>
                        </w:rPr>
                        <w:t xml:space="preserve"> </w:t>
                      </w:r>
                      <w:r w:rsidR="00B3497E" w:rsidRPr="00E92C76">
                        <w:rPr>
                          <w:rFonts w:cs="Calibri"/>
                          <w:b/>
                          <w:i/>
                          <w:iCs/>
                          <w:color w:val="0F243E"/>
                          <w:sz w:val="40"/>
                          <w:szCs w:val="40"/>
                        </w:rPr>
                        <w:t>KPKNL BANDUNG</w:t>
                      </w:r>
                      <w:r w:rsidR="00B3497E" w:rsidRPr="00E92C76">
                        <w:rPr>
                          <w:rFonts w:cs="Calibri"/>
                          <w:b/>
                          <w:i/>
                          <w:iCs/>
                          <w:color w:val="0F243E"/>
                          <w:sz w:val="40"/>
                          <w:szCs w:val="40"/>
                          <w:lang w:val="en-US"/>
                        </w:rPr>
                        <w:t xml:space="preserve"> IN THE MODUL  OF </w:t>
                      </w:r>
                      <w:r w:rsidR="00C019CB" w:rsidRPr="00E92C76">
                        <w:rPr>
                          <w:rFonts w:cs="Calibri"/>
                          <w:b/>
                          <w:i/>
                          <w:iCs/>
                          <w:color w:val="0F243E"/>
                          <w:sz w:val="40"/>
                          <w:szCs w:val="40"/>
                        </w:rPr>
                        <w:t>ONLINE COMPLAINT</w:t>
                      </w:r>
                    </w:p>
                  </w:txbxContent>
                </v:textbox>
              </v:shape>
            </w:pict>
          </mc:Fallback>
        </mc:AlternateContent>
      </w:r>
    </w:p>
    <w:p w14:paraId="7BF9FD18" w14:textId="77777777" w:rsidR="00C019CB" w:rsidRPr="00E400FC" w:rsidRDefault="00C019CB" w:rsidP="00D6670E"/>
    <w:p w14:paraId="406F8418" w14:textId="77777777" w:rsidR="00C019CB" w:rsidRPr="00E400FC" w:rsidRDefault="00C019CB" w:rsidP="00D6670E"/>
    <w:p w14:paraId="112B68A9" w14:textId="77777777" w:rsidR="00C019CB" w:rsidRPr="00E400FC" w:rsidRDefault="00C019CB" w:rsidP="00D6670E"/>
    <w:p w14:paraId="495ACA00" w14:textId="77777777" w:rsidR="00C019CB" w:rsidRPr="00E400FC" w:rsidRDefault="00C019CB" w:rsidP="00D6670E"/>
    <w:p w14:paraId="3B043B17" w14:textId="77777777" w:rsidR="00C019CB" w:rsidRPr="00E400FC" w:rsidRDefault="00C019CB" w:rsidP="00D6670E"/>
    <w:p w14:paraId="2C5BBA12" w14:textId="77777777" w:rsidR="00C019CB" w:rsidRPr="00E400FC" w:rsidRDefault="00C019CB" w:rsidP="00D6670E"/>
    <w:p w14:paraId="55FE20C6" w14:textId="77777777" w:rsidR="00C019CB" w:rsidRPr="00E400FC" w:rsidRDefault="00C019CB" w:rsidP="00D6670E"/>
    <w:p w14:paraId="113C3CC6" w14:textId="77777777" w:rsidR="00C019CB" w:rsidRPr="00E400FC" w:rsidRDefault="00C019CB" w:rsidP="00D6670E"/>
    <w:p w14:paraId="4EF44089" w14:textId="77777777" w:rsidR="00C019CB" w:rsidRPr="00E400FC" w:rsidRDefault="00C019CB" w:rsidP="00D6670E">
      <w:r w:rsidRPr="00E400FC">
        <w:rPr>
          <w:noProof/>
        </w:rPr>
        <mc:AlternateContent>
          <mc:Choice Requires="wps">
            <w:drawing>
              <wp:anchor distT="0" distB="0" distL="114300" distR="114300" simplePos="0" relativeHeight="251662336" behindDoc="0" locked="0" layoutInCell="1" allowOverlap="1" wp14:anchorId="5C4B3CE3" wp14:editId="425DE882">
                <wp:simplePos x="0" y="0"/>
                <wp:positionH relativeFrom="column">
                  <wp:posOffset>1329055</wp:posOffset>
                </wp:positionH>
                <wp:positionV relativeFrom="paragraph">
                  <wp:posOffset>186055</wp:posOffset>
                </wp:positionV>
                <wp:extent cx="3702685" cy="729615"/>
                <wp:effectExtent l="0" t="0" r="0" b="0"/>
                <wp:wrapNone/>
                <wp:docPr id="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02685" cy="729615"/>
                        </a:xfrm>
                        <a:prstGeom prst="rect">
                          <a:avLst/>
                        </a:prstGeom>
                        <a:noFill/>
                        <a:ln>
                          <a:noFill/>
                        </a:ln>
                      </wps:spPr>
                      <wps:txbx>
                        <w:txbxContent>
                          <w:p w14:paraId="77727301" w14:textId="77777777" w:rsidR="00C019CB" w:rsidRPr="00796E6B" w:rsidRDefault="00C019CB" w:rsidP="00D6670E">
                            <w:pPr>
                              <w:rPr>
                                <w:b/>
                                <w:sz w:val="32"/>
                                <w:szCs w:val="32"/>
                              </w:rPr>
                            </w:pPr>
                            <w:r w:rsidRPr="00796E6B">
                              <w:rPr>
                                <w:b/>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4B3CE3" id="Text Box 8" o:spid="_x0000_s1027" type="#_x0000_t202" style="position:absolute;left:0;text-align:left;margin-left:104.65pt;margin-top:14.65pt;width:291.55pt;height:5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" filled="f" stroked="f">
                <v:textbox>
                  <w:txbxContent>
                    <w:p w14:paraId="77727301" w14:textId="77777777" w:rsidR="00C019CB" w:rsidRPr="00796E6B" w:rsidRDefault="00C019CB" w:rsidP="00D6670E">
                      <w:pPr>
                        <w:rPr>
                          <w:b/>
                          <w:sz w:val="32"/>
                          <w:szCs w:val="32"/>
                        </w:rPr>
                      </w:pPr>
                      <w:r w:rsidRPr="00796E6B">
                        <w:rPr>
                          <w:b/>
                          <w:sz w:val="32"/>
                          <w:szCs w:val="32"/>
                        </w:rPr>
                        <w:t>PROYEK AKHIR</w:t>
                      </w:r>
                    </w:p>
                  </w:txbxContent>
                </v:textbox>
              </v:shape>
            </w:pict>
          </mc:Fallback>
        </mc:AlternateContent>
      </w:r>
      <w:r w:rsidRPr="00E400FC">
        <w:t xml:space="preserve"> </w:t>
      </w:r>
    </w:p>
    <w:p w14:paraId="0B5CA1FD" w14:textId="77777777" w:rsidR="00C019CB" w:rsidRPr="00E400FC" w:rsidRDefault="00C019CB" w:rsidP="00D6670E"/>
    <w:p w14:paraId="7BBF0EB2" w14:textId="77777777" w:rsidR="00C019CB" w:rsidRPr="00E400FC" w:rsidRDefault="00C019CB" w:rsidP="00D6670E"/>
    <w:p w14:paraId="6BA3ADCF" w14:textId="77777777" w:rsidR="00C019CB" w:rsidRPr="00E400FC" w:rsidRDefault="00C019CB" w:rsidP="00D6670E">
      <w:pPr>
        <w:rPr>
          <w:rFonts w:cs="Calibri"/>
          <w:sz w:val="28"/>
          <w:szCs w:val="28"/>
        </w:rPr>
      </w:pPr>
      <w:r w:rsidRPr="00E400FC">
        <w:rPr>
          <w:noProof/>
        </w:rPr>
        <mc:AlternateContent>
          <mc:Choice Requires="wps">
            <w:drawing>
              <wp:anchor distT="0" distB="0" distL="114300" distR="114300" simplePos="0" relativeHeight="251665408" behindDoc="0" locked="0" layoutInCell="1" allowOverlap="1" wp14:anchorId="3848AECD" wp14:editId="4C9D0DC2">
                <wp:simplePos x="0" y="0"/>
                <wp:positionH relativeFrom="column">
                  <wp:posOffset>1329055</wp:posOffset>
                </wp:positionH>
                <wp:positionV relativeFrom="paragraph">
                  <wp:posOffset>120015</wp:posOffset>
                </wp:positionV>
                <wp:extent cx="5666740" cy="993140"/>
                <wp:effectExtent l="0" t="0" r="0" b="0"/>
                <wp:wrapNone/>
                <wp:docPr id="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66740" cy="993140"/>
                        </a:xfrm>
                        <a:prstGeom prst="rect">
                          <a:avLst/>
                        </a:prstGeom>
                        <a:noFill/>
                        <a:ln>
                          <a:noFill/>
                        </a:ln>
                      </wps:spPr>
                      <wps:txbx>
                        <w:txbxContent>
                          <w:p w14:paraId="7CB2F475" w14:textId="77777777" w:rsidR="00C019CB" w:rsidRPr="00796E6B" w:rsidRDefault="00C019CB" w:rsidP="00796E6B">
                            <w:pPr>
                              <w:jc w:val="left"/>
                              <w:rPr>
                                <w:b/>
                                <w:sz w:val="28"/>
                                <w:szCs w:val="28"/>
                              </w:rPr>
                            </w:pPr>
                            <w:r w:rsidRPr="00796E6B">
                              <w:rPr>
                                <w:b/>
                                <w:sz w:val="28"/>
                                <w:szCs w:val="28"/>
                              </w:rPr>
                              <w:t>Reggi Fachri</w:t>
                            </w:r>
                            <w:r w:rsidRPr="00796E6B">
                              <w:rPr>
                                <w:b/>
                                <w:sz w:val="28"/>
                                <w:szCs w:val="28"/>
                              </w:rPr>
                              <w:br/>
                              <w:t>670119413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48AECD" id="Text Box 11" o:spid="_x0000_s1028" type="#_x0000_t202" style="position:absolute;left:0;text-align:left;margin-left:104.65pt;margin-top:9.45pt;width:446.2pt;height:7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" filled="f" stroked="f">
                <v:textbox>
                  <w:txbxContent>
                    <w:p w14:paraId="7CB2F475" w14:textId="77777777" w:rsidR="00C019CB" w:rsidRPr="00796E6B" w:rsidRDefault="00C019CB" w:rsidP="00796E6B">
                      <w:pPr>
                        <w:jc w:val="left"/>
                        <w:rPr>
                          <w:b/>
                          <w:sz w:val="28"/>
                          <w:szCs w:val="28"/>
                        </w:rPr>
                      </w:pPr>
                      <w:r w:rsidRPr="00796E6B">
                        <w:rPr>
                          <w:b/>
                          <w:sz w:val="28"/>
                          <w:szCs w:val="28"/>
                        </w:rPr>
                        <w:t>Reggi Fachri</w:t>
                      </w:r>
                      <w:r w:rsidRPr="00796E6B">
                        <w:rPr>
                          <w:b/>
                          <w:sz w:val="28"/>
                          <w:szCs w:val="28"/>
                        </w:rPr>
                        <w:br/>
                        <w:t>6701194134</w:t>
                      </w:r>
                    </w:p>
                  </w:txbxContent>
                </v:textbox>
              </v:shape>
            </w:pict>
          </mc:Fallback>
        </mc:AlternateContent>
      </w:r>
    </w:p>
    <w:p w14:paraId="014FD4D1" w14:textId="77777777" w:rsidR="00C019CB" w:rsidRPr="00E400FC" w:rsidRDefault="00C019CB" w:rsidP="00D6670E"/>
    <w:p w14:paraId="6EA3F7B7" w14:textId="77777777" w:rsidR="00C019CB" w:rsidRPr="00E400FC" w:rsidRDefault="00C019CB" w:rsidP="00D6670E"/>
    <w:p w14:paraId="2363249D" w14:textId="77777777" w:rsidR="00C019CB" w:rsidRPr="00E400FC" w:rsidRDefault="00C019CB" w:rsidP="00D6670E"/>
    <w:p w14:paraId="2D806717" w14:textId="77777777" w:rsidR="00C019CB" w:rsidRPr="00E400FC" w:rsidRDefault="00C019CB" w:rsidP="00D6670E">
      <w:r w:rsidRPr="00E400FC">
        <w:tab/>
      </w:r>
    </w:p>
    <w:p w14:paraId="31FF9ED8" w14:textId="40029E69" w:rsidR="00C019CB" w:rsidRPr="00E400FC" w:rsidRDefault="00C019CB" w:rsidP="00D6670E"/>
    <w:p w14:paraId="367D94DE" w14:textId="661EA090" w:rsidR="00C019CB" w:rsidRPr="00E400FC" w:rsidRDefault="00C019CB" w:rsidP="00D6670E">
      <w:pPr>
        <w:rPr>
          <w:rFonts w:cs="Calibri"/>
          <w:sz w:val="28"/>
          <w:szCs w:val="28"/>
        </w:rPr>
        <w:sectPr w:rsidR="00C019CB" w:rsidRPr="00E400FC" w:rsidSect="005A57C8">
          <w:headerReference w:type="default" r:id="rId8"/>
          <w:footerReference w:type="default" r:id="rId9"/>
          <w:pgSz w:w="11907" w:h="16839" w:code="9"/>
          <w:pgMar w:top="1440" w:right="1440" w:bottom="1440" w:left="1440" w:header="720" w:footer="720" w:gutter="0"/>
          <w:cols w:space="720"/>
          <w:docGrid w:linePitch="360"/>
        </w:sectPr>
      </w:pPr>
      <w:r w:rsidRPr="00E400FC">
        <w:rPr>
          <w:noProof/>
        </w:rPr>
        <mc:AlternateContent>
          <mc:Choice Requires="wps">
            <w:drawing>
              <wp:anchor distT="0" distB="0" distL="114300" distR="114300" simplePos="0" relativeHeight="251664384" behindDoc="0" locked="0" layoutInCell="1" allowOverlap="1" wp14:anchorId="1981E061" wp14:editId="001E5C46">
                <wp:simplePos x="0" y="0"/>
                <wp:positionH relativeFrom="column">
                  <wp:posOffset>1095375</wp:posOffset>
                </wp:positionH>
                <wp:positionV relativeFrom="paragraph">
                  <wp:posOffset>727075</wp:posOffset>
                </wp:positionV>
                <wp:extent cx="5163820" cy="1478280"/>
                <wp:effectExtent l="0" t="0" r="0" b="7620"/>
                <wp:wrapNone/>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163820" cy="1478280"/>
                        </a:xfrm>
                        <a:prstGeom prst="rect">
                          <a:avLst/>
                        </a:prstGeom>
                        <a:noFill/>
                        <a:ln>
                          <a:noFill/>
                        </a:ln>
                      </wps:spPr>
                      <wps:txbx>
                        <w:txbxContent>
                          <w:p w14:paraId="78591985" w14:textId="006B6E3A" w:rsidR="00C019CB" w:rsidRPr="00393CD9" w:rsidRDefault="00C019CB" w:rsidP="00747063">
                            <w:pPr>
                              <w:tabs>
                                <w:tab w:val="left" w:pos="7110"/>
                              </w:tabs>
                              <w:ind w:left="360"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w:t>
                            </w:r>
                            <w:r w:rsidR="001C3ECB" w:rsidRPr="001C3ECB">
                              <w:rPr>
                                <w:rFonts w:cs="Calibri"/>
                                <w:b/>
                                <w:i/>
                                <w:iCs/>
                                <w:color w:val="0F243E"/>
                                <w:sz w:val="32"/>
                                <w:szCs w:val="32"/>
                              </w:rPr>
                              <w:t>FORM</w:t>
                            </w:r>
                            <w:r>
                              <w:rPr>
                                <w:rFonts w:cs="Calibri"/>
                                <w:b/>
                                <w:color w:val="0F243E"/>
                                <w:sz w:val="32"/>
                                <w:szCs w:val="32"/>
                              </w:rPr>
                              <w:t>ASI</w:t>
                            </w:r>
                            <w:r w:rsidRPr="00344123">
                              <w:rPr>
                                <w:rFonts w:cs="Calibri"/>
                                <w:b/>
                                <w:color w:val="0F243E"/>
                                <w:sz w:val="32"/>
                                <w:szCs w:val="32"/>
                              </w:rPr>
                              <w:t xml:space="preserve"> </w:t>
                            </w:r>
                            <w:r w:rsidRPr="00344123">
                              <w:rPr>
                                <w:rFonts w:cs="Calibri"/>
                                <w:b/>
                                <w:color w:val="0F243E"/>
                                <w:sz w:val="32"/>
                                <w:szCs w:val="32"/>
                              </w:rPr>
                              <w:br/>
                              <w:t>FAKULTAS ILMU TERAPAN</w:t>
                            </w:r>
                            <w:r w:rsidRPr="00344123">
                              <w:rPr>
                                <w:rFonts w:cs="Calibri"/>
                                <w:b/>
                                <w:color w:val="0F243E"/>
                                <w:sz w:val="32"/>
                                <w:szCs w:val="32"/>
                              </w:rPr>
                              <w:br/>
                              <w:t>UNIVERSITAS TELKOM</w:t>
                            </w:r>
                            <w:r w:rsidRPr="00344123">
                              <w:rPr>
                                <w:rFonts w:cs="Calibri"/>
                                <w:b/>
                                <w:color w:val="0F243E"/>
                                <w:sz w:val="32"/>
                                <w:szCs w:val="32"/>
                              </w:rPr>
                              <w:br/>
                              <w:t xml:space="preserve">BANDUNG, </w:t>
                            </w:r>
                            <w:r>
                              <w:rPr>
                                <w:rFonts w:cs="Calibri"/>
                                <w:b/>
                                <w:color w:val="0F243E"/>
                                <w:sz w:val="32"/>
                                <w:szCs w:val="32"/>
                              </w:rPr>
                              <w:t>202</w:t>
                            </w:r>
                            <w:r w:rsidR="009179EA">
                              <w:rPr>
                                <w:rFonts w:cs="Calibri"/>
                                <w:b/>
                                <w:color w:val="0F243E"/>
                                <w:sz w:val="32"/>
                                <w:szCs w:val="32"/>
                              </w:rPr>
                              <w:t>2</w:t>
                            </w:r>
                          </w:p>
                          <w:p w14:paraId="0D350E9D" w14:textId="77777777" w:rsidR="00C019CB" w:rsidRPr="00AE44C6" w:rsidRDefault="00C019CB" w:rsidP="00747063">
                            <w:pPr>
                              <w:jc w:val="left"/>
                            </w:pPr>
                          </w:p>
                          <w:p w14:paraId="477E43EC" w14:textId="77777777" w:rsidR="00C019CB" w:rsidRPr="00344123" w:rsidRDefault="00C019CB" w:rsidP="00D6670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81E061" id="Text Box 10" o:spid="_x0000_s1029" type="#_x0000_t202" style="position:absolute;left:0;text-align:left;margin-left:86.25pt;margin-top:57.25pt;width:406.6pt;height:116.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" filled="f" stroked="f">
                <v:textbox>
                  <w:txbxContent>
                    <w:p w14:paraId="78591985" w14:textId="006B6E3A" w:rsidR="00C019CB" w:rsidRPr="00393CD9" w:rsidRDefault="00C019CB" w:rsidP="00747063">
                      <w:pPr>
                        <w:tabs>
                          <w:tab w:val="left" w:pos="7110"/>
                        </w:tabs>
                        <w:ind w:left="360"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w:t>
                      </w:r>
                      <w:r w:rsidR="001C3ECB" w:rsidRPr="001C3ECB">
                        <w:rPr>
                          <w:rFonts w:cs="Calibri"/>
                          <w:b/>
                          <w:i/>
                          <w:iCs/>
                          <w:color w:val="0F243E"/>
                          <w:sz w:val="32"/>
                          <w:szCs w:val="32"/>
                        </w:rPr>
                        <w:t>FORM</w:t>
                      </w:r>
                      <w:r>
                        <w:rPr>
                          <w:rFonts w:cs="Calibri"/>
                          <w:b/>
                          <w:color w:val="0F243E"/>
                          <w:sz w:val="32"/>
                          <w:szCs w:val="32"/>
                        </w:rPr>
                        <w:t>ASI</w:t>
                      </w:r>
                      <w:r w:rsidRPr="00344123">
                        <w:rPr>
                          <w:rFonts w:cs="Calibri"/>
                          <w:b/>
                          <w:color w:val="0F243E"/>
                          <w:sz w:val="32"/>
                          <w:szCs w:val="32"/>
                        </w:rPr>
                        <w:t xml:space="preserve"> </w:t>
                      </w:r>
                      <w:r w:rsidRPr="00344123">
                        <w:rPr>
                          <w:rFonts w:cs="Calibri"/>
                          <w:b/>
                          <w:color w:val="0F243E"/>
                          <w:sz w:val="32"/>
                          <w:szCs w:val="32"/>
                        </w:rPr>
                        <w:br/>
                        <w:t>FAKULTAS ILMU TERAPAN</w:t>
                      </w:r>
                      <w:r w:rsidRPr="00344123">
                        <w:rPr>
                          <w:rFonts w:cs="Calibri"/>
                          <w:b/>
                          <w:color w:val="0F243E"/>
                          <w:sz w:val="32"/>
                          <w:szCs w:val="32"/>
                        </w:rPr>
                        <w:br/>
                        <w:t>UNIVERSITAS TELKOM</w:t>
                      </w:r>
                      <w:r w:rsidRPr="00344123">
                        <w:rPr>
                          <w:rFonts w:cs="Calibri"/>
                          <w:b/>
                          <w:color w:val="0F243E"/>
                          <w:sz w:val="32"/>
                          <w:szCs w:val="32"/>
                        </w:rPr>
                        <w:br/>
                        <w:t xml:space="preserve">BANDUNG, </w:t>
                      </w:r>
                      <w:r>
                        <w:rPr>
                          <w:rFonts w:cs="Calibri"/>
                          <w:b/>
                          <w:color w:val="0F243E"/>
                          <w:sz w:val="32"/>
                          <w:szCs w:val="32"/>
                        </w:rPr>
                        <w:t>202</w:t>
                      </w:r>
                      <w:r w:rsidR="009179EA">
                        <w:rPr>
                          <w:rFonts w:cs="Calibri"/>
                          <w:b/>
                          <w:color w:val="0F243E"/>
                          <w:sz w:val="32"/>
                          <w:szCs w:val="32"/>
                        </w:rPr>
                        <w:t>2</w:t>
                      </w:r>
                    </w:p>
                    <w:p w14:paraId="0D350E9D" w14:textId="77777777" w:rsidR="00C019CB" w:rsidRPr="00AE44C6" w:rsidRDefault="00C019CB" w:rsidP="00747063">
                      <w:pPr>
                        <w:jc w:val="left"/>
                      </w:pPr>
                    </w:p>
                    <w:p w14:paraId="477E43EC" w14:textId="77777777" w:rsidR="00C019CB" w:rsidRPr="00344123" w:rsidRDefault="00C019CB" w:rsidP="00D6670E"/>
                  </w:txbxContent>
                </v:textbox>
              </v:shape>
            </w:pict>
          </mc:Fallback>
        </mc:AlternateContent>
      </w:r>
    </w:p>
    <w:p w14:paraId="0AC4DEAB" w14:textId="77777777" w:rsidR="00C019CB" w:rsidRPr="00E400FC" w:rsidRDefault="00C019CB" w:rsidP="00D6670E"/>
    <w:p w14:paraId="3D9F0DAE" w14:textId="77777777" w:rsidR="00C019CB" w:rsidRPr="00E400FC" w:rsidRDefault="00C019CB" w:rsidP="00D6670E"/>
    <w:p w14:paraId="19DC9199" w14:textId="77777777" w:rsidR="00C019CB" w:rsidRPr="00E400FC" w:rsidRDefault="00C019CB" w:rsidP="00D6670E"/>
    <w:p w14:paraId="3DCA55B3" w14:textId="77777777" w:rsidR="00C019CB" w:rsidRPr="00E400FC" w:rsidRDefault="00C019CB" w:rsidP="00D6670E"/>
    <w:p w14:paraId="164699EF" w14:textId="77777777" w:rsidR="00C019CB" w:rsidRPr="00E400FC" w:rsidRDefault="00C019CB" w:rsidP="00D6670E"/>
    <w:p w14:paraId="2D8C1A80" w14:textId="77777777" w:rsidR="00C019CB" w:rsidRPr="00E400FC" w:rsidRDefault="00C019CB" w:rsidP="00747063">
      <w:pPr>
        <w:jc w:val="right"/>
        <w:rPr>
          <w:rFonts w:cs="Calibri"/>
          <w:color w:val="808080"/>
          <w:sz w:val="24"/>
          <w:szCs w:val="28"/>
        </w:rPr>
      </w:pPr>
      <w:r w:rsidRPr="00E400FC">
        <w:rPr>
          <w:rFonts w:cs="Calibri"/>
          <w:color w:val="808080"/>
          <w:sz w:val="24"/>
          <w:szCs w:val="28"/>
        </w:rPr>
        <w:t>Maksimal 1 halaman, berisi persembahan, ditulis dengan bahasa Indonesia yang baku.</w:t>
      </w:r>
    </w:p>
    <w:p w14:paraId="72E16E93" w14:textId="77777777" w:rsidR="00C019CB" w:rsidRPr="00E400FC" w:rsidRDefault="00C019CB" w:rsidP="00D6670E"/>
    <w:p w14:paraId="4D5BE195" w14:textId="77777777" w:rsidR="00C019CB" w:rsidRPr="00E400FC" w:rsidRDefault="00C019CB" w:rsidP="00D6670E"/>
    <w:p w14:paraId="58E9E56C" w14:textId="77777777" w:rsidR="00C019CB" w:rsidRPr="00E400FC" w:rsidRDefault="00C019CB" w:rsidP="00D6670E"/>
    <w:p w14:paraId="20134757" w14:textId="77777777" w:rsidR="00C019CB" w:rsidRPr="00E400FC" w:rsidRDefault="00C019CB" w:rsidP="00D6670E"/>
    <w:p w14:paraId="1EA485B0" w14:textId="77777777" w:rsidR="00C019CB" w:rsidRPr="00E400FC" w:rsidRDefault="00C019CB" w:rsidP="00747063">
      <w:pPr>
        <w:jc w:val="center"/>
        <w:rPr>
          <w:rFonts w:ascii="Monotype Corsiva" w:hAnsi="Monotype Corsiva"/>
          <w:sz w:val="40"/>
          <w:szCs w:val="40"/>
        </w:rPr>
      </w:pPr>
      <w:r w:rsidRPr="00E400FC">
        <w:rPr>
          <w:rFonts w:ascii="Monotype Corsiva" w:hAnsi="Monotype Corsiva"/>
          <w:sz w:val="40"/>
          <w:szCs w:val="40"/>
        </w:rPr>
        <w:t>untuk Keluarga tercinta</w:t>
      </w:r>
    </w:p>
    <w:p w14:paraId="28A96371" w14:textId="77777777" w:rsidR="00C019CB" w:rsidRPr="00E400FC" w:rsidRDefault="00C019CB" w:rsidP="00D6670E"/>
    <w:p w14:paraId="0558A9DD" w14:textId="77777777" w:rsidR="00C019CB" w:rsidRPr="00E400FC" w:rsidRDefault="00C019CB" w:rsidP="00D6670E"/>
    <w:p w14:paraId="35794586" w14:textId="77777777" w:rsidR="00C019CB" w:rsidRPr="00E400FC" w:rsidRDefault="00C019CB" w:rsidP="00D6670E"/>
    <w:p w14:paraId="086CEF0A" w14:textId="77777777" w:rsidR="00C019CB" w:rsidRPr="00E400FC" w:rsidRDefault="00C019CB" w:rsidP="00D6670E"/>
    <w:p w14:paraId="561AFF70" w14:textId="77777777" w:rsidR="00C019CB" w:rsidRPr="00E400FC" w:rsidRDefault="00C019CB" w:rsidP="00D6670E"/>
    <w:p w14:paraId="64C65D5A" w14:textId="77777777" w:rsidR="00C019CB" w:rsidRPr="00E400FC" w:rsidRDefault="00C019CB" w:rsidP="00D6670E"/>
    <w:p w14:paraId="28F83497" w14:textId="77777777" w:rsidR="00C019CB" w:rsidRPr="00E400FC" w:rsidRDefault="00C019CB" w:rsidP="00D6670E"/>
    <w:p w14:paraId="5506581A" w14:textId="77777777" w:rsidR="00C019CB" w:rsidRPr="00E400FC" w:rsidRDefault="00C019CB" w:rsidP="00D6670E"/>
    <w:p w14:paraId="6F6EAFB7" w14:textId="77777777" w:rsidR="00C019CB" w:rsidRPr="00E400FC" w:rsidRDefault="00C019CB" w:rsidP="00D6670E"/>
    <w:p w14:paraId="0457EA42" w14:textId="77777777" w:rsidR="00C019CB" w:rsidRPr="00E400FC" w:rsidRDefault="00C019CB" w:rsidP="00747063">
      <w:pPr>
        <w:jc w:val="center"/>
        <w:rPr>
          <w:b/>
          <w:sz w:val="28"/>
          <w:szCs w:val="28"/>
        </w:rPr>
      </w:pPr>
    </w:p>
    <w:p w14:paraId="3BC2934F" w14:textId="77777777" w:rsidR="00C019CB" w:rsidRPr="00E400FC" w:rsidRDefault="00C019CB" w:rsidP="00747063">
      <w:pPr>
        <w:jc w:val="center"/>
        <w:rPr>
          <w:b/>
          <w:sz w:val="28"/>
          <w:szCs w:val="28"/>
        </w:rPr>
      </w:pPr>
      <w:r w:rsidRPr="00E400FC">
        <w:rPr>
          <w:b/>
          <w:sz w:val="28"/>
          <w:szCs w:val="28"/>
        </w:rPr>
        <w:lastRenderedPageBreak/>
        <w:t>LEMBAR PENGESAHAN PROYEK AKHIR</w:t>
      </w:r>
    </w:p>
    <w:p w14:paraId="329A136B" w14:textId="77777777" w:rsidR="00C019CB" w:rsidRPr="00E400FC" w:rsidRDefault="00C019CB" w:rsidP="00747063">
      <w:pPr>
        <w:jc w:val="center"/>
        <w:rPr>
          <w:b/>
          <w:sz w:val="28"/>
          <w:szCs w:val="28"/>
        </w:rPr>
      </w:pPr>
    </w:p>
    <w:p w14:paraId="5BE7C1EB" w14:textId="646A7C24" w:rsidR="00C019CB" w:rsidRPr="00E400FC" w:rsidRDefault="00237CDC" w:rsidP="00747063">
      <w:pPr>
        <w:jc w:val="center"/>
        <w:rPr>
          <w:b/>
          <w:sz w:val="28"/>
          <w:szCs w:val="28"/>
        </w:rPr>
      </w:pPr>
      <w:r w:rsidRPr="00E400FC">
        <w:rPr>
          <w:b/>
          <w:i/>
          <w:iCs/>
          <w:sz w:val="28"/>
          <w:szCs w:val="28"/>
        </w:rPr>
        <w:t>LANDING PAGE</w:t>
      </w:r>
      <w:r w:rsidR="00C019CB" w:rsidRPr="00E400FC">
        <w:rPr>
          <w:b/>
          <w:sz w:val="28"/>
          <w:szCs w:val="28"/>
        </w:rPr>
        <w:t xml:space="preserve"> </w:t>
      </w:r>
      <w:r w:rsidR="0040058A" w:rsidRPr="00E400FC">
        <w:rPr>
          <w:b/>
          <w:sz w:val="28"/>
          <w:szCs w:val="28"/>
        </w:rPr>
        <w:t>KPKNL BANDUNG</w:t>
      </w:r>
    </w:p>
    <w:p w14:paraId="65072A3D" w14:textId="77777777" w:rsidR="00C019CB" w:rsidRPr="00E400FC" w:rsidRDefault="00C019CB" w:rsidP="00747063">
      <w:pPr>
        <w:jc w:val="center"/>
      </w:pPr>
      <w:r w:rsidRPr="00E400FC">
        <w:rPr>
          <w:b/>
          <w:sz w:val="28"/>
          <w:szCs w:val="28"/>
        </w:rPr>
        <w:t>MODUL PENGADUAN ONLINE</w:t>
      </w:r>
    </w:p>
    <w:p w14:paraId="5EEC4624" w14:textId="77777777" w:rsidR="00C019CB" w:rsidRPr="00E400FC" w:rsidRDefault="00C019CB" w:rsidP="00D6670E"/>
    <w:p w14:paraId="294BC712" w14:textId="77777777" w:rsidR="00C019CB" w:rsidRPr="00E400FC" w:rsidRDefault="00C019CB" w:rsidP="00D6670E"/>
    <w:p w14:paraId="5B20B7E8" w14:textId="77777777" w:rsidR="00C019CB" w:rsidRPr="00E400FC" w:rsidRDefault="00C019CB" w:rsidP="00747063">
      <w:pPr>
        <w:spacing w:after="0" w:line="240" w:lineRule="auto"/>
        <w:rPr>
          <w:sz w:val="24"/>
          <w:szCs w:val="24"/>
        </w:rPr>
      </w:pPr>
      <w:r w:rsidRPr="00E400FC">
        <w:rPr>
          <w:sz w:val="24"/>
          <w:szCs w:val="24"/>
        </w:rPr>
        <w:t>Penulis</w:t>
      </w:r>
    </w:p>
    <w:p w14:paraId="113C2C3B" w14:textId="77777777" w:rsidR="00C019CB" w:rsidRPr="00E400FC" w:rsidRDefault="00C019CB" w:rsidP="00747063">
      <w:pPr>
        <w:spacing w:after="0" w:line="240" w:lineRule="auto"/>
        <w:rPr>
          <w:sz w:val="24"/>
          <w:szCs w:val="24"/>
        </w:rPr>
      </w:pPr>
      <w:r w:rsidRPr="00E400FC">
        <w:rPr>
          <w:sz w:val="24"/>
          <w:szCs w:val="24"/>
        </w:rPr>
        <w:t>Reggi Fachri</w:t>
      </w:r>
    </w:p>
    <w:p w14:paraId="4C798AF4" w14:textId="77777777" w:rsidR="00C019CB" w:rsidRPr="00E400FC" w:rsidRDefault="00C019CB" w:rsidP="00747063">
      <w:pPr>
        <w:spacing w:after="0" w:line="240" w:lineRule="auto"/>
        <w:rPr>
          <w:sz w:val="24"/>
          <w:szCs w:val="24"/>
        </w:rPr>
      </w:pPr>
      <w:r w:rsidRPr="00E400FC">
        <w:rPr>
          <w:sz w:val="24"/>
          <w:szCs w:val="24"/>
        </w:rPr>
        <w:t>NIM 6701194134</w:t>
      </w:r>
    </w:p>
    <w:p w14:paraId="6DD4A355" w14:textId="77777777" w:rsidR="00C019CB" w:rsidRPr="00E400FC" w:rsidRDefault="00C019CB" w:rsidP="00747063">
      <w:pPr>
        <w:spacing w:after="0" w:line="240" w:lineRule="auto"/>
        <w:rPr>
          <w:rFonts w:cs="Calibri"/>
          <w:sz w:val="28"/>
          <w:szCs w:val="32"/>
        </w:rPr>
      </w:pPr>
      <w:r w:rsidRPr="00E400FC">
        <w:rPr>
          <w:noProof/>
          <w:sz w:val="24"/>
          <w:szCs w:val="24"/>
        </w:rPr>
        <mc:AlternateContent>
          <mc:Choice Requires="wps">
            <w:drawing>
              <wp:anchor distT="4294967294" distB="4294967294" distL="114300" distR="114300" simplePos="0" relativeHeight="251659264" behindDoc="0" locked="0" layoutInCell="1" allowOverlap="1" wp14:anchorId="0BA0C3E0" wp14:editId="31872332">
                <wp:simplePos x="0" y="0"/>
                <wp:positionH relativeFrom="column">
                  <wp:posOffset>4530725</wp:posOffset>
                </wp:positionH>
                <wp:positionV relativeFrom="paragraph">
                  <wp:posOffset>51434</wp:posOffset>
                </wp:positionV>
                <wp:extent cx="1524000" cy="0"/>
                <wp:effectExtent l="0" t="0" r="0" b="0"/>
                <wp:wrapNone/>
                <wp:docPr id="2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942D99E" id="_x0000_t32" coordsize="21600,21600" o:spt="32" o:oned="t" path="m,l21600,21600e" filled="f">
                <v:path arrowok="t" fillok="f" o:connecttype="none"/>
                <o:lock v:ext="edit" shapetype="t"/>
              </v:shapetype>
              <v:shape id="AutoShape 4" o:spid="_x0000_s1026" type="#_x0000_t32" style="position:absolute;margin-left:356.75pt;margin-top:4.05pt;width:120pt;height:0;flip:x;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">
                <o:lock v:ext="edit" shapetype="f"/>
              </v:shape>
            </w:pict>
          </mc:Fallback>
        </mc:AlternateContent>
      </w:r>
    </w:p>
    <w:p w14:paraId="118AD4EA" w14:textId="77777777" w:rsidR="00C019CB" w:rsidRPr="00E400FC" w:rsidRDefault="00C019CB" w:rsidP="00747063">
      <w:pPr>
        <w:spacing w:after="0" w:line="240" w:lineRule="auto"/>
        <w:rPr>
          <w:sz w:val="24"/>
          <w:szCs w:val="24"/>
        </w:rPr>
      </w:pPr>
    </w:p>
    <w:p w14:paraId="1616D12E" w14:textId="77777777" w:rsidR="00C019CB" w:rsidRPr="00E400FC" w:rsidRDefault="00C019CB" w:rsidP="00747063">
      <w:pPr>
        <w:spacing w:after="0" w:line="240" w:lineRule="auto"/>
        <w:rPr>
          <w:sz w:val="24"/>
          <w:szCs w:val="24"/>
        </w:rPr>
      </w:pPr>
    </w:p>
    <w:p w14:paraId="04637FB9" w14:textId="77777777" w:rsidR="00C019CB" w:rsidRPr="00E400FC" w:rsidRDefault="00C019CB" w:rsidP="00747063">
      <w:pPr>
        <w:spacing w:after="0" w:line="240" w:lineRule="auto"/>
        <w:rPr>
          <w:sz w:val="24"/>
          <w:szCs w:val="24"/>
        </w:rPr>
      </w:pPr>
      <w:r w:rsidRPr="00E400FC">
        <w:rPr>
          <w:sz w:val="24"/>
          <w:szCs w:val="24"/>
        </w:rPr>
        <w:t>Pembimbing I</w:t>
      </w:r>
    </w:p>
    <w:p w14:paraId="78277D8C" w14:textId="77777777" w:rsidR="00C019CB" w:rsidRPr="00E400FC" w:rsidRDefault="00C019CB" w:rsidP="00747063">
      <w:pPr>
        <w:spacing w:after="0" w:line="240" w:lineRule="auto"/>
        <w:rPr>
          <w:sz w:val="24"/>
          <w:szCs w:val="24"/>
        </w:rPr>
      </w:pPr>
      <w:r w:rsidRPr="00E400FC">
        <w:rPr>
          <w:sz w:val="24"/>
          <w:szCs w:val="24"/>
        </w:rPr>
        <w:t>Wawa Wikusna, S.T., M.Kom.</w:t>
      </w:r>
    </w:p>
    <w:p w14:paraId="1E085D8C" w14:textId="76114672" w:rsidR="00C019CB" w:rsidRPr="00E400FC" w:rsidRDefault="00C019CB" w:rsidP="00747063">
      <w:pPr>
        <w:spacing w:after="0" w:line="240" w:lineRule="auto"/>
        <w:rPr>
          <w:sz w:val="24"/>
          <w:szCs w:val="24"/>
        </w:rPr>
      </w:pPr>
      <w:r w:rsidRPr="00E400FC">
        <w:rPr>
          <w:sz w:val="24"/>
          <w:szCs w:val="24"/>
        </w:rPr>
        <w:t xml:space="preserve">NIP </w:t>
      </w:r>
      <w:r w:rsidR="00E47109" w:rsidRPr="00E47109">
        <w:rPr>
          <w:sz w:val="24"/>
          <w:szCs w:val="24"/>
        </w:rPr>
        <w:t>14740031</w:t>
      </w:r>
    </w:p>
    <w:p w14:paraId="41F976BC" w14:textId="77777777" w:rsidR="00C019CB" w:rsidRPr="00E400FC" w:rsidRDefault="00C019CB" w:rsidP="00747063">
      <w:pPr>
        <w:spacing w:after="0" w:line="240" w:lineRule="auto"/>
        <w:rPr>
          <w:rFonts w:cs="Calibri"/>
          <w:sz w:val="28"/>
          <w:szCs w:val="32"/>
        </w:rPr>
      </w:pPr>
      <w:r w:rsidRPr="00E400FC">
        <w:rPr>
          <w:noProof/>
          <w:sz w:val="24"/>
          <w:szCs w:val="24"/>
        </w:rPr>
        <mc:AlternateContent>
          <mc:Choice Requires="wps">
            <w:drawing>
              <wp:anchor distT="4294967294" distB="4294967294" distL="114300" distR="114300" simplePos="0" relativeHeight="251660288" behindDoc="0" locked="0" layoutInCell="1" allowOverlap="1" wp14:anchorId="285DFF32" wp14:editId="3913E653">
                <wp:simplePos x="0" y="0"/>
                <wp:positionH relativeFrom="column">
                  <wp:posOffset>4543425</wp:posOffset>
                </wp:positionH>
                <wp:positionV relativeFrom="paragraph">
                  <wp:posOffset>1904</wp:posOffset>
                </wp:positionV>
                <wp:extent cx="1524000" cy="0"/>
                <wp:effectExtent l="0" t="0" r="0" b="0"/>
                <wp:wrapNone/>
                <wp:docPr id="2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A43A393" id="AutoShape 5" o:spid="_x0000_s1026" type="#_x0000_t32" style="position:absolute;margin-left:357.75pt;margin-top:.15pt;width:120pt;height:0;flip:x;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">
                <o:lock v:ext="edit" shapetype="f"/>
              </v:shape>
            </w:pict>
          </mc:Fallback>
        </mc:AlternateContent>
      </w:r>
    </w:p>
    <w:p w14:paraId="1A4CF0F4" w14:textId="77777777" w:rsidR="00C019CB" w:rsidRPr="00E400FC" w:rsidRDefault="00C019CB" w:rsidP="00747063">
      <w:pPr>
        <w:spacing w:after="0" w:line="240" w:lineRule="auto"/>
        <w:rPr>
          <w:sz w:val="24"/>
          <w:szCs w:val="24"/>
        </w:rPr>
      </w:pPr>
    </w:p>
    <w:p w14:paraId="14C46E46" w14:textId="77777777" w:rsidR="00C019CB" w:rsidRPr="00E400FC" w:rsidRDefault="00C019CB" w:rsidP="00747063">
      <w:pPr>
        <w:spacing w:after="0" w:line="240" w:lineRule="auto"/>
        <w:rPr>
          <w:sz w:val="24"/>
          <w:szCs w:val="24"/>
        </w:rPr>
      </w:pPr>
    </w:p>
    <w:p w14:paraId="4EC73EA8" w14:textId="77777777" w:rsidR="00C019CB" w:rsidRPr="00E400FC" w:rsidRDefault="00C019CB" w:rsidP="00747063">
      <w:pPr>
        <w:spacing w:after="0" w:line="240" w:lineRule="auto"/>
        <w:rPr>
          <w:sz w:val="24"/>
          <w:szCs w:val="24"/>
        </w:rPr>
      </w:pPr>
      <w:r w:rsidRPr="00E400FC">
        <w:rPr>
          <w:sz w:val="24"/>
          <w:szCs w:val="24"/>
        </w:rPr>
        <w:t>Pembimbing II</w:t>
      </w:r>
    </w:p>
    <w:p w14:paraId="4CBB9AF5" w14:textId="77777777" w:rsidR="00C019CB" w:rsidRPr="00E400FC" w:rsidRDefault="00C019CB" w:rsidP="00747063">
      <w:pPr>
        <w:spacing w:after="0" w:line="240" w:lineRule="auto"/>
        <w:rPr>
          <w:sz w:val="24"/>
          <w:szCs w:val="24"/>
        </w:rPr>
      </w:pPr>
      <w:r w:rsidRPr="00E400FC">
        <w:rPr>
          <w:sz w:val="24"/>
          <w:szCs w:val="24"/>
        </w:rPr>
        <w:t>Dr. Dedy Rahman Wijaya, S.T., M.T.</w:t>
      </w:r>
    </w:p>
    <w:p w14:paraId="5434805F" w14:textId="18818544" w:rsidR="00C019CB" w:rsidRPr="00E400FC" w:rsidRDefault="00C019CB" w:rsidP="00747063">
      <w:pPr>
        <w:spacing w:after="0" w:line="240" w:lineRule="auto"/>
        <w:rPr>
          <w:sz w:val="24"/>
          <w:szCs w:val="24"/>
        </w:rPr>
      </w:pPr>
      <w:r w:rsidRPr="00E400FC">
        <w:rPr>
          <w:sz w:val="24"/>
          <w:szCs w:val="24"/>
        </w:rPr>
        <w:t xml:space="preserve">NIP </w:t>
      </w:r>
      <w:r w:rsidR="00EF797B" w:rsidRPr="00EF797B">
        <w:rPr>
          <w:sz w:val="24"/>
          <w:szCs w:val="24"/>
        </w:rPr>
        <w:t>07840011</w:t>
      </w:r>
    </w:p>
    <w:p w14:paraId="7D2D8E68" w14:textId="77777777" w:rsidR="00C019CB" w:rsidRPr="00E400FC" w:rsidRDefault="00C019CB" w:rsidP="00747063">
      <w:pPr>
        <w:spacing w:after="0"/>
        <w:rPr>
          <w:rFonts w:cs="Calibri"/>
          <w:sz w:val="28"/>
          <w:szCs w:val="32"/>
        </w:rPr>
      </w:pPr>
      <w:r w:rsidRPr="00E400FC">
        <w:rPr>
          <w:noProof/>
          <w:sz w:val="24"/>
          <w:szCs w:val="24"/>
        </w:rPr>
        <mc:AlternateContent>
          <mc:Choice Requires="wps">
            <w:drawing>
              <wp:anchor distT="4294967294" distB="4294967294" distL="114300" distR="114300" simplePos="0" relativeHeight="251661312" behindDoc="0" locked="0" layoutInCell="1" allowOverlap="1" wp14:anchorId="4B77CABB" wp14:editId="4DA933D6">
                <wp:simplePos x="0" y="0"/>
                <wp:positionH relativeFrom="column">
                  <wp:posOffset>4542155</wp:posOffset>
                </wp:positionH>
                <wp:positionV relativeFrom="paragraph">
                  <wp:posOffset>26034</wp:posOffset>
                </wp:positionV>
                <wp:extent cx="1524000" cy="0"/>
                <wp:effectExtent l="0" t="0" r="0" b="0"/>
                <wp:wrapNone/>
                <wp:docPr id="2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5AE6B8B" id="AutoShape 6" o:spid="_x0000_s1026" type="#_x0000_t32" style="position:absolute;margin-left:357.65pt;margin-top:2.05pt;width:120pt;height:0;flip:x;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">
                <o:lock v:ext="edit" shapetype="f"/>
              </v:shape>
            </w:pict>
          </mc:Fallback>
        </mc:AlternateContent>
      </w:r>
    </w:p>
    <w:p w14:paraId="57BD1A13" w14:textId="77777777" w:rsidR="00C019CB" w:rsidRPr="00E400FC" w:rsidRDefault="00C019CB" w:rsidP="00747063">
      <w:pPr>
        <w:spacing w:after="0"/>
        <w:rPr>
          <w:sz w:val="24"/>
          <w:szCs w:val="24"/>
        </w:rPr>
      </w:pPr>
    </w:p>
    <w:p w14:paraId="0C9E3322" w14:textId="77777777" w:rsidR="00C019CB" w:rsidRPr="00E400FC" w:rsidRDefault="00C019CB" w:rsidP="00747063">
      <w:pPr>
        <w:spacing w:after="0"/>
        <w:rPr>
          <w:sz w:val="24"/>
          <w:szCs w:val="24"/>
        </w:rPr>
      </w:pPr>
    </w:p>
    <w:p w14:paraId="2C1C45DE" w14:textId="77777777" w:rsidR="00C019CB" w:rsidRPr="00E400FC" w:rsidRDefault="00C019CB" w:rsidP="00EF797B">
      <w:pPr>
        <w:spacing w:after="0" w:line="240" w:lineRule="auto"/>
        <w:rPr>
          <w:sz w:val="24"/>
          <w:szCs w:val="24"/>
        </w:rPr>
      </w:pPr>
      <w:r w:rsidRPr="00E400FC">
        <w:rPr>
          <w:sz w:val="24"/>
          <w:szCs w:val="24"/>
        </w:rPr>
        <w:t>Ketua Program Studi</w:t>
      </w:r>
    </w:p>
    <w:p w14:paraId="62DCC2DA" w14:textId="77777777" w:rsidR="004F2D7E" w:rsidRPr="004F2D7E" w:rsidRDefault="004F2D7E" w:rsidP="00EF797B">
      <w:pPr>
        <w:spacing w:after="0" w:line="240" w:lineRule="auto"/>
        <w:rPr>
          <w:sz w:val="24"/>
          <w:szCs w:val="24"/>
        </w:rPr>
      </w:pPr>
      <w:r w:rsidRPr="004F2D7E">
        <w:rPr>
          <w:sz w:val="24"/>
          <w:szCs w:val="24"/>
        </w:rPr>
        <w:t>Sari Dewi Budiwati, S.T., M.T., Ph.D</w:t>
      </w:r>
    </w:p>
    <w:p w14:paraId="4D9A46A9" w14:textId="111D3D44" w:rsidR="00C019CB" w:rsidRPr="00E400FC" w:rsidRDefault="004F2D7E" w:rsidP="00EF797B">
      <w:pPr>
        <w:spacing w:line="240" w:lineRule="auto"/>
      </w:pPr>
      <w:r w:rsidRPr="004F2D7E">
        <w:rPr>
          <w:sz w:val="24"/>
          <w:szCs w:val="24"/>
        </w:rPr>
        <w:t xml:space="preserve">NIP </w:t>
      </w:r>
      <w:r w:rsidR="00E47109" w:rsidRPr="00E47109">
        <w:rPr>
          <w:sz w:val="24"/>
          <w:szCs w:val="24"/>
        </w:rPr>
        <w:t>07820036</w:t>
      </w:r>
      <w:r w:rsidR="00C019CB" w:rsidRPr="00E400FC">
        <w:rPr>
          <w:noProof/>
        </w:rPr>
        <mc:AlternateContent>
          <mc:Choice Requires="wps">
            <w:drawing>
              <wp:anchor distT="4294967294" distB="4294967294" distL="114300" distR="114300" simplePos="0" relativeHeight="251666432" behindDoc="0" locked="0" layoutInCell="1" allowOverlap="1" wp14:anchorId="6F3672A7" wp14:editId="16D96FAD">
                <wp:simplePos x="0" y="0"/>
                <wp:positionH relativeFrom="column">
                  <wp:posOffset>4530725</wp:posOffset>
                </wp:positionH>
                <wp:positionV relativeFrom="paragraph">
                  <wp:posOffset>7619</wp:posOffset>
                </wp:positionV>
                <wp:extent cx="1524000" cy="0"/>
                <wp:effectExtent l="0" t="0" r="0" b="0"/>
                <wp:wrapNone/>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89B0673" id="AutoShape 14" o:spid="_x0000_s1026" type="#_x0000_t32" style="position:absolute;margin-left:356.75pt;margin-top:.6pt;width:120pt;height:0;flip:x;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">
                <o:lock v:ext="edit" shapetype="f"/>
              </v:shape>
            </w:pict>
          </mc:Fallback>
        </mc:AlternateContent>
      </w:r>
    </w:p>
    <w:p w14:paraId="3295AEF1" w14:textId="77777777" w:rsidR="00C019CB" w:rsidRPr="00E400FC" w:rsidRDefault="00C019CB" w:rsidP="00D6670E"/>
    <w:p w14:paraId="33651C75" w14:textId="183FB338" w:rsidR="00C019CB" w:rsidRPr="00E400FC" w:rsidRDefault="00C019CB" w:rsidP="00D6670E">
      <w:pPr>
        <w:rPr>
          <w:szCs w:val="28"/>
        </w:rPr>
      </w:pPr>
      <w:r w:rsidRPr="00E400FC">
        <w:rPr>
          <w:sz w:val="24"/>
          <w:szCs w:val="32"/>
        </w:rPr>
        <w:t xml:space="preserve">Tanggal Pengesahan: </w:t>
      </w:r>
      <w:r w:rsidR="00522E04">
        <w:rPr>
          <w:sz w:val="24"/>
          <w:szCs w:val="24"/>
        </w:rPr>
        <w:t>20</w:t>
      </w:r>
      <w:r w:rsidRPr="00E400FC">
        <w:rPr>
          <w:sz w:val="24"/>
          <w:szCs w:val="24"/>
        </w:rPr>
        <w:t xml:space="preserve"> </w:t>
      </w:r>
      <w:r w:rsidR="00522E04">
        <w:rPr>
          <w:sz w:val="24"/>
          <w:szCs w:val="24"/>
        </w:rPr>
        <w:t xml:space="preserve">Juli </w:t>
      </w:r>
      <w:r w:rsidRPr="00E400FC">
        <w:rPr>
          <w:sz w:val="24"/>
          <w:szCs w:val="24"/>
        </w:rPr>
        <w:t>202</w:t>
      </w:r>
      <w:r w:rsidR="00522E04">
        <w:rPr>
          <w:sz w:val="24"/>
          <w:szCs w:val="24"/>
        </w:rPr>
        <w:t>2</w:t>
      </w:r>
      <w:r w:rsidRPr="00E400FC">
        <w:rPr>
          <w:sz w:val="24"/>
          <w:szCs w:val="24"/>
        </w:rPr>
        <w:t xml:space="preserve"> (tanggal pengumpulan revisi)</w:t>
      </w:r>
    </w:p>
    <w:p w14:paraId="4901843A" w14:textId="77777777" w:rsidR="00C019CB" w:rsidRPr="00E400FC" w:rsidRDefault="00C019CB" w:rsidP="00D6670E">
      <w:pPr>
        <w:sectPr w:rsidR="00C019CB" w:rsidRPr="00E400FC" w:rsidSect="005A57C8">
          <w:headerReference w:type="default" r:id="rId10"/>
          <w:footerReference w:type="default" r:id="rId11"/>
          <w:pgSz w:w="11907" w:h="16839" w:code="9"/>
          <w:pgMar w:top="2445" w:right="1440" w:bottom="1440" w:left="1440" w:header="720" w:footer="720" w:gutter="0"/>
          <w:cols w:space="720"/>
          <w:docGrid w:linePitch="360"/>
        </w:sectPr>
      </w:pPr>
    </w:p>
    <w:p w14:paraId="60C80EA9" w14:textId="77777777" w:rsidR="0069529B" w:rsidRPr="00E400FC" w:rsidRDefault="0069529B" w:rsidP="0069529B">
      <w:pPr>
        <w:pStyle w:val="Heading1"/>
        <w:numPr>
          <w:ilvl w:val="0"/>
          <w:numId w:val="0"/>
        </w:numPr>
        <w:ind w:left="432"/>
      </w:pPr>
      <w:bookmarkStart w:id="0" w:name="_Toc107669984"/>
      <w:r w:rsidRPr="00E400FC">
        <w:lastRenderedPageBreak/>
        <w:t>PERNYATAAN</w:t>
      </w:r>
      <w:bookmarkEnd w:id="0"/>
    </w:p>
    <w:p w14:paraId="12AA70BB" w14:textId="77777777" w:rsidR="00C019CB" w:rsidRPr="00E400FC" w:rsidRDefault="00C019CB" w:rsidP="000C1198">
      <w:pPr>
        <w:ind w:left="1560"/>
      </w:pPr>
      <w:r w:rsidRPr="00E400FC">
        <w:t>Dengan ini saya menyatakan bahwa:</w:t>
      </w:r>
    </w:p>
    <w:p w14:paraId="2FB377F2" w14:textId="77777777" w:rsidR="00C019CB" w:rsidRPr="00E400FC" w:rsidRDefault="00C019CB" w:rsidP="00D6670E">
      <w:pPr>
        <w:pStyle w:val="ListParagraph"/>
        <w:numPr>
          <w:ilvl w:val="0"/>
          <w:numId w:val="7"/>
        </w:numPr>
      </w:pPr>
      <w:r w:rsidRPr="00E400FC">
        <w:t>Proyek Akhir ini adalah asli dan belum pernah diajukan untuk mendapatkan gelar akademik (Ahli Madya, Sarjana, Magister dan Doktor), baik di Fakultas Ilmu Terapan Universitas Telkom maupun di perguruan tinggi lainnya;</w:t>
      </w:r>
    </w:p>
    <w:p w14:paraId="130D59BB" w14:textId="77777777" w:rsidR="00C019CB" w:rsidRPr="00E400FC" w:rsidRDefault="00C019CB" w:rsidP="00D6670E">
      <w:pPr>
        <w:pStyle w:val="ListParagraph"/>
        <w:numPr>
          <w:ilvl w:val="0"/>
          <w:numId w:val="7"/>
        </w:numPr>
      </w:pPr>
      <w:r w:rsidRPr="00E400FC">
        <w:t>karya tulis ini murni gagasan, rumusan, dan penelitian saya sendiri, tanpa bantuan pihak lain, kecuali arahan tim pembimbing atau tim promotor atau penguji;</w:t>
      </w:r>
    </w:p>
    <w:p w14:paraId="0238141C" w14:textId="77777777" w:rsidR="00C019CB" w:rsidRPr="00E400FC" w:rsidRDefault="00C019CB" w:rsidP="00D6670E">
      <w:pPr>
        <w:pStyle w:val="ListParagraph"/>
        <w:numPr>
          <w:ilvl w:val="0"/>
          <w:numId w:val="7"/>
        </w:numPr>
      </w:pPr>
      <w:r w:rsidRPr="00E400FC">
        <w:t xml:space="preserve">dalam karya tulis ini tidak terdapat cuplikan karya atau pendapat yang telah ditulis atau dipublikasikan orang lain, kecuali secara tertulis dengan jelas dicantumkan sebagai acuan dalam naskah dengan menyebutkan nama pengarang dan dicantumkan dalam daftar pustaka; </w:t>
      </w:r>
    </w:p>
    <w:p w14:paraId="3C6819FD" w14:textId="77777777" w:rsidR="00C019CB" w:rsidRPr="00E400FC" w:rsidRDefault="00C019CB" w:rsidP="00D6670E">
      <w:pPr>
        <w:pStyle w:val="ListParagraph"/>
        <w:numPr>
          <w:ilvl w:val="0"/>
          <w:numId w:val="7"/>
        </w:numPr>
      </w:pPr>
      <w:r w:rsidRPr="00E400FC">
        <w:t>saya mengizinkan karya tulis ini dipublikasikan oleh Fakultas Ilmu Terapan Universitas Telkom, dengan tetap mencantumkan saya sebagai penulis; dan</w:t>
      </w:r>
    </w:p>
    <w:p w14:paraId="00B9D203" w14:textId="79D7D3AB" w:rsidR="00C019CB" w:rsidRPr="00E400FC" w:rsidRDefault="00C019CB" w:rsidP="000C1198">
      <w:pPr>
        <w:pStyle w:val="ListParagraph"/>
        <w:ind w:left="1560"/>
      </w:pPr>
      <w:r w:rsidRPr="00E400FC">
        <w:t xml:space="preserve">Pernyataan ini saya buat dengan sesungguhnya dan apabila pada kemudian hari terdapat penyimpangan dan </w:t>
      </w:r>
      <w:r w:rsidR="00A151EB">
        <w:t xml:space="preserve">tidak </w:t>
      </w:r>
      <w:r w:rsidRPr="00E400FC">
        <w:t>benaran dalam pernyataan ini maka saya bersedia menerima sanksi akademik berupa pencabutan gelar yang telah diperoleh karena karya tulis ini, serta sanksi lainnya sesuai norma yang berlaku di Fakultas Ilmu Terapan Universitas Telkom.</w:t>
      </w:r>
    </w:p>
    <w:p w14:paraId="73BA7210" w14:textId="77777777" w:rsidR="00C019CB" w:rsidRPr="00E400FC" w:rsidRDefault="00C019CB" w:rsidP="000C1198">
      <w:pPr>
        <w:ind w:left="1560"/>
      </w:pPr>
      <w:r w:rsidRPr="00E400FC">
        <w:tab/>
      </w:r>
    </w:p>
    <w:p w14:paraId="52B6B9C3" w14:textId="7AE23F72" w:rsidR="00C019CB" w:rsidRPr="00E400FC" w:rsidRDefault="00C019CB" w:rsidP="000C1198">
      <w:pPr>
        <w:ind w:left="1560"/>
      </w:pPr>
      <w:r w:rsidRPr="00E400FC">
        <w:t xml:space="preserve">Bandung, </w:t>
      </w:r>
      <w:r w:rsidR="000C45F6" w:rsidRPr="00E400FC">
        <w:t>4 Juli</w:t>
      </w:r>
      <w:r w:rsidRPr="00E400FC">
        <w:t xml:space="preserve"> 202</w:t>
      </w:r>
      <w:r w:rsidR="000C45F6" w:rsidRPr="00E400FC">
        <w:t>2</w:t>
      </w:r>
    </w:p>
    <w:p w14:paraId="47014D13" w14:textId="77777777" w:rsidR="00C019CB" w:rsidRPr="00E400FC" w:rsidRDefault="00C019CB" w:rsidP="000C1198">
      <w:pPr>
        <w:ind w:left="1560"/>
      </w:pPr>
      <w:r w:rsidRPr="00E400FC">
        <w:t>Pembuat pernyataan,</w:t>
      </w:r>
    </w:p>
    <w:p w14:paraId="17F6A693" w14:textId="77777777" w:rsidR="00C019CB" w:rsidRPr="00E400FC" w:rsidRDefault="00C019CB" w:rsidP="000C1198">
      <w:pPr>
        <w:ind w:left="1560"/>
      </w:pPr>
    </w:p>
    <w:p w14:paraId="6C61129E" w14:textId="77777777" w:rsidR="00C019CB" w:rsidRPr="00E400FC" w:rsidRDefault="00C019CB" w:rsidP="000C1198">
      <w:pPr>
        <w:ind w:left="1560"/>
      </w:pPr>
      <w:r w:rsidRPr="00E400FC">
        <w:t>Reggi Fachri</w:t>
      </w:r>
    </w:p>
    <w:p w14:paraId="63142099" w14:textId="77777777" w:rsidR="00C019CB" w:rsidRPr="00E400FC" w:rsidRDefault="00C019CB" w:rsidP="00D6670E">
      <w:pPr>
        <w:sectPr w:rsidR="00C019CB" w:rsidRPr="00E400FC" w:rsidSect="00AF02A2">
          <w:pgSz w:w="11907" w:h="16839" w:code="9"/>
          <w:pgMar w:top="2445" w:right="1440" w:bottom="1440" w:left="1440" w:header="720" w:footer="720" w:gutter="0"/>
          <w:pgNumType w:fmt="lowerRoman" w:start="1"/>
          <w:cols w:space="720"/>
          <w:docGrid w:linePitch="360"/>
        </w:sectPr>
      </w:pPr>
    </w:p>
    <w:p w14:paraId="16336853" w14:textId="76705C62" w:rsidR="00C019CB" w:rsidRPr="00E400FC" w:rsidRDefault="00C019CB" w:rsidP="00782655">
      <w:pPr>
        <w:pStyle w:val="Heading1"/>
        <w:numPr>
          <w:ilvl w:val="0"/>
          <w:numId w:val="0"/>
        </w:numPr>
        <w:ind w:left="432"/>
      </w:pPr>
      <w:bookmarkStart w:id="1" w:name="_Toc309925400"/>
      <w:bookmarkStart w:id="2" w:name="_Toc375645917"/>
      <w:bookmarkStart w:id="3" w:name="_Toc107669985"/>
      <w:r w:rsidRPr="00E400FC">
        <w:lastRenderedPageBreak/>
        <w:t>KATA PENGANTAR</w:t>
      </w:r>
      <w:bookmarkStart w:id="4" w:name="_Toc250026534"/>
      <w:bookmarkEnd w:id="1"/>
      <w:bookmarkEnd w:id="2"/>
      <w:bookmarkEnd w:id="3"/>
    </w:p>
    <w:bookmarkEnd w:id="4"/>
    <w:p w14:paraId="3F725F0E" w14:textId="439048A2" w:rsidR="002D7600" w:rsidRDefault="00B5761D" w:rsidP="00AE2C9F">
      <w:r w:rsidRPr="00E400FC">
        <w:t xml:space="preserve">Puji syukur penulis panjatkan ke hadirat </w:t>
      </w:r>
      <w:r w:rsidR="00846FE0">
        <w:t>Tuhan Yang Maha Esa</w:t>
      </w:r>
      <w:r w:rsidRPr="00E400FC">
        <w:t xml:space="preserve"> karena atas kehendak-Nya </w:t>
      </w:r>
      <w:r w:rsidR="00E563E7">
        <w:t xml:space="preserve">penulis dapat menyelesaikan </w:t>
      </w:r>
      <w:r w:rsidRPr="00E400FC">
        <w:t xml:space="preserve">proyek akhir ini </w:t>
      </w:r>
      <w:r w:rsidR="00040ACF">
        <w:t>dengan baik</w:t>
      </w:r>
      <w:r w:rsidRPr="00E400FC">
        <w:t>.</w:t>
      </w:r>
    </w:p>
    <w:p w14:paraId="217BE524" w14:textId="6EB3FF48" w:rsidR="002D7600" w:rsidRDefault="00B5761D" w:rsidP="00AE2C9F">
      <w:r w:rsidRPr="00E400FC">
        <w:t>Aplikasi yang dibuat pada proyek akhir ini adalah aplikasi berbasis web yang</w:t>
      </w:r>
      <w:r w:rsidR="00291B08">
        <w:t xml:space="preserve"> </w:t>
      </w:r>
      <w:r w:rsidRPr="00E400FC">
        <w:t xml:space="preserve">menangani proses </w:t>
      </w:r>
      <w:r w:rsidR="00846FE0">
        <w:t xml:space="preserve">pengaduan </w:t>
      </w:r>
      <w:r w:rsidR="00846FE0" w:rsidRPr="004B01D8">
        <w:rPr>
          <w:i/>
          <w:iCs/>
        </w:rPr>
        <w:t>online</w:t>
      </w:r>
      <w:r w:rsidRPr="00E400FC">
        <w:t>.</w:t>
      </w:r>
      <w:r w:rsidR="006C2F0E">
        <w:t xml:space="preserve"> Proyek ini menggunakan metode Waterfall serta Framework CodeIgniter</w:t>
      </w:r>
      <w:r w:rsidR="00FA7FE9">
        <w:t xml:space="preserve"> 4</w:t>
      </w:r>
      <w:r w:rsidR="006C2F0E">
        <w:t xml:space="preserve"> dalam pembangunan aplikasinya.</w:t>
      </w:r>
    </w:p>
    <w:p w14:paraId="6E69299E" w14:textId="47D069E9" w:rsidR="00D5781B" w:rsidRDefault="00B5761D" w:rsidP="00AE2C9F">
      <w:r w:rsidRPr="00E400FC">
        <w:t>Selama proses penyusunan proyek akhir ini, penulis mendapat banyak bimbingan, bantuan serta doa dari berbagai pihak. Oleh karena itu, penulis menyampaikan terima kasih kepada:</w:t>
      </w:r>
    </w:p>
    <w:p w14:paraId="2E5EB4BE" w14:textId="77777777" w:rsidR="00291B08" w:rsidRDefault="00B5761D" w:rsidP="00AE2C9F">
      <w:pPr>
        <w:pStyle w:val="ListParagraph"/>
        <w:numPr>
          <w:ilvl w:val="0"/>
          <w:numId w:val="45"/>
        </w:numPr>
      </w:pPr>
      <w:r w:rsidRPr="00E400FC">
        <w:t>Bapak Wawa Wikusna, S.T., M.Kom., Bapak Dr. Dedy Rahman Wijaya, S.T., M.T., dan dosen Program Studi D3 Sistem Informasi yang telah meluangkan waktu untuk memberikan bimbingan, saran, dan petunjuk selama mengerjakan proyek akhir ini.</w:t>
      </w:r>
    </w:p>
    <w:p w14:paraId="08986635" w14:textId="77777777" w:rsidR="00291B08" w:rsidRDefault="00B5761D" w:rsidP="00AE2C9F">
      <w:pPr>
        <w:pStyle w:val="ListParagraph"/>
        <w:numPr>
          <w:ilvl w:val="0"/>
          <w:numId w:val="45"/>
        </w:numPr>
      </w:pPr>
      <w:r w:rsidRPr="00E400FC">
        <w:t>Keluarga yang selalu memberikan dukungan dan doa yang tidak henti kepada penulis dalam menyelesaikan proyek akhir ini.</w:t>
      </w:r>
    </w:p>
    <w:p w14:paraId="3FA4EC05" w14:textId="6B8C059E" w:rsidR="00B5761D" w:rsidRPr="00E400FC" w:rsidRDefault="00B5761D" w:rsidP="00AE2C9F">
      <w:pPr>
        <w:pStyle w:val="ListParagraph"/>
        <w:numPr>
          <w:ilvl w:val="0"/>
          <w:numId w:val="45"/>
        </w:numPr>
      </w:pPr>
      <w:r w:rsidRPr="00E400FC">
        <w:t xml:space="preserve">Semua </w:t>
      </w:r>
      <w:r w:rsidR="005A3ECB">
        <w:t xml:space="preserve">rekan </w:t>
      </w:r>
      <w:r w:rsidRPr="00E400FC">
        <w:t xml:space="preserve">yang telah memberikan dukungan dan </w:t>
      </w:r>
      <w:r w:rsidR="002C5EF7">
        <w:t xml:space="preserve">kritik </w:t>
      </w:r>
      <w:r w:rsidRPr="00E400FC">
        <w:t>kepada penulis dalam membuat proyek akhir ini.</w:t>
      </w:r>
    </w:p>
    <w:p w14:paraId="01F24A4D" w14:textId="397B3D72" w:rsidR="00C019CB" w:rsidRPr="00E400FC" w:rsidRDefault="00B5761D" w:rsidP="00291B08">
      <w:r w:rsidRPr="00E400FC">
        <w:t>Penulis menyadari bahwa masih terdapat kesalahan dalam</w:t>
      </w:r>
      <w:r w:rsidR="00291B08">
        <w:t xml:space="preserve"> </w:t>
      </w:r>
      <w:r w:rsidRPr="00E400FC">
        <w:t>penulisan proyek akhir ini. Harapan dari penulis semoga proyek akhir ini bisa</w:t>
      </w:r>
      <w:r w:rsidR="00291B08">
        <w:t xml:space="preserve"> </w:t>
      </w:r>
      <w:r w:rsidRPr="00E400FC">
        <w:t xml:space="preserve">bermanfaat bagi </w:t>
      </w:r>
      <w:r w:rsidR="00B304DE">
        <w:t>para penggunanya</w:t>
      </w:r>
      <w:r w:rsidR="00FE5475">
        <w:t xml:space="preserve"> terutama KPKNL Bandung</w:t>
      </w:r>
      <w:r w:rsidRPr="00E400FC">
        <w:t xml:space="preserve"> di masa mendatang</w:t>
      </w:r>
      <w:r w:rsidR="00291B08">
        <w:t>.</w:t>
      </w:r>
    </w:p>
    <w:p w14:paraId="471926DE" w14:textId="77777777" w:rsidR="00C019CB" w:rsidRPr="00E400FC" w:rsidRDefault="00C019CB" w:rsidP="00D6670E"/>
    <w:p w14:paraId="2AF4E3A6" w14:textId="54974DCD" w:rsidR="00C019CB" w:rsidRPr="00E400FC" w:rsidRDefault="00C019CB" w:rsidP="006F271B">
      <w:pPr>
        <w:jc w:val="right"/>
      </w:pPr>
      <w:r w:rsidRPr="00E400FC">
        <w:t>Bandung,</w:t>
      </w:r>
      <w:r w:rsidR="00F13104" w:rsidRPr="00E400FC">
        <w:t xml:space="preserve"> </w:t>
      </w:r>
      <w:r w:rsidR="00C7613F" w:rsidRPr="00E400FC">
        <w:t>4</w:t>
      </w:r>
      <w:r w:rsidR="00B5761D" w:rsidRPr="00E400FC">
        <w:t xml:space="preserve"> Juli</w:t>
      </w:r>
      <w:r w:rsidRPr="00E400FC">
        <w:t xml:space="preserve"> 20</w:t>
      </w:r>
      <w:r w:rsidR="00B5761D" w:rsidRPr="00E400FC">
        <w:t>22</w:t>
      </w:r>
    </w:p>
    <w:p w14:paraId="73FB2D37" w14:textId="607205A4" w:rsidR="00C019CB" w:rsidRPr="00E400FC" w:rsidRDefault="00C019CB" w:rsidP="006F271B">
      <w:pPr>
        <w:jc w:val="right"/>
      </w:pPr>
      <w:r w:rsidRPr="00E400FC">
        <w:tab/>
      </w:r>
      <w:r w:rsidRPr="00E400FC">
        <w:tab/>
      </w:r>
      <w:r w:rsidRPr="00E400FC">
        <w:tab/>
      </w:r>
      <w:r w:rsidRPr="00E400FC">
        <w:tab/>
      </w:r>
      <w:r w:rsidRPr="00E400FC">
        <w:tab/>
      </w:r>
      <w:r w:rsidRPr="00E400FC">
        <w:tab/>
      </w:r>
      <w:r w:rsidRPr="00E400FC">
        <w:tab/>
      </w:r>
    </w:p>
    <w:p w14:paraId="0D7EFFEC" w14:textId="00ED62E3" w:rsidR="00C019CB" w:rsidRPr="00E400FC" w:rsidRDefault="00C019CB" w:rsidP="006F271B">
      <w:pPr>
        <w:jc w:val="right"/>
        <w:sectPr w:rsidR="00C019CB" w:rsidRPr="00E400FC" w:rsidSect="005A57C8">
          <w:headerReference w:type="default" r:id="rId12"/>
          <w:footerReference w:type="default" r:id="rId13"/>
          <w:pgSz w:w="11907" w:h="16839" w:code="9"/>
          <w:pgMar w:top="2439" w:right="1440" w:bottom="1440" w:left="2966" w:header="720" w:footer="720" w:gutter="0"/>
          <w:pgNumType w:fmt="lowerRoman" w:start="1"/>
          <w:cols w:space="720"/>
          <w:docGrid w:linePitch="360"/>
        </w:sectPr>
      </w:pPr>
      <w:r w:rsidRPr="00E400FC">
        <w:t>Penulis</w:t>
      </w:r>
    </w:p>
    <w:p w14:paraId="5C2CC465" w14:textId="23C0C07D" w:rsidR="00C019CB" w:rsidRPr="00E400FC" w:rsidRDefault="00C019CB" w:rsidP="00782655">
      <w:pPr>
        <w:pStyle w:val="Heading1"/>
        <w:numPr>
          <w:ilvl w:val="0"/>
          <w:numId w:val="0"/>
        </w:numPr>
        <w:ind w:left="432"/>
      </w:pPr>
      <w:bookmarkStart w:id="5" w:name="_Toc309925401"/>
      <w:bookmarkStart w:id="6" w:name="_Toc375645918"/>
      <w:bookmarkStart w:id="7" w:name="_Toc107669986"/>
      <w:r w:rsidRPr="00E400FC">
        <w:lastRenderedPageBreak/>
        <w:t>ABSTRAK</w:t>
      </w:r>
      <w:bookmarkEnd w:id="5"/>
      <w:bookmarkEnd w:id="6"/>
      <w:bookmarkEnd w:id="7"/>
    </w:p>
    <w:p w14:paraId="781270B6" w14:textId="0E00F891" w:rsidR="00FA5283" w:rsidRPr="00E400FC" w:rsidRDefault="0098599A" w:rsidP="00D6670E">
      <w:pPr>
        <w:rPr>
          <w:rFonts w:cs="Calibri"/>
          <w:szCs w:val="24"/>
        </w:rPr>
      </w:pPr>
      <w:r w:rsidRPr="00E400FC">
        <w:rPr>
          <w:rFonts w:cs="Calibri"/>
          <w:szCs w:val="24"/>
        </w:rPr>
        <w:t xml:space="preserve">Landing Page KPKNL Bandung Modul Pengaduan Online merupakan sebuah aplikasi berbasis web yang akan digunakan KPKNL Bandung untuk membantu menerima dan mengelola pengaduan dari masyarakat secara </w:t>
      </w:r>
      <w:r w:rsidRPr="007A4276">
        <w:rPr>
          <w:rFonts w:cs="Calibri"/>
          <w:i/>
          <w:iCs/>
          <w:szCs w:val="24"/>
        </w:rPr>
        <w:t>online</w:t>
      </w:r>
      <w:r w:rsidRPr="00E400FC">
        <w:rPr>
          <w:rFonts w:cs="Calibri"/>
          <w:szCs w:val="24"/>
        </w:rPr>
        <w:t xml:space="preserve">. Metode yang digunakan untuk membangun aplikasi adalah SDLC model </w:t>
      </w:r>
      <w:r w:rsidR="007A4276">
        <w:rPr>
          <w:rFonts w:cs="Calibri"/>
          <w:szCs w:val="24"/>
        </w:rPr>
        <w:t>W</w:t>
      </w:r>
      <w:r w:rsidRPr="00E400FC">
        <w:rPr>
          <w:rFonts w:cs="Calibri"/>
          <w:szCs w:val="24"/>
        </w:rPr>
        <w:t>aterfall, pada tahap analisis kebutuhan perangkat lunak digunakan metode pengumpulan dokumen terkait dan wawancara dengan</w:t>
      </w:r>
      <w:r w:rsidR="003A7042" w:rsidRPr="00E400FC">
        <w:rPr>
          <w:rFonts w:cs="Calibri"/>
          <w:szCs w:val="24"/>
        </w:rPr>
        <w:t xml:space="preserve"> </w:t>
      </w:r>
      <w:r w:rsidRPr="00E400FC">
        <w:rPr>
          <w:rFonts w:cs="Calibri"/>
          <w:szCs w:val="24"/>
        </w:rPr>
        <w:t>KPKNL Bandung. Aplikasi akan dibangun menggunakan Bahasa pemrograman PHP dan database MySQL.</w:t>
      </w:r>
    </w:p>
    <w:p w14:paraId="68BC9C73" w14:textId="182380C6" w:rsidR="00C019CB" w:rsidRPr="00E400FC" w:rsidRDefault="00C019CB" w:rsidP="00D6670E">
      <w:r w:rsidRPr="00E400FC">
        <w:t xml:space="preserve">Kata Kunci: </w:t>
      </w:r>
      <w:r w:rsidR="007A4276">
        <w:t xml:space="preserve">Pengaduan, </w:t>
      </w:r>
      <w:r w:rsidR="00134BAE">
        <w:t>KPKNL Bandung, Kelola</w:t>
      </w:r>
    </w:p>
    <w:p w14:paraId="26CAE07D" w14:textId="77777777" w:rsidR="00C019CB" w:rsidRPr="00E400FC" w:rsidRDefault="00C019CB" w:rsidP="00D6670E"/>
    <w:p w14:paraId="5012E6CA" w14:textId="77777777" w:rsidR="00C019CB" w:rsidRPr="00E400FC" w:rsidRDefault="00C019CB" w:rsidP="00D6670E">
      <w:pPr>
        <w:sectPr w:rsidR="00C019CB" w:rsidRPr="00E400FC" w:rsidSect="005A57C8">
          <w:pgSz w:w="11907" w:h="16839" w:code="9"/>
          <w:pgMar w:top="2442" w:right="1440" w:bottom="1440" w:left="2966" w:header="720" w:footer="720" w:gutter="0"/>
          <w:pgNumType w:fmt="lowerRoman"/>
          <w:cols w:space="720"/>
          <w:docGrid w:linePitch="360"/>
        </w:sectPr>
      </w:pPr>
    </w:p>
    <w:p w14:paraId="1F707E3B" w14:textId="77777777" w:rsidR="00492463" w:rsidRPr="00E400FC" w:rsidRDefault="00492463" w:rsidP="00492463">
      <w:pPr>
        <w:pStyle w:val="Heading1"/>
        <w:numPr>
          <w:ilvl w:val="0"/>
          <w:numId w:val="0"/>
        </w:numPr>
        <w:ind w:left="432"/>
      </w:pPr>
      <w:bookmarkStart w:id="8" w:name="_Toc309925402"/>
      <w:bookmarkStart w:id="9" w:name="_Toc375645919"/>
      <w:bookmarkStart w:id="10" w:name="_Toc107669987"/>
      <w:r w:rsidRPr="00E400FC">
        <w:lastRenderedPageBreak/>
        <w:t>ABSTRACT</w:t>
      </w:r>
      <w:bookmarkEnd w:id="8"/>
      <w:bookmarkEnd w:id="9"/>
      <w:bookmarkEnd w:id="10"/>
    </w:p>
    <w:p w14:paraId="4E6234B2" w14:textId="44D9EA82" w:rsidR="00492463" w:rsidRPr="00E400FC" w:rsidRDefault="006803CC" w:rsidP="00492463">
      <w:r w:rsidRPr="00E400FC">
        <w:t>Landing Page KPKNL Bandung Online Complaints Module is a web-based application that will be used by KPKNL Bandung to help receive and manage complaints from the public. The method used to develop the application is the waterfall model SDLC. In the analysis, stage documents are collected and interviews with KPKNL Bandung. The application will be developed using the PHP programming language and MySQL database.</w:t>
      </w:r>
    </w:p>
    <w:p w14:paraId="288C7D76" w14:textId="36A34768" w:rsidR="00492463" w:rsidRPr="00E400FC" w:rsidRDefault="00492463" w:rsidP="00492463">
      <w:r w:rsidRPr="00E400FC">
        <w:t xml:space="preserve">Keywords: </w:t>
      </w:r>
      <w:r w:rsidR="008B1BB6">
        <w:t>Complaint</w:t>
      </w:r>
      <w:r w:rsidR="00134BAE">
        <w:t xml:space="preserve">, KPKNL Bandung, </w:t>
      </w:r>
      <w:r w:rsidR="006B150F">
        <w:t>M</w:t>
      </w:r>
      <w:r w:rsidR="008B1BB6">
        <w:t>anage</w:t>
      </w:r>
    </w:p>
    <w:p w14:paraId="30B5E7D1" w14:textId="77777777" w:rsidR="00492463" w:rsidRPr="00E400FC" w:rsidRDefault="00492463" w:rsidP="00492463"/>
    <w:p w14:paraId="4D8B0F7F" w14:textId="77777777" w:rsidR="00492463" w:rsidRPr="00E400FC" w:rsidRDefault="00492463" w:rsidP="00492463">
      <w:pPr>
        <w:sectPr w:rsidR="00492463" w:rsidRPr="00E400FC" w:rsidSect="005A57C8">
          <w:pgSz w:w="11907" w:h="16839" w:code="9"/>
          <w:pgMar w:top="2442" w:right="1440" w:bottom="1440" w:left="2966" w:header="720" w:footer="720" w:gutter="0"/>
          <w:pgNumType w:fmt="lowerRoman"/>
          <w:cols w:space="720"/>
          <w:docGrid w:linePitch="360"/>
        </w:sectPr>
      </w:pPr>
    </w:p>
    <w:p w14:paraId="66BD498A" w14:textId="3C81E03D" w:rsidR="00C019CB" w:rsidRPr="00E400FC" w:rsidRDefault="00C019CB" w:rsidP="00782655">
      <w:pPr>
        <w:pStyle w:val="Heading1"/>
        <w:numPr>
          <w:ilvl w:val="0"/>
          <w:numId w:val="0"/>
        </w:numPr>
        <w:ind w:left="432"/>
      </w:pPr>
      <w:bookmarkStart w:id="11" w:name="_Toc107669988"/>
      <w:r w:rsidRPr="00E400FC">
        <w:lastRenderedPageBreak/>
        <w:t>DAFTAR ISI</w:t>
      </w:r>
      <w:bookmarkEnd w:id="11"/>
    </w:p>
    <w:p w14:paraId="0ED77432" w14:textId="0E7FD73B" w:rsidR="00836A84" w:rsidRDefault="00C019CB">
      <w:pPr>
        <w:pStyle w:val="TOC1"/>
        <w:rPr>
          <w:rFonts w:asciiTheme="minorHAnsi" w:eastAsiaTheme="minorEastAsia" w:hAnsiTheme="minorHAnsi" w:cstheme="minorBidi"/>
          <w:noProof/>
          <w:lang w:eastAsia="id-ID"/>
        </w:rPr>
      </w:pPr>
      <w:r w:rsidRPr="00E400FC">
        <w:fldChar w:fldCharType="begin"/>
      </w:r>
      <w:r w:rsidRPr="00E400FC">
        <w:instrText xml:space="preserve"> TOC \o "1-3" \h \z \u </w:instrText>
      </w:r>
      <w:r w:rsidRPr="00E400FC">
        <w:fldChar w:fldCharType="separate"/>
      </w:r>
      <w:hyperlink w:anchor="_Toc107669984" w:history="1">
        <w:r w:rsidR="00836A84" w:rsidRPr="000A7D51">
          <w:rPr>
            <w:rStyle w:val="Hyperlink"/>
            <w:noProof/>
          </w:rPr>
          <w:t>PERNYATAAN</w:t>
        </w:r>
        <w:r w:rsidR="00836A84">
          <w:rPr>
            <w:noProof/>
            <w:webHidden/>
          </w:rPr>
          <w:tab/>
        </w:r>
        <w:r w:rsidR="00836A84">
          <w:rPr>
            <w:noProof/>
            <w:webHidden/>
          </w:rPr>
          <w:fldChar w:fldCharType="begin"/>
        </w:r>
        <w:r w:rsidR="00836A84">
          <w:rPr>
            <w:noProof/>
            <w:webHidden/>
          </w:rPr>
          <w:instrText xml:space="preserve"> PAGEREF _Toc107669984 \h </w:instrText>
        </w:r>
        <w:r w:rsidR="00836A84">
          <w:rPr>
            <w:noProof/>
            <w:webHidden/>
          </w:rPr>
        </w:r>
        <w:r w:rsidR="00836A84">
          <w:rPr>
            <w:noProof/>
            <w:webHidden/>
          </w:rPr>
          <w:fldChar w:fldCharType="separate"/>
        </w:r>
        <w:r w:rsidR="00836A84">
          <w:rPr>
            <w:noProof/>
            <w:webHidden/>
          </w:rPr>
          <w:t>i</w:t>
        </w:r>
        <w:r w:rsidR="00836A84">
          <w:rPr>
            <w:noProof/>
            <w:webHidden/>
          </w:rPr>
          <w:fldChar w:fldCharType="end"/>
        </w:r>
      </w:hyperlink>
    </w:p>
    <w:p w14:paraId="7A916539" w14:textId="52D5D1EF" w:rsidR="00836A84" w:rsidRDefault="00836A84">
      <w:pPr>
        <w:pStyle w:val="TOC1"/>
        <w:rPr>
          <w:rFonts w:asciiTheme="minorHAnsi" w:eastAsiaTheme="minorEastAsia" w:hAnsiTheme="minorHAnsi" w:cstheme="minorBidi"/>
          <w:noProof/>
          <w:lang w:eastAsia="id-ID"/>
        </w:rPr>
      </w:pPr>
      <w:hyperlink w:anchor="_Toc107669985" w:history="1">
        <w:r w:rsidRPr="000A7D51">
          <w:rPr>
            <w:rStyle w:val="Hyperlink"/>
            <w:noProof/>
          </w:rPr>
          <w:t>KATA PENGANTAR</w:t>
        </w:r>
        <w:r>
          <w:rPr>
            <w:noProof/>
            <w:webHidden/>
          </w:rPr>
          <w:tab/>
        </w:r>
        <w:r>
          <w:rPr>
            <w:noProof/>
            <w:webHidden/>
          </w:rPr>
          <w:fldChar w:fldCharType="begin"/>
        </w:r>
        <w:r>
          <w:rPr>
            <w:noProof/>
            <w:webHidden/>
          </w:rPr>
          <w:instrText xml:space="preserve"> PAGEREF _Toc107669985 \h </w:instrText>
        </w:r>
        <w:r>
          <w:rPr>
            <w:noProof/>
            <w:webHidden/>
          </w:rPr>
        </w:r>
        <w:r>
          <w:rPr>
            <w:noProof/>
            <w:webHidden/>
          </w:rPr>
          <w:fldChar w:fldCharType="separate"/>
        </w:r>
        <w:r>
          <w:rPr>
            <w:noProof/>
            <w:webHidden/>
          </w:rPr>
          <w:t>i</w:t>
        </w:r>
        <w:r>
          <w:rPr>
            <w:noProof/>
            <w:webHidden/>
          </w:rPr>
          <w:fldChar w:fldCharType="end"/>
        </w:r>
      </w:hyperlink>
    </w:p>
    <w:p w14:paraId="36E52B5A" w14:textId="7C64470F" w:rsidR="00836A84" w:rsidRDefault="00836A84">
      <w:pPr>
        <w:pStyle w:val="TOC1"/>
        <w:rPr>
          <w:rFonts w:asciiTheme="minorHAnsi" w:eastAsiaTheme="minorEastAsia" w:hAnsiTheme="minorHAnsi" w:cstheme="minorBidi"/>
          <w:noProof/>
          <w:lang w:eastAsia="id-ID"/>
        </w:rPr>
      </w:pPr>
      <w:hyperlink w:anchor="_Toc107669986" w:history="1">
        <w:r w:rsidRPr="000A7D51">
          <w:rPr>
            <w:rStyle w:val="Hyperlink"/>
            <w:noProof/>
          </w:rPr>
          <w:t>ABSTRAK</w:t>
        </w:r>
        <w:r>
          <w:rPr>
            <w:noProof/>
            <w:webHidden/>
          </w:rPr>
          <w:tab/>
        </w:r>
        <w:r>
          <w:rPr>
            <w:noProof/>
            <w:webHidden/>
          </w:rPr>
          <w:fldChar w:fldCharType="begin"/>
        </w:r>
        <w:r>
          <w:rPr>
            <w:noProof/>
            <w:webHidden/>
          </w:rPr>
          <w:instrText xml:space="preserve"> PAGEREF _Toc107669986 \h </w:instrText>
        </w:r>
        <w:r>
          <w:rPr>
            <w:noProof/>
            <w:webHidden/>
          </w:rPr>
        </w:r>
        <w:r>
          <w:rPr>
            <w:noProof/>
            <w:webHidden/>
          </w:rPr>
          <w:fldChar w:fldCharType="separate"/>
        </w:r>
        <w:r>
          <w:rPr>
            <w:noProof/>
            <w:webHidden/>
          </w:rPr>
          <w:t>ii</w:t>
        </w:r>
        <w:r>
          <w:rPr>
            <w:noProof/>
            <w:webHidden/>
          </w:rPr>
          <w:fldChar w:fldCharType="end"/>
        </w:r>
      </w:hyperlink>
    </w:p>
    <w:p w14:paraId="10BCE80D" w14:textId="77FDAB1D" w:rsidR="00836A84" w:rsidRDefault="00836A84">
      <w:pPr>
        <w:pStyle w:val="TOC1"/>
        <w:rPr>
          <w:rFonts w:asciiTheme="minorHAnsi" w:eastAsiaTheme="minorEastAsia" w:hAnsiTheme="minorHAnsi" w:cstheme="minorBidi"/>
          <w:noProof/>
          <w:lang w:eastAsia="id-ID"/>
        </w:rPr>
      </w:pPr>
      <w:hyperlink w:anchor="_Toc107669987" w:history="1">
        <w:r w:rsidRPr="000A7D51">
          <w:rPr>
            <w:rStyle w:val="Hyperlink"/>
            <w:noProof/>
          </w:rPr>
          <w:t>ABSTRACT</w:t>
        </w:r>
        <w:r>
          <w:rPr>
            <w:noProof/>
            <w:webHidden/>
          </w:rPr>
          <w:tab/>
        </w:r>
        <w:r>
          <w:rPr>
            <w:noProof/>
            <w:webHidden/>
          </w:rPr>
          <w:fldChar w:fldCharType="begin"/>
        </w:r>
        <w:r>
          <w:rPr>
            <w:noProof/>
            <w:webHidden/>
          </w:rPr>
          <w:instrText xml:space="preserve"> PAGEREF _Toc107669987 \h </w:instrText>
        </w:r>
        <w:r>
          <w:rPr>
            <w:noProof/>
            <w:webHidden/>
          </w:rPr>
        </w:r>
        <w:r>
          <w:rPr>
            <w:noProof/>
            <w:webHidden/>
          </w:rPr>
          <w:fldChar w:fldCharType="separate"/>
        </w:r>
        <w:r>
          <w:rPr>
            <w:noProof/>
            <w:webHidden/>
          </w:rPr>
          <w:t>iii</w:t>
        </w:r>
        <w:r>
          <w:rPr>
            <w:noProof/>
            <w:webHidden/>
          </w:rPr>
          <w:fldChar w:fldCharType="end"/>
        </w:r>
      </w:hyperlink>
    </w:p>
    <w:p w14:paraId="3A1EF1B9" w14:textId="42336BB2" w:rsidR="00836A84" w:rsidRDefault="00836A84">
      <w:pPr>
        <w:pStyle w:val="TOC1"/>
        <w:rPr>
          <w:rFonts w:asciiTheme="minorHAnsi" w:eastAsiaTheme="minorEastAsia" w:hAnsiTheme="minorHAnsi" w:cstheme="minorBidi"/>
          <w:noProof/>
          <w:lang w:eastAsia="id-ID"/>
        </w:rPr>
      </w:pPr>
      <w:hyperlink w:anchor="_Toc107669988" w:history="1">
        <w:r w:rsidRPr="000A7D51">
          <w:rPr>
            <w:rStyle w:val="Hyperlink"/>
            <w:noProof/>
          </w:rPr>
          <w:t>DAFTAR ISI</w:t>
        </w:r>
        <w:r>
          <w:rPr>
            <w:noProof/>
            <w:webHidden/>
          </w:rPr>
          <w:tab/>
        </w:r>
        <w:r>
          <w:rPr>
            <w:noProof/>
            <w:webHidden/>
          </w:rPr>
          <w:fldChar w:fldCharType="begin"/>
        </w:r>
        <w:r>
          <w:rPr>
            <w:noProof/>
            <w:webHidden/>
          </w:rPr>
          <w:instrText xml:space="preserve"> PAGEREF _Toc107669988 \h </w:instrText>
        </w:r>
        <w:r>
          <w:rPr>
            <w:noProof/>
            <w:webHidden/>
          </w:rPr>
        </w:r>
        <w:r>
          <w:rPr>
            <w:noProof/>
            <w:webHidden/>
          </w:rPr>
          <w:fldChar w:fldCharType="separate"/>
        </w:r>
        <w:r>
          <w:rPr>
            <w:noProof/>
            <w:webHidden/>
          </w:rPr>
          <w:t>iv</w:t>
        </w:r>
        <w:r>
          <w:rPr>
            <w:noProof/>
            <w:webHidden/>
          </w:rPr>
          <w:fldChar w:fldCharType="end"/>
        </w:r>
      </w:hyperlink>
    </w:p>
    <w:p w14:paraId="502C061F" w14:textId="6C0D8DCF" w:rsidR="00836A84" w:rsidRDefault="00836A84">
      <w:pPr>
        <w:pStyle w:val="TOC1"/>
        <w:rPr>
          <w:rFonts w:asciiTheme="minorHAnsi" w:eastAsiaTheme="minorEastAsia" w:hAnsiTheme="minorHAnsi" w:cstheme="minorBidi"/>
          <w:noProof/>
          <w:lang w:eastAsia="id-ID"/>
        </w:rPr>
      </w:pPr>
      <w:hyperlink w:anchor="_Toc107669989" w:history="1">
        <w:r w:rsidRPr="000A7D51">
          <w:rPr>
            <w:rStyle w:val="Hyperlink"/>
            <w:noProof/>
          </w:rPr>
          <w:t>DAFTAR GAMBAR</w:t>
        </w:r>
        <w:r>
          <w:rPr>
            <w:noProof/>
            <w:webHidden/>
          </w:rPr>
          <w:tab/>
        </w:r>
        <w:r>
          <w:rPr>
            <w:noProof/>
            <w:webHidden/>
          </w:rPr>
          <w:fldChar w:fldCharType="begin"/>
        </w:r>
        <w:r>
          <w:rPr>
            <w:noProof/>
            <w:webHidden/>
          </w:rPr>
          <w:instrText xml:space="preserve"> PAGEREF _Toc107669989 \h </w:instrText>
        </w:r>
        <w:r>
          <w:rPr>
            <w:noProof/>
            <w:webHidden/>
          </w:rPr>
        </w:r>
        <w:r>
          <w:rPr>
            <w:noProof/>
            <w:webHidden/>
          </w:rPr>
          <w:fldChar w:fldCharType="separate"/>
        </w:r>
        <w:r>
          <w:rPr>
            <w:noProof/>
            <w:webHidden/>
          </w:rPr>
          <w:t>vii</w:t>
        </w:r>
        <w:r>
          <w:rPr>
            <w:noProof/>
            <w:webHidden/>
          </w:rPr>
          <w:fldChar w:fldCharType="end"/>
        </w:r>
      </w:hyperlink>
    </w:p>
    <w:p w14:paraId="43F3AAC7" w14:textId="1FF4EB82" w:rsidR="00836A84" w:rsidRDefault="00836A84">
      <w:pPr>
        <w:pStyle w:val="TOC1"/>
        <w:rPr>
          <w:rFonts w:asciiTheme="minorHAnsi" w:eastAsiaTheme="minorEastAsia" w:hAnsiTheme="minorHAnsi" w:cstheme="minorBidi"/>
          <w:noProof/>
          <w:lang w:eastAsia="id-ID"/>
        </w:rPr>
      </w:pPr>
      <w:hyperlink w:anchor="_Toc107669990" w:history="1">
        <w:r w:rsidRPr="000A7D51">
          <w:rPr>
            <w:rStyle w:val="Hyperlink"/>
            <w:noProof/>
          </w:rPr>
          <w:t>DAFTAR TABEL</w:t>
        </w:r>
        <w:r>
          <w:rPr>
            <w:noProof/>
            <w:webHidden/>
          </w:rPr>
          <w:tab/>
        </w:r>
        <w:r>
          <w:rPr>
            <w:noProof/>
            <w:webHidden/>
          </w:rPr>
          <w:fldChar w:fldCharType="begin"/>
        </w:r>
        <w:r>
          <w:rPr>
            <w:noProof/>
            <w:webHidden/>
          </w:rPr>
          <w:instrText xml:space="preserve"> PAGEREF _Toc107669990 \h </w:instrText>
        </w:r>
        <w:r>
          <w:rPr>
            <w:noProof/>
            <w:webHidden/>
          </w:rPr>
        </w:r>
        <w:r>
          <w:rPr>
            <w:noProof/>
            <w:webHidden/>
          </w:rPr>
          <w:fldChar w:fldCharType="separate"/>
        </w:r>
        <w:r>
          <w:rPr>
            <w:noProof/>
            <w:webHidden/>
          </w:rPr>
          <w:t>ix</w:t>
        </w:r>
        <w:r>
          <w:rPr>
            <w:noProof/>
            <w:webHidden/>
          </w:rPr>
          <w:fldChar w:fldCharType="end"/>
        </w:r>
      </w:hyperlink>
    </w:p>
    <w:p w14:paraId="75EB7420" w14:textId="085E2ED9" w:rsidR="00836A84" w:rsidRDefault="00836A84">
      <w:pPr>
        <w:pStyle w:val="TOC1"/>
        <w:rPr>
          <w:rFonts w:asciiTheme="minorHAnsi" w:eastAsiaTheme="minorEastAsia" w:hAnsiTheme="minorHAnsi" w:cstheme="minorBidi"/>
          <w:noProof/>
          <w:lang w:eastAsia="id-ID"/>
        </w:rPr>
      </w:pPr>
      <w:hyperlink w:anchor="_Toc107669991" w:history="1">
        <w:r w:rsidRPr="000A7D51">
          <w:rPr>
            <w:rStyle w:val="Hyperlink"/>
            <w:noProof/>
          </w:rPr>
          <w:t>DAFTAR LAMPIRAN</w:t>
        </w:r>
        <w:r>
          <w:rPr>
            <w:noProof/>
            <w:webHidden/>
          </w:rPr>
          <w:tab/>
        </w:r>
        <w:r>
          <w:rPr>
            <w:noProof/>
            <w:webHidden/>
          </w:rPr>
          <w:fldChar w:fldCharType="begin"/>
        </w:r>
        <w:r>
          <w:rPr>
            <w:noProof/>
            <w:webHidden/>
          </w:rPr>
          <w:instrText xml:space="preserve"> PAGEREF _Toc107669991 \h </w:instrText>
        </w:r>
        <w:r>
          <w:rPr>
            <w:noProof/>
            <w:webHidden/>
          </w:rPr>
        </w:r>
        <w:r>
          <w:rPr>
            <w:noProof/>
            <w:webHidden/>
          </w:rPr>
          <w:fldChar w:fldCharType="separate"/>
        </w:r>
        <w:r>
          <w:rPr>
            <w:noProof/>
            <w:webHidden/>
          </w:rPr>
          <w:t>x</w:t>
        </w:r>
        <w:r>
          <w:rPr>
            <w:noProof/>
            <w:webHidden/>
          </w:rPr>
          <w:fldChar w:fldCharType="end"/>
        </w:r>
      </w:hyperlink>
    </w:p>
    <w:p w14:paraId="64D2D5AD" w14:textId="332EB2E7" w:rsidR="00836A84" w:rsidRDefault="00836A84">
      <w:pPr>
        <w:pStyle w:val="TOC1"/>
        <w:rPr>
          <w:rFonts w:asciiTheme="minorHAnsi" w:eastAsiaTheme="minorEastAsia" w:hAnsiTheme="minorHAnsi" w:cstheme="minorBidi"/>
          <w:noProof/>
          <w:lang w:eastAsia="id-ID"/>
        </w:rPr>
      </w:pPr>
      <w:hyperlink w:anchor="_Toc107669992" w:history="1">
        <w:r w:rsidRPr="000A7D51">
          <w:rPr>
            <w:rStyle w:val="Hyperlink"/>
            <w:noProof/>
          </w:rPr>
          <w:t>1</w:t>
        </w:r>
        <w:r>
          <w:rPr>
            <w:rFonts w:asciiTheme="minorHAnsi" w:eastAsiaTheme="minorEastAsia" w:hAnsiTheme="minorHAnsi" w:cstheme="minorBidi"/>
            <w:noProof/>
            <w:lang w:eastAsia="id-ID"/>
          </w:rPr>
          <w:tab/>
        </w:r>
        <w:r w:rsidRPr="000A7D51">
          <w:rPr>
            <w:rStyle w:val="Hyperlink"/>
            <w:noProof/>
          </w:rPr>
          <w:t>BAB 1 PENDAHULUAN</w:t>
        </w:r>
        <w:r>
          <w:rPr>
            <w:noProof/>
            <w:webHidden/>
          </w:rPr>
          <w:tab/>
        </w:r>
        <w:r>
          <w:rPr>
            <w:noProof/>
            <w:webHidden/>
          </w:rPr>
          <w:fldChar w:fldCharType="begin"/>
        </w:r>
        <w:r>
          <w:rPr>
            <w:noProof/>
            <w:webHidden/>
          </w:rPr>
          <w:instrText xml:space="preserve"> PAGEREF _Toc107669992 \h </w:instrText>
        </w:r>
        <w:r>
          <w:rPr>
            <w:noProof/>
            <w:webHidden/>
          </w:rPr>
        </w:r>
        <w:r>
          <w:rPr>
            <w:noProof/>
            <w:webHidden/>
          </w:rPr>
          <w:fldChar w:fldCharType="separate"/>
        </w:r>
        <w:r>
          <w:rPr>
            <w:noProof/>
            <w:webHidden/>
          </w:rPr>
          <w:t>11</w:t>
        </w:r>
        <w:r>
          <w:rPr>
            <w:noProof/>
            <w:webHidden/>
          </w:rPr>
          <w:fldChar w:fldCharType="end"/>
        </w:r>
      </w:hyperlink>
    </w:p>
    <w:p w14:paraId="075C36FA" w14:textId="328ABF3F" w:rsidR="00836A84" w:rsidRDefault="00836A84">
      <w:pPr>
        <w:pStyle w:val="TOC2"/>
        <w:rPr>
          <w:rFonts w:asciiTheme="minorHAnsi" w:eastAsiaTheme="minorEastAsia" w:hAnsiTheme="minorHAnsi" w:cstheme="minorBidi"/>
          <w:noProof/>
          <w:lang w:eastAsia="id-ID"/>
        </w:rPr>
      </w:pPr>
      <w:hyperlink w:anchor="_Toc107669993" w:history="1">
        <w:r w:rsidRPr="000A7D51">
          <w:rPr>
            <w:rStyle w:val="Hyperlink"/>
            <w:noProof/>
          </w:rPr>
          <w:t>1.1</w:t>
        </w:r>
        <w:r>
          <w:rPr>
            <w:rFonts w:asciiTheme="minorHAnsi" w:eastAsiaTheme="minorEastAsia" w:hAnsiTheme="minorHAnsi" w:cstheme="minorBidi"/>
            <w:noProof/>
            <w:lang w:eastAsia="id-ID"/>
          </w:rPr>
          <w:tab/>
        </w:r>
        <w:r w:rsidRPr="000A7D51">
          <w:rPr>
            <w:rStyle w:val="Hyperlink"/>
            <w:noProof/>
          </w:rPr>
          <w:t>Latar Belakang</w:t>
        </w:r>
        <w:r>
          <w:rPr>
            <w:noProof/>
            <w:webHidden/>
          </w:rPr>
          <w:tab/>
        </w:r>
        <w:r>
          <w:rPr>
            <w:noProof/>
            <w:webHidden/>
          </w:rPr>
          <w:fldChar w:fldCharType="begin"/>
        </w:r>
        <w:r>
          <w:rPr>
            <w:noProof/>
            <w:webHidden/>
          </w:rPr>
          <w:instrText xml:space="preserve"> PAGEREF _Toc107669993 \h </w:instrText>
        </w:r>
        <w:r>
          <w:rPr>
            <w:noProof/>
            <w:webHidden/>
          </w:rPr>
        </w:r>
        <w:r>
          <w:rPr>
            <w:noProof/>
            <w:webHidden/>
          </w:rPr>
          <w:fldChar w:fldCharType="separate"/>
        </w:r>
        <w:r>
          <w:rPr>
            <w:noProof/>
            <w:webHidden/>
          </w:rPr>
          <w:t>11</w:t>
        </w:r>
        <w:r>
          <w:rPr>
            <w:noProof/>
            <w:webHidden/>
          </w:rPr>
          <w:fldChar w:fldCharType="end"/>
        </w:r>
      </w:hyperlink>
    </w:p>
    <w:p w14:paraId="77B5C239" w14:textId="4B1951CD" w:rsidR="00836A84" w:rsidRDefault="00836A84">
      <w:pPr>
        <w:pStyle w:val="TOC2"/>
        <w:rPr>
          <w:rFonts w:asciiTheme="minorHAnsi" w:eastAsiaTheme="minorEastAsia" w:hAnsiTheme="minorHAnsi" w:cstheme="minorBidi"/>
          <w:noProof/>
          <w:lang w:eastAsia="id-ID"/>
        </w:rPr>
      </w:pPr>
      <w:hyperlink w:anchor="_Toc107669994" w:history="1">
        <w:r w:rsidRPr="000A7D51">
          <w:rPr>
            <w:rStyle w:val="Hyperlink"/>
            <w:noProof/>
          </w:rPr>
          <w:t>1.2</w:t>
        </w:r>
        <w:r>
          <w:rPr>
            <w:rFonts w:asciiTheme="minorHAnsi" w:eastAsiaTheme="minorEastAsia" w:hAnsiTheme="minorHAnsi" w:cstheme="minorBidi"/>
            <w:noProof/>
            <w:lang w:eastAsia="id-ID"/>
          </w:rPr>
          <w:tab/>
        </w:r>
        <w:r w:rsidRPr="000A7D51">
          <w:rPr>
            <w:rStyle w:val="Hyperlink"/>
            <w:noProof/>
          </w:rPr>
          <w:t>Rumusan Masalah</w:t>
        </w:r>
        <w:r>
          <w:rPr>
            <w:noProof/>
            <w:webHidden/>
          </w:rPr>
          <w:tab/>
        </w:r>
        <w:r>
          <w:rPr>
            <w:noProof/>
            <w:webHidden/>
          </w:rPr>
          <w:fldChar w:fldCharType="begin"/>
        </w:r>
        <w:r>
          <w:rPr>
            <w:noProof/>
            <w:webHidden/>
          </w:rPr>
          <w:instrText xml:space="preserve"> PAGEREF _Toc107669994 \h </w:instrText>
        </w:r>
        <w:r>
          <w:rPr>
            <w:noProof/>
            <w:webHidden/>
          </w:rPr>
        </w:r>
        <w:r>
          <w:rPr>
            <w:noProof/>
            <w:webHidden/>
          </w:rPr>
          <w:fldChar w:fldCharType="separate"/>
        </w:r>
        <w:r>
          <w:rPr>
            <w:noProof/>
            <w:webHidden/>
          </w:rPr>
          <w:t>11</w:t>
        </w:r>
        <w:r>
          <w:rPr>
            <w:noProof/>
            <w:webHidden/>
          </w:rPr>
          <w:fldChar w:fldCharType="end"/>
        </w:r>
      </w:hyperlink>
    </w:p>
    <w:p w14:paraId="12E907C2" w14:textId="3F5D5DAD" w:rsidR="00836A84" w:rsidRDefault="00836A84">
      <w:pPr>
        <w:pStyle w:val="TOC2"/>
        <w:rPr>
          <w:rFonts w:asciiTheme="minorHAnsi" w:eastAsiaTheme="minorEastAsia" w:hAnsiTheme="minorHAnsi" w:cstheme="minorBidi"/>
          <w:noProof/>
          <w:lang w:eastAsia="id-ID"/>
        </w:rPr>
      </w:pPr>
      <w:hyperlink w:anchor="_Toc107669995" w:history="1">
        <w:r w:rsidRPr="000A7D51">
          <w:rPr>
            <w:rStyle w:val="Hyperlink"/>
            <w:noProof/>
          </w:rPr>
          <w:t>1.3</w:t>
        </w:r>
        <w:r>
          <w:rPr>
            <w:rFonts w:asciiTheme="minorHAnsi" w:eastAsiaTheme="minorEastAsia" w:hAnsiTheme="minorHAnsi" w:cstheme="minorBidi"/>
            <w:noProof/>
            <w:lang w:eastAsia="id-ID"/>
          </w:rPr>
          <w:tab/>
        </w:r>
        <w:r w:rsidRPr="000A7D51">
          <w:rPr>
            <w:rStyle w:val="Hyperlink"/>
            <w:noProof/>
          </w:rPr>
          <w:t>Tujuan</w:t>
        </w:r>
        <w:r>
          <w:rPr>
            <w:noProof/>
            <w:webHidden/>
          </w:rPr>
          <w:tab/>
        </w:r>
        <w:r>
          <w:rPr>
            <w:noProof/>
            <w:webHidden/>
          </w:rPr>
          <w:fldChar w:fldCharType="begin"/>
        </w:r>
        <w:r>
          <w:rPr>
            <w:noProof/>
            <w:webHidden/>
          </w:rPr>
          <w:instrText xml:space="preserve"> PAGEREF _Toc107669995 \h </w:instrText>
        </w:r>
        <w:r>
          <w:rPr>
            <w:noProof/>
            <w:webHidden/>
          </w:rPr>
        </w:r>
        <w:r>
          <w:rPr>
            <w:noProof/>
            <w:webHidden/>
          </w:rPr>
          <w:fldChar w:fldCharType="separate"/>
        </w:r>
        <w:r>
          <w:rPr>
            <w:noProof/>
            <w:webHidden/>
          </w:rPr>
          <w:t>12</w:t>
        </w:r>
        <w:r>
          <w:rPr>
            <w:noProof/>
            <w:webHidden/>
          </w:rPr>
          <w:fldChar w:fldCharType="end"/>
        </w:r>
      </w:hyperlink>
    </w:p>
    <w:p w14:paraId="10DB6B7B" w14:textId="047EEF2F" w:rsidR="00836A84" w:rsidRDefault="00836A84">
      <w:pPr>
        <w:pStyle w:val="TOC2"/>
        <w:rPr>
          <w:rFonts w:asciiTheme="minorHAnsi" w:eastAsiaTheme="minorEastAsia" w:hAnsiTheme="minorHAnsi" w:cstheme="minorBidi"/>
          <w:noProof/>
          <w:lang w:eastAsia="id-ID"/>
        </w:rPr>
      </w:pPr>
      <w:hyperlink w:anchor="_Toc107669996" w:history="1">
        <w:r w:rsidRPr="000A7D51">
          <w:rPr>
            <w:rStyle w:val="Hyperlink"/>
            <w:noProof/>
          </w:rPr>
          <w:t>1.4</w:t>
        </w:r>
        <w:r>
          <w:rPr>
            <w:rFonts w:asciiTheme="minorHAnsi" w:eastAsiaTheme="minorEastAsia" w:hAnsiTheme="minorHAnsi" w:cstheme="minorBidi"/>
            <w:noProof/>
            <w:lang w:eastAsia="id-ID"/>
          </w:rPr>
          <w:tab/>
        </w:r>
        <w:r w:rsidRPr="000A7D51">
          <w:rPr>
            <w:rStyle w:val="Hyperlink"/>
            <w:noProof/>
          </w:rPr>
          <w:t>Batasan Masalah</w:t>
        </w:r>
        <w:r>
          <w:rPr>
            <w:noProof/>
            <w:webHidden/>
          </w:rPr>
          <w:tab/>
        </w:r>
        <w:r>
          <w:rPr>
            <w:noProof/>
            <w:webHidden/>
          </w:rPr>
          <w:fldChar w:fldCharType="begin"/>
        </w:r>
        <w:r>
          <w:rPr>
            <w:noProof/>
            <w:webHidden/>
          </w:rPr>
          <w:instrText xml:space="preserve"> PAGEREF _Toc107669996 \h </w:instrText>
        </w:r>
        <w:r>
          <w:rPr>
            <w:noProof/>
            <w:webHidden/>
          </w:rPr>
        </w:r>
        <w:r>
          <w:rPr>
            <w:noProof/>
            <w:webHidden/>
          </w:rPr>
          <w:fldChar w:fldCharType="separate"/>
        </w:r>
        <w:r>
          <w:rPr>
            <w:noProof/>
            <w:webHidden/>
          </w:rPr>
          <w:t>12</w:t>
        </w:r>
        <w:r>
          <w:rPr>
            <w:noProof/>
            <w:webHidden/>
          </w:rPr>
          <w:fldChar w:fldCharType="end"/>
        </w:r>
      </w:hyperlink>
    </w:p>
    <w:p w14:paraId="4CB70488" w14:textId="081C1E7C" w:rsidR="00836A84" w:rsidRDefault="00836A84">
      <w:pPr>
        <w:pStyle w:val="TOC2"/>
        <w:rPr>
          <w:rFonts w:asciiTheme="minorHAnsi" w:eastAsiaTheme="minorEastAsia" w:hAnsiTheme="minorHAnsi" w:cstheme="minorBidi"/>
          <w:noProof/>
          <w:lang w:eastAsia="id-ID"/>
        </w:rPr>
      </w:pPr>
      <w:hyperlink w:anchor="_Toc107669997" w:history="1">
        <w:r w:rsidRPr="000A7D51">
          <w:rPr>
            <w:rStyle w:val="Hyperlink"/>
            <w:noProof/>
          </w:rPr>
          <w:t>1.5</w:t>
        </w:r>
        <w:r>
          <w:rPr>
            <w:rFonts w:asciiTheme="minorHAnsi" w:eastAsiaTheme="minorEastAsia" w:hAnsiTheme="minorHAnsi" w:cstheme="minorBidi"/>
            <w:noProof/>
            <w:lang w:eastAsia="id-ID"/>
          </w:rPr>
          <w:tab/>
        </w:r>
        <w:r w:rsidRPr="000A7D51">
          <w:rPr>
            <w:rStyle w:val="Hyperlink"/>
            <w:noProof/>
          </w:rPr>
          <w:t>Metode Pengerjaan</w:t>
        </w:r>
        <w:r>
          <w:rPr>
            <w:noProof/>
            <w:webHidden/>
          </w:rPr>
          <w:tab/>
        </w:r>
        <w:r>
          <w:rPr>
            <w:noProof/>
            <w:webHidden/>
          </w:rPr>
          <w:fldChar w:fldCharType="begin"/>
        </w:r>
        <w:r>
          <w:rPr>
            <w:noProof/>
            <w:webHidden/>
          </w:rPr>
          <w:instrText xml:space="preserve"> PAGEREF _Toc107669997 \h </w:instrText>
        </w:r>
        <w:r>
          <w:rPr>
            <w:noProof/>
            <w:webHidden/>
          </w:rPr>
        </w:r>
        <w:r>
          <w:rPr>
            <w:noProof/>
            <w:webHidden/>
          </w:rPr>
          <w:fldChar w:fldCharType="separate"/>
        </w:r>
        <w:r>
          <w:rPr>
            <w:noProof/>
            <w:webHidden/>
          </w:rPr>
          <w:t>12</w:t>
        </w:r>
        <w:r>
          <w:rPr>
            <w:noProof/>
            <w:webHidden/>
          </w:rPr>
          <w:fldChar w:fldCharType="end"/>
        </w:r>
      </w:hyperlink>
    </w:p>
    <w:p w14:paraId="2435ADC0" w14:textId="129707F9" w:rsidR="00836A84" w:rsidRDefault="00836A84">
      <w:pPr>
        <w:pStyle w:val="TOC2"/>
        <w:rPr>
          <w:rFonts w:asciiTheme="minorHAnsi" w:eastAsiaTheme="minorEastAsia" w:hAnsiTheme="minorHAnsi" w:cstheme="minorBidi"/>
          <w:noProof/>
          <w:lang w:eastAsia="id-ID"/>
        </w:rPr>
      </w:pPr>
      <w:hyperlink w:anchor="_Toc107669998" w:history="1">
        <w:r w:rsidRPr="000A7D51">
          <w:rPr>
            <w:rStyle w:val="Hyperlink"/>
            <w:noProof/>
          </w:rPr>
          <w:t>1.6</w:t>
        </w:r>
        <w:r>
          <w:rPr>
            <w:rFonts w:asciiTheme="minorHAnsi" w:eastAsiaTheme="minorEastAsia" w:hAnsiTheme="minorHAnsi" w:cstheme="minorBidi"/>
            <w:noProof/>
            <w:lang w:eastAsia="id-ID"/>
          </w:rPr>
          <w:tab/>
        </w:r>
        <w:r w:rsidRPr="000A7D51">
          <w:rPr>
            <w:rStyle w:val="Hyperlink"/>
            <w:noProof/>
          </w:rPr>
          <w:t>Jadwal Pengerjaan</w:t>
        </w:r>
        <w:r>
          <w:rPr>
            <w:noProof/>
            <w:webHidden/>
          </w:rPr>
          <w:tab/>
        </w:r>
        <w:r>
          <w:rPr>
            <w:noProof/>
            <w:webHidden/>
          </w:rPr>
          <w:fldChar w:fldCharType="begin"/>
        </w:r>
        <w:r>
          <w:rPr>
            <w:noProof/>
            <w:webHidden/>
          </w:rPr>
          <w:instrText xml:space="preserve"> PAGEREF _Toc107669998 \h </w:instrText>
        </w:r>
        <w:r>
          <w:rPr>
            <w:noProof/>
            <w:webHidden/>
          </w:rPr>
        </w:r>
        <w:r>
          <w:rPr>
            <w:noProof/>
            <w:webHidden/>
          </w:rPr>
          <w:fldChar w:fldCharType="separate"/>
        </w:r>
        <w:r>
          <w:rPr>
            <w:noProof/>
            <w:webHidden/>
          </w:rPr>
          <w:t>14</w:t>
        </w:r>
        <w:r>
          <w:rPr>
            <w:noProof/>
            <w:webHidden/>
          </w:rPr>
          <w:fldChar w:fldCharType="end"/>
        </w:r>
      </w:hyperlink>
    </w:p>
    <w:p w14:paraId="3A575825" w14:textId="25B41109" w:rsidR="00836A84" w:rsidRDefault="00836A84">
      <w:pPr>
        <w:pStyle w:val="TOC1"/>
        <w:rPr>
          <w:rFonts w:asciiTheme="minorHAnsi" w:eastAsiaTheme="minorEastAsia" w:hAnsiTheme="minorHAnsi" w:cstheme="minorBidi"/>
          <w:noProof/>
          <w:lang w:eastAsia="id-ID"/>
        </w:rPr>
      </w:pPr>
      <w:hyperlink w:anchor="_Toc107669999" w:history="1">
        <w:r w:rsidRPr="000A7D51">
          <w:rPr>
            <w:rStyle w:val="Hyperlink"/>
            <w:noProof/>
          </w:rPr>
          <w:t>2</w:t>
        </w:r>
        <w:r>
          <w:rPr>
            <w:rFonts w:asciiTheme="minorHAnsi" w:eastAsiaTheme="minorEastAsia" w:hAnsiTheme="minorHAnsi" w:cstheme="minorBidi"/>
            <w:noProof/>
            <w:lang w:eastAsia="id-ID"/>
          </w:rPr>
          <w:tab/>
        </w:r>
        <w:r w:rsidRPr="000A7D51">
          <w:rPr>
            <w:rStyle w:val="Hyperlink"/>
            <w:noProof/>
          </w:rPr>
          <w:t>BAB 2 TINJAUAN PUSTAKA</w:t>
        </w:r>
        <w:r>
          <w:rPr>
            <w:noProof/>
            <w:webHidden/>
          </w:rPr>
          <w:tab/>
        </w:r>
        <w:r>
          <w:rPr>
            <w:noProof/>
            <w:webHidden/>
          </w:rPr>
          <w:fldChar w:fldCharType="begin"/>
        </w:r>
        <w:r>
          <w:rPr>
            <w:noProof/>
            <w:webHidden/>
          </w:rPr>
          <w:instrText xml:space="preserve"> PAGEREF _Toc107669999 \h </w:instrText>
        </w:r>
        <w:r>
          <w:rPr>
            <w:noProof/>
            <w:webHidden/>
          </w:rPr>
        </w:r>
        <w:r>
          <w:rPr>
            <w:noProof/>
            <w:webHidden/>
          </w:rPr>
          <w:fldChar w:fldCharType="separate"/>
        </w:r>
        <w:r>
          <w:rPr>
            <w:noProof/>
            <w:webHidden/>
          </w:rPr>
          <w:t>15</w:t>
        </w:r>
        <w:r>
          <w:rPr>
            <w:noProof/>
            <w:webHidden/>
          </w:rPr>
          <w:fldChar w:fldCharType="end"/>
        </w:r>
      </w:hyperlink>
    </w:p>
    <w:p w14:paraId="43DD6287" w14:textId="29A99B63" w:rsidR="00836A84" w:rsidRDefault="00836A84">
      <w:pPr>
        <w:pStyle w:val="TOC2"/>
        <w:rPr>
          <w:rFonts w:asciiTheme="minorHAnsi" w:eastAsiaTheme="minorEastAsia" w:hAnsiTheme="minorHAnsi" w:cstheme="minorBidi"/>
          <w:noProof/>
          <w:lang w:eastAsia="id-ID"/>
        </w:rPr>
      </w:pPr>
      <w:hyperlink w:anchor="_Toc107670000" w:history="1">
        <w:r w:rsidRPr="000A7D51">
          <w:rPr>
            <w:rStyle w:val="Hyperlink"/>
            <w:noProof/>
          </w:rPr>
          <w:t>2.1</w:t>
        </w:r>
        <w:r>
          <w:rPr>
            <w:rFonts w:asciiTheme="minorHAnsi" w:eastAsiaTheme="minorEastAsia" w:hAnsiTheme="minorHAnsi" w:cstheme="minorBidi"/>
            <w:noProof/>
            <w:lang w:eastAsia="id-ID"/>
          </w:rPr>
          <w:tab/>
        </w:r>
        <w:r w:rsidRPr="000A7D51">
          <w:rPr>
            <w:rStyle w:val="Hyperlink"/>
            <w:noProof/>
          </w:rPr>
          <w:t>Pengaduan</w:t>
        </w:r>
        <w:r>
          <w:rPr>
            <w:noProof/>
            <w:webHidden/>
          </w:rPr>
          <w:tab/>
        </w:r>
        <w:r>
          <w:rPr>
            <w:noProof/>
            <w:webHidden/>
          </w:rPr>
          <w:fldChar w:fldCharType="begin"/>
        </w:r>
        <w:r>
          <w:rPr>
            <w:noProof/>
            <w:webHidden/>
          </w:rPr>
          <w:instrText xml:space="preserve"> PAGEREF _Toc107670000 \h </w:instrText>
        </w:r>
        <w:r>
          <w:rPr>
            <w:noProof/>
            <w:webHidden/>
          </w:rPr>
        </w:r>
        <w:r>
          <w:rPr>
            <w:noProof/>
            <w:webHidden/>
          </w:rPr>
          <w:fldChar w:fldCharType="separate"/>
        </w:r>
        <w:r>
          <w:rPr>
            <w:noProof/>
            <w:webHidden/>
          </w:rPr>
          <w:t>15</w:t>
        </w:r>
        <w:r>
          <w:rPr>
            <w:noProof/>
            <w:webHidden/>
          </w:rPr>
          <w:fldChar w:fldCharType="end"/>
        </w:r>
      </w:hyperlink>
    </w:p>
    <w:p w14:paraId="1F199BC7" w14:textId="2D236EBA" w:rsidR="00836A84" w:rsidRDefault="00836A84">
      <w:pPr>
        <w:pStyle w:val="TOC2"/>
        <w:rPr>
          <w:rFonts w:asciiTheme="minorHAnsi" w:eastAsiaTheme="minorEastAsia" w:hAnsiTheme="minorHAnsi" w:cstheme="minorBidi"/>
          <w:noProof/>
          <w:lang w:eastAsia="id-ID"/>
        </w:rPr>
      </w:pPr>
      <w:hyperlink w:anchor="_Toc107670001" w:history="1">
        <w:r w:rsidRPr="000A7D51">
          <w:rPr>
            <w:rStyle w:val="Hyperlink"/>
            <w:noProof/>
          </w:rPr>
          <w:t>2.2</w:t>
        </w:r>
        <w:r>
          <w:rPr>
            <w:rFonts w:asciiTheme="minorHAnsi" w:eastAsiaTheme="minorEastAsia" w:hAnsiTheme="minorHAnsi" w:cstheme="minorBidi"/>
            <w:noProof/>
            <w:lang w:eastAsia="id-ID"/>
          </w:rPr>
          <w:tab/>
        </w:r>
        <w:r w:rsidRPr="000A7D51">
          <w:rPr>
            <w:rStyle w:val="Hyperlink"/>
            <w:noProof/>
          </w:rPr>
          <w:t>Waterfall</w:t>
        </w:r>
        <w:r>
          <w:rPr>
            <w:noProof/>
            <w:webHidden/>
          </w:rPr>
          <w:tab/>
        </w:r>
        <w:r>
          <w:rPr>
            <w:noProof/>
            <w:webHidden/>
          </w:rPr>
          <w:fldChar w:fldCharType="begin"/>
        </w:r>
        <w:r>
          <w:rPr>
            <w:noProof/>
            <w:webHidden/>
          </w:rPr>
          <w:instrText xml:space="preserve"> PAGEREF _Toc107670001 \h </w:instrText>
        </w:r>
        <w:r>
          <w:rPr>
            <w:noProof/>
            <w:webHidden/>
          </w:rPr>
        </w:r>
        <w:r>
          <w:rPr>
            <w:noProof/>
            <w:webHidden/>
          </w:rPr>
          <w:fldChar w:fldCharType="separate"/>
        </w:r>
        <w:r>
          <w:rPr>
            <w:noProof/>
            <w:webHidden/>
          </w:rPr>
          <w:t>15</w:t>
        </w:r>
        <w:r>
          <w:rPr>
            <w:noProof/>
            <w:webHidden/>
          </w:rPr>
          <w:fldChar w:fldCharType="end"/>
        </w:r>
      </w:hyperlink>
    </w:p>
    <w:p w14:paraId="3479E6C1" w14:textId="7BAE98CD" w:rsidR="00836A84" w:rsidRDefault="00836A84">
      <w:pPr>
        <w:pStyle w:val="TOC2"/>
        <w:rPr>
          <w:rFonts w:asciiTheme="minorHAnsi" w:eastAsiaTheme="minorEastAsia" w:hAnsiTheme="minorHAnsi" w:cstheme="minorBidi"/>
          <w:noProof/>
          <w:lang w:eastAsia="id-ID"/>
        </w:rPr>
      </w:pPr>
      <w:hyperlink w:anchor="_Toc107670002" w:history="1">
        <w:r w:rsidRPr="000A7D51">
          <w:rPr>
            <w:rStyle w:val="Hyperlink"/>
            <w:noProof/>
          </w:rPr>
          <w:t>2.3</w:t>
        </w:r>
        <w:r>
          <w:rPr>
            <w:rFonts w:asciiTheme="minorHAnsi" w:eastAsiaTheme="minorEastAsia" w:hAnsiTheme="minorHAnsi" w:cstheme="minorBidi"/>
            <w:noProof/>
            <w:lang w:eastAsia="id-ID"/>
          </w:rPr>
          <w:tab/>
        </w:r>
        <w:r w:rsidRPr="000A7D51">
          <w:rPr>
            <w:rStyle w:val="Hyperlink"/>
            <w:noProof/>
          </w:rPr>
          <w:t>Perangkat Pemodelan</w:t>
        </w:r>
        <w:r>
          <w:rPr>
            <w:noProof/>
            <w:webHidden/>
          </w:rPr>
          <w:tab/>
        </w:r>
        <w:r>
          <w:rPr>
            <w:noProof/>
            <w:webHidden/>
          </w:rPr>
          <w:fldChar w:fldCharType="begin"/>
        </w:r>
        <w:r>
          <w:rPr>
            <w:noProof/>
            <w:webHidden/>
          </w:rPr>
          <w:instrText xml:space="preserve"> PAGEREF _Toc107670002 \h </w:instrText>
        </w:r>
        <w:r>
          <w:rPr>
            <w:noProof/>
            <w:webHidden/>
          </w:rPr>
        </w:r>
        <w:r>
          <w:rPr>
            <w:noProof/>
            <w:webHidden/>
          </w:rPr>
          <w:fldChar w:fldCharType="separate"/>
        </w:r>
        <w:r>
          <w:rPr>
            <w:noProof/>
            <w:webHidden/>
          </w:rPr>
          <w:t>16</w:t>
        </w:r>
        <w:r>
          <w:rPr>
            <w:noProof/>
            <w:webHidden/>
          </w:rPr>
          <w:fldChar w:fldCharType="end"/>
        </w:r>
      </w:hyperlink>
    </w:p>
    <w:p w14:paraId="43963C33" w14:textId="445D91B6" w:rsidR="00836A84" w:rsidRDefault="00836A84">
      <w:pPr>
        <w:pStyle w:val="TOC3"/>
        <w:rPr>
          <w:rFonts w:asciiTheme="minorHAnsi" w:eastAsiaTheme="minorEastAsia" w:hAnsiTheme="minorHAnsi" w:cstheme="minorBidi"/>
          <w:noProof/>
          <w:lang w:eastAsia="id-ID"/>
        </w:rPr>
      </w:pPr>
      <w:hyperlink w:anchor="_Toc107670003" w:history="1">
        <w:r w:rsidRPr="000A7D51">
          <w:rPr>
            <w:rStyle w:val="Hyperlink"/>
            <w:noProof/>
          </w:rPr>
          <w:t>2.3.1</w:t>
        </w:r>
        <w:r>
          <w:rPr>
            <w:rFonts w:asciiTheme="minorHAnsi" w:eastAsiaTheme="minorEastAsia" w:hAnsiTheme="minorHAnsi" w:cstheme="minorBidi"/>
            <w:noProof/>
            <w:lang w:eastAsia="id-ID"/>
          </w:rPr>
          <w:tab/>
        </w:r>
        <w:r w:rsidRPr="000A7D51">
          <w:rPr>
            <w:rStyle w:val="Hyperlink"/>
            <w:noProof/>
          </w:rPr>
          <w:t>Business Process Model and Notation</w:t>
        </w:r>
        <w:r>
          <w:rPr>
            <w:noProof/>
            <w:webHidden/>
          </w:rPr>
          <w:tab/>
        </w:r>
        <w:r>
          <w:rPr>
            <w:noProof/>
            <w:webHidden/>
          </w:rPr>
          <w:fldChar w:fldCharType="begin"/>
        </w:r>
        <w:r>
          <w:rPr>
            <w:noProof/>
            <w:webHidden/>
          </w:rPr>
          <w:instrText xml:space="preserve"> PAGEREF _Toc107670003 \h </w:instrText>
        </w:r>
        <w:r>
          <w:rPr>
            <w:noProof/>
            <w:webHidden/>
          </w:rPr>
        </w:r>
        <w:r>
          <w:rPr>
            <w:noProof/>
            <w:webHidden/>
          </w:rPr>
          <w:fldChar w:fldCharType="separate"/>
        </w:r>
        <w:r>
          <w:rPr>
            <w:noProof/>
            <w:webHidden/>
          </w:rPr>
          <w:t>16</w:t>
        </w:r>
        <w:r>
          <w:rPr>
            <w:noProof/>
            <w:webHidden/>
          </w:rPr>
          <w:fldChar w:fldCharType="end"/>
        </w:r>
      </w:hyperlink>
    </w:p>
    <w:p w14:paraId="7590524E" w14:textId="3E367EC1" w:rsidR="00836A84" w:rsidRDefault="00836A84">
      <w:pPr>
        <w:pStyle w:val="TOC3"/>
        <w:rPr>
          <w:rFonts w:asciiTheme="minorHAnsi" w:eastAsiaTheme="minorEastAsia" w:hAnsiTheme="minorHAnsi" w:cstheme="minorBidi"/>
          <w:noProof/>
          <w:lang w:eastAsia="id-ID"/>
        </w:rPr>
      </w:pPr>
      <w:hyperlink w:anchor="_Toc107670004" w:history="1">
        <w:r w:rsidRPr="000A7D51">
          <w:rPr>
            <w:rStyle w:val="Hyperlink"/>
            <w:noProof/>
          </w:rPr>
          <w:t>2.3.2</w:t>
        </w:r>
        <w:r>
          <w:rPr>
            <w:rFonts w:asciiTheme="minorHAnsi" w:eastAsiaTheme="minorEastAsia" w:hAnsiTheme="minorHAnsi" w:cstheme="minorBidi"/>
            <w:noProof/>
            <w:lang w:eastAsia="id-ID"/>
          </w:rPr>
          <w:tab/>
        </w:r>
        <w:r w:rsidRPr="000A7D51">
          <w:rPr>
            <w:rStyle w:val="Hyperlink"/>
            <w:noProof/>
          </w:rPr>
          <w:t>Unified Model Language (UML)</w:t>
        </w:r>
        <w:r>
          <w:rPr>
            <w:noProof/>
            <w:webHidden/>
          </w:rPr>
          <w:tab/>
        </w:r>
        <w:r>
          <w:rPr>
            <w:noProof/>
            <w:webHidden/>
          </w:rPr>
          <w:fldChar w:fldCharType="begin"/>
        </w:r>
        <w:r>
          <w:rPr>
            <w:noProof/>
            <w:webHidden/>
          </w:rPr>
          <w:instrText xml:space="preserve"> PAGEREF _Toc107670004 \h </w:instrText>
        </w:r>
        <w:r>
          <w:rPr>
            <w:noProof/>
            <w:webHidden/>
          </w:rPr>
        </w:r>
        <w:r>
          <w:rPr>
            <w:noProof/>
            <w:webHidden/>
          </w:rPr>
          <w:fldChar w:fldCharType="separate"/>
        </w:r>
        <w:r>
          <w:rPr>
            <w:noProof/>
            <w:webHidden/>
          </w:rPr>
          <w:t>18</w:t>
        </w:r>
        <w:r>
          <w:rPr>
            <w:noProof/>
            <w:webHidden/>
          </w:rPr>
          <w:fldChar w:fldCharType="end"/>
        </w:r>
      </w:hyperlink>
    </w:p>
    <w:p w14:paraId="3CB27C1D" w14:textId="52CB4F78" w:rsidR="00836A84" w:rsidRDefault="00836A84">
      <w:pPr>
        <w:pStyle w:val="TOC3"/>
        <w:rPr>
          <w:rFonts w:asciiTheme="minorHAnsi" w:eastAsiaTheme="minorEastAsia" w:hAnsiTheme="minorHAnsi" w:cstheme="minorBidi"/>
          <w:noProof/>
          <w:lang w:eastAsia="id-ID"/>
        </w:rPr>
      </w:pPr>
      <w:hyperlink w:anchor="_Toc107670005" w:history="1">
        <w:r w:rsidRPr="000A7D51">
          <w:rPr>
            <w:rStyle w:val="Hyperlink"/>
            <w:noProof/>
          </w:rPr>
          <w:t>2.3.3</w:t>
        </w:r>
        <w:r>
          <w:rPr>
            <w:rFonts w:asciiTheme="minorHAnsi" w:eastAsiaTheme="minorEastAsia" w:hAnsiTheme="minorHAnsi" w:cstheme="minorBidi"/>
            <w:noProof/>
            <w:lang w:eastAsia="id-ID"/>
          </w:rPr>
          <w:tab/>
        </w:r>
        <w:r w:rsidRPr="000A7D51">
          <w:rPr>
            <w:rStyle w:val="Hyperlink"/>
            <w:noProof/>
          </w:rPr>
          <w:t>Entity Relationship Diagram (ERD)</w:t>
        </w:r>
        <w:r>
          <w:rPr>
            <w:noProof/>
            <w:webHidden/>
          </w:rPr>
          <w:tab/>
        </w:r>
        <w:r>
          <w:rPr>
            <w:noProof/>
            <w:webHidden/>
          </w:rPr>
          <w:fldChar w:fldCharType="begin"/>
        </w:r>
        <w:r>
          <w:rPr>
            <w:noProof/>
            <w:webHidden/>
          </w:rPr>
          <w:instrText xml:space="preserve"> PAGEREF _Toc107670005 \h </w:instrText>
        </w:r>
        <w:r>
          <w:rPr>
            <w:noProof/>
            <w:webHidden/>
          </w:rPr>
        </w:r>
        <w:r>
          <w:rPr>
            <w:noProof/>
            <w:webHidden/>
          </w:rPr>
          <w:fldChar w:fldCharType="separate"/>
        </w:r>
        <w:r>
          <w:rPr>
            <w:noProof/>
            <w:webHidden/>
          </w:rPr>
          <w:t>20</w:t>
        </w:r>
        <w:r>
          <w:rPr>
            <w:noProof/>
            <w:webHidden/>
          </w:rPr>
          <w:fldChar w:fldCharType="end"/>
        </w:r>
      </w:hyperlink>
    </w:p>
    <w:p w14:paraId="26502F17" w14:textId="35EEE46A" w:rsidR="00836A84" w:rsidRDefault="00836A84">
      <w:pPr>
        <w:pStyle w:val="TOC2"/>
        <w:rPr>
          <w:rFonts w:asciiTheme="minorHAnsi" w:eastAsiaTheme="minorEastAsia" w:hAnsiTheme="minorHAnsi" w:cstheme="minorBidi"/>
          <w:noProof/>
          <w:lang w:eastAsia="id-ID"/>
        </w:rPr>
      </w:pPr>
      <w:hyperlink w:anchor="_Toc107670006" w:history="1">
        <w:r w:rsidRPr="000A7D51">
          <w:rPr>
            <w:rStyle w:val="Hyperlink"/>
            <w:noProof/>
          </w:rPr>
          <w:t>2.4</w:t>
        </w:r>
        <w:r>
          <w:rPr>
            <w:rFonts w:asciiTheme="minorHAnsi" w:eastAsiaTheme="minorEastAsia" w:hAnsiTheme="minorHAnsi" w:cstheme="minorBidi"/>
            <w:noProof/>
            <w:lang w:eastAsia="id-ID"/>
          </w:rPr>
          <w:tab/>
        </w:r>
        <w:r w:rsidRPr="000A7D51">
          <w:rPr>
            <w:rStyle w:val="Hyperlink"/>
            <w:noProof/>
          </w:rPr>
          <w:t>Perangkat Pembangunan</w:t>
        </w:r>
        <w:r>
          <w:rPr>
            <w:noProof/>
            <w:webHidden/>
          </w:rPr>
          <w:tab/>
        </w:r>
        <w:r>
          <w:rPr>
            <w:noProof/>
            <w:webHidden/>
          </w:rPr>
          <w:fldChar w:fldCharType="begin"/>
        </w:r>
        <w:r>
          <w:rPr>
            <w:noProof/>
            <w:webHidden/>
          </w:rPr>
          <w:instrText xml:space="preserve"> PAGEREF _Toc107670006 \h </w:instrText>
        </w:r>
        <w:r>
          <w:rPr>
            <w:noProof/>
            <w:webHidden/>
          </w:rPr>
        </w:r>
        <w:r>
          <w:rPr>
            <w:noProof/>
            <w:webHidden/>
          </w:rPr>
          <w:fldChar w:fldCharType="separate"/>
        </w:r>
        <w:r>
          <w:rPr>
            <w:noProof/>
            <w:webHidden/>
          </w:rPr>
          <w:t>21</w:t>
        </w:r>
        <w:r>
          <w:rPr>
            <w:noProof/>
            <w:webHidden/>
          </w:rPr>
          <w:fldChar w:fldCharType="end"/>
        </w:r>
      </w:hyperlink>
    </w:p>
    <w:p w14:paraId="6D2B54ED" w14:textId="4C8F1358" w:rsidR="00836A84" w:rsidRDefault="00836A84">
      <w:pPr>
        <w:pStyle w:val="TOC3"/>
        <w:rPr>
          <w:rFonts w:asciiTheme="minorHAnsi" w:eastAsiaTheme="minorEastAsia" w:hAnsiTheme="minorHAnsi" w:cstheme="minorBidi"/>
          <w:noProof/>
          <w:lang w:eastAsia="id-ID"/>
        </w:rPr>
      </w:pPr>
      <w:hyperlink w:anchor="_Toc107670007" w:history="1">
        <w:r w:rsidRPr="000A7D51">
          <w:rPr>
            <w:rStyle w:val="Hyperlink"/>
            <w:noProof/>
          </w:rPr>
          <w:t>2.4.1</w:t>
        </w:r>
        <w:r>
          <w:rPr>
            <w:rFonts w:asciiTheme="minorHAnsi" w:eastAsiaTheme="minorEastAsia" w:hAnsiTheme="minorHAnsi" w:cstheme="minorBidi"/>
            <w:noProof/>
            <w:lang w:eastAsia="id-ID"/>
          </w:rPr>
          <w:tab/>
        </w:r>
        <w:r w:rsidRPr="000A7D51">
          <w:rPr>
            <w:rStyle w:val="Hyperlink"/>
            <w:noProof/>
          </w:rPr>
          <w:t>Bahasa Pemrograman</w:t>
        </w:r>
        <w:r>
          <w:rPr>
            <w:noProof/>
            <w:webHidden/>
          </w:rPr>
          <w:tab/>
        </w:r>
        <w:r>
          <w:rPr>
            <w:noProof/>
            <w:webHidden/>
          </w:rPr>
          <w:fldChar w:fldCharType="begin"/>
        </w:r>
        <w:r>
          <w:rPr>
            <w:noProof/>
            <w:webHidden/>
          </w:rPr>
          <w:instrText xml:space="preserve"> PAGEREF _Toc107670007 \h </w:instrText>
        </w:r>
        <w:r>
          <w:rPr>
            <w:noProof/>
            <w:webHidden/>
          </w:rPr>
        </w:r>
        <w:r>
          <w:rPr>
            <w:noProof/>
            <w:webHidden/>
          </w:rPr>
          <w:fldChar w:fldCharType="separate"/>
        </w:r>
        <w:r>
          <w:rPr>
            <w:noProof/>
            <w:webHidden/>
          </w:rPr>
          <w:t>21</w:t>
        </w:r>
        <w:r>
          <w:rPr>
            <w:noProof/>
            <w:webHidden/>
          </w:rPr>
          <w:fldChar w:fldCharType="end"/>
        </w:r>
      </w:hyperlink>
    </w:p>
    <w:p w14:paraId="3266048E" w14:textId="5B87F79D" w:rsidR="00836A84" w:rsidRDefault="00836A84">
      <w:pPr>
        <w:pStyle w:val="TOC3"/>
        <w:rPr>
          <w:rFonts w:asciiTheme="minorHAnsi" w:eastAsiaTheme="minorEastAsia" w:hAnsiTheme="minorHAnsi" w:cstheme="minorBidi"/>
          <w:noProof/>
          <w:lang w:eastAsia="id-ID"/>
        </w:rPr>
      </w:pPr>
      <w:hyperlink w:anchor="_Toc107670008" w:history="1">
        <w:r w:rsidRPr="000A7D51">
          <w:rPr>
            <w:rStyle w:val="Hyperlink"/>
            <w:noProof/>
          </w:rPr>
          <w:t>2.4.2</w:t>
        </w:r>
        <w:r>
          <w:rPr>
            <w:rFonts w:asciiTheme="minorHAnsi" w:eastAsiaTheme="minorEastAsia" w:hAnsiTheme="minorHAnsi" w:cstheme="minorBidi"/>
            <w:noProof/>
            <w:lang w:eastAsia="id-ID"/>
          </w:rPr>
          <w:tab/>
        </w:r>
        <w:r w:rsidRPr="000A7D51">
          <w:rPr>
            <w:rStyle w:val="Hyperlink"/>
            <w:noProof/>
          </w:rPr>
          <w:t>MySQL</w:t>
        </w:r>
        <w:r>
          <w:rPr>
            <w:noProof/>
            <w:webHidden/>
          </w:rPr>
          <w:tab/>
        </w:r>
        <w:r>
          <w:rPr>
            <w:noProof/>
            <w:webHidden/>
          </w:rPr>
          <w:fldChar w:fldCharType="begin"/>
        </w:r>
        <w:r>
          <w:rPr>
            <w:noProof/>
            <w:webHidden/>
          </w:rPr>
          <w:instrText xml:space="preserve"> PAGEREF _Toc107670008 \h </w:instrText>
        </w:r>
        <w:r>
          <w:rPr>
            <w:noProof/>
            <w:webHidden/>
          </w:rPr>
        </w:r>
        <w:r>
          <w:rPr>
            <w:noProof/>
            <w:webHidden/>
          </w:rPr>
          <w:fldChar w:fldCharType="separate"/>
        </w:r>
        <w:r>
          <w:rPr>
            <w:noProof/>
            <w:webHidden/>
          </w:rPr>
          <w:t>22</w:t>
        </w:r>
        <w:r>
          <w:rPr>
            <w:noProof/>
            <w:webHidden/>
          </w:rPr>
          <w:fldChar w:fldCharType="end"/>
        </w:r>
      </w:hyperlink>
    </w:p>
    <w:p w14:paraId="0EC98A30" w14:textId="5E72AE74" w:rsidR="00836A84" w:rsidRDefault="00836A84">
      <w:pPr>
        <w:pStyle w:val="TOC3"/>
        <w:rPr>
          <w:rFonts w:asciiTheme="minorHAnsi" w:eastAsiaTheme="minorEastAsia" w:hAnsiTheme="minorHAnsi" w:cstheme="minorBidi"/>
          <w:noProof/>
          <w:lang w:eastAsia="id-ID"/>
        </w:rPr>
      </w:pPr>
      <w:hyperlink w:anchor="_Toc107670009" w:history="1">
        <w:r w:rsidRPr="000A7D51">
          <w:rPr>
            <w:rStyle w:val="Hyperlink"/>
            <w:noProof/>
          </w:rPr>
          <w:t>2.4.3</w:t>
        </w:r>
        <w:r>
          <w:rPr>
            <w:rFonts w:asciiTheme="minorHAnsi" w:eastAsiaTheme="minorEastAsia" w:hAnsiTheme="minorHAnsi" w:cstheme="minorBidi"/>
            <w:noProof/>
            <w:lang w:eastAsia="id-ID"/>
          </w:rPr>
          <w:tab/>
        </w:r>
        <w:r w:rsidRPr="000A7D51">
          <w:rPr>
            <w:rStyle w:val="Hyperlink"/>
            <w:noProof/>
          </w:rPr>
          <w:t>Visual Studio Code</w:t>
        </w:r>
        <w:r>
          <w:rPr>
            <w:noProof/>
            <w:webHidden/>
          </w:rPr>
          <w:tab/>
        </w:r>
        <w:r>
          <w:rPr>
            <w:noProof/>
            <w:webHidden/>
          </w:rPr>
          <w:fldChar w:fldCharType="begin"/>
        </w:r>
        <w:r>
          <w:rPr>
            <w:noProof/>
            <w:webHidden/>
          </w:rPr>
          <w:instrText xml:space="preserve"> PAGEREF _Toc107670009 \h </w:instrText>
        </w:r>
        <w:r>
          <w:rPr>
            <w:noProof/>
            <w:webHidden/>
          </w:rPr>
        </w:r>
        <w:r>
          <w:rPr>
            <w:noProof/>
            <w:webHidden/>
          </w:rPr>
          <w:fldChar w:fldCharType="separate"/>
        </w:r>
        <w:r>
          <w:rPr>
            <w:noProof/>
            <w:webHidden/>
          </w:rPr>
          <w:t>22</w:t>
        </w:r>
        <w:r>
          <w:rPr>
            <w:noProof/>
            <w:webHidden/>
          </w:rPr>
          <w:fldChar w:fldCharType="end"/>
        </w:r>
      </w:hyperlink>
    </w:p>
    <w:p w14:paraId="64C71BAB" w14:textId="55A2C87B" w:rsidR="00836A84" w:rsidRDefault="00836A84">
      <w:pPr>
        <w:pStyle w:val="TOC2"/>
        <w:rPr>
          <w:rFonts w:asciiTheme="minorHAnsi" w:eastAsiaTheme="minorEastAsia" w:hAnsiTheme="minorHAnsi" w:cstheme="minorBidi"/>
          <w:noProof/>
          <w:lang w:eastAsia="id-ID"/>
        </w:rPr>
      </w:pPr>
      <w:hyperlink w:anchor="_Toc107670010" w:history="1">
        <w:r w:rsidRPr="000A7D51">
          <w:rPr>
            <w:rStyle w:val="Hyperlink"/>
            <w:noProof/>
          </w:rPr>
          <w:t>2.5</w:t>
        </w:r>
        <w:r>
          <w:rPr>
            <w:rFonts w:asciiTheme="minorHAnsi" w:eastAsiaTheme="minorEastAsia" w:hAnsiTheme="minorHAnsi" w:cstheme="minorBidi"/>
            <w:noProof/>
            <w:lang w:eastAsia="id-ID"/>
          </w:rPr>
          <w:tab/>
        </w:r>
        <w:r w:rsidRPr="000A7D51">
          <w:rPr>
            <w:rStyle w:val="Hyperlink"/>
            <w:noProof/>
          </w:rPr>
          <w:t>Pengujian</w:t>
        </w:r>
        <w:r>
          <w:rPr>
            <w:noProof/>
            <w:webHidden/>
          </w:rPr>
          <w:tab/>
        </w:r>
        <w:r>
          <w:rPr>
            <w:noProof/>
            <w:webHidden/>
          </w:rPr>
          <w:fldChar w:fldCharType="begin"/>
        </w:r>
        <w:r>
          <w:rPr>
            <w:noProof/>
            <w:webHidden/>
          </w:rPr>
          <w:instrText xml:space="preserve"> PAGEREF _Toc107670010 \h </w:instrText>
        </w:r>
        <w:r>
          <w:rPr>
            <w:noProof/>
            <w:webHidden/>
          </w:rPr>
        </w:r>
        <w:r>
          <w:rPr>
            <w:noProof/>
            <w:webHidden/>
          </w:rPr>
          <w:fldChar w:fldCharType="separate"/>
        </w:r>
        <w:r>
          <w:rPr>
            <w:noProof/>
            <w:webHidden/>
          </w:rPr>
          <w:t>23</w:t>
        </w:r>
        <w:r>
          <w:rPr>
            <w:noProof/>
            <w:webHidden/>
          </w:rPr>
          <w:fldChar w:fldCharType="end"/>
        </w:r>
      </w:hyperlink>
    </w:p>
    <w:p w14:paraId="457D4CDB" w14:textId="28D7CBEE" w:rsidR="00836A84" w:rsidRDefault="00836A84">
      <w:pPr>
        <w:pStyle w:val="TOC3"/>
        <w:rPr>
          <w:rFonts w:asciiTheme="minorHAnsi" w:eastAsiaTheme="minorEastAsia" w:hAnsiTheme="minorHAnsi" w:cstheme="minorBidi"/>
          <w:noProof/>
          <w:lang w:eastAsia="id-ID"/>
        </w:rPr>
      </w:pPr>
      <w:hyperlink w:anchor="_Toc107670011" w:history="1">
        <w:r w:rsidRPr="000A7D51">
          <w:rPr>
            <w:rStyle w:val="Hyperlink"/>
            <w:noProof/>
          </w:rPr>
          <w:t>2.5.1</w:t>
        </w:r>
        <w:r>
          <w:rPr>
            <w:rFonts w:asciiTheme="minorHAnsi" w:eastAsiaTheme="minorEastAsia" w:hAnsiTheme="minorHAnsi" w:cstheme="minorBidi"/>
            <w:noProof/>
            <w:lang w:eastAsia="id-ID"/>
          </w:rPr>
          <w:tab/>
        </w:r>
        <w:r w:rsidRPr="000A7D51">
          <w:rPr>
            <w:rStyle w:val="Hyperlink"/>
            <w:noProof/>
          </w:rPr>
          <w:t>Black Box Testing</w:t>
        </w:r>
        <w:r>
          <w:rPr>
            <w:noProof/>
            <w:webHidden/>
          </w:rPr>
          <w:tab/>
        </w:r>
        <w:r>
          <w:rPr>
            <w:noProof/>
            <w:webHidden/>
          </w:rPr>
          <w:fldChar w:fldCharType="begin"/>
        </w:r>
        <w:r>
          <w:rPr>
            <w:noProof/>
            <w:webHidden/>
          </w:rPr>
          <w:instrText xml:space="preserve"> PAGEREF _Toc107670011 \h </w:instrText>
        </w:r>
        <w:r>
          <w:rPr>
            <w:noProof/>
            <w:webHidden/>
          </w:rPr>
        </w:r>
        <w:r>
          <w:rPr>
            <w:noProof/>
            <w:webHidden/>
          </w:rPr>
          <w:fldChar w:fldCharType="separate"/>
        </w:r>
        <w:r>
          <w:rPr>
            <w:noProof/>
            <w:webHidden/>
          </w:rPr>
          <w:t>23</w:t>
        </w:r>
        <w:r>
          <w:rPr>
            <w:noProof/>
            <w:webHidden/>
          </w:rPr>
          <w:fldChar w:fldCharType="end"/>
        </w:r>
      </w:hyperlink>
    </w:p>
    <w:p w14:paraId="72FA5050" w14:textId="17877012" w:rsidR="00836A84" w:rsidRDefault="00836A84">
      <w:pPr>
        <w:pStyle w:val="TOC1"/>
        <w:rPr>
          <w:rFonts w:asciiTheme="minorHAnsi" w:eastAsiaTheme="minorEastAsia" w:hAnsiTheme="minorHAnsi" w:cstheme="minorBidi"/>
          <w:noProof/>
          <w:lang w:eastAsia="id-ID"/>
        </w:rPr>
      </w:pPr>
      <w:hyperlink w:anchor="_Toc107670012" w:history="1">
        <w:r w:rsidRPr="000A7D51">
          <w:rPr>
            <w:rStyle w:val="Hyperlink"/>
            <w:noProof/>
          </w:rPr>
          <w:t>3</w:t>
        </w:r>
        <w:r>
          <w:rPr>
            <w:rFonts w:asciiTheme="minorHAnsi" w:eastAsiaTheme="minorEastAsia" w:hAnsiTheme="minorHAnsi" w:cstheme="minorBidi"/>
            <w:noProof/>
            <w:lang w:eastAsia="id-ID"/>
          </w:rPr>
          <w:tab/>
        </w:r>
        <w:r w:rsidRPr="000A7D51">
          <w:rPr>
            <w:rStyle w:val="Hyperlink"/>
            <w:noProof/>
          </w:rPr>
          <w:t>BAB 3 ANALISIS DAN PERANCANGAN</w:t>
        </w:r>
        <w:r>
          <w:rPr>
            <w:noProof/>
            <w:webHidden/>
          </w:rPr>
          <w:tab/>
        </w:r>
        <w:r>
          <w:rPr>
            <w:noProof/>
            <w:webHidden/>
          </w:rPr>
          <w:fldChar w:fldCharType="begin"/>
        </w:r>
        <w:r>
          <w:rPr>
            <w:noProof/>
            <w:webHidden/>
          </w:rPr>
          <w:instrText xml:space="preserve"> PAGEREF _Toc107670012 \h </w:instrText>
        </w:r>
        <w:r>
          <w:rPr>
            <w:noProof/>
            <w:webHidden/>
          </w:rPr>
        </w:r>
        <w:r>
          <w:rPr>
            <w:noProof/>
            <w:webHidden/>
          </w:rPr>
          <w:fldChar w:fldCharType="separate"/>
        </w:r>
        <w:r>
          <w:rPr>
            <w:noProof/>
            <w:webHidden/>
          </w:rPr>
          <w:t>24</w:t>
        </w:r>
        <w:r>
          <w:rPr>
            <w:noProof/>
            <w:webHidden/>
          </w:rPr>
          <w:fldChar w:fldCharType="end"/>
        </w:r>
      </w:hyperlink>
    </w:p>
    <w:p w14:paraId="07E7F657" w14:textId="72975222" w:rsidR="00836A84" w:rsidRDefault="00836A84">
      <w:pPr>
        <w:pStyle w:val="TOC2"/>
        <w:rPr>
          <w:rFonts w:asciiTheme="minorHAnsi" w:eastAsiaTheme="minorEastAsia" w:hAnsiTheme="minorHAnsi" w:cstheme="minorBidi"/>
          <w:noProof/>
          <w:lang w:eastAsia="id-ID"/>
        </w:rPr>
      </w:pPr>
      <w:hyperlink w:anchor="_Toc107670013" w:history="1">
        <w:r w:rsidRPr="000A7D51">
          <w:rPr>
            <w:rStyle w:val="Hyperlink"/>
            <w:noProof/>
          </w:rPr>
          <w:t>3.1</w:t>
        </w:r>
        <w:r>
          <w:rPr>
            <w:rFonts w:asciiTheme="minorHAnsi" w:eastAsiaTheme="minorEastAsia" w:hAnsiTheme="minorHAnsi" w:cstheme="minorBidi"/>
            <w:noProof/>
            <w:lang w:eastAsia="id-ID"/>
          </w:rPr>
          <w:tab/>
        </w:r>
        <w:r w:rsidRPr="000A7D51">
          <w:rPr>
            <w:rStyle w:val="Hyperlink"/>
            <w:noProof/>
          </w:rPr>
          <w:t>Analisis</w:t>
        </w:r>
        <w:r>
          <w:rPr>
            <w:noProof/>
            <w:webHidden/>
          </w:rPr>
          <w:tab/>
        </w:r>
        <w:r>
          <w:rPr>
            <w:noProof/>
            <w:webHidden/>
          </w:rPr>
          <w:fldChar w:fldCharType="begin"/>
        </w:r>
        <w:r>
          <w:rPr>
            <w:noProof/>
            <w:webHidden/>
          </w:rPr>
          <w:instrText xml:space="preserve"> PAGEREF _Toc107670013 \h </w:instrText>
        </w:r>
        <w:r>
          <w:rPr>
            <w:noProof/>
            <w:webHidden/>
          </w:rPr>
        </w:r>
        <w:r>
          <w:rPr>
            <w:noProof/>
            <w:webHidden/>
          </w:rPr>
          <w:fldChar w:fldCharType="separate"/>
        </w:r>
        <w:r>
          <w:rPr>
            <w:noProof/>
            <w:webHidden/>
          </w:rPr>
          <w:t>24</w:t>
        </w:r>
        <w:r>
          <w:rPr>
            <w:noProof/>
            <w:webHidden/>
          </w:rPr>
          <w:fldChar w:fldCharType="end"/>
        </w:r>
      </w:hyperlink>
    </w:p>
    <w:p w14:paraId="68E22305" w14:textId="6F04F832" w:rsidR="00836A84" w:rsidRDefault="00836A84">
      <w:pPr>
        <w:pStyle w:val="TOC3"/>
        <w:rPr>
          <w:rFonts w:asciiTheme="minorHAnsi" w:eastAsiaTheme="minorEastAsia" w:hAnsiTheme="minorHAnsi" w:cstheme="minorBidi"/>
          <w:noProof/>
          <w:lang w:eastAsia="id-ID"/>
        </w:rPr>
      </w:pPr>
      <w:hyperlink w:anchor="_Toc107670014" w:history="1">
        <w:r w:rsidRPr="000A7D51">
          <w:rPr>
            <w:rStyle w:val="Hyperlink"/>
            <w:noProof/>
          </w:rPr>
          <w:t>3.1.1</w:t>
        </w:r>
        <w:r>
          <w:rPr>
            <w:rFonts w:asciiTheme="minorHAnsi" w:eastAsiaTheme="minorEastAsia" w:hAnsiTheme="minorHAnsi" w:cstheme="minorBidi"/>
            <w:noProof/>
            <w:lang w:eastAsia="id-ID"/>
          </w:rPr>
          <w:tab/>
        </w:r>
        <w:r w:rsidRPr="000A7D51">
          <w:rPr>
            <w:rStyle w:val="Hyperlink"/>
            <w:noProof/>
          </w:rPr>
          <w:t>Gambaran Sistem Saat Ini</w:t>
        </w:r>
        <w:r>
          <w:rPr>
            <w:noProof/>
            <w:webHidden/>
          </w:rPr>
          <w:tab/>
        </w:r>
        <w:r>
          <w:rPr>
            <w:noProof/>
            <w:webHidden/>
          </w:rPr>
          <w:fldChar w:fldCharType="begin"/>
        </w:r>
        <w:r>
          <w:rPr>
            <w:noProof/>
            <w:webHidden/>
          </w:rPr>
          <w:instrText xml:space="preserve"> PAGEREF _Toc107670014 \h </w:instrText>
        </w:r>
        <w:r>
          <w:rPr>
            <w:noProof/>
            <w:webHidden/>
          </w:rPr>
        </w:r>
        <w:r>
          <w:rPr>
            <w:noProof/>
            <w:webHidden/>
          </w:rPr>
          <w:fldChar w:fldCharType="separate"/>
        </w:r>
        <w:r>
          <w:rPr>
            <w:noProof/>
            <w:webHidden/>
          </w:rPr>
          <w:t>24</w:t>
        </w:r>
        <w:r>
          <w:rPr>
            <w:noProof/>
            <w:webHidden/>
          </w:rPr>
          <w:fldChar w:fldCharType="end"/>
        </w:r>
      </w:hyperlink>
    </w:p>
    <w:p w14:paraId="46667898" w14:textId="0E90E8F5" w:rsidR="00836A84" w:rsidRDefault="00836A84">
      <w:pPr>
        <w:pStyle w:val="TOC3"/>
        <w:rPr>
          <w:rFonts w:asciiTheme="minorHAnsi" w:eastAsiaTheme="minorEastAsia" w:hAnsiTheme="minorHAnsi" w:cstheme="minorBidi"/>
          <w:noProof/>
          <w:lang w:eastAsia="id-ID"/>
        </w:rPr>
      </w:pPr>
      <w:hyperlink w:anchor="_Toc107670015" w:history="1">
        <w:r w:rsidRPr="000A7D51">
          <w:rPr>
            <w:rStyle w:val="Hyperlink"/>
            <w:noProof/>
          </w:rPr>
          <w:t>3.1.2</w:t>
        </w:r>
        <w:r>
          <w:rPr>
            <w:rFonts w:asciiTheme="minorHAnsi" w:eastAsiaTheme="minorEastAsia" w:hAnsiTheme="minorHAnsi" w:cstheme="minorBidi"/>
            <w:noProof/>
            <w:lang w:eastAsia="id-ID"/>
          </w:rPr>
          <w:tab/>
        </w:r>
        <w:r w:rsidRPr="000A7D51">
          <w:rPr>
            <w:rStyle w:val="Hyperlink"/>
            <w:noProof/>
          </w:rPr>
          <w:t>Perbandingan Aplikasi Sejenis</w:t>
        </w:r>
        <w:r>
          <w:rPr>
            <w:noProof/>
            <w:webHidden/>
          </w:rPr>
          <w:tab/>
        </w:r>
        <w:r>
          <w:rPr>
            <w:noProof/>
            <w:webHidden/>
          </w:rPr>
          <w:fldChar w:fldCharType="begin"/>
        </w:r>
        <w:r>
          <w:rPr>
            <w:noProof/>
            <w:webHidden/>
          </w:rPr>
          <w:instrText xml:space="preserve"> PAGEREF _Toc107670015 \h </w:instrText>
        </w:r>
        <w:r>
          <w:rPr>
            <w:noProof/>
            <w:webHidden/>
          </w:rPr>
        </w:r>
        <w:r>
          <w:rPr>
            <w:noProof/>
            <w:webHidden/>
          </w:rPr>
          <w:fldChar w:fldCharType="separate"/>
        </w:r>
        <w:r>
          <w:rPr>
            <w:noProof/>
            <w:webHidden/>
          </w:rPr>
          <w:t>25</w:t>
        </w:r>
        <w:r>
          <w:rPr>
            <w:noProof/>
            <w:webHidden/>
          </w:rPr>
          <w:fldChar w:fldCharType="end"/>
        </w:r>
      </w:hyperlink>
    </w:p>
    <w:p w14:paraId="642D29C5" w14:textId="18720C89" w:rsidR="00836A84" w:rsidRDefault="00836A84">
      <w:pPr>
        <w:pStyle w:val="TOC3"/>
        <w:rPr>
          <w:rFonts w:asciiTheme="minorHAnsi" w:eastAsiaTheme="minorEastAsia" w:hAnsiTheme="minorHAnsi" w:cstheme="minorBidi"/>
          <w:noProof/>
          <w:lang w:eastAsia="id-ID"/>
        </w:rPr>
      </w:pPr>
      <w:hyperlink w:anchor="_Toc107670016" w:history="1">
        <w:r w:rsidRPr="000A7D51">
          <w:rPr>
            <w:rStyle w:val="Hyperlink"/>
            <w:noProof/>
          </w:rPr>
          <w:t>3.1.3</w:t>
        </w:r>
        <w:r>
          <w:rPr>
            <w:rFonts w:asciiTheme="minorHAnsi" w:eastAsiaTheme="minorEastAsia" w:hAnsiTheme="minorHAnsi" w:cstheme="minorBidi"/>
            <w:noProof/>
            <w:lang w:eastAsia="id-ID"/>
          </w:rPr>
          <w:tab/>
        </w:r>
        <w:r w:rsidRPr="000A7D51">
          <w:rPr>
            <w:rStyle w:val="Hyperlink"/>
            <w:noProof/>
          </w:rPr>
          <w:t>Kelemahan Sistem Berjalan dan Usulan Perbaikan</w:t>
        </w:r>
        <w:r>
          <w:rPr>
            <w:noProof/>
            <w:webHidden/>
          </w:rPr>
          <w:tab/>
        </w:r>
        <w:r>
          <w:rPr>
            <w:noProof/>
            <w:webHidden/>
          </w:rPr>
          <w:fldChar w:fldCharType="begin"/>
        </w:r>
        <w:r>
          <w:rPr>
            <w:noProof/>
            <w:webHidden/>
          </w:rPr>
          <w:instrText xml:space="preserve"> PAGEREF _Toc107670016 \h </w:instrText>
        </w:r>
        <w:r>
          <w:rPr>
            <w:noProof/>
            <w:webHidden/>
          </w:rPr>
        </w:r>
        <w:r>
          <w:rPr>
            <w:noProof/>
            <w:webHidden/>
          </w:rPr>
          <w:fldChar w:fldCharType="separate"/>
        </w:r>
        <w:r>
          <w:rPr>
            <w:noProof/>
            <w:webHidden/>
          </w:rPr>
          <w:t>25</w:t>
        </w:r>
        <w:r>
          <w:rPr>
            <w:noProof/>
            <w:webHidden/>
          </w:rPr>
          <w:fldChar w:fldCharType="end"/>
        </w:r>
      </w:hyperlink>
    </w:p>
    <w:p w14:paraId="33A86081" w14:textId="42694FFC" w:rsidR="00836A84" w:rsidRDefault="00836A84">
      <w:pPr>
        <w:pStyle w:val="TOC3"/>
        <w:rPr>
          <w:rFonts w:asciiTheme="minorHAnsi" w:eastAsiaTheme="minorEastAsia" w:hAnsiTheme="minorHAnsi" w:cstheme="minorBidi"/>
          <w:noProof/>
          <w:lang w:eastAsia="id-ID"/>
        </w:rPr>
      </w:pPr>
      <w:hyperlink w:anchor="_Toc107670017" w:history="1">
        <w:r w:rsidRPr="000A7D51">
          <w:rPr>
            <w:rStyle w:val="Hyperlink"/>
            <w:noProof/>
          </w:rPr>
          <w:t>3.1.4</w:t>
        </w:r>
        <w:r>
          <w:rPr>
            <w:rFonts w:asciiTheme="minorHAnsi" w:eastAsiaTheme="minorEastAsia" w:hAnsiTheme="minorHAnsi" w:cstheme="minorBidi"/>
            <w:noProof/>
            <w:lang w:eastAsia="id-ID"/>
          </w:rPr>
          <w:tab/>
        </w:r>
        <w:r w:rsidRPr="000A7D51">
          <w:rPr>
            <w:rStyle w:val="Hyperlink"/>
            <w:noProof/>
          </w:rPr>
          <w:t>Gambaran Umum Sistem Usulan</w:t>
        </w:r>
        <w:r>
          <w:rPr>
            <w:noProof/>
            <w:webHidden/>
          </w:rPr>
          <w:tab/>
        </w:r>
        <w:r>
          <w:rPr>
            <w:noProof/>
            <w:webHidden/>
          </w:rPr>
          <w:fldChar w:fldCharType="begin"/>
        </w:r>
        <w:r>
          <w:rPr>
            <w:noProof/>
            <w:webHidden/>
          </w:rPr>
          <w:instrText xml:space="preserve"> PAGEREF _Toc107670017 \h </w:instrText>
        </w:r>
        <w:r>
          <w:rPr>
            <w:noProof/>
            <w:webHidden/>
          </w:rPr>
        </w:r>
        <w:r>
          <w:rPr>
            <w:noProof/>
            <w:webHidden/>
          </w:rPr>
          <w:fldChar w:fldCharType="separate"/>
        </w:r>
        <w:r>
          <w:rPr>
            <w:noProof/>
            <w:webHidden/>
          </w:rPr>
          <w:t>26</w:t>
        </w:r>
        <w:r>
          <w:rPr>
            <w:noProof/>
            <w:webHidden/>
          </w:rPr>
          <w:fldChar w:fldCharType="end"/>
        </w:r>
      </w:hyperlink>
    </w:p>
    <w:p w14:paraId="5D8B0AF4" w14:textId="64EE36AF" w:rsidR="00836A84" w:rsidRDefault="00836A84">
      <w:pPr>
        <w:pStyle w:val="TOC3"/>
        <w:rPr>
          <w:rFonts w:asciiTheme="minorHAnsi" w:eastAsiaTheme="minorEastAsia" w:hAnsiTheme="minorHAnsi" w:cstheme="minorBidi"/>
          <w:noProof/>
          <w:lang w:eastAsia="id-ID"/>
        </w:rPr>
      </w:pPr>
      <w:hyperlink w:anchor="_Toc107670018" w:history="1">
        <w:r w:rsidRPr="000A7D51">
          <w:rPr>
            <w:rStyle w:val="Hyperlink"/>
            <w:noProof/>
          </w:rPr>
          <w:t>3.1.5</w:t>
        </w:r>
        <w:r>
          <w:rPr>
            <w:rFonts w:asciiTheme="minorHAnsi" w:eastAsiaTheme="minorEastAsia" w:hAnsiTheme="minorHAnsi" w:cstheme="minorBidi"/>
            <w:noProof/>
            <w:lang w:eastAsia="id-ID"/>
          </w:rPr>
          <w:tab/>
        </w:r>
        <w:r w:rsidRPr="000A7D51">
          <w:rPr>
            <w:rStyle w:val="Hyperlink"/>
            <w:noProof/>
          </w:rPr>
          <w:t>Analisis Kebutuhan Sistem</w:t>
        </w:r>
        <w:r>
          <w:rPr>
            <w:noProof/>
            <w:webHidden/>
          </w:rPr>
          <w:tab/>
        </w:r>
        <w:r>
          <w:rPr>
            <w:noProof/>
            <w:webHidden/>
          </w:rPr>
          <w:fldChar w:fldCharType="begin"/>
        </w:r>
        <w:r>
          <w:rPr>
            <w:noProof/>
            <w:webHidden/>
          </w:rPr>
          <w:instrText xml:space="preserve"> PAGEREF _Toc107670018 \h </w:instrText>
        </w:r>
        <w:r>
          <w:rPr>
            <w:noProof/>
            <w:webHidden/>
          </w:rPr>
        </w:r>
        <w:r>
          <w:rPr>
            <w:noProof/>
            <w:webHidden/>
          </w:rPr>
          <w:fldChar w:fldCharType="separate"/>
        </w:r>
        <w:r>
          <w:rPr>
            <w:noProof/>
            <w:webHidden/>
          </w:rPr>
          <w:t>29</w:t>
        </w:r>
        <w:r>
          <w:rPr>
            <w:noProof/>
            <w:webHidden/>
          </w:rPr>
          <w:fldChar w:fldCharType="end"/>
        </w:r>
      </w:hyperlink>
    </w:p>
    <w:p w14:paraId="3A302788" w14:textId="37BC7AFA" w:rsidR="00836A84" w:rsidRDefault="00836A84">
      <w:pPr>
        <w:pStyle w:val="TOC3"/>
        <w:rPr>
          <w:rFonts w:asciiTheme="minorHAnsi" w:eastAsiaTheme="minorEastAsia" w:hAnsiTheme="minorHAnsi" w:cstheme="minorBidi"/>
          <w:noProof/>
          <w:lang w:eastAsia="id-ID"/>
        </w:rPr>
      </w:pPr>
      <w:hyperlink w:anchor="_Toc107670019" w:history="1">
        <w:r w:rsidRPr="000A7D51">
          <w:rPr>
            <w:rStyle w:val="Hyperlink"/>
            <w:noProof/>
          </w:rPr>
          <w:t>3.1.6</w:t>
        </w:r>
        <w:r>
          <w:rPr>
            <w:rFonts w:asciiTheme="minorHAnsi" w:eastAsiaTheme="minorEastAsia" w:hAnsiTheme="minorHAnsi" w:cstheme="minorBidi"/>
            <w:noProof/>
            <w:lang w:eastAsia="id-ID"/>
          </w:rPr>
          <w:tab/>
        </w:r>
        <w:r w:rsidRPr="000A7D51">
          <w:rPr>
            <w:rStyle w:val="Hyperlink"/>
            <w:noProof/>
          </w:rPr>
          <w:t>Kebutuhan Perangkat Keras dan Perangkat Lunak</w:t>
        </w:r>
        <w:r>
          <w:rPr>
            <w:noProof/>
            <w:webHidden/>
          </w:rPr>
          <w:tab/>
        </w:r>
        <w:r>
          <w:rPr>
            <w:noProof/>
            <w:webHidden/>
          </w:rPr>
          <w:fldChar w:fldCharType="begin"/>
        </w:r>
        <w:r>
          <w:rPr>
            <w:noProof/>
            <w:webHidden/>
          </w:rPr>
          <w:instrText xml:space="preserve"> PAGEREF _Toc107670019 \h </w:instrText>
        </w:r>
        <w:r>
          <w:rPr>
            <w:noProof/>
            <w:webHidden/>
          </w:rPr>
        </w:r>
        <w:r>
          <w:rPr>
            <w:noProof/>
            <w:webHidden/>
          </w:rPr>
          <w:fldChar w:fldCharType="separate"/>
        </w:r>
        <w:r>
          <w:rPr>
            <w:noProof/>
            <w:webHidden/>
          </w:rPr>
          <w:t>31</w:t>
        </w:r>
        <w:r>
          <w:rPr>
            <w:noProof/>
            <w:webHidden/>
          </w:rPr>
          <w:fldChar w:fldCharType="end"/>
        </w:r>
      </w:hyperlink>
    </w:p>
    <w:p w14:paraId="64694DAB" w14:textId="7617053B" w:rsidR="00836A84" w:rsidRDefault="00836A84">
      <w:pPr>
        <w:pStyle w:val="TOC2"/>
        <w:rPr>
          <w:rFonts w:asciiTheme="minorHAnsi" w:eastAsiaTheme="minorEastAsia" w:hAnsiTheme="minorHAnsi" w:cstheme="minorBidi"/>
          <w:noProof/>
          <w:lang w:eastAsia="id-ID"/>
        </w:rPr>
      </w:pPr>
      <w:hyperlink w:anchor="_Toc107670020" w:history="1">
        <w:r w:rsidRPr="000A7D51">
          <w:rPr>
            <w:rStyle w:val="Hyperlink"/>
            <w:noProof/>
          </w:rPr>
          <w:t>3.2</w:t>
        </w:r>
        <w:r>
          <w:rPr>
            <w:rFonts w:asciiTheme="minorHAnsi" w:eastAsiaTheme="minorEastAsia" w:hAnsiTheme="minorHAnsi" w:cstheme="minorBidi"/>
            <w:noProof/>
            <w:lang w:eastAsia="id-ID"/>
          </w:rPr>
          <w:tab/>
        </w:r>
        <w:r w:rsidRPr="000A7D51">
          <w:rPr>
            <w:rStyle w:val="Hyperlink"/>
            <w:noProof/>
          </w:rPr>
          <w:t>Perancangan</w:t>
        </w:r>
        <w:r>
          <w:rPr>
            <w:noProof/>
            <w:webHidden/>
          </w:rPr>
          <w:tab/>
        </w:r>
        <w:r>
          <w:rPr>
            <w:noProof/>
            <w:webHidden/>
          </w:rPr>
          <w:fldChar w:fldCharType="begin"/>
        </w:r>
        <w:r>
          <w:rPr>
            <w:noProof/>
            <w:webHidden/>
          </w:rPr>
          <w:instrText xml:space="preserve"> PAGEREF _Toc107670020 \h </w:instrText>
        </w:r>
        <w:r>
          <w:rPr>
            <w:noProof/>
            <w:webHidden/>
          </w:rPr>
        </w:r>
        <w:r>
          <w:rPr>
            <w:noProof/>
            <w:webHidden/>
          </w:rPr>
          <w:fldChar w:fldCharType="separate"/>
        </w:r>
        <w:r>
          <w:rPr>
            <w:noProof/>
            <w:webHidden/>
          </w:rPr>
          <w:t>32</w:t>
        </w:r>
        <w:r>
          <w:rPr>
            <w:noProof/>
            <w:webHidden/>
          </w:rPr>
          <w:fldChar w:fldCharType="end"/>
        </w:r>
      </w:hyperlink>
    </w:p>
    <w:p w14:paraId="36D57AFA" w14:textId="3AA8108D" w:rsidR="00836A84" w:rsidRDefault="00836A84">
      <w:pPr>
        <w:pStyle w:val="TOC3"/>
        <w:rPr>
          <w:rFonts w:asciiTheme="minorHAnsi" w:eastAsiaTheme="minorEastAsia" w:hAnsiTheme="minorHAnsi" w:cstheme="minorBidi"/>
          <w:noProof/>
          <w:lang w:eastAsia="id-ID"/>
        </w:rPr>
      </w:pPr>
      <w:hyperlink w:anchor="_Toc107670021" w:history="1">
        <w:r w:rsidRPr="000A7D51">
          <w:rPr>
            <w:rStyle w:val="Hyperlink"/>
            <w:noProof/>
          </w:rPr>
          <w:t>3.2.1</w:t>
        </w:r>
        <w:r>
          <w:rPr>
            <w:rFonts w:asciiTheme="minorHAnsi" w:eastAsiaTheme="minorEastAsia" w:hAnsiTheme="minorHAnsi" w:cstheme="minorBidi"/>
            <w:noProof/>
            <w:lang w:eastAsia="id-ID"/>
          </w:rPr>
          <w:tab/>
        </w:r>
        <w:r w:rsidRPr="000A7D51">
          <w:rPr>
            <w:rStyle w:val="Hyperlink"/>
            <w:noProof/>
          </w:rPr>
          <w:t>Model Aplikasi Berbasis Objek</w:t>
        </w:r>
        <w:r>
          <w:rPr>
            <w:noProof/>
            <w:webHidden/>
          </w:rPr>
          <w:tab/>
        </w:r>
        <w:r>
          <w:rPr>
            <w:noProof/>
            <w:webHidden/>
          </w:rPr>
          <w:fldChar w:fldCharType="begin"/>
        </w:r>
        <w:r>
          <w:rPr>
            <w:noProof/>
            <w:webHidden/>
          </w:rPr>
          <w:instrText xml:space="preserve"> PAGEREF _Toc107670021 \h </w:instrText>
        </w:r>
        <w:r>
          <w:rPr>
            <w:noProof/>
            <w:webHidden/>
          </w:rPr>
        </w:r>
        <w:r>
          <w:rPr>
            <w:noProof/>
            <w:webHidden/>
          </w:rPr>
          <w:fldChar w:fldCharType="separate"/>
        </w:r>
        <w:r>
          <w:rPr>
            <w:noProof/>
            <w:webHidden/>
          </w:rPr>
          <w:t>33</w:t>
        </w:r>
        <w:r>
          <w:rPr>
            <w:noProof/>
            <w:webHidden/>
          </w:rPr>
          <w:fldChar w:fldCharType="end"/>
        </w:r>
      </w:hyperlink>
    </w:p>
    <w:p w14:paraId="36DBAB34" w14:textId="512849F0" w:rsidR="00836A84" w:rsidRDefault="00836A84">
      <w:pPr>
        <w:pStyle w:val="TOC3"/>
        <w:rPr>
          <w:rFonts w:asciiTheme="minorHAnsi" w:eastAsiaTheme="minorEastAsia" w:hAnsiTheme="minorHAnsi" w:cstheme="minorBidi"/>
          <w:noProof/>
          <w:lang w:eastAsia="id-ID"/>
        </w:rPr>
      </w:pPr>
      <w:hyperlink w:anchor="_Toc107670022" w:history="1">
        <w:r w:rsidRPr="000A7D51">
          <w:rPr>
            <w:rStyle w:val="Hyperlink"/>
            <w:noProof/>
          </w:rPr>
          <w:t>3.2.2</w:t>
        </w:r>
        <w:r>
          <w:rPr>
            <w:rFonts w:asciiTheme="minorHAnsi" w:eastAsiaTheme="minorEastAsia" w:hAnsiTheme="minorHAnsi" w:cstheme="minorBidi"/>
            <w:noProof/>
            <w:lang w:eastAsia="id-ID"/>
          </w:rPr>
          <w:tab/>
        </w:r>
        <w:r w:rsidRPr="000A7D51">
          <w:rPr>
            <w:rStyle w:val="Hyperlink"/>
            <w:noProof/>
          </w:rPr>
          <w:t>Perancangan Basis Data</w:t>
        </w:r>
        <w:r>
          <w:rPr>
            <w:noProof/>
            <w:webHidden/>
          </w:rPr>
          <w:tab/>
        </w:r>
        <w:r>
          <w:rPr>
            <w:noProof/>
            <w:webHidden/>
          </w:rPr>
          <w:fldChar w:fldCharType="begin"/>
        </w:r>
        <w:r>
          <w:rPr>
            <w:noProof/>
            <w:webHidden/>
          </w:rPr>
          <w:instrText xml:space="preserve"> PAGEREF _Toc107670022 \h </w:instrText>
        </w:r>
        <w:r>
          <w:rPr>
            <w:noProof/>
            <w:webHidden/>
          </w:rPr>
        </w:r>
        <w:r>
          <w:rPr>
            <w:noProof/>
            <w:webHidden/>
          </w:rPr>
          <w:fldChar w:fldCharType="separate"/>
        </w:r>
        <w:r>
          <w:rPr>
            <w:noProof/>
            <w:webHidden/>
          </w:rPr>
          <w:t>49</w:t>
        </w:r>
        <w:r>
          <w:rPr>
            <w:noProof/>
            <w:webHidden/>
          </w:rPr>
          <w:fldChar w:fldCharType="end"/>
        </w:r>
      </w:hyperlink>
    </w:p>
    <w:p w14:paraId="2443B053" w14:textId="75EB572D" w:rsidR="00836A84" w:rsidRDefault="00836A84">
      <w:pPr>
        <w:pStyle w:val="TOC3"/>
        <w:rPr>
          <w:rFonts w:asciiTheme="minorHAnsi" w:eastAsiaTheme="minorEastAsia" w:hAnsiTheme="minorHAnsi" w:cstheme="minorBidi"/>
          <w:noProof/>
          <w:lang w:eastAsia="id-ID"/>
        </w:rPr>
      </w:pPr>
      <w:hyperlink w:anchor="_Toc107670023" w:history="1">
        <w:r w:rsidRPr="000A7D51">
          <w:rPr>
            <w:rStyle w:val="Hyperlink"/>
            <w:noProof/>
          </w:rPr>
          <w:t>3.2.3</w:t>
        </w:r>
        <w:r>
          <w:rPr>
            <w:rFonts w:asciiTheme="minorHAnsi" w:eastAsiaTheme="minorEastAsia" w:hAnsiTheme="minorHAnsi" w:cstheme="minorBidi"/>
            <w:noProof/>
            <w:lang w:eastAsia="id-ID"/>
          </w:rPr>
          <w:tab/>
        </w:r>
        <w:r w:rsidRPr="000A7D51">
          <w:rPr>
            <w:rStyle w:val="Hyperlink"/>
            <w:noProof/>
          </w:rPr>
          <w:t>Perancangan Antarmuka</w:t>
        </w:r>
        <w:r>
          <w:rPr>
            <w:noProof/>
            <w:webHidden/>
          </w:rPr>
          <w:tab/>
        </w:r>
        <w:r>
          <w:rPr>
            <w:noProof/>
            <w:webHidden/>
          </w:rPr>
          <w:fldChar w:fldCharType="begin"/>
        </w:r>
        <w:r>
          <w:rPr>
            <w:noProof/>
            <w:webHidden/>
          </w:rPr>
          <w:instrText xml:space="preserve"> PAGEREF _Toc107670023 \h </w:instrText>
        </w:r>
        <w:r>
          <w:rPr>
            <w:noProof/>
            <w:webHidden/>
          </w:rPr>
        </w:r>
        <w:r>
          <w:rPr>
            <w:noProof/>
            <w:webHidden/>
          </w:rPr>
          <w:fldChar w:fldCharType="separate"/>
        </w:r>
        <w:r>
          <w:rPr>
            <w:noProof/>
            <w:webHidden/>
          </w:rPr>
          <w:t>50</w:t>
        </w:r>
        <w:r>
          <w:rPr>
            <w:noProof/>
            <w:webHidden/>
          </w:rPr>
          <w:fldChar w:fldCharType="end"/>
        </w:r>
      </w:hyperlink>
    </w:p>
    <w:p w14:paraId="53D0301A" w14:textId="7C3FF994" w:rsidR="00836A84" w:rsidRDefault="00836A84">
      <w:pPr>
        <w:pStyle w:val="TOC1"/>
        <w:rPr>
          <w:rFonts w:asciiTheme="minorHAnsi" w:eastAsiaTheme="minorEastAsia" w:hAnsiTheme="minorHAnsi" w:cstheme="minorBidi"/>
          <w:noProof/>
          <w:lang w:eastAsia="id-ID"/>
        </w:rPr>
      </w:pPr>
      <w:hyperlink w:anchor="_Toc107670024" w:history="1">
        <w:r w:rsidRPr="000A7D51">
          <w:rPr>
            <w:rStyle w:val="Hyperlink"/>
            <w:noProof/>
          </w:rPr>
          <w:t>4</w:t>
        </w:r>
        <w:r>
          <w:rPr>
            <w:rFonts w:asciiTheme="minorHAnsi" w:eastAsiaTheme="minorEastAsia" w:hAnsiTheme="minorHAnsi" w:cstheme="minorBidi"/>
            <w:noProof/>
            <w:lang w:eastAsia="id-ID"/>
          </w:rPr>
          <w:tab/>
        </w:r>
        <w:r w:rsidRPr="000A7D51">
          <w:rPr>
            <w:rStyle w:val="Hyperlink"/>
            <w:noProof/>
          </w:rPr>
          <w:t>BAB 4 IMPLEMENTASI DAN PENGUJIAN</w:t>
        </w:r>
        <w:r>
          <w:rPr>
            <w:noProof/>
            <w:webHidden/>
          </w:rPr>
          <w:tab/>
        </w:r>
        <w:r>
          <w:rPr>
            <w:noProof/>
            <w:webHidden/>
          </w:rPr>
          <w:fldChar w:fldCharType="begin"/>
        </w:r>
        <w:r>
          <w:rPr>
            <w:noProof/>
            <w:webHidden/>
          </w:rPr>
          <w:instrText xml:space="preserve"> PAGEREF _Toc107670024 \h </w:instrText>
        </w:r>
        <w:r>
          <w:rPr>
            <w:noProof/>
            <w:webHidden/>
          </w:rPr>
        </w:r>
        <w:r>
          <w:rPr>
            <w:noProof/>
            <w:webHidden/>
          </w:rPr>
          <w:fldChar w:fldCharType="separate"/>
        </w:r>
        <w:r>
          <w:rPr>
            <w:noProof/>
            <w:webHidden/>
          </w:rPr>
          <w:t>57</w:t>
        </w:r>
        <w:r>
          <w:rPr>
            <w:noProof/>
            <w:webHidden/>
          </w:rPr>
          <w:fldChar w:fldCharType="end"/>
        </w:r>
      </w:hyperlink>
    </w:p>
    <w:p w14:paraId="74D22803" w14:textId="7C95F4FE" w:rsidR="00836A84" w:rsidRDefault="00836A84">
      <w:pPr>
        <w:pStyle w:val="TOC2"/>
        <w:rPr>
          <w:rFonts w:asciiTheme="minorHAnsi" w:eastAsiaTheme="minorEastAsia" w:hAnsiTheme="minorHAnsi" w:cstheme="minorBidi"/>
          <w:noProof/>
          <w:lang w:eastAsia="id-ID"/>
        </w:rPr>
      </w:pPr>
      <w:hyperlink w:anchor="_Toc107670025" w:history="1">
        <w:r w:rsidRPr="000A7D51">
          <w:rPr>
            <w:rStyle w:val="Hyperlink"/>
            <w:noProof/>
          </w:rPr>
          <w:t>4.1</w:t>
        </w:r>
        <w:r>
          <w:rPr>
            <w:rFonts w:asciiTheme="minorHAnsi" w:eastAsiaTheme="minorEastAsia" w:hAnsiTheme="minorHAnsi" w:cstheme="minorBidi"/>
            <w:noProof/>
            <w:lang w:eastAsia="id-ID"/>
          </w:rPr>
          <w:tab/>
        </w:r>
        <w:r w:rsidRPr="000A7D51">
          <w:rPr>
            <w:rStyle w:val="Hyperlink"/>
            <w:noProof/>
          </w:rPr>
          <w:t>Implementasi</w:t>
        </w:r>
        <w:r>
          <w:rPr>
            <w:noProof/>
            <w:webHidden/>
          </w:rPr>
          <w:tab/>
        </w:r>
        <w:r>
          <w:rPr>
            <w:noProof/>
            <w:webHidden/>
          </w:rPr>
          <w:fldChar w:fldCharType="begin"/>
        </w:r>
        <w:r>
          <w:rPr>
            <w:noProof/>
            <w:webHidden/>
          </w:rPr>
          <w:instrText xml:space="preserve"> PAGEREF _Toc107670025 \h </w:instrText>
        </w:r>
        <w:r>
          <w:rPr>
            <w:noProof/>
            <w:webHidden/>
          </w:rPr>
        </w:r>
        <w:r>
          <w:rPr>
            <w:noProof/>
            <w:webHidden/>
          </w:rPr>
          <w:fldChar w:fldCharType="separate"/>
        </w:r>
        <w:r>
          <w:rPr>
            <w:noProof/>
            <w:webHidden/>
          </w:rPr>
          <w:t>57</w:t>
        </w:r>
        <w:r>
          <w:rPr>
            <w:noProof/>
            <w:webHidden/>
          </w:rPr>
          <w:fldChar w:fldCharType="end"/>
        </w:r>
      </w:hyperlink>
    </w:p>
    <w:p w14:paraId="3D5601BD" w14:textId="0F354C55" w:rsidR="00836A84" w:rsidRDefault="00836A84">
      <w:pPr>
        <w:pStyle w:val="TOC3"/>
        <w:rPr>
          <w:rFonts w:asciiTheme="minorHAnsi" w:eastAsiaTheme="minorEastAsia" w:hAnsiTheme="minorHAnsi" w:cstheme="minorBidi"/>
          <w:noProof/>
          <w:lang w:eastAsia="id-ID"/>
        </w:rPr>
      </w:pPr>
      <w:hyperlink w:anchor="_Toc107670026" w:history="1">
        <w:r w:rsidRPr="000A7D51">
          <w:rPr>
            <w:rStyle w:val="Hyperlink"/>
            <w:noProof/>
          </w:rPr>
          <w:t>4.1.1</w:t>
        </w:r>
        <w:r>
          <w:rPr>
            <w:rFonts w:asciiTheme="minorHAnsi" w:eastAsiaTheme="minorEastAsia" w:hAnsiTheme="minorHAnsi" w:cstheme="minorBidi"/>
            <w:noProof/>
            <w:lang w:eastAsia="id-ID"/>
          </w:rPr>
          <w:tab/>
        </w:r>
        <w:r w:rsidRPr="000A7D51">
          <w:rPr>
            <w:rStyle w:val="Hyperlink"/>
            <w:noProof/>
          </w:rPr>
          <w:t>Implementasi Antarmuka Sistem</w:t>
        </w:r>
        <w:r>
          <w:rPr>
            <w:noProof/>
            <w:webHidden/>
          </w:rPr>
          <w:tab/>
        </w:r>
        <w:r>
          <w:rPr>
            <w:noProof/>
            <w:webHidden/>
          </w:rPr>
          <w:fldChar w:fldCharType="begin"/>
        </w:r>
        <w:r>
          <w:rPr>
            <w:noProof/>
            <w:webHidden/>
          </w:rPr>
          <w:instrText xml:space="preserve"> PAGEREF _Toc107670026 \h </w:instrText>
        </w:r>
        <w:r>
          <w:rPr>
            <w:noProof/>
            <w:webHidden/>
          </w:rPr>
        </w:r>
        <w:r>
          <w:rPr>
            <w:noProof/>
            <w:webHidden/>
          </w:rPr>
          <w:fldChar w:fldCharType="separate"/>
        </w:r>
        <w:r>
          <w:rPr>
            <w:noProof/>
            <w:webHidden/>
          </w:rPr>
          <w:t>57</w:t>
        </w:r>
        <w:r>
          <w:rPr>
            <w:noProof/>
            <w:webHidden/>
          </w:rPr>
          <w:fldChar w:fldCharType="end"/>
        </w:r>
      </w:hyperlink>
    </w:p>
    <w:p w14:paraId="278D72DF" w14:textId="560AF985" w:rsidR="00836A84" w:rsidRDefault="00836A84">
      <w:pPr>
        <w:pStyle w:val="TOC2"/>
        <w:rPr>
          <w:rFonts w:asciiTheme="minorHAnsi" w:eastAsiaTheme="minorEastAsia" w:hAnsiTheme="minorHAnsi" w:cstheme="minorBidi"/>
          <w:noProof/>
          <w:lang w:eastAsia="id-ID"/>
        </w:rPr>
      </w:pPr>
      <w:hyperlink w:anchor="_Toc107670027" w:history="1">
        <w:r w:rsidRPr="000A7D51">
          <w:rPr>
            <w:rStyle w:val="Hyperlink"/>
            <w:noProof/>
          </w:rPr>
          <w:t>4.2</w:t>
        </w:r>
        <w:r>
          <w:rPr>
            <w:rFonts w:asciiTheme="minorHAnsi" w:eastAsiaTheme="minorEastAsia" w:hAnsiTheme="minorHAnsi" w:cstheme="minorBidi"/>
            <w:noProof/>
            <w:lang w:eastAsia="id-ID"/>
          </w:rPr>
          <w:tab/>
        </w:r>
        <w:r w:rsidRPr="000A7D51">
          <w:rPr>
            <w:rStyle w:val="Hyperlink"/>
            <w:noProof/>
          </w:rPr>
          <w:t>Pengujian</w:t>
        </w:r>
        <w:r>
          <w:rPr>
            <w:noProof/>
            <w:webHidden/>
          </w:rPr>
          <w:tab/>
        </w:r>
        <w:r>
          <w:rPr>
            <w:noProof/>
            <w:webHidden/>
          </w:rPr>
          <w:fldChar w:fldCharType="begin"/>
        </w:r>
        <w:r>
          <w:rPr>
            <w:noProof/>
            <w:webHidden/>
          </w:rPr>
          <w:instrText xml:space="preserve"> PAGEREF _Toc107670027 \h </w:instrText>
        </w:r>
        <w:r>
          <w:rPr>
            <w:noProof/>
            <w:webHidden/>
          </w:rPr>
        </w:r>
        <w:r>
          <w:rPr>
            <w:noProof/>
            <w:webHidden/>
          </w:rPr>
          <w:fldChar w:fldCharType="separate"/>
        </w:r>
        <w:r>
          <w:rPr>
            <w:noProof/>
            <w:webHidden/>
          </w:rPr>
          <w:t>67</w:t>
        </w:r>
        <w:r>
          <w:rPr>
            <w:noProof/>
            <w:webHidden/>
          </w:rPr>
          <w:fldChar w:fldCharType="end"/>
        </w:r>
      </w:hyperlink>
    </w:p>
    <w:p w14:paraId="787CAC3A" w14:textId="6E218529" w:rsidR="00836A84" w:rsidRDefault="00836A84">
      <w:pPr>
        <w:pStyle w:val="TOC3"/>
        <w:rPr>
          <w:rFonts w:asciiTheme="minorHAnsi" w:eastAsiaTheme="minorEastAsia" w:hAnsiTheme="minorHAnsi" w:cstheme="minorBidi"/>
          <w:noProof/>
          <w:lang w:eastAsia="id-ID"/>
        </w:rPr>
      </w:pPr>
      <w:hyperlink w:anchor="_Toc107670028" w:history="1">
        <w:r w:rsidRPr="000A7D51">
          <w:rPr>
            <w:rStyle w:val="Hyperlink"/>
            <w:noProof/>
          </w:rPr>
          <w:t>4.2.1</w:t>
        </w:r>
        <w:r>
          <w:rPr>
            <w:rFonts w:asciiTheme="minorHAnsi" w:eastAsiaTheme="minorEastAsia" w:hAnsiTheme="minorHAnsi" w:cstheme="minorBidi"/>
            <w:noProof/>
            <w:lang w:eastAsia="id-ID"/>
          </w:rPr>
          <w:tab/>
        </w:r>
        <w:r w:rsidRPr="000A7D51">
          <w:rPr>
            <w:rStyle w:val="Hyperlink"/>
            <w:noProof/>
          </w:rPr>
          <w:t>Skenario Pengujian</w:t>
        </w:r>
        <w:r>
          <w:rPr>
            <w:noProof/>
            <w:webHidden/>
          </w:rPr>
          <w:tab/>
        </w:r>
        <w:r>
          <w:rPr>
            <w:noProof/>
            <w:webHidden/>
          </w:rPr>
          <w:fldChar w:fldCharType="begin"/>
        </w:r>
        <w:r>
          <w:rPr>
            <w:noProof/>
            <w:webHidden/>
          </w:rPr>
          <w:instrText xml:space="preserve"> PAGEREF _Toc107670028 \h </w:instrText>
        </w:r>
        <w:r>
          <w:rPr>
            <w:noProof/>
            <w:webHidden/>
          </w:rPr>
        </w:r>
        <w:r>
          <w:rPr>
            <w:noProof/>
            <w:webHidden/>
          </w:rPr>
          <w:fldChar w:fldCharType="separate"/>
        </w:r>
        <w:r>
          <w:rPr>
            <w:noProof/>
            <w:webHidden/>
          </w:rPr>
          <w:t>67</w:t>
        </w:r>
        <w:r>
          <w:rPr>
            <w:noProof/>
            <w:webHidden/>
          </w:rPr>
          <w:fldChar w:fldCharType="end"/>
        </w:r>
      </w:hyperlink>
    </w:p>
    <w:p w14:paraId="61E81764" w14:textId="0875A27C" w:rsidR="00836A84" w:rsidRDefault="00836A84">
      <w:pPr>
        <w:pStyle w:val="TOC3"/>
        <w:rPr>
          <w:rFonts w:asciiTheme="minorHAnsi" w:eastAsiaTheme="minorEastAsia" w:hAnsiTheme="minorHAnsi" w:cstheme="minorBidi"/>
          <w:noProof/>
          <w:lang w:eastAsia="id-ID"/>
        </w:rPr>
      </w:pPr>
      <w:hyperlink w:anchor="_Toc107670029" w:history="1">
        <w:r w:rsidRPr="000A7D51">
          <w:rPr>
            <w:rStyle w:val="Hyperlink"/>
            <w:noProof/>
          </w:rPr>
          <w:t>4.2.2</w:t>
        </w:r>
        <w:r>
          <w:rPr>
            <w:rFonts w:asciiTheme="minorHAnsi" w:eastAsiaTheme="minorEastAsia" w:hAnsiTheme="minorHAnsi" w:cstheme="minorBidi"/>
            <w:noProof/>
            <w:lang w:eastAsia="id-ID"/>
          </w:rPr>
          <w:tab/>
        </w:r>
        <w:r w:rsidRPr="000A7D51">
          <w:rPr>
            <w:rStyle w:val="Hyperlink"/>
            <w:noProof/>
          </w:rPr>
          <w:t>Hasil Pengujian</w:t>
        </w:r>
        <w:r>
          <w:rPr>
            <w:noProof/>
            <w:webHidden/>
          </w:rPr>
          <w:tab/>
        </w:r>
        <w:r>
          <w:rPr>
            <w:noProof/>
            <w:webHidden/>
          </w:rPr>
          <w:fldChar w:fldCharType="begin"/>
        </w:r>
        <w:r>
          <w:rPr>
            <w:noProof/>
            <w:webHidden/>
          </w:rPr>
          <w:instrText xml:space="preserve"> PAGEREF _Toc107670029 \h </w:instrText>
        </w:r>
        <w:r>
          <w:rPr>
            <w:noProof/>
            <w:webHidden/>
          </w:rPr>
        </w:r>
        <w:r>
          <w:rPr>
            <w:noProof/>
            <w:webHidden/>
          </w:rPr>
          <w:fldChar w:fldCharType="separate"/>
        </w:r>
        <w:r>
          <w:rPr>
            <w:noProof/>
            <w:webHidden/>
          </w:rPr>
          <w:t>69</w:t>
        </w:r>
        <w:r>
          <w:rPr>
            <w:noProof/>
            <w:webHidden/>
          </w:rPr>
          <w:fldChar w:fldCharType="end"/>
        </w:r>
      </w:hyperlink>
    </w:p>
    <w:p w14:paraId="1FD64DF1" w14:textId="585BF7B9" w:rsidR="00836A84" w:rsidRDefault="00836A84">
      <w:pPr>
        <w:pStyle w:val="TOC1"/>
        <w:rPr>
          <w:rFonts w:asciiTheme="minorHAnsi" w:eastAsiaTheme="minorEastAsia" w:hAnsiTheme="minorHAnsi" w:cstheme="minorBidi"/>
          <w:noProof/>
          <w:lang w:eastAsia="id-ID"/>
        </w:rPr>
      </w:pPr>
      <w:hyperlink w:anchor="_Toc107670030" w:history="1">
        <w:r w:rsidRPr="000A7D51">
          <w:rPr>
            <w:rStyle w:val="Hyperlink"/>
            <w:noProof/>
          </w:rPr>
          <w:t>5</w:t>
        </w:r>
        <w:r>
          <w:rPr>
            <w:rFonts w:asciiTheme="minorHAnsi" w:eastAsiaTheme="minorEastAsia" w:hAnsiTheme="minorHAnsi" w:cstheme="minorBidi"/>
            <w:noProof/>
            <w:lang w:eastAsia="id-ID"/>
          </w:rPr>
          <w:tab/>
        </w:r>
        <w:r w:rsidRPr="000A7D51">
          <w:rPr>
            <w:rStyle w:val="Hyperlink"/>
            <w:noProof/>
          </w:rPr>
          <w:t>BAB 5 KESIMPULAN DAN SARAN</w:t>
        </w:r>
        <w:r>
          <w:rPr>
            <w:noProof/>
            <w:webHidden/>
          </w:rPr>
          <w:tab/>
        </w:r>
        <w:r>
          <w:rPr>
            <w:noProof/>
            <w:webHidden/>
          </w:rPr>
          <w:fldChar w:fldCharType="begin"/>
        </w:r>
        <w:r>
          <w:rPr>
            <w:noProof/>
            <w:webHidden/>
          </w:rPr>
          <w:instrText xml:space="preserve"> PAGEREF _Toc107670030 \h </w:instrText>
        </w:r>
        <w:r>
          <w:rPr>
            <w:noProof/>
            <w:webHidden/>
          </w:rPr>
        </w:r>
        <w:r>
          <w:rPr>
            <w:noProof/>
            <w:webHidden/>
          </w:rPr>
          <w:fldChar w:fldCharType="separate"/>
        </w:r>
        <w:r>
          <w:rPr>
            <w:noProof/>
            <w:webHidden/>
          </w:rPr>
          <w:t>76</w:t>
        </w:r>
        <w:r>
          <w:rPr>
            <w:noProof/>
            <w:webHidden/>
          </w:rPr>
          <w:fldChar w:fldCharType="end"/>
        </w:r>
      </w:hyperlink>
    </w:p>
    <w:p w14:paraId="7B78DEA1" w14:textId="48D1B998" w:rsidR="00836A84" w:rsidRDefault="00836A84">
      <w:pPr>
        <w:pStyle w:val="TOC2"/>
        <w:rPr>
          <w:rFonts w:asciiTheme="minorHAnsi" w:eastAsiaTheme="minorEastAsia" w:hAnsiTheme="minorHAnsi" w:cstheme="minorBidi"/>
          <w:noProof/>
          <w:lang w:eastAsia="id-ID"/>
        </w:rPr>
      </w:pPr>
      <w:hyperlink w:anchor="_Toc107670031" w:history="1">
        <w:r w:rsidRPr="000A7D51">
          <w:rPr>
            <w:rStyle w:val="Hyperlink"/>
            <w:noProof/>
          </w:rPr>
          <w:t>5.1</w:t>
        </w:r>
        <w:r>
          <w:rPr>
            <w:rFonts w:asciiTheme="minorHAnsi" w:eastAsiaTheme="minorEastAsia" w:hAnsiTheme="minorHAnsi" w:cstheme="minorBidi"/>
            <w:noProof/>
            <w:lang w:eastAsia="id-ID"/>
          </w:rPr>
          <w:tab/>
        </w:r>
        <w:r w:rsidRPr="000A7D51">
          <w:rPr>
            <w:rStyle w:val="Hyperlink"/>
            <w:noProof/>
          </w:rPr>
          <w:t>Kesimpulan</w:t>
        </w:r>
        <w:r>
          <w:rPr>
            <w:noProof/>
            <w:webHidden/>
          </w:rPr>
          <w:tab/>
        </w:r>
        <w:r>
          <w:rPr>
            <w:noProof/>
            <w:webHidden/>
          </w:rPr>
          <w:fldChar w:fldCharType="begin"/>
        </w:r>
        <w:r>
          <w:rPr>
            <w:noProof/>
            <w:webHidden/>
          </w:rPr>
          <w:instrText xml:space="preserve"> PAGEREF _Toc107670031 \h </w:instrText>
        </w:r>
        <w:r>
          <w:rPr>
            <w:noProof/>
            <w:webHidden/>
          </w:rPr>
        </w:r>
        <w:r>
          <w:rPr>
            <w:noProof/>
            <w:webHidden/>
          </w:rPr>
          <w:fldChar w:fldCharType="separate"/>
        </w:r>
        <w:r>
          <w:rPr>
            <w:noProof/>
            <w:webHidden/>
          </w:rPr>
          <w:t>76</w:t>
        </w:r>
        <w:r>
          <w:rPr>
            <w:noProof/>
            <w:webHidden/>
          </w:rPr>
          <w:fldChar w:fldCharType="end"/>
        </w:r>
      </w:hyperlink>
    </w:p>
    <w:p w14:paraId="6701BCA6" w14:textId="7E12B0FE" w:rsidR="00836A84" w:rsidRDefault="00836A84">
      <w:pPr>
        <w:pStyle w:val="TOC2"/>
        <w:rPr>
          <w:rFonts w:asciiTheme="minorHAnsi" w:eastAsiaTheme="minorEastAsia" w:hAnsiTheme="minorHAnsi" w:cstheme="minorBidi"/>
          <w:noProof/>
          <w:lang w:eastAsia="id-ID"/>
        </w:rPr>
      </w:pPr>
      <w:hyperlink w:anchor="_Toc107670032" w:history="1">
        <w:r w:rsidRPr="000A7D51">
          <w:rPr>
            <w:rStyle w:val="Hyperlink"/>
            <w:noProof/>
          </w:rPr>
          <w:t>5.2</w:t>
        </w:r>
        <w:r>
          <w:rPr>
            <w:rFonts w:asciiTheme="minorHAnsi" w:eastAsiaTheme="minorEastAsia" w:hAnsiTheme="minorHAnsi" w:cstheme="minorBidi"/>
            <w:noProof/>
            <w:lang w:eastAsia="id-ID"/>
          </w:rPr>
          <w:tab/>
        </w:r>
        <w:r w:rsidRPr="000A7D51">
          <w:rPr>
            <w:rStyle w:val="Hyperlink"/>
            <w:noProof/>
          </w:rPr>
          <w:t>Saran</w:t>
        </w:r>
        <w:r>
          <w:rPr>
            <w:noProof/>
            <w:webHidden/>
          </w:rPr>
          <w:tab/>
        </w:r>
        <w:r>
          <w:rPr>
            <w:noProof/>
            <w:webHidden/>
          </w:rPr>
          <w:fldChar w:fldCharType="begin"/>
        </w:r>
        <w:r>
          <w:rPr>
            <w:noProof/>
            <w:webHidden/>
          </w:rPr>
          <w:instrText xml:space="preserve"> PAGEREF _Toc107670032 \h </w:instrText>
        </w:r>
        <w:r>
          <w:rPr>
            <w:noProof/>
            <w:webHidden/>
          </w:rPr>
        </w:r>
        <w:r>
          <w:rPr>
            <w:noProof/>
            <w:webHidden/>
          </w:rPr>
          <w:fldChar w:fldCharType="separate"/>
        </w:r>
        <w:r>
          <w:rPr>
            <w:noProof/>
            <w:webHidden/>
          </w:rPr>
          <w:t>76</w:t>
        </w:r>
        <w:r>
          <w:rPr>
            <w:noProof/>
            <w:webHidden/>
          </w:rPr>
          <w:fldChar w:fldCharType="end"/>
        </w:r>
      </w:hyperlink>
    </w:p>
    <w:p w14:paraId="48AF1761" w14:textId="02A60B4E" w:rsidR="00836A84" w:rsidRDefault="00836A84">
      <w:pPr>
        <w:pStyle w:val="TOC1"/>
        <w:rPr>
          <w:rFonts w:asciiTheme="minorHAnsi" w:eastAsiaTheme="minorEastAsia" w:hAnsiTheme="minorHAnsi" w:cstheme="minorBidi"/>
          <w:noProof/>
          <w:lang w:eastAsia="id-ID"/>
        </w:rPr>
      </w:pPr>
      <w:hyperlink w:anchor="_Toc107670033" w:history="1">
        <w:r w:rsidRPr="000A7D51">
          <w:rPr>
            <w:rStyle w:val="Hyperlink"/>
            <w:noProof/>
          </w:rPr>
          <w:t>DAFTAR PUSTAKA</w:t>
        </w:r>
        <w:r>
          <w:rPr>
            <w:noProof/>
            <w:webHidden/>
          </w:rPr>
          <w:tab/>
        </w:r>
        <w:r>
          <w:rPr>
            <w:noProof/>
            <w:webHidden/>
          </w:rPr>
          <w:fldChar w:fldCharType="begin"/>
        </w:r>
        <w:r>
          <w:rPr>
            <w:noProof/>
            <w:webHidden/>
          </w:rPr>
          <w:instrText xml:space="preserve"> PAGEREF _Toc107670033 \h </w:instrText>
        </w:r>
        <w:r>
          <w:rPr>
            <w:noProof/>
            <w:webHidden/>
          </w:rPr>
        </w:r>
        <w:r>
          <w:rPr>
            <w:noProof/>
            <w:webHidden/>
          </w:rPr>
          <w:fldChar w:fldCharType="separate"/>
        </w:r>
        <w:r>
          <w:rPr>
            <w:noProof/>
            <w:webHidden/>
          </w:rPr>
          <w:t>77</w:t>
        </w:r>
        <w:r>
          <w:rPr>
            <w:noProof/>
            <w:webHidden/>
          </w:rPr>
          <w:fldChar w:fldCharType="end"/>
        </w:r>
      </w:hyperlink>
    </w:p>
    <w:p w14:paraId="0020AD5F" w14:textId="289D8F91" w:rsidR="00836A84" w:rsidRDefault="00836A84">
      <w:pPr>
        <w:pStyle w:val="TOC1"/>
        <w:rPr>
          <w:rFonts w:asciiTheme="minorHAnsi" w:eastAsiaTheme="minorEastAsia" w:hAnsiTheme="minorHAnsi" w:cstheme="minorBidi"/>
          <w:noProof/>
          <w:lang w:eastAsia="id-ID"/>
        </w:rPr>
      </w:pPr>
      <w:hyperlink w:anchor="_Toc107670034" w:history="1">
        <w:r w:rsidRPr="000A7D51">
          <w:rPr>
            <w:rStyle w:val="Hyperlink"/>
            <w:noProof/>
          </w:rPr>
          <w:t>LAMPIRAN</w:t>
        </w:r>
        <w:r>
          <w:rPr>
            <w:noProof/>
            <w:webHidden/>
          </w:rPr>
          <w:tab/>
        </w:r>
        <w:r>
          <w:rPr>
            <w:noProof/>
            <w:webHidden/>
          </w:rPr>
          <w:fldChar w:fldCharType="begin"/>
        </w:r>
        <w:r>
          <w:rPr>
            <w:noProof/>
            <w:webHidden/>
          </w:rPr>
          <w:instrText xml:space="preserve"> PAGEREF _Toc107670034 \h </w:instrText>
        </w:r>
        <w:r>
          <w:rPr>
            <w:noProof/>
            <w:webHidden/>
          </w:rPr>
        </w:r>
        <w:r>
          <w:rPr>
            <w:noProof/>
            <w:webHidden/>
          </w:rPr>
          <w:fldChar w:fldCharType="separate"/>
        </w:r>
        <w:r>
          <w:rPr>
            <w:noProof/>
            <w:webHidden/>
          </w:rPr>
          <w:t>78</w:t>
        </w:r>
        <w:r>
          <w:rPr>
            <w:noProof/>
            <w:webHidden/>
          </w:rPr>
          <w:fldChar w:fldCharType="end"/>
        </w:r>
      </w:hyperlink>
    </w:p>
    <w:p w14:paraId="486E1513" w14:textId="00A7D3C8" w:rsidR="00C019CB" w:rsidRPr="00E400FC" w:rsidRDefault="00C019CB" w:rsidP="00D6670E">
      <w:pPr>
        <w:sectPr w:rsidR="00C019CB" w:rsidRPr="00E400FC" w:rsidSect="005A57C8">
          <w:headerReference w:type="default" r:id="rId14"/>
          <w:footerReference w:type="default" r:id="rId15"/>
          <w:pgSz w:w="11907" w:h="16839" w:code="9"/>
          <w:pgMar w:top="2442" w:right="1440" w:bottom="1440" w:left="1440" w:header="720" w:footer="720" w:gutter="0"/>
          <w:pgNumType w:fmt="lowerRoman"/>
          <w:cols w:space="720"/>
          <w:docGrid w:linePitch="360"/>
        </w:sectPr>
      </w:pPr>
      <w:r w:rsidRPr="00E400FC">
        <w:rPr>
          <w:noProof/>
        </w:rPr>
        <w:fldChar w:fldCharType="end"/>
      </w:r>
    </w:p>
    <w:p w14:paraId="422B55D7" w14:textId="5802D3DD" w:rsidR="00C019CB" w:rsidRPr="00E400FC" w:rsidRDefault="00C019CB" w:rsidP="00782655">
      <w:pPr>
        <w:pStyle w:val="Heading1"/>
        <w:numPr>
          <w:ilvl w:val="0"/>
          <w:numId w:val="0"/>
        </w:numPr>
        <w:ind w:left="432"/>
      </w:pPr>
      <w:bookmarkStart w:id="12" w:name="_Toc309925404"/>
      <w:bookmarkStart w:id="13" w:name="_Toc375645921"/>
      <w:bookmarkStart w:id="14" w:name="_Toc107669989"/>
      <w:r w:rsidRPr="00E400FC">
        <w:lastRenderedPageBreak/>
        <w:t>DAFTAR GAMBAR</w:t>
      </w:r>
      <w:bookmarkEnd w:id="12"/>
      <w:bookmarkEnd w:id="13"/>
      <w:bookmarkEnd w:id="14"/>
      <w:r w:rsidRPr="00E400FC">
        <w:t xml:space="preserve"> </w:t>
      </w:r>
    </w:p>
    <w:p w14:paraId="2DF02B17" w14:textId="7383BA47" w:rsidR="00836A84" w:rsidRDefault="00C019CB">
      <w:pPr>
        <w:pStyle w:val="TableofFigures"/>
        <w:tabs>
          <w:tab w:val="right" w:leader="dot" w:pos="9017"/>
        </w:tabs>
        <w:rPr>
          <w:rFonts w:asciiTheme="minorHAnsi" w:eastAsiaTheme="minorEastAsia" w:hAnsiTheme="minorHAnsi" w:cstheme="minorBidi"/>
          <w:noProof/>
          <w:lang w:eastAsia="id-ID"/>
        </w:rPr>
      </w:pPr>
      <w:r w:rsidRPr="00E400FC">
        <w:rPr>
          <w:rFonts w:cs="Calibri"/>
          <w:sz w:val="24"/>
          <w:szCs w:val="24"/>
        </w:rPr>
        <w:fldChar w:fldCharType="begin"/>
      </w:r>
      <w:r w:rsidRPr="00E400FC">
        <w:rPr>
          <w:rFonts w:cs="Calibri"/>
          <w:sz w:val="24"/>
          <w:szCs w:val="24"/>
        </w:rPr>
        <w:instrText xml:space="preserve"> TOC \h \z \c "Gambar" </w:instrText>
      </w:r>
      <w:r w:rsidRPr="00E400FC">
        <w:rPr>
          <w:rFonts w:cs="Calibri"/>
          <w:sz w:val="24"/>
          <w:szCs w:val="24"/>
        </w:rPr>
        <w:fldChar w:fldCharType="separate"/>
      </w:r>
      <w:hyperlink w:anchor="_Toc107670035" w:history="1">
        <w:r w:rsidR="00836A84" w:rsidRPr="00211BB2">
          <w:rPr>
            <w:rStyle w:val="Hyperlink"/>
            <w:noProof/>
          </w:rPr>
          <w:t>Gambar 1</w:t>
        </w:r>
        <w:r w:rsidR="00836A84" w:rsidRPr="00211BB2">
          <w:rPr>
            <w:rStyle w:val="Hyperlink"/>
            <w:noProof/>
          </w:rPr>
          <w:noBreakHyphen/>
          <w:t>1 Model Waterfall</w:t>
        </w:r>
        <w:r w:rsidR="00836A84">
          <w:rPr>
            <w:noProof/>
            <w:webHidden/>
          </w:rPr>
          <w:tab/>
        </w:r>
        <w:r w:rsidR="00836A84">
          <w:rPr>
            <w:noProof/>
            <w:webHidden/>
          </w:rPr>
          <w:fldChar w:fldCharType="begin"/>
        </w:r>
        <w:r w:rsidR="00836A84">
          <w:rPr>
            <w:noProof/>
            <w:webHidden/>
          </w:rPr>
          <w:instrText xml:space="preserve"> PAGEREF _Toc107670035 \h </w:instrText>
        </w:r>
        <w:r w:rsidR="00836A84">
          <w:rPr>
            <w:noProof/>
            <w:webHidden/>
          </w:rPr>
        </w:r>
        <w:r w:rsidR="00836A84">
          <w:rPr>
            <w:noProof/>
            <w:webHidden/>
          </w:rPr>
          <w:fldChar w:fldCharType="separate"/>
        </w:r>
        <w:r w:rsidR="00836A84">
          <w:rPr>
            <w:noProof/>
            <w:webHidden/>
          </w:rPr>
          <w:t>13</w:t>
        </w:r>
        <w:r w:rsidR="00836A84">
          <w:rPr>
            <w:noProof/>
            <w:webHidden/>
          </w:rPr>
          <w:fldChar w:fldCharType="end"/>
        </w:r>
      </w:hyperlink>
    </w:p>
    <w:p w14:paraId="71B1E4F9" w14:textId="0538FB03"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36" w:history="1">
        <w:r w:rsidRPr="00211BB2">
          <w:rPr>
            <w:rStyle w:val="Hyperlink"/>
            <w:noProof/>
          </w:rPr>
          <w:t>Gambar 3</w:t>
        </w:r>
        <w:r w:rsidRPr="00211BB2">
          <w:rPr>
            <w:rStyle w:val="Hyperlink"/>
            <w:noProof/>
          </w:rPr>
          <w:noBreakHyphen/>
          <w:t>1 Proses Customer Service</w:t>
        </w:r>
        <w:r>
          <w:rPr>
            <w:noProof/>
            <w:webHidden/>
          </w:rPr>
          <w:tab/>
        </w:r>
        <w:r>
          <w:rPr>
            <w:noProof/>
            <w:webHidden/>
          </w:rPr>
          <w:fldChar w:fldCharType="begin"/>
        </w:r>
        <w:r>
          <w:rPr>
            <w:noProof/>
            <w:webHidden/>
          </w:rPr>
          <w:instrText xml:space="preserve"> PAGEREF _Toc107670036 \h </w:instrText>
        </w:r>
        <w:r>
          <w:rPr>
            <w:noProof/>
            <w:webHidden/>
          </w:rPr>
        </w:r>
        <w:r>
          <w:rPr>
            <w:noProof/>
            <w:webHidden/>
          </w:rPr>
          <w:fldChar w:fldCharType="separate"/>
        </w:r>
        <w:r>
          <w:rPr>
            <w:noProof/>
            <w:webHidden/>
          </w:rPr>
          <w:t>24</w:t>
        </w:r>
        <w:r>
          <w:rPr>
            <w:noProof/>
            <w:webHidden/>
          </w:rPr>
          <w:fldChar w:fldCharType="end"/>
        </w:r>
      </w:hyperlink>
    </w:p>
    <w:p w14:paraId="50AA1992" w14:textId="0EA03D6C"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37" w:history="1">
        <w:r w:rsidRPr="00211BB2">
          <w:rPr>
            <w:rStyle w:val="Hyperlink"/>
            <w:noProof/>
          </w:rPr>
          <w:t>Gambar 3</w:t>
        </w:r>
        <w:r w:rsidRPr="00211BB2">
          <w:rPr>
            <w:rStyle w:val="Hyperlink"/>
            <w:noProof/>
          </w:rPr>
          <w:noBreakHyphen/>
          <w:t>2 Proses Bisnis Layanan Pengaduan Online</w:t>
        </w:r>
        <w:r>
          <w:rPr>
            <w:noProof/>
            <w:webHidden/>
          </w:rPr>
          <w:tab/>
        </w:r>
        <w:r>
          <w:rPr>
            <w:noProof/>
            <w:webHidden/>
          </w:rPr>
          <w:fldChar w:fldCharType="begin"/>
        </w:r>
        <w:r>
          <w:rPr>
            <w:noProof/>
            <w:webHidden/>
          </w:rPr>
          <w:instrText xml:space="preserve"> PAGEREF _Toc107670037 \h </w:instrText>
        </w:r>
        <w:r>
          <w:rPr>
            <w:noProof/>
            <w:webHidden/>
          </w:rPr>
        </w:r>
        <w:r>
          <w:rPr>
            <w:noProof/>
            <w:webHidden/>
          </w:rPr>
          <w:fldChar w:fldCharType="separate"/>
        </w:r>
        <w:r>
          <w:rPr>
            <w:noProof/>
            <w:webHidden/>
          </w:rPr>
          <w:t>27</w:t>
        </w:r>
        <w:r>
          <w:rPr>
            <w:noProof/>
            <w:webHidden/>
          </w:rPr>
          <w:fldChar w:fldCharType="end"/>
        </w:r>
      </w:hyperlink>
    </w:p>
    <w:p w14:paraId="28A3CC49" w14:textId="073A406D"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38" w:history="1">
        <w:r w:rsidRPr="00211BB2">
          <w:rPr>
            <w:rStyle w:val="Hyperlink"/>
            <w:noProof/>
          </w:rPr>
          <w:t>Gambar 3</w:t>
        </w:r>
        <w:r w:rsidRPr="00211BB2">
          <w:rPr>
            <w:rStyle w:val="Hyperlink"/>
            <w:noProof/>
          </w:rPr>
          <w:noBreakHyphen/>
          <w:t>3 Proses Bisnis Registrasi Petugas</w:t>
        </w:r>
        <w:r>
          <w:rPr>
            <w:noProof/>
            <w:webHidden/>
          </w:rPr>
          <w:tab/>
        </w:r>
        <w:r>
          <w:rPr>
            <w:noProof/>
            <w:webHidden/>
          </w:rPr>
          <w:fldChar w:fldCharType="begin"/>
        </w:r>
        <w:r>
          <w:rPr>
            <w:noProof/>
            <w:webHidden/>
          </w:rPr>
          <w:instrText xml:space="preserve"> PAGEREF _Toc107670038 \h </w:instrText>
        </w:r>
        <w:r>
          <w:rPr>
            <w:noProof/>
            <w:webHidden/>
          </w:rPr>
        </w:r>
        <w:r>
          <w:rPr>
            <w:noProof/>
            <w:webHidden/>
          </w:rPr>
          <w:fldChar w:fldCharType="separate"/>
        </w:r>
        <w:r>
          <w:rPr>
            <w:noProof/>
            <w:webHidden/>
          </w:rPr>
          <w:t>28</w:t>
        </w:r>
        <w:r>
          <w:rPr>
            <w:noProof/>
            <w:webHidden/>
          </w:rPr>
          <w:fldChar w:fldCharType="end"/>
        </w:r>
      </w:hyperlink>
    </w:p>
    <w:p w14:paraId="2EE0C29E" w14:textId="65BCAC2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39" w:history="1">
        <w:r w:rsidRPr="00211BB2">
          <w:rPr>
            <w:rStyle w:val="Hyperlink"/>
            <w:noProof/>
          </w:rPr>
          <w:t>Gambar 3</w:t>
        </w:r>
        <w:r w:rsidRPr="00211BB2">
          <w:rPr>
            <w:rStyle w:val="Hyperlink"/>
            <w:noProof/>
          </w:rPr>
          <w:noBreakHyphen/>
          <w:t>4 Proses Bisnis Login Petugas</w:t>
        </w:r>
        <w:r>
          <w:rPr>
            <w:noProof/>
            <w:webHidden/>
          </w:rPr>
          <w:tab/>
        </w:r>
        <w:r>
          <w:rPr>
            <w:noProof/>
            <w:webHidden/>
          </w:rPr>
          <w:fldChar w:fldCharType="begin"/>
        </w:r>
        <w:r>
          <w:rPr>
            <w:noProof/>
            <w:webHidden/>
          </w:rPr>
          <w:instrText xml:space="preserve"> PAGEREF _Toc107670039 \h </w:instrText>
        </w:r>
        <w:r>
          <w:rPr>
            <w:noProof/>
            <w:webHidden/>
          </w:rPr>
        </w:r>
        <w:r>
          <w:rPr>
            <w:noProof/>
            <w:webHidden/>
          </w:rPr>
          <w:fldChar w:fldCharType="separate"/>
        </w:r>
        <w:r>
          <w:rPr>
            <w:noProof/>
            <w:webHidden/>
          </w:rPr>
          <w:t>28</w:t>
        </w:r>
        <w:r>
          <w:rPr>
            <w:noProof/>
            <w:webHidden/>
          </w:rPr>
          <w:fldChar w:fldCharType="end"/>
        </w:r>
      </w:hyperlink>
    </w:p>
    <w:p w14:paraId="7F9706C7" w14:textId="322396D3"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0" w:history="1">
        <w:r w:rsidRPr="00211BB2">
          <w:rPr>
            <w:rStyle w:val="Hyperlink"/>
            <w:noProof/>
          </w:rPr>
          <w:t>Gambar 3</w:t>
        </w:r>
        <w:r w:rsidRPr="00211BB2">
          <w:rPr>
            <w:rStyle w:val="Hyperlink"/>
            <w:noProof/>
          </w:rPr>
          <w:noBreakHyphen/>
          <w:t>5 Use case diagram</w:t>
        </w:r>
        <w:r>
          <w:rPr>
            <w:noProof/>
            <w:webHidden/>
          </w:rPr>
          <w:tab/>
        </w:r>
        <w:r>
          <w:rPr>
            <w:noProof/>
            <w:webHidden/>
          </w:rPr>
          <w:fldChar w:fldCharType="begin"/>
        </w:r>
        <w:r>
          <w:rPr>
            <w:noProof/>
            <w:webHidden/>
          </w:rPr>
          <w:instrText xml:space="preserve"> PAGEREF _Toc107670040 \h </w:instrText>
        </w:r>
        <w:r>
          <w:rPr>
            <w:noProof/>
            <w:webHidden/>
          </w:rPr>
        </w:r>
        <w:r>
          <w:rPr>
            <w:noProof/>
            <w:webHidden/>
          </w:rPr>
          <w:fldChar w:fldCharType="separate"/>
        </w:r>
        <w:r>
          <w:rPr>
            <w:noProof/>
            <w:webHidden/>
          </w:rPr>
          <w:t>33</w:t>
        </w:r>
        <w:r>
          <w:rPr>
            <w:noProof/>
            <w:webHidden/>
          </w:rPr>
          <w:fldChar w:fldCharType="end"/>
        </w:r>
      </w:hyperlink>
    </w:p>
    <w:p w14:paraId="5FEC0943" w14:textId="1CBC899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1" w:history="1">
        <w:r w:rsidRPr="00211BB2">
          <w:rPr>
            <w:rStyle w:val="Hyperlink"/>
            <w:noProof/>
          </w:rPr>
          <w:t>Gambar 3</w:t>
        </w:r>
        <w:r w:rsidRPr="00211BB2">
          <w:rPr>
            <w:rStyle w:val="Hyperlink"/>
            <w:noProof/>
          </w:rPr>
          <w:noBreakHyphen/>
          <w:t>6 Class Diagram</w:t>
        </w:r>
        <w:r>
          <w:rPr>
            <w:noProof/>
            <w:webHidden/>
          </w:rPr>
          <w:tab/>
        </w:r>
        <w:r>
          <w:rPr>
            <w:noProof/>
            <w:webHidden/>
          </w:rPr>
          <w:fldChar w:fldCharType="begin"/>
        </w:r>
        <w:r>
          <w:rPr>
            <w:noProof/>
            <w:webHidden/>
          </w:rPr>
          <w:instrText xml:space="preserve"> PAGEREF _Toc107670041 \h </w:instrText>
        </w:r>
        <w:r>
          <w:rPr>
            <w:noProof/>
            <w:webHidden/>
          </w:rPr>
        </w:r>
        <w:r>
          <w:rPr>
            <w:noProof/>
            <w:webHidden/>
          </w:rPr>
          <w:fldChar w:fldCharType="separate"/>
        </w:r>
        <w:r>
          <w:rPr>
            <w:noProof/>
            <w:webHidden/>
          </w:rPr>
          <w:t>44</w:t>
        </w:r>
        <w:r>
          <w:rPr>
            <w:noProof/>
            <w:webHidden/>
          </w:rPr>
          <w:fldChar w:fldCharType="end"/>
        </w:r>
      </w:hyperlink>
    </w:p>
    <w:p w14:paraId="7D2C2AAD" w14:textId="2509520C"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2" w:history="1">
        <w:r w:rsidRPr="00211BB2">
          <w:rPr>
            <w:rStyle w:val="Hyperlink"/>
            <w:noProof/>
          </w:rPr>
          <w:t>Gambar 3</w:t>
        </w:r>
        <w:r w:rsidRPr="00211BB2">
          <w:rPr>
            <w:rStyle w:val="Hyperlink"/>
            <w:noProof/>
          </w:rPr>
          <w:noBreakHyphen/>
          <w:t>7 Sequence Diagram Registrasi Petugas</w:t>
        </w:r>
        <w:r>
          <w:rPr>
            <w:noProof/>
            <w:webHidden/>
          </w:rPr>
          <w:tab/>
        </w:r>
        <w:r>
          <w:rPr>
            <w:noProof/>
            <w:webHidden/>
          </w:rPr>
          <w:fldChar w:fldCharType="begin"/>
        </w:r>
        <w:r>
          <w:rPr>
            <w:noProof/>
            <w:webHidden/>
          </w:rPr>
          <w:instrText xml:space="preserve"> PAGEREF _Toc107670042 \h </w:instrText>
        </w:r>
        <w:r>
          <w:rPr>
            <w:noProof/>
            <w:webHidden/>
          </w:rPr>
        </w:r>
        <w:r>
          <w:rPr>
            <w:noProof/>
            <w:webHidden/>
          </w:rPr>
          <w:fldChar w:fldCharType="separate"/>
        </w:r>
        <w:r>
          <w:rPr>
            <w:noProof/>
            <w:webHidden/>
          </w:rPr>
          <w:t>45</w:t>
        </w:r>
        <w:r>
          <w:rPr>
            <w:noProof/>
            <w:webHidden/>
          </w:rPr>
          <w:fldChar w:fldCharType="end"/>
        </w:r>
      </w:hyperlink>
    </w:p>
    <w:p w14:paraId="226E18CC" w14:textId="4F0DDAB8"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3" w:history="1">
        <w:r w:rsidRPr="00211BB2">
          <w:rPr>
            <w:rStyle w:val="Hyperlink"/>
            <w:noProof/>
          </w:rPr>
          <w:t>Gambar 3</w:t>
        </w:r>
        <w:r w:rsidRPr="00211BB2">
          <w:rPr>
            <w:rStyle w:val="Hyperlink"/>
            <w:noProof/>
          </w:rPr>
          <w:noBreakHyphen/>
          <w:t>8 Sequence Diagram Login</w:t>
        </w:r>
        <w:r>
          <w:rPr>
            <w:noProof/>
            <w:webHidden/>
          </w:rPr>
          <w:tab/>
        </w:r>
        <w:r>
          <w:rPr>
            <w:noProof/>
            <w:webHidden/>
          </w:rPr>
          <w:fldChar w:fldCharType="begin"/>
        </w:r>
        <w:r>
          <w:rPr>
            <w:noProof/>
            <w:webHidden/>
          </w:rPr>
          <w:instrText xml:space="preserve"> PAGEREF _Toc107670043 \h </w:instrText>
        </w:r>
        <w:r>
          <w:rPr>
            <w:noProof/>
            <w:webHidden/>
          </w:rPr>
        </w:r>
        <w:r>
          <w:rPr>
            <w:noProof/>
            <w:webHidden/>
          </w:rPr>
          <w:fldChar w:fldCharType="separate"/>
        </w:r>
        <w:r>
          <w:rPr>
            <w:noProof/>
            <w:webHidden/>
          </w:rPr>
          <w:t>46</w:t>
        </w:r>
        <w:r>
          <w:rPr>
            <w:noProof/>
            <w:webHidden/>
          </w:rPr>
          <w:fldChar w:fldCharType="end"/>
        </w:r>
      </w:hyperlink>
    </w:p>
    <w:p w14:paraId="74BA1DF4" w14:textId="719E4190"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4" w:history="1">
        <w:r w:rsidRPr="00211BB2">
          <w:rPr>
            <w:rStyle w:val="Hyperlink"/>
            <w:noProof/>
          </w:rPr>
          <w:t>Gambar 3</w:t>
        </w:r>
        <w:r w:rsidRPr="00211BB2">
          <w:rPr>
            <w:rStyle w:val="Hyperlink"/>
            <w:noProof/>
          </w:rPr>
          <w:noBreakHyphen/>
          <w:t>9 Sequence Diagram Kelola Pengaduan</w:t>
        </w:r>
        <w:r>
          <w:rPr>
            <w:noProof/>
            <w:webHidden/>
          </w:rPr>
          <w:tab/>
        </w:r>
        <w:r>
          <w:rPr>
            <w:noProof/>
            <w:webHidden/>
          </w:rPr>
          <w:fldChar w:fldCharType="begin"/>
        </w:r>
        <w:r>
          <w:rPr>
            <w:noProof/>
            <w:webHidden/>
          </w:rPr>
          <w:instrText xml:space="preserve"> PAGEREF _Toc107670044 \h </w:instrText>
        </w:r>
        <w:r>
          <w:rPr>
            <w:noProof/>
            <w:webHidden/>
          </w:rPr>
        </w:r>
        <w:r>
          <w:rPr>
            <w:noProof/>
            <w:webHidden/>
          </w:rPr>
          <w:fldChar w:fldCharType="separate"/>
        </w:r>
        <w:r>
          <w:rPr>
            <w:noProof/>
            <w:webHidden/>
          </w:rPr>
          <w:t>47</w:t>
        </w:r>
        <w:r>
          <w:rPr>
            <w:noProof/>
            <w:webHidden/>
          </w:rPr>
          <w:fldChar w:fldCharType="end"/>
        </w:r>
      </w:hyperlink>
    </w:p>
    <w:p w14:paraId="231BFD4C" w14:textId="12BE7D2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5" w:history="1">
        <w:r w:rsidRPr="00211BB2">
          <w:rPr>
            <w:rStyle w:val="Hyperlink"/>
            <w:noProof/>
          </w:rPr>
          <w:t>Gambar 3</w:t>
        </w:r>
        <w:r w:rsidRPr="00211BB2">
          <w:rPr>
            <w:rStyle w:val="Hyperlink"/>
            <w:noProof/>
          </w:rPr>
          <w:noBreakHyphen/>
          <w:t>10 Sequence Diagram Tanggapan Pengaduan</w:t>
        </w:r>
        <w:r>
          <w:rPr>
            <w:noProof/>
            <w:webHidden/>
          </w:rPr>
          <w:tab/>
        </w:r>
        <w:r>
          <w:rPr>
            <w:noProof/>
            <w:webHidden/>
          </w:rPr>
          <w:fldChar w:fldCharType="begin"/>
        </w:r>
        <w:r>
          <w:rPr>
            <w:noProof/>
            <w:webHidden/>
          </w:rPr>
          <w:instrText xml:space="preserve"> PAGEREF _Toc107670045 \h </w:instrText>
        </w:r>
        <w:r>
          <w:rPr>
            <w:noProof/>
            <w:webHidden/>
          </w:rPr>
        </w:r>
        <w:r>
          <w:rPr>
            <w:noProof/>
            <w:webHidden/>
          </w:rPr>
          <w:fldChar w:fldCharType="separate"/>
        </w:r>
        <w:r>
          <w:rPr>
            <w:noProof/>
            <w:webHidden/>
          </w:rPr>
          <w:t>48</w:t>
        </w:r>
        <w:r>
          <w:rPr>
            <w:noProof/>
            <w:webHidden/>
          </w:rPr>
          <w:fldChar w:fldCharType="end"/>
        </w:r>
      </w:hyperlink>
    </w:p>
    <w:p w14:paraId="03D11691" w14:textId="77678224"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6" w:history="1">
        <w:r w:rsidRPr="00211BB2">
          <w:rPr>
            <w:rStyle w:val="Hyperlink"/>
            <w:noProof/>
          </w:rPr>
          <w:t>Gambar 3</w:t>
        </w:r>
        <w:r w:rsidRPr="00211BB2">
          <w:rPr>
            <w:rStyle w:val="Hyperlink"/>
            <w:noProof/>
          </w:rPr>
          <w:noBreakHyphen/>
          <w:t>11 Sequence Diagram Rating dan Ulasan Pengaduan</w:t>
        </w:r>
        <w:r>
          <w:rPr>
            <w:noProof/>
            <w:webHidden/>
          </w:rPr>
          <w:tab/>
        </w:r>
        <w:r>
          <w:rPr>
            <w:noProof/>
            <w:webHidden/>
          </w:rPr>
          <w:fldChar w:fldCharType="begin"/>
        </w:r>
        <w:r>
          <w:rPr>
            <w:noProof/>
            <w:webHidden/>
          </w:rPr>
          <w:instrText xml:space="preserve"> PAGEREF _Toc107670046 \h </w:instrText>
        </w:r>
        <w:r>
          <w:rPr>
            <w:noProof/>
            <w:webHidden/>
          </w:rPr>
        </w:r>
        <w:r>
          <w:rPr>
            <w:noProof/>
            <w:webHidden/>
          </w:rPr>
          <w:fldChar w:fldCharType="separate"/>
        </w:r>
        <w:r>
          <w:rPr>
            <w:noProof/>
            <w:webHidden/>
          </w:rPr>
          <w:t>48</w:t>
        </w:r>
        <w:r>
          <w:rPr>
            <w:noProof/>
            <w:webHidden/>
          </w:rPr>
          <w:fldChar w:fldCharType="end"/>
        </w:r>
      </w:hyperlink>
    </w:p>
    <w:p w14:paraId="075B76DF" w14:textId="5CA6A82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7" w:history="1">
        <w:r w:rsidRPr="00211BB2">
          <w:rPr>
            <w:rStyle w:val="Hyperlink"/>
            <w:noProof/>
          </w:rPr>
          <w:t>Gambar 3</w:t>
        </w:r>
        <w:r w:rsidRPr="00211BB2">
          <w:rPr>
            <w:rStyle w:val="Hyperlink"/>
            <w:noProof/>
          </w:rPr>
          <w:noBreakHyphen/>
          <w:t>12 ERD</w:t>
        </w:r>
        <w:r>
          <w:rPr>
            <w:noProof/>
            <w:webHidden/>
          </w:rPr>
          <w:tab/>
        </w:r>
        <w:r>
          <w:rPr>
            <w:noProof/>
            <w:webHidden/>
          </w:rPr>
          <w:fldChar w:fldCharType="begin"/>
        </w:r>
        <w:r>
          <w:rPr>
            <w:noProof/>
            <w:webHidden/>
          </w:rPr>
          <w:instrText xml:space="preserve"> PAGEREF _Toc107670047 \h </w:instrText>
        </w:r>
        <w:r>
          <w:rPr>
            <w:noProof/>
            <w:webHidden/>
          </w:rPr>
        </w:r>
        <w:r>
          <w:rPr>
            <w:noProof/>
            <w:webHidden/>
          </w:rPr>
          <w:fldChar w:fldCharType="separate"/>
        </w:r>
        <w:r>
          <w:rPr>
            <w:noProof/>
            <w:webHidden/>
          </w:rPr>
          <w:t>49</w:t>
        </w:r>
        <w:r>
          <w:rPr>
            <w:noProof/>
            <w:webHidden/>
          </w:rPr>
          <w:fldChar w:fldCharType="end"/>
        </w:r>
      </w:hyperlink>
    </w:p>
    <w:p w14:paraId="5AEBF358" w14:textId="357A4EB1"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8" w:history="1">
        <w:r w:rsidRPr="00211BB2">
          <w:rPr>
            <w:rStyle w:val="Hyperlink"/>
            <w:noProof/>
          </w:rPr>
          <w:t>Gambar 3</w:t>
        </w:r>
        <w:r w:rsidRPr="00211BB2">
          <w:rPr>
            <w:rStyle w:val="Hyperlink"/>
            <w:noProof/>
          </w:rPr>
          <w:noBreakHyphen/>
          <w:t>13 Skema Relasi</w:t>
        </w:r>
        <w:r>
          <w:rPr>
            <w:noProof/>
            <w:webHidden/>
          </w:rPr>
          <w:tab/>
        </w:r>
        <w:r>
          <w:rPr>
            <w:noProof/>
            <w:webHidden/>
          </w:rPr>
          <w:fldChar w:fldCharType="begin"/>
        </w:r>
        <w:r>
          <w:rPr>
            <w:noProof/>
            <w:webHidden/>
          </w:rPr>
          <w:instrText xml:space="preserve"> PAGEREF _Toc107670048 \h </w:instrText>
        </w:r>
        <w:r>
          <w:rPr>
            <w:noProof/>
            <w:webHidden/>
          </w:rPr>
        </w:r>
        <w:r>
          <w:rPr>
            <w:noProof/>
            <w:webHidden/>
          </w:rPr>
          <w:fldChar w:fldCharType="separate"/>
        </w:r>
        <w:r>
          <w:rPr>
            <w:noProof/>
            <w:webHidden/>
          </w:rPr>
          <w:t>50</w:t>
        </w:r>
        <w:r>
          <w:rPr>
            <w:noProof/>
            <w:webHidden/>
          </w:rPr>
          <w:fldChar w:fldCharType="end"/>
        </w:r>
      </w:hyperlink>
    </w:p>
    <w:p w14:paraId="28E368DD" w14:textId="68EA6E21"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49" w:history="1">
        <w:r w:rsidRPr="00211BB2">
          <w:rPr>
            <w:rStyle w:val="Hyperlink"/>
            <w:noProof/>
          </w:rPr>
          <w:t>Gambar 3</w:t>
        </w:r>
        <w:r w:rsidRPr="00211BB2">
          <w:rPr>
            <w:rStyle w:val="Hyperlink"/>
            <w:noProof/>
          </w:rPr>
          <w:noBreakHyphen/>
          <w:t>14 Laman Registrasi Petugas</w:t>
        </w:r>
        <w:r>
          <w:rPr>
            <w:noProof/>
            <w:webHidden/>
          </w:rPr>
          <w:tab/>
        </w:r>
        <w:r>
          <w:rPr>
            <w:noProof/>
            <w:webHidden/>
          </w:rPr>
          <w:fldChar w:fldCharType="begin"/>
        </w:r>
        <w:r>
          <w:rPr>
            <w:noProof/>
            <w:webHidden/>
          </w:rPr>
          <w:instrText xml:space="preserve"> PAGEREF _Toc107670049 \h </w:instrText>
        </w:r>
        <w:r>
          <w:rPr>
            <w:noProof/>
            <w:webHidden/>
          </w:rPr>
        </w:r>
        <w:r>
          <w:rPr>
            <w:noProof/>
            <w:webHidden/>
          </w:rPr>
          <w:fldChar w:fldCharType="separate"/>
        </w:r>
        <w:r>
          <w:rPr>
            <w:noProof/>
            <w:webHidden/>
          </w:rPr>
          <w:t>51</w:t>
        </w:r>
        <w:r>
          <w:rPr>
            <w:noProof/>
            <w:webHidden/>
          </w:rPr>
          <w:fldChar w:fldCharType="end"/>
        </w:r>
      </w:hyperlink>
    </w:p>
    <w:p w14:paraId="373A9D5C" w14:textId="0E6E5863"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0" w:history="1">
        <w:r w:rsidRPr="00211BB2">
          <w:rPr>
            <w:rStyle w:val="Hyperlink"/>
            <w:noProof/>
          </w:rPr>
          <w:t>Gambar 3</w:t>
        </w:r>
        <w:r w:rsidRPr="00211BB2">
          <w:rPr>
            <w:rStyle w:val="Hyperlink"/>
            <w:noProof/>
          </w:rPr>
          <w:noBreakHyphen/>
          <w:t>15 Laman Registrasi Customer</w:t>
        </w:r>
        <w:r>
          <w:rPr>
            <w:noProof/>
            <w:webHidden/>
          </w:rPr>
          <w:tab/>
        </w:r>
        <w:r>
          <w:rPr>
            <w:noProof/>
            <w:webHidden/>
          </w:rPr>
          <w:fldChar w:fldCharType="begin"/>
        </w:r>
        <w:r>
          <w:rPr>
            <w:noProof/>
            <w:webHidden/>
          </w:rPr>
          <w:instrText xml:space="preserve"> PAGEREF _Toc107670050 \h </w:instrText>
        </w:r>
        <w:r>
          <w:rPr>
            <w:noProof/>
            <w:webHidden/>
          </w:rPr>
        </w:r>
        <w:r>
          <w:rPr>
            <w:noProof/>
            <w:webHidden/>
          </w:rPr>
          <w:fldChar w:fldCharType="separate"/>
        </w:r>
        <w:r>
          <w:rPr>
            <w:noProof/>
            <w:webHidden/>
          </w:rPr>
          <w:t>51</w:t>
        </w:r>
        <w:r>
          <w:rPr>
            <w:noProof/>
            <w:webHidden/>
          </w:rPr>
          <w:fldChar w:fldCharType="end"/>
        </w:r>
      </w:hyperlink>
    </w:p>
    <w:p w14:paraId="5EB3994D" w14:textId="5B418FD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1" w:history="1">
        <w:r w:rsidRPr="00211BB2">
          <w:rPr>
            <w:rStyle w:val="Hyperlink"/>
            <w:noProof/>
          </w:rPr>
          <w:t>Gambar 3</w:t>
        </w:r>
        <w:r w:rsidRPr="00211BB2">
          <w:rPr>
            <w:rStyle w:val="Hyperlink"/>
            <w:noProof/>
          </w:rPr>
          <w:noBreakHyphen/>
          <w:t>16 Laman Login</w:t>
        </w:r>
        <w:r>
          <w:rPr>
            <w:noProof/>
            <w:webHidden/>
          </w:rPr>
          <w:tab/>
        </w:r>
        <w:r>
          <w:rPr>
            <w:noProof/>
            <w:webHidden/>
          </w:rPr>
          <w:fldChar w:fldCharType="begin"/>
        </w:r>
        <w:r>
          <w:rPr>
            <w:noProof/>
            <w:webHidden/>
          </w:rPr>
          <w:instrText xml:space="preserve"> PAGEREF _Toc107670051 \h </w:instrText>
        </w:r>
        <w:r>
          <w:rPr>
            <w:noProof/>
            <w:webHidden/>
          </w:rPr>
        </w:r>
        <w:r>
          <w:rPr>
            <w:noProof/>
            <w:webHidden/>
          </w:rPr>
          <w:fldChar w:fldCharType="separate"/>
        </w:r>
        <w:r>
          <w:rPr>
            <w:noProof/>
            <w:webHidden/>
          </w:rPr>
          <w:t>52</w:t>
        </w:r>
        <w:r>
          <w:rPr>
            <w:noProof/>
            <w:webHidden/>
          </w:rPr>
          <w:fldChar w:fldCharType="end"/>
        </w:r>
      </w:hyperlink>
    </w:p>
    <w:p w14:paraId="2B0D18BC" w14:textId="64FCB4F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2" w:history="1">
        <w:r w:rsidRPr="00211BB2">
          <w:rPr>
            <w:rStyle w:val="Hyperlink"/>
            <w:noProof/>
          </w:rPr>
          <w:t>Gambar 3</w:t>
        </w:r>
        <w:r w:rsidRPr="00211BB2">
          <w:rPr>
            <w:rStyle w:val="Hyperlink"/>
            <w:noProof/>
          </w:rPr>
          <w:noBreakHyphen/>
          <w:t>17 Laman Dashboard</w:t>
        </w:r>
        <w:r>
          <w:rPr>
            <w:noProof/>
            <w:webHidden/>
          </w:rPr>
          <w:tab/>
        </w:r>
        <w:r>
          <w:rPr>
            <w:noProof/>
            <w:webHidden/>
          </w:rPr>
          <w:fldChar w:fldCharType="begin"/>
        </w:r>
        <w:r>
          <w:rPr>
            <w:noProof/>
            <w:webHidden/>
          </w:rPr>
          <w:instrText xml:space="preserve"> PAGEREF _Toc107670052 \h </w:instrText>
        </w:r>
        <w:r>
          <w:rPr>
            <w:noProof/>
            <w:webHidden/>
          </w:rPr>
        </w:r>
        <w:r>
          <w:rPr>
            <w:noProof/>
            <w:webHidden/>
          </w:rPr>
          <w:fldChar w:fldCharType="separate"/>
        </w:r>
        <w:r>
          <w:rPr>
            <w:noProof/>
            <w:webHidden/>
          </w:rPr>
          <w:t>53</w:t>
        </w:r>
        <w:r>
          <w:rPr>
            <w:noProof/>
            <w:webHidden/>
          </w:rPr>
          <w:fldChar w:fldCharType="end"/>
        </w:r>
      </w:hyperlink>
    </w:p>
    <w:p w14:paraId="307A9E25" w14:textId="7D0F1791"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3" w:history="1">
        <w:r w:rsidRPr="00211BB2">
          <w:rPr>
            <w:rStyle w:val="Hyperlink"/>
            <w:noProof/>
          </w:rPr>
          <w:t>Gambar 3</w:t>
        </w:r>
        <w:r w:rsidRPr="00211BB2">
          <w:rPr>
            <w:rStyle w:val="Hyperlink"/>
            <w:noProof/>
          </w:rPr>
          <w:noBreakHyphen/>
          <w:t>18 Laman Riwayat Pengaduan Online</w:t>
        </w:r>
        <w:r>
          <w:rPr>
            <w:noProof/>
            <w:webHidden/>
          </w:rPr>
          <w:tab/>
        </w:r>
        <w:r>
          <w:rPr>
            <w:noProof/>
            <w:webHidden/>
          </w:rPr>
          <w:fldChar w:fldCharType="begin"/>
        </w:r>
        <w:r>
          <w:rPr>
            <w:noProof/>
            <w:webHidden/>
          </w:rPr>
          <w:instrText xml:space="preserve"> PAGEREF _Toc107670053 \h </w:instrText>
        </w:r>
        <w:r>
          <w:rPr>
            <w:noProof/>
            <w:webHidden/>
          </w:rPr>
        </w:r>
        <w:r>
          <w:rPr>
            <w:noProof/>
            <w:webHidden/>
          </w:rPr>
          <w:fldChar w:fldCharType="separate"/>
        </w:r>
        <w:r>
          <w:rPr>
            <w:noProof/>
            <w:webHidden/>
          </w:rPr>
          <w:t>53</w:t>
        </w:r>
        <w:r>
          <w:rPr>
            <w:noProof/>
            <w:webHidden/>
          </w:rPr>
          <w:fldChar w:fldCharType="end"/>
        </w:r>
      </w:hyperlink>
    </w:p>
    <w:p w14:paraId="6B11AD9B" w14:textId="784FFE09"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4" w:history="1">
        <w:r w:rsidRPr="00211BB2">
          <w:rPr>
            <w:rStyle w:val="Hyperlink"/>
            <w:noProof/>
          </w:rPr>
          <w:t>Gambar 3</w:t>
        </w:r>
        <w:r w:rsidRPr="00211BB2">
          <w:rPr>
            <w:rStyle w:val="Hyperlink"/>
            <w:noProof/>
          </w:rPr>
          <w:noBreakHyphen/>
          <w:t>19 Laman Form Pengaduan Online</w:t>
        </w:r>
        <w:r>
          <w:rPr>
            <w:noProof/>
            <w:webHidden/>
          </w:rPr>
          <w:tab/>
        </w:r>
        <w:r>
          <w:rPr>
            <w:noProof/>
            <w:webHidden/>
          </w:rPr>
          <w:fldChar w:fldCharType="begin"/>
        </w:r>
        <w:r>
          <w:rPr>
            <w:noProof/>
            <w:webHidden/>
          </w:rPr>
          <w:instrText xml:space="preserve"> PAGEREF _Toc107670054 \h </w:instrText>
        </w:r>
        <w:r>
          <w:rPr>
            <w:noProof/>
            <w:webHidden/>
          </w:rPr>
        </w:r>
        <w:r>
          <w:rPr>
            <w:noProof/>
            <w:webHidden/>
          </w:rPr>
          <w:fldChar w:fldCharType="separate"/>
        </w:r>
        <w:r>
          <w:rPr>
            <w:noProof/>
            <w:webHidden/>
          </w:rPr>
          <w:t>54</w:t>
        </w:r>
        <w:r>
          <w:rPr>
            <w:noProof/>
            <w:webHidden/>
          </w:rPr>
          <w:fldChar w:fldCharType="end"/>
        </w:r>
      </w:hyperlink>
    </w:p>
    <w:p w14:paraId="203E0E0B" w14:textId="67B62139"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5" w:history="1">
        <w:r w:rsidRPr="00211BB2">
          <w:rPr>
            <w:rStyle w:val="Hyperlink"/>
            <w:noProof/>
          </w:rPr>
          <w:t>Gambar 3</w:t>
        </w:r>
        <w:r w:rsidRPr="00211BB2">
          <w:rPr>
            <w:rStyle w:val="Hyperlink"/>
            <w:noProof/>
          </w:rPr>
          <w:noBreakHyphen/>
          <w:t>20 Laman Detail Pengaduan Online</w:t>
        </w:r>
        <w:r>
          <w:rPr>
            <w:noProof/>
            <w:webHidden/>
          </w:rPr>
          <w:tab/>
        </w:r>
        <w:r>
          <w:rPr>
            <w:noProof/>
            <w:webHidden/>
          </w:rPr>
          <w:fldChar w:fldCharType="begin"/>
        </w:r>
        <w:r>
          <w:rPr>
            <w:noProof/>
            <w:webHidden/>
          </w:rPr>
          <w:instrText xml:space="preserve"> PAGEREF _Toc107670055 \h </w:instrText>
        </w:r>
        <w:r>
          <w:rPr>
            <w:noProof/>
            <w:webHidden/>
          </w:rPr>
        </w:r>
        <w:r>
          <w:rPr>
            <w:noProof/>
            <w:webHidden/>
          </w:rPr>
          <w:fldChar w:fldCharType="separate"/>
        </w:r>
        <w:r>
          <w:rPr>
            <w:noProof/>
            <w:webHidden/>
          </w:rPr>
          <w:t>55</w:t>
        </w:r>
        <w:r>
          <w:rPr>
            <w:noProof/>
            <w:webHidden/>
          </w:rPr>
          <w:fldChar w:fldCharType="end"/>
        </w:r>
      </w:hyperlink>
    </w:p>
    <w:p w14:paraId="07AD83DB" w14:textId="20AC76D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6" w:history="1">
        <w:r w:rsidRPr="00211BB2">
          <w:rPr>
            <w:rStyle w:val="Hyperlink"/>
            <w:noProof/>
          </w:rPr>
          <w:t>Gambar 3</w:t>
        </w:r>
        <w:r w:rsidRPr="00211BB2">
          <w:rPr>
            <w:rStyle w:val="Hyperlink"/>
            <w:noProof/>
          </w:rPr>
          <w:noBreakHyphen/>
          <w:t>21 Laman Tanggapan Pengaduan Online</w:t>
        </w:r>
        <w:r>
          <w:rPr>
            <w:noProof/>
            <w:webHidden/>
          </w:rPr>
          <w:tab/>
        </w:r>
        <w:r>
          <w:rPr>
            <w:noProof/>
            <w:webHidden/>
          </w:rPr>
          <w:fldChar w:fldCharType="begin"/>
        </w:r>
        <w:r>
          <w:rPr>
            <w:noProof/>
            <w:webHidden/>
          </w:rPr>
          <w:instrText xml:space="preserve"> PAGEREF _Toc107670056 \h </w:instrText>
        </w:r>
        <w:r>
          <w:rPr>
            <w:noProof/>
            <w:webHidden/>
          </w:rPr>
        </w:r>
        <w:r>
          <w:rPr>
            <w:noProof/>
            <w:webHidden/>
          </w:rPr>
          <w:fldChar w:fldCharType="separate"/>
        </w:r>
        <w:r>
          <w:rPr>
            <w:noProof/>
            <w:webHidden/>
          </w:rPr>
          <w:t>55</w:t>
        </w:r>
        <w:r>
          <w:rPr>
            <w:noProof/>
            <w:webHidden/>
          </w:rPr>
          <w:fldChar w:fldCharType="end"/>
        </w:r>
      </w:hyperlink>
    </w:p>
    <w:p w14:paraId="26A82374" w14:textId="61E94171"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7" w:history="1">
        <w:r w:rsidRPr="00211BB2">
          <w:rPr>
            <w:rStyle w:val="Hyperlink"/>
            <w:noProof/>
          </w:rPr>
          <w:t>Gambar 3</w:t>
        </w:r>
        <w:r w:rsidRPr="00211BB2">
          <w:rPr>
            <w:rStyle w:val="Hyperlink"/>
            <w:noProof/>
          </w:rPr>
          <w:noBreakHyphen/>
          <w:t>22 Laman Profil</w:t>
        </w:r>
        <w:r>
          <w:rPr>
            <w:noProof/>
            <w:webHidden/>
          </w:rPr>
          <w:tab/>
        </w:r>
        <w:r>
          <w:rPr>
            <w:noProof/>
            <w:webHidden/>
          </w:rPr>
          <w:fldChar w:fldCharType="begin"/>
        </w:r>
        <w:r>
          <w:rPr>
            <w:noProof/>
            <w:webHidden/>
          </w:rPr>
          <w:instrText xml:space="preserve"> PAGEREF _Toc107670057 \h </w:instrText>
        </w:r>
        <w:r>
          <w:rPr>
            <w:noProof/>
            <w:webHidden/>
          </w:rPr>
        </w:r>
        <w:r>
          <w:rPr>
            <w:noProof/>
            <w:webHidden/>
          </w:rPr>
          <w:fldChar w:fldCharType="separate"/>
        </w:r>
        <w:r>
          <w:rPr>
            <w:noProof/>
            <w:webHidden/>
          </w:rPr>
          <w:t>56</w:t>
        </w:r>
        <w:r>
          <w:rPr>
            <w:noProof/>
            <w:webHidden/>
          </w:rPr>
          <w:fldChar w:fldCharType="end"/>
        </w:r>
      </w:hyperlink>
    </w:p>
    <w:p w14:paraId="1B64EA24" w14:textId="1277DE9E"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8" w:history="1">
        <w:r w:rsidRPr="00211BB2">
          <w:rPr>
            <w:rStyle w:val="Hyperlink"/>
            <w:noProof/>
          </w:rPr>
          <w:t>Gambar 4</w:t>
        </w:r>
        <w:r w:rsidRPr="00211BB2">
          <w:rPr>
            <w:rStyle w:val="Hyperlink"/>
            <w:noProof/>
          </w:rPr>
          <w:noBreakHyphen/>
          <w:t>1 Implementasi Antarmuka Laman Registrasi Petugas</w:t>
        </w:r>
        <w:r>
          <w:rPr>
            <w:noProof/>
            <w:webHidden/>
          </w:rPr>
          <w:tab/>
        </w:r>
        <w:r>
          <w:rPr>
            <w:noProof/>
            <w:webHidden/>
          </w:rPr>
          <w:fldChar w:fldCharType="begin"/>
        </w:r>
        <w:r>
          <w:rPr>
            <w:noProof/>
            <w:webHidden/>
          </w:rPr>
          <w:instrText xml:space="preserve"> PAGEREF _Toc107670058 \h </w:instrText>
        </w:r>
        <w:r>
          <w:rPr>
            <w:noProof/>
            <w:webHidden/>
          </w:rPr>
        </w:r>
        <w:r>
          <w:rPr>
            <w:noProof/>
            <w:webHidden/>
          </w:rPr>
          <w:fldChar w:fldCharType="separate"/>
        </w:r>
        <w:r>
          <w:rPr>
            <w:noProof/>
            <w:webHidden/>
          </w:rPr>
          <w:t>57</w:t>
        </w:r>
        <w:r>
          <w:rPr>
            <w:noProof/>
            <w:webHidden/>
          </w:rPr>
          <w:fldChar w:fldCharType="end"/>
        </w:r>
      </w:hyperlink>
    </w:p>
    <w:p w14:paraId="0977281F" w14:textId="352BAE60"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59" w:history="1">
        <w:r w:rsidRPr="00211BB2">
          <w:rPr>
            <w:rStyle w:val="Hyperlink"/>
            <w:noProof/>
          </w:rPr>
          <w:t>Gambar 4</w:t>
        </w:r>
        <w:r w:rsidRPr="00211BB2">
          <w:rPr>
            <w:rStyle w:val="Hyperlink"/>
            <w:noProof/>
          </w:rPr>
          <w:noBreakHyphen/>
          <w:t>2 Implementasi Antarmuka Laman Registrasi Customer</w:t>
        </w:r>
        <w:r>
          <w:rPr>
            <w:noProof/>
            <w:webHidden/>
          </w:rPr>
          <w:tab/>
        </w:r>
        <w:r>
          <w:rPr>
            <w:noProof/>
            <w:webHidden/>
          </w:rPr>
          <w:fldChar w:fldCharType="begin"/>
        </w:r>
        <w:r>
          <w:rPr>
            <w:noProof/>
            <w:webHidden/>
          </w:rPr>
          <w:instrText xml:space="preserve"> PAGEREF _Toc107670059 \h </w:instrText>
        </w:r>
        <w:r>
          <w:rPr>
            <w:noProof/>
            <w:webHidden/>
          </w:rPr>
        </w:r>
        <w:r>
          <w:rPr>
            <w:noProof/>
            <w:webHidden/>
          </w:rPr>
          <w:fldChar w:fldCharType="separate"/>
        </w:r>
        <w:r>
          <w:rPr>
            <w:noProof/>
            <w:webHidden/>
          </w:rPr>
          <w:t>58</w:t>
        </w:r>
        <w:r>
          <w:rPr>
            <w:noProof/>
            <w:webHidden/>
          </w:rPr>
          <w:fldChar w:fldCharType="end"/>
        </w:r>
      </w:hyperlink>
    </w:p>
    <w:p w14:paraId="3B4AD3DA" w14:textId="2C3D79F2"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0" w:history="1">
        <w:r w:rsidRPr="00211BB2">
          <w:rPr>
            <w:rStyle w:val="Hyperlink"/>
            <w:noProof/>
          </w:rPr>
          <w:t>Gambar 4</w:t>
        </w:r>
        <w:r w:rsidRPr="00211BB2">
          <w:rPr>
            <w:rStyle w:val="Hyperlink"/>
            <w:noProof/>
          </w:rPr>
          <w:noBreakHyphen/>
          <w:t>3 Implementasi Antarmuka Laman Login</w:t>
        </w:r>
        <w:r>
          <w:rPr>
            <w:noProof/>
            <w:webHidden/>
          </w:rPr>
          <w:tab/>
        </w:r>
        <w:r>
          <w:rPr>
            <w:noProof/>
            <w:webHidden/>
          </w:rPr>
          <w:fldChar w:fldCharType="begin"/>
        </w:r>
        <w:r>
          <w:rPr>
            <w:noProof/>
            <w:webHidden/>
          </w:rPr>
          <w:instrText xml:space="preserve"> PAGEREF _Toc107670060 \h </w:instrText>
        </w:r>
        <w:r>
          <w:rPr>
            <w:noProof/>
            <w:webHidden/>
          </w:rPr>
        </w:r>
        <w:r>
          <w:rPr>
            <w:noProof/>
            <w:webHidden/>
          </w:rPr>
          <w:fldChar w:fldCharType="separate"/>
        </w:r>
        <w:r>
          <w:rPr>
            <w:noProof/>
            <w:webHidden/>
          </w:rPr>
          <w:t>58</w:t>
        </w:r>
        <w:r>
          <w:rPr>
            <w:noProof/>
            <w:webHidden/>
          </w:rPr>
          <w:fldChar w:fldCharType="end"/>
        </w:r>
      </w:hyperlink>
    </w:p>
    <w:p w14:paraId="40AE1A94" w14:textId="1165A182"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1" w:history="1">
        <w:r w:rsidRPr="00211BB2">
          <w:rPr>
            <w:rStyle w:val="Hyperlink"/>
            <w:noProof/>
          </w:rPr>
          <w:t>Gambar 4</w:t>
        </w:r>
        <w:r w:rsidRPr="00211BB2">
          <w:rPr>
            <w:rStyle w:val="Hyperlink"/>
            <w:noProof/>
          </w:rPr>
          <w:noBreakHyphen/>
          <w:t>4 Implementasi Antarmuka Laman Dashboard Petugas</w:t>
        </w:r>
        <w:r>
          <w:rPr>
            <w:noProof/>
            <w:webHidden/>
          </w:rPr>
          <w:tab/>
        </w:r>
        <w:r>
          <w:rPr>
            <w:noProof/>
            <w:webHidden/>
          </w:rPr>
          <w:fldChar w:fldCharType="begin"/>
        </w:r>
        <w:r>
          <w:rPr>
            <w:noProof/>
            <w:webHidden/>
          </w:rPr>
          <w:instrText xml:space="preserve"> PAGEREF _Toc107670061 \h </w:instrText>
        </w:r>
        <w:r>
          <w:rPr>
            <w:noProof/>
            <w:webHidden/>
          </w:rPr>
        </w:r>
        <w:r>
          <w:rPr>
            <w:noProof/>
            <w:webHidden/>
          </w:rPr>
          <w:fldChar w:fldCharType="separate"/>
        </w:r>
        <w:r>
          <w:rPr>
            <w:noProof/>
            <w:webHidden/>
          </w:rPr>
          <w:t>59</w:t>
        </w:r>
        <w:r>
          <w:rPr>
            <w:noProof/>
            <w:webHidden/>
          </w:rPr>
          <w:fldChar w:fldCharType="end"/>
        </w:r>
      </w:hyperlink>
    </w:p>
    <w:p w14:paraId="723E6512" w14:textId="7A4E255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2" w:history="1">
        <w:r w:rsidRPr="00211BB2">
          <w:rPr>
            <w:rStyle w:val="Hyperlink"/>
            <w:noProof/>
          </w:rPr>
          <w:t>Gambar 4</w:t>
        </w:r>
        <w:r w:rsidRPr="00211BB2">
          <w:rPr>
            <w:rStyle w:val="Hyperlink"/>
            <w:noProof/>
          </w:rPr>
          <w:noBreakHyphen/>
          <w:t>5 Implementasi Antarmuka Laman Daftar Pengaduan Online Petugas</w:t>
        </w:r>
        <w:r>
          <w:rPr>
            <w:noProof/>
            <w:webHidden/>
          </w:rPr>
          <w:tab/>
        </w:r>
        <w:r>
          <w:rPr>
            <w:noProof/>
            <w:webHidden/>
          </w:rPr>
          <w:fldChar w:fldCharType="begin"/>
        </w:r>
        <w:r>
          <w:rPr>
            <w:noProof/>
            <w:webHidden/>
          </w:rPr>
          <w:instrText xml:space="preserve"> PAGEREF _Toc107670062 \h </w:instrText>
        </w:r>
        <w:r>
          <w:rPr>
            <w:noProof/>
            <w:webHidden/>
          </w:rPr>
        </w:r>
        <w:r>
          <w:rPr>
            <w:noProof/>
            <w:webHidden/>
          </w:rPr>
          <w:fldChar w:fldCharType="separate"/>
        </w:r>
        <w:r>
          <w:rPr>
            <w:noProof/>
            <w:webHidden/>
          </w:rPr>
          <w:t>60</w:t>
        </w:r>
        <w:r>
          <w:rPr>
            <w:noProof/>
            <w:webHidden/>
          </w:rPr>
          <w:fldChar w:fldCharType="end"/>
        </w:r>
      </w:hyperlink>
    </w:p>
    <w:p w14:paraId="5EB8646A" w14:textId="33C6C0A2"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3" w:history="1">
        <w:r w:rsidRPr="00211BB2">
          <w:rPr>
            <w:rStyle w:val="Hyperlink"/>
            <w:noProof/>
          </w:rPr>
          <w:t>Gambar 4</w:t>
        </w:r>
        <w:r w:rsidRPr="00211BB2">
          <w:rPr>
            <w:rStyle w:val="Hyperlink"/>
            <w:noProof/>
          </w:rPr>
          <w:noBreakHyphen/>
          <w:t>6 Implementasi Antarmuka Laman Detail Pengaduan Online Petugas</w:t>
        </w:r>
        <w:r>
          <w:rPr>
            <w:noProof/>
            <w:webHidden/>
          </w:rPr>
          <w:tab/>
        </w:r>
        <w:r>
          <w:rPr>
            <w:noProof/>
            <w:webHidden/>
          </w:rPr>
          <w:fldChar w:fldCharType="begin"/>
        </w:r>
        <w:r>
          <w:rPr>
            <w:noProof/>
            <w:webHidden/>
          </w:rPr>
          <w:instrText xml:space="preserve"> PAGEREF _Toc107670063 \h </w:instrText>
        </w:r>
        <w:r>
          <w:rPr>
            <w:noProof/>
            <w:webHidden/>
          </w:rPr>
        </w:r>
        <w:r>
          <w:rPr>
            <w:noProof/>
            <w:webHidden/>
          </w:rPr>
          <w:fldChar w:fldCharType="separate"/>
        </w:r>
        <w:r>
          <w:rPr>
            <w:noProof/>
            <w:webHidden/>
          </w:rPr>
          <w:t>60</w:t>
        </w:r>
        <w:r>
          <w:rPr>
            <w:noProof/>
            <w:webHidden/>
          </w:rPr>
          <w:fldChar w:fldCharType="end"/>
        </w:r>
      </w:hyperlink>
    </w:p>
    <w:p w14:paraId="62F12088" w14:textId="4E1C1162"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4" w:history="1">
        <w:r w:rsidRPr="00211BB2">
          <w:rPr>
            <w:rStyle w:val="Hyperlink"/>
            <w:noProof/>
          </w:rPr>
          <w:t>Gambar 4</w:t>
        </w:r>
        <w:r w:rsidRPr="00211BB2">
          <w:rPr>
            <w:rStyle w:val="Hyperlink"/>
            <w:noProof/>
          </w:rPr>
          <w:noBreakHyphen/>
          <w:t>7 Implementasi Antarmuka Laman Tanggapan Pengaduan Online</w:t>
        </w:r>
        <w:r>
          <w:rPr>
            <w:noProof/>
            <w:webHidden/>
          </w:rPr>
          <w:tab/>
        </w:r>
        <w:r>
          <w:rPr>
            <w:noProof/>
            <w:webHidden/>
          </w:rPr>
          <w:fldChar w:fldCharType="begin"/>
        </w:r>
        <w:r>
          <w:rPr>
            <w:noProof/>
            <w:webHidden/>
          </w:rPr>
          <w:instrText xml:space="preserve"> PAGEREF _Toc107670064 \h </w:instrText>
        </w:r>
        <w:r>
          <w:rPr>
            <w:noProof/>
            <w:webHidden/>
          </w:rPr>
        </w:r>
        <w:r>
          <w:rPr>
            <w:noProof/>
            <w:webHidden/>
          </w:rPr>
          <w:fldChar w:fldCharType="separate"/>
        </w:r>
        <w:r>
          <w:rPr>
            <w:noProof/>
            <w:webHidden/>
          </w:rPr>
          <w:t>61</w:t>
        </w:r>
        <w:r>
          <w:rPr>
            <w:noProof/>
            <w:webHidden/>
          </w:rPr>
          <w:fldChar w:fldCharType="end"/>
        </w:r>
      </w:hyperlink>
    </w:p>
    <w:p w14:paraId="5779DC12" w14:textId="1A50F206"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5" w:history="1">
        <w:r w:rsidRPr="00211BB2">
          <w:rPr>
            <w:rStyle w:val="Hyperlink"/>
            <w:noProof/>
          </w:rPr>
          <w:t>Gambar 4</w:t>
        </w:r>
        <w:r w:rsidRPr="00211BB2">
          <w:rPr>
            <w:rStyle w:val="Hyperlink"/>
            <w:noProof/>
          </w:rPr>
          <w:noBreakHyphen/>
          <w:t>8 Implementasi Antarmuka Laman Profil Petugas</w:t>
        </w:r>
        <w:r>
          <w:rPr>
            <w:noProof/>
            <w:webHidden/>
          </w:rPr>
          <w:tab/>
        </w:r>
        <w:r>
          <w:rPr>
            <w:noProof/>
            <w:webHidden/>
          </w:rPr>
          <w:fldChar w:fldCharType="begin"/>
        </w:r>
        <w:r>
          <w:rPr>
            <w:noProof/>
            <w:webHidden/>
          </w:rPr>
          <w:instrText xml:space="preserve"> PAGEREF _Toc107670065 \h </w:instrText>
        </w:r>
        <w:r>
          <w:rPr>
            <w:noProof/>
            <w:webHidden/>
          </w:rPr>
        </w:r>
        <w:r>
          <w:rPr>
            <w:noProof/>
            <w:webHidden/>
          </w:rPr>
          <w:fldChar w:fldCharType="separate"/>
        </w:r>
        <w:r>
          <w:rPr>
            <w:noProof/>
            <w:webHidden/>
          </w:rPr>
          <w:t>62</w:t>
        </w:r>
        <w:r>
          <w:rPr>
            <w:noProof/>
            <w:webHidden/>
          </w:rPr>
          <w:fldChar w:fldCharType="end"/>
        </w:r>
      </w:hyperlink>
    </w:p>
    <w:p w14:paraId="78FC7022" w14:textId="58DECCD2"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6" w:history="1">
        <w:r w:rsidRPr="00211BB2">
          <w:rPr>
            <w:rStyle w:val="Hyperlink"/>
            <w:noProof/>
          </w:rPr>
          <w:t>Gambar 4</w:t>
        </w:r>
        <w:r w:rsidRPr="00211BB2">
          <w:rPr>
            <w:rStyle w:val="Hyperlink"/>
            <w:noProof/>
          </w:rPr>
          <w:noBreakHyphen/>
          <w:t>9 Implementasi Antarmuka Laman Dashboard Customer</w:t>
        </w:r>
        <w:r>
          <w:rPr>
            <w:noProof/>
            <w:webHidden/>
          </w:rPr>
          <w:tab/>
        </w:r>
        <w:r>
          <w:rPr>
            <w:noProof/>
            <w:webHidden/>
          </w:rPr>
          <w:fldChar w:fldCharType="begin"/>
        </w:r>
        <w:r>
          <w:rPr>
            <w:noProof/>
            <w:webHidden/>
          </w:rPr>
          <w:instrText xml:space="preserve"> PAGEREF _Toc107670066 \h </w:instrText>
        </w:r>
        <w:r>
          <w:rPr>
            <w:noProof/>
            <w:webHidden/>
          </w:rPr>
        </w:r>
        <w:r>
          <w:rPr>
            <w:noProof/>
            <w:webHidden/>
          </w:rPr>
          <w:fldChar w:fldCharType="separate"/>
        </w:r>
        <w:r>
          <w:rPr>
            <w:noProof/>
            <w:webHidden/>
          </w:rPr>
          <w:t>62</w:t>
        </w:r>
        <w:r>
          <w:rPr>
            <w:noProof/>
            <w:webHidden/>
          </w:rPr>
          <w:fldChar w:fldCharType="end"/>
        </w:r>
      </w:hyperlink>
    </w:p>
    <w:p w14:paraId="0766C124" w14:textId="22042A0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7" w:history="1">
        <w:r w:rsidRPr="00211BB2">
          <w:rPr>
            <w:rStyle w:val="Hyperlink"/>
            <w:noProof/>
          </w:rPr>
          <w:t>Gambar 4</w:t>
        </w:r>
        <w:r w:rsidRPr="00211BB2">
          <w:rPr>
            <w:rStyle w:val="Hyperlink"/>
            <w:noProof/>
          </w:rPr>
          <w:noBreakHyphen/>
          <w:t>10 Implementasi Antarmuka Laman Riwayat Pengaduan Online Customer</w:t>
        </w:r>
        <w:r>
          <w:rPr>
            <w:noProof/>
            <w:webHidden/>
          </w:rPr>
          <w:tab/>
        </w:r>
        <w:r>
          <w:rPr>
            <w:noProof/>
            <w:webHidden/>
          </w:rPr>
          <w:fldChar w:fldCharType="begin"/>
        </w:r>
        <w:r>
          <w:rPr>
            <w:noProof/>
            <w:webHidden/>
          </w:rPr>
          <w:instrText xml:space="preserve"> PAGEREF _Toc107670067 \h </w:instrText>
        </w:r>
        <w:r>
          <w:rPr>
            <w:noProof/>
            <w:webHidden/>
          </w:rPr>
        </w:r>
        <w:r>
          <w:rPr>
            <w:noProof/>
            <w:webHidden/>
          </w:rPr>
          <w:fldChar w:fldCharType="separate"/>
        </w:r>
        <w:r>
          <w:rPr>
            <w:noProof/>
            <w:webHidden/>
          </w:rPr>
          <w:t>63</w:t>
        </w:r>
        <w:r>
          <w:rPr>
            <w:noProof/>
            <w:webHidden/>
          </w:rPr>
          <w:fldChar w:fldCharType="end"/>
        </w:r>
      </w:hyperlink>
    </w:p>
    <w:p w14:paraId="0C0C2E11" w14:textId="58C92B0F"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8" w:history="1">
        <w:r w:rsidRPr="00211BB2">
          <w:rPr>
            <w:rStyle w:val="Hyperlink"/>
            <w:noProof/>
          </w:rPr>
          <w:t>Gambar 4</w:t>
        </w:r>
        <w:r w:rsidRPr="00211BB2">
          <w:rPr>
            <w:rStyle w:val="Hyperlink"/>
            <w:noProof/>
          </w:rPr>
          <w:noBreakHyphen/>
          <w:t>11 Implementasi Antarmuka Laman Pengajuan Pengaduan Online Customer</w:t>
        </w:r>
        <w:r>
          <w:rPr>
            <w:noProof/>
            <w:webHidden/>
          </w:rPr>
          <w:tab/>
        </w:r>
        <w:r>
          <w:rPr>
            <w:noProof/>
            <w:webHidden/>
          </w:rPr>
          <w:fldChar w:fldCharType="begin"/>
        </w:r>
        <w:r>
          <w:rPr>
            <w:noProof/>
            <w:webHidden/>
          </w:rPr>
          <w:instrText xml:space="preserve"> PAGEREF _Toc107670068 \h </w:instrText>
        </w:r>
        <w:r>
          <w:rPr>
            <w:noProof/>
            <w:webHidden/>
          </w:rPr>
        </w:r>
        <w:r>
          <w:rPr>
            <w:noProof/>
            <w:webHidden/>
          </w:rPr>
          <w:fldChar w:fldCharType="separate"/>
        </w:r>
        <w:r>
          <w:rPr>
            <w:noProof/>
            <w:webHidden/>
          </w:rPr>
          <w:t>64</w:t>
        </w:r>
        <w:r>
          <w:rPr>
            <w:noProof/>
            <w:webHidden/>
          </w:rPr>
          <w:fldChar w:fldCharType="end"/>
        </w:r>
      </w:hyperlink>
    </w:p>
    <w:p w14:paraId="4A4FE731" w14:textId="3CABFFC8"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69" w:history="1">
        <w:r w:rsidRPr="00211BB2">
          <w:rPr>
            <w:rStyle w:val="Hyperlink"/>
            <w:noProof/>
          </w:rPr>
          <w:t>Gambar 4</w:t>
        </w:r>
        <w:r w:rsidRPr="00211BB2">
          <w:rPr>
            <w:rStyle w:val="Hyperlink"/>
            <w:noProof/>
          </w:rPr>
          <w:noBreakHyphen/>
          <w:t>12 Implementasi Antarmuka Laman Edit Pengaduan Online Customer</w:t>
        </w:r>
        <w:r>
          <w:rPr>
            <w:noProof/>
            <w:webHidden/>
          </w:rPr>
          <w:tab/>
        </w:r>
        <w:r>
          <w:rPr>
            <w:noProof/>
            <w:webHidden/>
          </w:rPr>
          <w:fldChar w:fldCharType="begin"/>
        </w:r>
        <w:r>
          <w:rPr>
            <w:noProof/>
            <w:webHidden/>
          </w:rPr>
          <w:instrText xml:space="preserve"> PAGEREF _Toc107670069 \h </w:instrText>
        </w:r>
        <w:r>
          <w:rPr>
            <w:noProof/>
            <w:webHidden/>
          </w:rPr>
        </w:r>
        <w:r>
          <w:rPr>
            <w:noProof/>
            <w:webHidden/>
          </w:rPr>
          <w:fldChar w:fldCharType="separate"/>
        </w:r>
        <w:r>
          <w:rPr>
            <w:noProof/>
            <w:webHidden/>
          </w:rPr>
          <w:t>64</w:t>
        </w:r>
        <w:r>
          <w:rPr>
            <w:noProof/>
            <w:webHidden/>
          </w:rPr>
          <w:fldChar w:fldCharType="end"/>
        </w:r>
      </w:hyperlink>
    </w:p>
    <w:p w14:paraId="7665124C" w14:textId="2982269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0" w:history="1">
        <w:r w:rsidRPr="00211BB2">
          <w:rPr>
            <w:rStyle w:val="Hyperlink"/>
            <w:noProof/>
          </w:rPr>
          <w:t>Gambar 4</w:t>
        </w:r>
        <w:r w:rsidRPr="00211BB2">
          <w:rPr>
            <w:rStyle w:val="Hyperlink"/>
            <w:noProof/>
          </w:rPr>
          <w:noBreakHyphen/>
          <w:t>13 Implementasi Antarmuka Laman Detail Pengaduan Online Customer</w:t>
        </w:r>
        <w:r>
          <w:rPr>
            <w:noProof/>
            <w:webHidden/>
          </w:rPr>
          <w:tab/>
        </w:r>
        <w:r>
          <w:rPr>
            <w:noProof/>
            <w:webHidden/>
          </w:rPr>
          <w:fldChar w:fldCharType="begin"/>
        </w:r>
        <w:r>
          <w:rPr>
            <w:noProof/>
            <w:webHidden/>
          </w:rPr>
          <w:instrText xml:space="preserve"> PAGEREF _Toc107670070 \h </w:instrText>
        </w:r>
        <w:r>
          <w:rPr>
            <w:noProof/>
            <w:webHidden/>
          </w:rPr>
        </w:r>
        <w:r>
          <w:rPr>
            <w:noProof/>
            <w:webHidden/>
          </w:rPr>
          <w:fldChar w:fldCharType="separate"/>
        </w:r>
        <w:r>
          <w:rPr>
            <w:noProof/>
            <w:webHidden/>
          </w:rPr>
          <w:t>65</w:t>
        </w:r>
        <w:r>
          <w:rPr>
            <w:noProof/>
            <w:webHidden/>
          </w:rPr>
          <w:fldChar w:fldCharType="end"/>
        </w:r>
      </w:hyperlink>
    </w:p>
    <w:p w14:paraId="1E7BE319" w14:textId="16258A90"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1" w:history="1">
        <w:r w:rsidRPr="00211BB2">
          <w:rPr>
            <w:rStyle w:val="Hyperlink"/>
            <w:noProof/>
          </w:rPr>
          <w:t>Gambar 4</w:t>
        </w:r>
        <w:r w:rsidRPr="00211BB2">
          <w:rPr>
            <w:rStyle w:val="Hyperlink"/>
            <w:noProof/>
          </w:rPr>
          <w:noBreakHyphen/>
          <w:t>14 Implementasi Antarmuka Laman Rating Pengaduan Online</w:t>
        </w:r>
        <w:r>
          <w:rPr>
            <w:noProof/>
            <w:webHidden/>
          </w:rPr>
          <w:tab/>
        </w:r>
        <w:r>
          <w:rPr>
            <w:noProof/>
            <w:webHidden/>
          </w:rPr>
          <w:fldChar w:fldCharType="begin"/>
        </w:r>
        <w:r>
          <w:rPr>
            <w:noProof/>
            <w:webHidden/>
          </w:rPr>
          <w:instrText xml:space="preserve"> PAGEREF _Toc107670071 \h </w:instrText>
        </w:r>
        <w:r>
          <w:rPr>
            <w:noProof/>
            <w:webHidden/>
          </w:rPr>
        </w:r>
        <w:r>
          <w:rPr>
            <w:noProof/>
            <w:webHidden/>
          </w:rPr>
          <w:fldChar w:fldCharType="separate"/>
        </w:r>
        <w:r>
          <w:rPr>
            <w:noProof/>
            <w:webHidden/>
          </w:rPr>
          <w:t>66</w:t>
        </w:r>
        <w:r>
          <w:rPr>
            <w:noProof/>
            <w:webHidden/>
          </w:rPr>
          <w:fldChar w:fldCharType="end"/>
        </w:r>
      </w:hyperlink>
    </w:p>
    <w:p w14:paraId="11C408BB" w14:textId="73B6A295"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2" w:history="1">
        <w:r w:rsidRPr="00211BB2">
          <w:rPr>
            <w:rStyle w:val="Hyperlink"/>
            <w:noProof/>
          </w:rPr>
          <w:t>Gambar 4</w:t>
        </w:r>
        <w:r w:rsidRPr="00211BB2">
          <w:rPr>
            <w:rStyle w:val="Hyperlink"/>
            <w:noProof/>
          </w:rPr>
          <w:noBreakHyphen/>
          <w:t>15 Implementasi Antarmuka Laman Profil Customer</w:t>
        </w:r>
        <w:r>
          <w:rPr>
            <w:noProof/>
            <w:webHidden/>
          </w:rPr>
          <w:tab/>
        </w:r>
        <w:r>
          <w:rPr>
            <w:noProof/>
            <w:webHidden/>
          </w:rPr>
          <w:fldChar w:fldCharType="begin"/>
        </w:r>
        <w:r>
          <w:rPr>
            <w:noProof/>
            <w:webHidden/>
          </w:rPr>
          <w:instrText xml:space="preserve"> PAGEREF _Toc107670072 \h </w:instrText>
        </w:r>
        <w:r>
          <w:rPr>
            <w:noProof/>
            <w:webHidden/>
          </w:rPr>
        </w:r>
        <w:r>
          <w:rPr>
            <w:noProof/>
            <w:webHidden/>
          </w:rPr>
          <w:fldChar w:fldCharType="separate"/>
        </w:r>
        <w:r>
          <w:rPr>
            <w:noProof/>
            <w:webHidden/>
          </w:rPr>
          <w:t>66</w:t>
        </w:r>
        <w:r>
          <w:rPr>
            <w:noProof/>
            <w:webHidden/>
          </w:rPr>
          <w:fldChar w:fldCharType="end"/>
        </w:r>
      </w:hyperlink>
    </w:p>
    <w:p w14:paraId="072227FF" w14:textId="288FAED3" w:rsidR="00C019CB" w:rsidRPr="00E400FC" w:rsidRDefault="00C019CB" w:rsidP="00D6670E">
      <w:r w:rsidRPr="00E400FC">
        <w:fldChar w:fldCharType="end"/>
      </w:r>
    </w:p>
    <w:p w14:paraId="446513FD" w14:textId="77777777" w:rsidR="00C019CB" w:rsidRPr="00E400FC" w:rsidRDefault="00C019CB" w:rsidP="00D6670E">
      <w:pPr>
        <w:sectPr w:rsidR="00C019CB" w:rsidRPr="00E400FC" w:rsidSect="005A57C8">
          <w:footerReference w:type="default" r:id="rId16"/>
          <w:pgSz w:w="11907" w:h="16839" w:code="9"/>
          <w:pgMar w:top="2433" w:right="1440" w:bottom="1440" w:left="1440" w:header="720" w:footer="720" w:gutter="0"/>
          <w:pgNumType w:fmt="lowerRoman"/>
          <w:cols w:space="720"/>
          <w:docGrid w:linePitch="360"/>
        </w:sectPr>
      </w:pPr>
    </w:p>
    <w:p w14:paraId="74BCAD25" w14:textId="5DDEB32B" w:rsidR="00C019CB" w:rsidRPr="00E400FC" w:rsidRDefault="00C019CB" w:rsidP="00782655">
      <w:pPr>
        <w:pStyle w:val="Heading1"/>
        <w:numPr>
          <w:ilvl w:val="0"/>
          <w:numId w:val="0"/>
        </w:numPr>
        <w:ind w:left="432"/>
      </w:pPr>
      <w:bookmarkStart w:id="15" w:name="_Toc309925405"/>
      <w:bookmarkStart w:id="16" w:name="_Toc375645922"/>
      <w:bookmarkStart w:id="17" w:name="_Toc107669990"/>
      <w:r w:rsidRPr="00E400FC">
        <w:lastRenderedPageBreak/>
        <w:t>DAFTAR TABEL</w:t>
      </w:r>
      <w:bookmarkEnd w:id="15"/>
      <w:bookmarkEnd w:id="16"/>
      <w:bookmarkEnd w:id="17"/>
    </w:p>
    <w:p w14:paraId="421859CE" w14:textId="22C08C2F" w:rsidR="00836A84" w:rsidRDefault="00C019CB">
      <w:pPr>
        <w:pStyle w:val="TableofFigures"/>
        <w:tabs>
          <w:tab w:val="right" w:leader="dot" w:pos="9017"/>
        </w:tabs>
        <w:rPr>
          <w:rFonts w:asciiTheme="minorHAnsi" w:eastAsiaTheme="minorEastAsia" w:hAnsiTheme="minorHAnsi" w:cstheme="minorBidi"/>
          <w:noProof/>
          <w:lang w:eastAsia="id-ID"/>
        </w:rPr>
      </w:pPr>
      <w:r w:rsidRPr="00E400FC">
        <w:rPr>
          <w:rFonts w:cs="Calibri"/>
          <w:sz w:val="24"/>
          <w:szCs w:val="24"/>
        </w:rPr>
        <w:fldChar w:fldCharType="begin"/>
      </w:r>
      <w:r w:rsidRPr="00E400FC">
        <w:rPr>
          <w:rFonts w:cs="Calibri"/>
          <w:sz w:val="24"/>
          <w:szCs w:val="24"/>
        </w:rPr>
        <w:instrText xml:space="preserve"> TOC \h \z \c "Tabel" </w:instrText>
      </w:r>
      <w:r w:rsidRPr="00E400FC">
        <w:rPr>
          <w:rFonts w:cs="Calibri"/>
          <w:sz w:val="24"/>
          <w:szCs w:val="24"/>
        </w:rPr>
        <w:fldChar w:fldCharType="separate"/>
      </w:r>
      <w:hyperlink w:anchor="_Toc107670073" w:history="1">
        <w:r w:rsidR="00836A84" w:rsidRPr="00D25AC3">
          <w:rPr>
            <w:rStyle w:val="Hyperlink"/>
            <w:noProof/>
          </w:rPr>
          <w:t>Tabel 1</w:t>
        </w:r>
        <w:r w:rsidR="00836A84" w:rsidRPr="00D25AC3">
          <w:rPr>
            <w:rStyle w:val="Hyperlink"/>
            <w:noProof/>
          </w:rPr>
          <w:noBreakHyphen/>
          <w:t>1 Jadwal Pengerjaan</w:t>
        </w:r>
        <w:r w:rsidR="00836A84">
          <w:rPr>
            <w:noProof/>
            <w:webHidden/>
          </w:rPr>
          <w:tab/>
        </w:r>
        <w:r w:rsidR="00836A84">
          <w:rPr>
            <w:noProof/>
            <w:webHidden/>
          </w:rPr>
          <w:fldChar w:fldCharType="begin"/>
        </w:r>
        <w:r w:rsidR="00836A84">
          <w:rPr>
            <w:noProof/>
            <w:webHidden/>
          </w:rPr>
          <w:instrText xml:space="preserve"> PAGEREF _Toc107670073 \h </w:instrText>
        </w:r>
        <w:r w:rsidR="00836A84">
          <w:rPr>
            <w:noProof/>
            <w:webHidden/>
          </w:rPr>
        </w:r>
        <w:r w:rsidR="00836A84">
          <w:rPr>
            <w:noProof/>
            <w:webHidden/>
          </w:rPr>
          <w:fldChar w:fldCharType="separate"/>
        </w:r>
        <w:r w:rsidR="00836A84">
          <w:rPr>
            <w:noProof/>
            <w:webHidden/>
          </w:rPr>
          <w:t>14</w:t>
        </w:r>
        <w:r w:rsidR="00836A84">
          <w:rPr>
            <w:noProof/>
            <w:webHidden/>
          </w:rPr>
          <w:fldChar w:fldCharType="end"/>
        </w:r>
      </w:hyperlink>
    </w:p>
    <w:p w14:paraId="3B3A1CF6" w14:textId="5A550275"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4" w:history="1">
        <w:r w:rsidRPr="00D25AC3">
          <w:rPr>
            <w:rStyle w:val="Hyperlink"/>
            <w:noProof/>
          </w:rPr>
          <w:t>Tabel 2</w:t>
        </w:r>
        <w:r w:rsidRPr="00D25AC3">
          <w:rPr>
            <w:rStyle w:val="Hyperlink"/>
            <w:noProof/>
          </w:rPr>
          <w:noBreakHyphen/>
          <w:t>1 Simbol BPMN</w:t>
        </w:r>
        <w:r>
          <w:rPr>
            <w:noProof/>
            <w:webHidden/>
          </w:rPr>
          <w:tab/>
        </w:r>
        <w:r>
          <w:rPr>
            <w:noProof/>
            <w:webHidden/>
          </w:rPr>
          <w:fldChar w:fldCharType="begin"/>
        </w:r>
        <w:r>
          <w:rPr>
            <w:noProof/>
            <w:webHidden/>
          </w:rPr>
          <w:instrText xml:space="preserve"> PAGEREF _Toc107670074 \h </w:instrText>
        </w:r>
        <w:r>
          <w:rPr>
            <w:noProof/>
            <w:webHidden/>
          </w:rPr>
        </w:r>
        <w:r>
          <w:rPr>
            <w:noProof/>
            <w:webHidden/>
          </w:rPr>
          <w:fldChar w:fldCharType="separate"/>
        </w:r>
        <w:r>
          <w:rPr>
            <w:noProof/>
            <w:webHidden/>
          </w:rPr>
          <w:t>16</w:t>
        </w:r>
        <w:r>
          <w:rPr>
            <w:noProof/>
            <w:webHidden/>
          </w:rPr>
          <w:fldChar w:fldCharType="end"/>
        </w:r>
      </w:hyperlink>
    </w:p>
    <w:p w14:paraId="3F75DD23" w14:textId="3776290D"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5" w:history="1">
        <w:r w:rsidRPr="00D25AC3">
          <w:rPr>
            <w:rStyle w:val="Hyperlink"/>
            <w:noProof/>
          </w:rPr>
          <w:t>Tabel 2</w:t>
        </w:r>
        <w:r w:rsidRPr="00D25AC3">
          <w:rPr>
            <w:rStyle w:val="Hyperlink"/>
            <w:noProof/>
          </w:rPr>
          <w:noBreakHyphen/>
          <w:t>2 Simbol Use case diagram</w:t>
        </w:r>
        <w:r>
          <w:rPr>
            <w:noProof/>
            <w:webHidden/>
          </w:rPr>
          <w:tab/>
        </w:r>
        <w:r>
          <w:rPr>
            <w:noProof/>
            <w:webHidden/>
          </w:rPr>
          <w:fldChar w:fldCharType="begin"/>
        </w:r>
        <w:r>
          <w:rPr>
            <w:noProof/>
            <w:webHidden/>
          </w:rPr>
          <w:instrText xml:space="preserve"> PAGEREF _Toc107670075 \h </w:instrText>
        </w:r>
        <w:r>
          <w:rPr>
            <w:noProof/>
            <w:webHidden/>
          </w:rPr>
        </w:r>
        <w:r>
          <w:rPr>
            <w:noProof/>
            <w:webHidden/>
          </w:rPr>
          <w:fldChar w:fldCharType="separate"/>
        </w:r>
        <w:r>
          <w:rPr>
            <w:noProof/>
            <w:webHidden/>
          </w:rPr>
          <w:t>19</w:t>
        </w:r>
        <w:r>
          <w:rPr>
            <w:noProof/>
            <w:webHidden/>
          </w:rPr>
          <w:fldChar w:fldCharType="end"/>
        </w:r>
      </w:hyperlink>
    </w:p>
    <w:p w14:paraId="27B16467" w14:textId="78F1997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6" w:history="1">
        <w:r w:rsidRPr="00D25AC3">
          <w:rPr>
            <w:rStyle w:val="Hyperlink"/>
            <w:noProof/>
          </w:rPr>
          <w:t>Tabel 2</w:t>
        </w:r>
        <w:r w:rsidRPr="00D25AC3">
          <w:rPr>
            <w:rStyle w:val="Hyperlink"/>
            <w:noProof/>
          </w:rPr>
          <w:noBreakHyphen/>
          <w:t>3 Simbol ERD</w:t>
        </w:r>
        <w:r>
          <w:rPr>
            <w:noProof/>
            <w:webHidden/>
          </w:rPr>
          <w:tab/>
        </w:r>
        <w:r>
          <w:rPr>
            <w:noProof/>
            <w:webHidden/>
          </w:rPr>
          <w:fldChar w:fldCharType="begin"/>
        </w:r>
        <w:r>
          <w:rPr>
            <w:noProof/>
            <w:webHidden/>
          </w:rPr>
          <w:instrText xml:space="preserve"> PAGEREF _Toc107670076 \h </w:instrText>
        </w:r>
        <w:r>
          <w:rPr>
            <w:noProof/>
            <w:webHidden/>
          </w:rPr>
        </w:r>
        <w:r>
          <w:rPr>
            <w:noProof/>
            <w:webHidden/>
          </w:rPr>
          <w:fldChar w:fldCharType="separate"/>
        </w:r>
        <w:r>
          <w:rPr>
            <w:noProof/>
            <w:webHidden/>
          </w:rPr>
          <w:t>21</w:t>
        </w:r>
        <w:r>
          <w:rPr>
            <w:noProof/>
            <w:webHidden/>
          </w:rPr>
          <w:fldChar w:fldCharType="end"/>
        </w:r>
      </w:hyperlink>
    </w:p>
    <w:p w14:paraId="5B659158" w14:textId="55061659"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7" w:history="1">
        <w:r w:rsidRPr="00D25AC3">
          <w:rPr>
            <w:rStyle w:val="Hyperlink"/>
            <w:noProof/>
          </w:rPr>
          <w:t>Tabel 3</w:t>
        </w:r>
        <w:r w:rsidRPr="00D25AC3">
          <w:rPr>
            <w:rStyle w:val="Hyperlink"/>
            <w:noProof/>
          </w:rPr>
          <w:noBreakHyphen/>
          <w:t>1 Perbandingan Aplikasi Sejenis</w:t>
        </w:r>
        <w:r>
          <w:rPr>
            <w:noProof/>
            <w:webHidden/>
          </w:rPr>
          <w:tab/>
        </w:r>
        <w:r>
          <w:rPr>
            <w:noProof/>
            <w:webHidden/>
          </w:rPr>
          <w:fldChar w:fldCharType="begin"/>
        </w:r>
        <w:r>
          <w:rPr>
            <w:noProof/>
            <w:webHidden/>
          </w:rPr>
          <w:instrText xml:space="preserve"> PAGEREF _Toc107670077 \h </w:instrText>
        </w:r>
        <w:r>
          <w:rPr>
            <w:noProof/>
            <w:webHidden/>
          </w:rPr>
        </w:r>
        <w:r>
          <w:rPr>
            <w:noProof/>
            <w:webHidden/>
          </w:rPr>
          <w:fldChar w:fldCharType="separate"/>
        </w:r>
        <w:r>
          <w:rPr>
            <w:noProof/>
            <w:webHidden/>
          </w:rPr>
          <w:t>25</w:t>
        </w:r>
        <w:r>
          <w:rPr>
            <w:noProof/>
            <w:webHidden/>
          </w:rPr>
          <w:fldChar w:fldCharType="end"/>
        </w:r>
      </w:hyperlink>
    </w:p>
    <w:p w14:paraId="6285B336" w14:textId="77EBD895"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8" w:history="1">
        <w:r w:rsidRPr="00D25AC3">
          <w:rPr>
            <w:rStyle w:val="Hyperlink"/>
            <w:noProof/>
          </w:rPr>
          <w:t>Tabel 3</w:t>
        </w:r>
        <w:r w:rsidRPr="00D25AC3">
          <w:rPr>
            <w:rStyle w:val="Hyperlink"/>
            <w:noProof/>
          </w:rPr>
          <w:noBreakHyphen/>
          <w:t>2 Kelemahan sistem berjalan dan usulan perbaikan</w:t>
        </w:r>
        <w:r>
          <w:rPr>
            <w:noProof/>
            <w:webHidden/>
          </w:rPr>
          <w:tab/>
        </w:r>
        <w:r>
          <w:rPr>
            <w:noProof/>
            <w:webHidden/>
          </w:rPr>
          <w:fldChar w:fldCharType="begin"/>
        </w:r>
        <w:r>
          <w:rPr>
            <w:noProof/>
            <w:webHidden/>
          </w:rPr>
          <w:instrText xml:space="preserve"> PAGEREF _Toc107670078 \h </w:instrText>
        </w:r>
        <w:r>
          <w:rPr>
            <w:noProof/>
            <w:webHidden/>
          </w:rPr>
        </w:r>
        <w:r>
          <w:rPr>
            <w:noProof/>
            <w:webHidden/>
          </w:rPr>
          <w:fldChar w:fldCharType="separate"/>
        </w:r>
        <w:r>
          <w:rPr>
            <w:noProof/>
            <w:webHidden/>
          </w:rPr>
          <w:t>26</w:t>
        </w:r>
        <w:r>
          <w:rPr>
            <w:noProof/>
            <w:webHidden/>
          </w:rPr>
          <w:fldChar w:fldCharType="end"/>
        </w:r>
      </w:hyperlink>
    </w:p>
    <w:p w14:paraId="3E38FB14" w14:textId="6798D574"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79" w:history="1">
        <w:r w:rsidRPr="00D25AC3">
          <w:rPr>
            <w:rStyle w:val="Hyperlink"/>
            <w:noProof/>
          </w:rPr>
          <w:t>Tabel 3</w:t>
        </w:r>
        <w:r w:rsidRPr="00D25AC3">
          <w:rPr>
            <w:rStyle w:val="Hyperlink"/>
            <w:noProof/>
          </w:rPr>
          <w:noBreakHyphen/>
          <w:t>3 Analisis Fungsionalitas</w:t>
        </w:r>
        <w:r>
          <w:rPr>
            <w:noProof/>
            <w:webHidden/>
          </w:rPr>
          <w:tab/>
        </w:r>
        <w:r>
          <w:rPr>
            <w:noProof/>
            <w:webHidden/>
          </w:rPr>
          <w:fldChar w:fldCharType="begin"/>
        </w:r>
        <w:r>
          <w:rPr>
            <w:noProof/>
            <w:webHidden/>
          </w:rPr>
          <w:instrText xml:space="preserve"> PAGEREF _Toc107670079 \h </w:instrText>
        </w:r>
        <w:r>
          <w:rPr>
            <w:noProof/>
            <w:webHidden/>
          </w:rPr>
        </w:r>
        <w:r>
          <w:rPr>
            <w:noProof/>
            <w:webHidden/>
          </w:rPr>
          <w:fldChar w:fldCharType="separate"/>
        </w:r>
        <w:r>
          <w:rPr>
            <w:noProof/>
            <w:webHidden/>
          </w:rPr>
          <w:t>29</w:t>
        </w:r>
        <w:r>
          <w:rPr>
            <w:noProof/>
            <w:webHidden/>
          </w:rPr>
          <w:fldChar w:fldCharType="end"/>
        </w:r>
      </w:hyperlink>
    </w:p>
    <w:p w14:paraId="2B050DA7" w14:textId="47234A5F"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0" w:history="1">
        <w:r w:rsidRPr="00D25AC3">
          <w:rPr>
            <w:rStyle w:val="Hyperlink"/>
            <w:noProof/>
          </w:rPr>
          <w:t>Tabel 3</w:t>
        </w:r>
        <w:r w:rsidRPr="00D25AC3">
          <w:rPr>
            <w:rStyle w:val="Hyperlink"/>
            <w:noProof/>
          </w:rPr>
          <w:noBreakHyphen/>
          <w:t>4 Analisis Pengguna</w:t>
        </w:r>
        <w:r>
          <w:rPr>
            <w:noProof/>
            <w:webHidden/>
          </w:rPr>
          <w:tab/>
        </w:r>
        <w:r>
          <w:rPr>
            <w:noProof/>
            <w:webHidden/>
          </w:rPr>
          <w:fldChar w:fldCharType="begin"/>
        </w:r>
        <w:r>
          <w:rPr>
            <w:noProof/>
            <w:webHidden/>
          </w:rPr>
          <w:instrText xml:space="preserve"> PAGEREF _Toc107670080 \h </w:instrText>
        </w:r>
        <w:r>
          <w:rPr>
            <w:noProof/>
            <w:webHidden/>
          </w:rPr>
        </w:r>
        <w:r>
          <w:rPr>
            <w:noProof/>
            <w:webHidden/>
          </w:rPr>
          <w:fldChar w:fldCharType="separate"/>
        </w:r>
        <w:r>
          <w:rPr>
            <w:noProof/>
            <w:webHidden/>
          </w:rPr>
          <w:t>30</w:t>
        </w:r>
        <w:r>
          <w:rPr>
            <w:noProof/>
            <w:webHidden/>
          </w:rPr>
          <w:fldChar w:fldCharType="end"/>
        </w:r>
      </w:hyperlink>
    </w:p>
    <w:p w14:paraId="7BE97BE8" w14:textId="093FECB1"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1" w:history="1">
        <w:r w:rsidRPr="00D25AC3">
          <w:rPr>
            <w:rStyle w:val="Hyperlink"/>
            <w:noProof/>
          </w:rPr>
          <w:t>Tabel 3</w:t>
        </w:r>
        <w:r w:rsidRPr="00D25AC3">
          <w:rPr>
            <w:rStyle w:val="Hyperlink"/>
            <w:noProof/>
          </w:rPr>
          <w:noBreakHyphen/>
          <w:t>5 Hardware dan Software Pengembangan Sistem</w:t>
        </w:r>
        <w:r>
          <w:rPr>
            <w:noProof/>
            <w:webHidden/>
          </w:rPr>
          <w:tab/>
        </w:r>
        <w:r>
          <w:rPr>
            <w:noProof/>
            <w:webHidden/>
          </w:rPr>
          <w:fldChar w:fldCharType="begin"/>
        </w:r>
        <w:r>
          <w:rPr>
            <w:noProof/>
            <w:webHidden/>
          </w:rPr>
          <w:instrText xml:space="preserve"> PAGEREF _Toc107670081 \h </w:instrText>
        </w:r>
        <w:r>
          <w:rPr>
            <w:noProof/>
            <w:webHidden/>
          </w:rPr>
        </w:r>
        <w:r>
          <w:rPr>
            <w:noProof/>
            <w:webHidden/>
          </w:rPr>
          <w:fldChar w:fldCharType="separate"/>
        </w:r>
        <w:r>
          <w:rPr>
            <w:noProof/>
            <w:webHidden/>
          </w:rPr>
          <w:t>31</w:t>
        </w:r>
        <w:r>
          <w:rPr>
            <w:noProof/>
            <w:webHidden/>
          </w:rPr>
          <w:fldChar w:fldCharType="end"/>
        </w:r>
      </w:hyperlink>
    </w:p>
    <w:p w14:paraId="474374FB" w14:textId="03807D79"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2" w:history="1">
        <w:r w:rsidRPr="00D25AC3">
          <w:rPr>
            <w:rStyle w:val="Hyperlink"/>
            <w:noProof/>
          </w:rPr>
          <w:t>Tabel 3</w:t>
        </w:r>
        <w:r w:rsidRPr="00D25AC3">
          <w:rPr>
            <w:rStyle w:val="Hyperlink"/>
            <w:noProof/>
          </w:rPr>
          <w:noBreakHyphen/>
          <w:t>6 Hardware dan Software Implementasi Sistem</w:t>
        </w:r>
        <w:r>
          <w:rPr>
            <w:noProof/>
            <w:webHidden/>
          </w:rPr>
          <w:tab/>
        </w:r>
        <w:r>
          <w:rPr>
            <w:noProof/>
            <w:webHidden/>
          </w:rPr>
          <w:fldChar w:fldCharType="begin"/>
        </w:r>
        <w:r>
          <w:rPr>
            <w:noProof/>
            <w:webHidden/>
          </w:rPr>
          <w:instrText xml:space="preserve"> PAGEREF _Toc107670082 \h </w:instrText>
        </w:r>
        <w:r>
          <w:rPr>
            <w:noProof/>
            <w:webHidden/>
          </w:rPr>
        </w:r>
        <w:r>
          <w:rPr>
            <w:noProof/>
            <w:webHidden/>
          </w:rPr>
          <w:fldChar w:fldCharType="separate"/>
        </w:r>
        <w:r>
          <w:rPr>
            <w:noProof/>
            <w:webHidden/>
          </w:rPr>
          <w:t>32</w:t>
        </w:r>
        <w:r>
          <w:rPr>
            <w:noProof/>
            <w:webHidden/>
          </w:rPr>
          <w:fldChar w:fldCharType="end"/>
        </w:r>
      </w:hyperlink>
    </w:p>
    <w:p w14:paraId="01EBAB36" w14:textId="679310AD"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3" w:history="1">
        <w:r w:rsidRPr="00D25AC3">
          <w:rPr>
            <w:rStyle w:val="Hyperlink"/>
            <w:noProof/>
          </w:rPr>
          <w:t>Tabel 3</w:t>
        </w:r>
        <w:r w:rsidRPr="00D25AC3">
          <w:rPr>
            <w:rStyle w:val="Hyperlink"/>
            <w:noProof/>
          </w:rPr>
          <w:noBreakHyphen/>
          <w:t>7 Skenario Registrasi</w:t>
        </w:r>
        <w:r>
          <w:rPr>
            <w:noProof/>
            <w:webHidden/>
          </w:rPr>
          <w:tab/>
        </w:r>
        <w:r>
          <w:rPr>
            <w:noProof/>
            <w:webHidden/>
          </w:rPr>
          <w:fldChar w:fldCharType="begin"/>
        </w:r>
        <w:r>
          <w:rPr>
            <w:noProof/>
            <w:webHidden/>
          </w:rPr>
          <w:instrText xml:space="preserve"> PAGEREF _Toc107670083 \h </w:instrText>
        </w:r>
        <w:r>
          <w:rPr>
            <w:noProof/>
            <w:webHidden/>
          </w:rPr>
        </w:r>
        <w:r>
          <w:rPr>
            <w:noProof/>
            <w:webHidden/>
          </w:rPr>
          <w:fldChar w:fldCharType="separate"/>
        </w:r>
        <w:r>
          <w:rPr>
            <w:noProof/>
            <w:webHidden/>
          </w:rPr>
          <w:t>34</w:t>
        </w:r>
        <w:r>
          <w:rPr>
            <w:noProof/>
            <w:webHidden/>
          </w:rPr>
          <w:fldChar w:fldCharType="end"/>
        </w:r>
      </w:hyperlink>
    </w:p>
    <w:p w14:paraId="4913EAEB" w14:textId="42F62A1A"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4" w:history="1">
        <w:r w:rsidRPr="00D25AC3">
          <w:rPr>
            <w:rStyle w:val="Hyperlink"/>
            <w:noProof/>
          </w:rPr>
          <w:t>Tabel 3</w:t>
        </w:r>
        <w:r w:rsidRPr="00D25AC3">
          <w:rPr>
            <w:rStyle w:val="Hyperlink"/>
            <w:noProof/>
          </w:rPr>
          <w:noBreakHyphen/>
          <w:t>8 Skenario Login</w:t>
        </w:r>
        <w:r>
          <w:rPr>
            <w:noProof/>
            <w:webHidden/>
          </w:rPr>
          <w:tab/>
        </w:r>
        <w:r>
          <w:rPr>
            <w:noProof/>
            <w:webHidden/>
          </w:rPr>
          <w:fldChar w:fldCharType="begin"/>
        </w:r>
        <w:r>
          <w:rPr>
            <w:noProof/>
            <w:webHidden/>
          </w:rPr>
          <w:instrText xml:space="preserve"> PAGEREF _Toc107670084 \h </w:instrText>
        </w:r>
        <w:r>
          <w:rPr>
            <w:noProof/>
            <w:webHidden/>
          </w:rPr>
        </w:r>
        <w:r>
          <w:rPr>
            <w:noProof/>
            <w:webHidden/>
          </w:rPr>
          <w:fldChar w:fldCharType="separate"/>
        </w:r>
        <w:r>
          <w:rPr>
            <w:noProof/>
            <w:webHidden/>
          </w:rPr>
          <w:t>35</w:t>
        </w:r>
        <w:r>
          <w:rPr>
            <w:noProof/>
            <w:webHidden/>
          </w:rPr>
          <w:fldChar w:fldCharType="end"/>
        </w:r>
      </w:hyperlink>
    </w:p>
    <w:p w14:paraId="1C280AF9" w14:textId="51B0E320"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5" w:history="1">
        <w:r w:rsidRPr="00D25AC3">
          <w:rPr>
            <w:rStyle w:val="Hyperlink"/>
            <w:noProof/>
          </w:rPr>
          <w:t>Tabel 3</w:t>
        </w:r>
        <w:r w:rsidRPr="00D25AC3">
          <w:rPr>
            <w:rStyle w:val="Hyperlink"/>
            <w:noProof/>
          </w:rPr>
          <w:noBreakHyphen/>
          <w:t>9 Skenario Kelola Pengaduan</w:t>
        </w:r>
        <w:r>
          <w:rPr>
            <w:noProof/>
            <w:webHidden/>
          </w:rPr>
          <w:tab/>
        </w:r>
        <w:r>
          <w:rPr>
            <w:noProof/>
            <w:webHidden/>
          </w:rPr>
          <w:fldChar w:fldCharType="begin"/>
        </w:r>
        <w:r>
          <w:rPr>
            <w:noProof/>
            <w:webHidden/>
          </w:rPr>
          <w:instrText xml:space="preserve"> PAGEREF _Toc107670085 \h </w:instrText>
        </w:r>
        <w:r>
          <w:rPr>
            <w:noProof/>
            <w:webHidden/>
          </w:rPr>
        </w:r>
        <w:r>
          <w:rPr>
            <w:noProof/>
            <w:webHidden/>
          </w:rPr>
          <w:fldChar w:fldCharType="separate"/>
        </w:r>
        <w:r>
          <w:rPr>
            <w:noProof/>
            <w:webHidden/>
          </w:rPr>
          <w:t>37</w:t>
        </w:r>
        <w:r>
          <w:rPr>
            <w:noProof/>
            <w:webHidden/>
          </w:rPr>
          <w:fldChar w:fldCharType="end"/>
        </w:r>
      </w:hyperlink>
    </w:p>
    <w:p w14:paraId="4739B585" w14:textId="18353104"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6" w:history="1">
        <w:r w:rsidRPr="00D25AC3">
          <w:rPr>
            <w:rStyle w:val="Hyperlink"/>
            <w:noProof/>
          </w:rPr>
          <w:t>Tabel 3</w:t>
        </w:r>
        <w:r w:rsidRPr="00D25AC3">
          <w:rPr>
            <w:rStyle w:val="Hyperlink"/>
            <w:noProof/>
          </w:rPr>
          <w:noBreakHyphen/>
          <w:t>10 Skenario Tanggapan Pengaduan</w:t>
        </w:r>
        <w:r>
          <w:rPr>
            <w:noProof/>
            <w:webHidden/>
          </w:rPr>
          <w:tab/>
        </w:r>
        <w:r>
          <w:rPr>
            <w:noProof/>
            <w:webHidden/>
          </w:rPr>
          <w:fldChar w:fldCharType="begin"/>
        </w:r>
        <w:r>
          <w:rPr>
            <w:noProof/>
            <w:webHidden/>
          </w:rPr>
          <w:instrText xml:space="preserve"> PAGEREF _Toc107670086 \h </w:instrText>
        </w:r>
        <w:r>
          <w:rPr>
            <w:noProof/>
            <w:webHidden/>
          </w:rPr>
        </w:r>
        <w:r>
          <w:rPr>
            <w:noProof/>
            <w:webHidden/>
          </w:rPr>
          <w:fldChar w:fldCharType="separate"/>
        </w:r>
        <w:r>
          <w:rPr>
            <w:noProof/>
            <w:webHidden/>
          </w:rPr>
          <w:t>40</w:t>
        </w:r>
        <w:r>
          <w:rPr>
            <w:noProof/>
            <w:webHidden/>
          </w:rPr>
          <w:fldChar w:fldCharType="end"/>
        </w:r>
      </w:hyperlink>
    </w:p>
    <w:p w14:paraId="0BF5789A" w14:textId="31108646"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7" w:history="1">
        <w:r w:rsidRPr="00D25AC3">
          <w:rPr>
            <w:rStyle w:val="Hyperlink"/>
            <w:noProof/>
          </w:rPr>
          <w:t>Tabel 4</w:t>
        </w:r>
        <w:r w:rsidRPr="00D25AC3">
          <w:rPr>
            <w:rStyle w:val="Hyperlink"/>
            <w:noProof/>
          </w:rPr>
          <w:noBreakHyphen/>
          <w:t>1 Skenario Pengujian</w:t>
        </w:r>
        <w:r>
          <w:rPr>
            <w:noProof/>
            <w:webHidden/>
          </w:rPr>
          <w:tab/>
        </w:r>
        <w:r>
          <w:rPr>
            <w:noProof/>
            <w:webHidden/>
          </w:rPr>
          <w:fldChar w:fldCharType="begin"/>
        </w:r>
        <w:r>
          <w:rPr>
            <w:noProof/>
            <w:webHidden/>
          </w:rPr>
          <w:instrText xml:space="preserve"> PAGEREF _Toc107670087 \h </w:instrText>
        </w:r>
        <w:r>
          <w:rPr>
            <w:noProof/>
            <w:webHidden/>
          </w:rPr>
        </w:r>
        <w:r>
          <w:rPr>
            <w:noProof/>
            <w:webHidden/>
          </w:rPr>
          <w:fldChar w:fldCharType="separate"/>
        </w:r>
        <w:r>
          <w:rPr>
            <w:noProof/>
            <w:webHidden/>
          </w:rPr>
          <w:t>67</w:t>
        </w:r>
        <w:r>
          <w:rPr>
            <w:noProof/>
            <w:webHidden/>
          </w:rPr>
          <w:fldChar w:fldCharType="end"/>
        </w:r>
      </w:hyperlink>
    </w:p>
    <w:p w14:paraId="36139A47" w14:textId="632051C8" w:rsidR="00C019CB" w:rsidRPr="00E400FC" w:rsidRDefault="00C019CB" w:rsidP="00D6670E">
      <w:r w:rsidRPr="00E400FC">
        <w:fldChar w:fldCharType="end"/>
      </w:r>
    </w:p>
    <w:p w14:paraId="29125795" w14:textId="77777777" w:rsidR="00C019CB" w:rsidRPr="00E400FC" w:rsidRDefault="00C019CB" w:rsidP="00D6670E">
      <w:pPr>
        <w:sectPr w:rsidR="00C019CB" w:rsidRPr="00E400FC" w:rsidSect="005A57C8">
          <w:footerReference w:type="default" r:id="rId17"/>
          <w:pgSz w:w="11907" w:h="16839" w:code="9"/>
          <w:pgMar w:top="2433" w:right="1440" w:bottom="1440" w:left="1440" w:header="720" w:footer="720" w:gutter="0"/>
          <w:pgNumType w:fmt="lowerRoman"/>
          <w:cols w:space="720"/>
          <w:docGrid w:linePitch="360"/>
        </w:sectPr>
      </w:pPr>
    </w:p>
    <w:p w14:paraId="3FB6B50A" w14:textId="50432786" w:rsidR="00C019CB" w:rsidRPr="00E400FC" w:rsidRDefault="00C019CB" w:rsidP="00782655">
      <w:pPr>
        <w:pStyle w:val="Heading1"/>
        <w:numPr>
          <w:ilvl w:val="0"/>
          <w:numId w:val="0"/>
        </w:numPr>
        <w:ind w:left="432"/>
      </w:pPr>
      <w:bookmarkStart w:id="18" w:name="_Toc309925406"/>
      <w:bookmarkStart w:id="19" w:name="_Toc375645923"/>
      <w:bookmarkStart w:id="20" w:name="_Toc107669991"/>
      <w:r w:rsidRPr="00E400FC">
        <w:lastRenderedPageBreak/>
        <w:t>DAFTAR LAMPIRAN</w:t>
      </w:r>
      <w:bookmarkEnd w:id="18"/>
      <w:bookmarkEnd w:id="19"/>
      <w:bookmarkEnd w:id="20"/>
    </w:p>
    <w:p w14:paraId="26E0A0E5" w14:textId="129C39FF" w:rsidR="00836A84" w:rsidRDefault="00C019CB">
      <w:pPr>
        <w:pStyle w:val="TableofFigures"/>
        <w:tabs>
          <w:tab w:val="right" w:leader="dot" w:pos="9017"/>
        </w:tabs>
        <w:rPr>
          <w:rFonts w:asciiTheme="minorHAnsi" w:eastAsiaTheme="minorEastAsia" w:hAnsiTheme="minorHAnsi" w:cstheme="minorBidi"/>
          <w:noProof/>
          <w:lang w:eastAsia="id-ID"/>
        </w:rPr>
      </w:pPr>
      <w:r w:rsidRPr="00E400FC">
        <w:fldChar w:fldCharType="begin"/>
      </w:r>
      <w:r w:rsidRPr="00E400FC">
        <w:instrText xml:space="preserve"> TOC \h \z \c "Lampiran" </w:instrText>
      </w:r>
      <w:r w:rsidRPr="00E400FC">
        <w:fldChar w:fldCharType="separate"/>
      </w:r>
      <w:hyperlink w:anchor="_Toc107670088" w:history="1">
        <w:r w:rsidR="00836A84" w:rsidRPr="003265A1">
          <w:rPr>
            <w:rStyle w:val="Hyperlink"/>
            <w:noProof/>
          </w:rPr>
          <w:t>Lampiran 1  Notulensi Rapat DJKN-Universitas Telkom (3-3-2021)</w:t>
        </w:r>
        <w:r w:rsidR="00836A84">
          <w:rPr>
            <w:noProof/>
            <w:webHidden/>
          </w:rPr>
          <w:tab/>
        </w:r>
        <w:r w:rsidR="00836A84">
          <w:rPr>
            <w:noProof/>
            <w:webHidden/>
          </w:rPr>
          <w:fldChar w:fldCharType="begin"/>
        </w:r>
        <w:r w:rsidR="00836A84">
          <w:rPr>
            <w:noProof/>
            <w:webHidden/>
          </w:rPr>
          <w:instrText xml:space="preserve"> PAGEREF _Toc107670088 \h </w:instrText>
        </w:r>
        <w:r w:rsidR="00836A84">
          <w:rPr>
            <w:noProof/>
            <w:webHidden/>
          </w:rPr>
        </w:r>
        <w:r w:rsidR="00836A84">
          <w:rPr>
            <w:noProof/>
            <w:webHidden/>
          </w:rPr>
          <w:fldChar w:fldCharType="separate"/>
        </w:r>
        <w:r w:rsidR="00836A84">
          <w:rPr>
            <w:noProof/>
            <w:webHidden/>
          </w:rPr>
          <w:t>78</w:t>
        </w:r>
        <w:r w:rsidR="00836A84">
          <w:rPr>
            <w:noProof/>
            <w:webHidden/>
          </w:rPr>
          <w:fldChar w:fldCharType="end"/>
        </w:r>
      </w:hyperlink>
    </w:p>
    <w:p w14:paraId="128936F4" w14:textId="6E2EE41D"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89" w:history="1">
        <w:r w:rsidRPr="003265A1">
          <w:rPr>
            <w:rStyle w:val="Hyperlink"/>
            <w:noProof/>
          </w:rPr>
          <w:t>Lampiran 2  Notulensi Rapat DJKN-Universitas Telkom (22-4-2021)</w:t>
        </w:r>
        <w:r>
          <w:rPr>
            <w:noProof/>
            <w:webHidden/>
          </w:rPr>
          <w:tab/>
        </w:r>
        <w:r>
          <w:rPr>
            <w:noProof/>
            <w:webHidden/>
          </w:rPr>
          <w:fldChar w:fldCharType="begin"/>
        </w:r>
        <w:r>
          <w:rPr>
            <w:noProof/>
            <w:webHidden/>
          </w:rPr>
          <w:instrText xml:space="preserve"> PAGEREF _Toc107670089 \h </w:instrText>
        </w:r>
        <w:r>
          <w:rPr>
            <w:noProof/>
            <w:webHidden/>
          </w:rPr>
        </w:r>
        <w:r>
          <w:rPr>
            <w:noProof/>
            <w:webHidden/>
          </w:rPr>
          <w:fldChar w:fldCharType="separate"/>
        </w:r>
        <w:r>
          <w:rPr>
            <w:noProof/>
            <w:webHidden/>
          </w:rPr>
          <w:t>81</w:t>
        </w:r>
        <w:r>
          <w:rPr>
            <w:noProof/>
            <w:webHidden/>
          </w:rPr>
          <w:fldChar w:fldCharType="end"/>
        </w:r>
      </w:hyperlink>
    </w:p>
    <w:p w14:paraId="350DE63D" w14:textId="12C1BEDB" w:rsidR="00836A84" w:rsidRDefault="00836A84">
      <w:pPr>
        <w:pStyle w:val="TableofFigures"/>
        <w:tabs>
          <w:tab w:val="right" w:leader="dot" w:pos="9017"/>
        </w:tabs>
        <w:rPr>
          <w:rFonts w:asciiTheme="minorHAnsi" w:eastAsiaTheme="minorEastAsia" w:hAnsiTheme="minorHAnsi" w:cstheme="minorBidi"/>
          <w:noProof/>
          <w:lang w:eastAsia="id-ID"/>
        </w:rPr>
      </w:pPr>
      <w:hyperlink w:anchor="_Toc107670090" w:history="1">
        <w:r w:rsidRPr="003265A1">
          <w:rPr>
            <w:rStyle w:val="Hyperlink"/>
            <w:noProof/>
          </w:rPr>
          <w:t>Lampiran 3 ERD Aplikasi Landing Page Kanwil DJKN Jawa Barat</w:t>
        </w:r>
        <w:r>
          <w:rPr>
            <w:noProof/>
            <w:webHidden/>
          </w:rPr>
          <w:tab/>
        </w:r>
        <w:r>
          <w:rPr>
            <w:noProof/>
            <w:webHidden/>
          </w:rPr>
          <w:fldChar w:fldCharType="begin"/>
        </w:r>
        <w:r>
          <w:rPr>
            <w:noProof/>
            <w:webHidden/>
          </w:rPr>
          <w:instrText xml:space="preserve"> PAGEREF _Toc107670090 \h </w:instrText>
        </w:r>
        <w:r>
          <w:rPr>
            <w:noProof/>
            <w:webHidden/>
          </w:rPr>
        </w:r>
        <w:r>
          <w:rPr>
            <w:noProof/>
            <w:webHidden/>
          </w:rPr>
          <w:fldChar w:fldCharType="separate"/>
        </w:r>
        <w:r>
          <w:rPr>
            <w:noProof/>
            <w:webHidden/>
          </w:rPr>
          <w:t>82</w:t>
        </w:r>
        <w:r>
          <w:rPr>
            <w:noProof/>
            <w:webHidden/>
          </w:rPr>
          <w:fldChar w:fldCharType="end"/>
        </w:r>
      </w:hyperlink>
    </w:p>
    <w:p w14:paraId="38DD9282" w14:textId="71468374" w:rsidR="00C019CB" w:rsidRPr="00E400FC" w:rsidRDefault="00C019CB" w:rsidP="00D6670E">
      <w:r w:rsidRPr="00E400FC">
        <w:fldChar w:fldCharType="end"/>
      </w:r>
    </w:p>
    <w:p w14:paraId="274A6105" w14:textId="77777777" w:rsidR="00C019CB" w:rsidRPr="00E400FC" w:rsidRDefault="00C019CB" w:rsidP="00D6670E"/>
    <w:p w14:paraId="6B78B47C" w14:textId="77777777" w:rsidR="00C019CB" w:rsidRPr="00E400FC" w:rsidRDefault="00C019CB" w:rsidP="00D6670E"/>
    <w:p w14:paraId="10B0F7AE" w14:textId="77777777" w:rsidR="00C019CB" w:rsidRPr="00E400FC" w:rsidRDefault="00C019CB" w:rsidP="00D6670E"/>
    <w:p w14:paraId="701A80C9" w14:textId="77777777" w:rsidR="00C019CB" w:rsidRPr="00E400FC" w:rsidRDefault="00C019CB" w:rsidP="00D6670E">
      <w:pPr>
        <w:sectPr w:rsidR="00C019CB" w:rsidRPr="00E400FC" w:rsidSect="00886A2A">
          <w:headerReference w:type="default" r:id="rId18"/>
          <w:footerReference w:type="default" r:id="rId19"/>
          <w:pgSz w:w="11907" w:h="16839" w:code="9"/>
          <w:pgMar w:top="2436" w:right="1440" w:bottom="1440" w:left="1440" w:header="720" w:footer="720" w:gutter="0"/>
          <w:pgNumType w:fmt="lowerRoman"/>
          <w:cols w:space="720"/>
          <w:docGrid w:linePitch="360"/>
        </w:sectPr>
      </w:pPr>
    </w:p>
    <w:p w14:paraId="43CB9029" w14:textId="52136EF0" w:rsidR="00C019CB" w:rsidRPr="00E400FC" w:rsidRDefault="00C019CB" w:rsidP="00782655">
      <w:pPr>
        <w:pStyle w:val="Heading1"/>
      </w:pPr>
      <w:bookmarkStart w:id="21" w:name="_Toc309925407"/>
      <w:bookmarkStart w:id="22" w:name="_Toc375645924"/>
      <w:bookmarkStart w:id="23" w:name="_Toc107669992"/>
      <w:r w:rsidRPr="00E400FC">
        <w:lastRenderedPageBreak/>
        <w:t>BAB 1</w:t>
      </w:r>
      <w:r w:rsidRPr="00E400FC">
        <w:br/>
        <w:t>PENDAHULUAN</w:t>
      </w:r>
      <w:bookmarkEnd w:id="21"/>
      <w:bookmarkEnd w:id="22"/>
      <w:bookmarkEnd w:id="23"/>
    </w:p>
    <w:p w14:paraId="73665985" w14:textId="290C952D" w:rsidR="00C019CB" w:rsidRPr="00E400FC" w:rsidRDefault="00C019CB" w:rsidP="00D6670E">
      <w:pPr>
        <w:pStyle w:val="Heading2"/>
      </w:pPr>
      <w:bookmarkStart w:id="24" w:name="_Toc107669993"/>
      <w:r w:rsidRPr="00E400FC">
        <w:t>Latar Belakang</w:t>
      </w:r>
      <w:bookmarkEnd w:id="24"/>
    </w:p>
    <w:p w14:paraId="38854159" w14:textId="5CA57E11" w:rsidR="00C019CB" w:rsidRPr="00E400FC" w:rsidRDefault="00583DAC" w:rsidP="004C0004">
      <w:r w:rsidRPr="00E400FC">
        <w:t xml:space="preserve">Kantor Pelayanan Kekayaan Negara Dan Lelang (KPKNL) adalah </w:t>
      </w:r>
      <w:r w:rsidR="00C019CB" w:rsidRPr="00E400FC">
        <w:t xml:space="preserve">instansi </w:t>
      </w:r>
      <w:r w:rsidR="004C0004" w:rsidRPr="00E400FC">
        <w:t xml:space="preserve">vertikal Direktorat Jenderal Kekayaan Negara </w:t>
      </w:r>
      <w:r w:rsidR="00854068" w:rsidRPr="00E400FC">
        <w:t xml:space="preserve">(DJKN) </w:t>
      </w:r>
      <w:r w:rsidR="004C0004" w:rsidRPr="00E400FC">
        <w:t>yang berada di bawah dan bertanggung jawab langsung kepada Kepala Kantor Wilayah dan mempunyai tugas di bidang pelayanan kekayaan negara, piutang negara, penilaian, dan lelang</w:t>
      </w:r>
      <w:r w:rsidR="00C019CB" w:rsidRPr="00E400FC">
        <w:t xml:space="preserve">. </w:t>
      </w:r>
      <w:r w:rsidR="004C0004" w:rsidRPr="00E400FC">
        <w:t xml:space="preserve">KPKNL Bandung mulai </w:t>
      </w:r>
      <w:r w:rsidR="00C019CB" w:rsidRPr="00E400FC">
        <w:t>melakukan digitalisasi untuk melaksanakan tugas dan fungsinya.</w:t>
      </w:r>
      <w:r w:rsidR="00DB4081" w:rsidRPr="00E400FC">
        <w:t xml:space="preserve"> </w:t>
      </w:r>
      <w:r w:rsidR="00173A97" w:rsidRPr="00E400FC">
        <w:t xml:space="preserve">KPKNL Bandung </w:t>
      </w:r>
      <w:r w:rsidR="00DB4081" w:rsidRPr="00E400FC">
        <w:t xml:space="preserve">juga </w:t>
      </w:r>
      <w:r w:rsidR="00173A97" w:rsidRPr="00E400FC">
        <w:t xml:space="preserve">ingin meningkatkan kualitas </w:t>
      </w:r>
      <w:r w:rsidR="00C019CB" w:rsidRPr="00E400FC">
        <w:t xml:space="preserve">pelayanan publik. Maka dari itu pengaduan </w:t>
      </w:r>
      <w:r w:rsidR="00C019CB" w:rsidRPr="00E400FC">
        <w:rPr>
          <w:i/>
          <w:iCs/>
        </w:rPr>
        <w:t>online</w:t>
      </w:r>
      <w:r w:rsidR="00C019CB" w:rsidRPr="00E400FC">
        <w:t xml:space="preserve"> dibutuhkan untuk menerima keluhan dari masyarakat agar pelayanan yang baik bisa dicapai.</w:t>
      </w:r>
    </w:p>
    <w:p w14:paraId="6B28BAE3" w14:textId="307B6749" w:rsidR="00C019CB" w:rsidRPr="00E400FC" w:rsidRDefault="00C019CB" w:rsidP="00D6670E">
      <w:r w:rsidRPr="00E400FC">
        <w:t xml:space="preserve">Berdasarkan </w:t>
      </w:r>
      <w:r w:rsidRPr="00E400FC">
        <w:rPr>
          <w:i/>
          <w:iCs/>
        </w:rPr>
        <w:t xml:space="preserve">user requirement </w:t>
      </w:r>
      <w:r w:rsidR="00D40B6A" w:rsidRPr="00E400FC">
        <w:t xml:space="preserve">dari </w:t>
      </w:r>
      <w:r w:rsidRPr="00E400FC">
        <w:t>Kan</w:t>
      </w:r>
      <w:r w:rsidR="00255674" w:rsidRPr="00E400FC">
        <w:t>tor W</w:t>
      </w:r>
      <w:r w:rsidRPr="00E400FC">
        <w:t>il</w:t>
      </w:r>
      <w:r w:rsidR="00255674" w:rsidRPr="00E400FC">
        <w:t>ayah</w:t>
      </w:r>
      <w:r w:rsidRPr="00E400FC">
        <w:t xml:space="preserve"> DJKN Jawa Barat </w:t>
      </w:r>
      <w:r w:rsidR="00D40B6A" w:rsidRPr="00E400FC">
        <w:t>di</w:t>
      </w:r>
      <w:r w:rsidRPr="00E400FC">
        <w:t xml:space="preserve">butuhkan aplikasi yang </w:t>
      </w:r>
      <w:r w:rsidR="00D40B6A" w:rsidRPr="00E400FC">
        <w:t>dapat digunakan oleh masyarakat dalam menyampaikan pengaduan</w:t>
      </w:r>
      <w:r w:rsidR="00F13104" w:rsidRPr="00E400FC">
        <w:t xml:space="preserve"> </w:t>
      </w:r>
      <w:r w:rsidR="00D40B6A" w:rsidRPr="00E400FC">
        <w:t xml:space="preserve">secara </w:t>
      </w:r>
      <w:r w:rsidR="00D40B6A" w:rsidRPr="00E400FC">
        <w:rPr>
          <w:i/>
          <w:iCs/>
        </w:rPr>
        <w:t xml:space="preserve">online </w:t>
      </w:r>
      <w:r w:rsidR="00006202" w:rsidRPr="00E400FC">
        <w:t xml:space="preserve">ke KPKNL Bandung </w:t>
      </w:r>
      <w:r w:rsidR="00D40B6A" w:rsidRPr="00E400FC">
        <w:t xml:space="preserve">perihal </w:t>
      </w:r>
      <w:r w:rsidR="00D72299" w:rsidRPr="00E400FC">
        <w:t>layanan</w:t>
      </w:r>
      <w:r w:rsidR="00EC4EE2" w:rsidRPr="00E400FC">
        <w:t xml:space="preserve"> yang diberikan</w:t>
      </w:r>
      <w:r w:rsidRPr="00E400FC">
        <w:t xml:space="preserve">. </w:t>
      </w:r>
      <w:r w:rsidR="00D40B6A" w:rsidRPr="00E400FC">
        <w:t xml:space="preserve">Juga memfasilitasi unit </w:t>
      </w:r>
      <w:r w:rsidR="00ED66BE" w:rsidRPr="00E400FC">
        <w:t xml:space="preserve">pelayanan </w:t>
      </w:r>
      <w:r w:rsidR="00D40B6A" w:rsidRPr="00E400FC">
        <w:t xml:space="preserve">yang akan </w:t>
      </w:r>
      <w:r w:rsidR="00FA75A3" w:rsidRPr="00E400FC">
        <w:t>menanggapi</w:t>
      </w:r>
      <w:r w:rsidR="00D40B6A" w:rsidRPr="00E400FC">
        <w:t xml:space="preserve"> pengaduan yang diterima</w:t>
      </w:r>
      <w:r w:rsidR="00EC35FD" w:rsidRPr="00E400FC">
        <w:t>,</w:t>
      </w:r>
      <w:r w:rsidR="005D3F23" w:rsidRPr="00E400FC">
        <w:t xml:space="preserve"> yang sebelumnya dilakukan secara tradisional</w:t>
      </w:r>
      <w:r w:rsidR="00D40B6A" w:rsidRPr="00E400FC">
        <w:t>.</w:t>
      </w:r>
    </w:p>
    <w:p w14:paraId="14968237" w14:textId="78394CCF" w:rsidR="00C019CB" w:rsidRPr="00E400FC" w:rsidRDefault="00C019CB" w:rsidP="00AB5B08">
      <w:r w:rsidRPr="00E400FC">
        <w:t xml:space="preserve">Berdasarkan kebutuhan </w:t>
      </w:r>
      <w:r w:rsidR="00C568D9" w:rsidRPr="00E400FC">
        <w:t>tersebut</w:t>
      </w:r>
      <w:r w:rsidRPr="00E400FC">
        <w:t xml:space="preserve">, </w:t>
      </w:r>
      <w:r w:rsidR="008B0719" w:rsidRPr="00E400FC">
        <w:t xml:space="preserve">KPKNL Bandung </w:t>
      </w:r>
      <w:r w:rsidR="0027335C" w:rsidRPr="00E400FC">
        <w:t xml:space="preserve">membutuhkan modul </w:t>
      </w:r>
      <w:r w:rsidRPr="00E400FC">
        <w:t xml:space="preserve">pengaduan </w:t>
      </w:r>
      <w:r w:rsidRPr="00E400FC">
        <w:rPr>
          <w:i/>
          <w:iCs/>
        </w:rPr>
        <w:t>online</w:t>
      </w:r>
      <w:r w:rsidRPr="00E400FC">
        <w:t xml:space="preserve"> pada </w:t>
      </w:r>
      <w:r w:rsidR="00237CDC" w:rsidRPr="00E400FC">
        <w:rPr>
          <w:i/>
          <w:iCs/>
        </w:rPr>
        <w:t>Landing Page</w:t>
      </w:r>
      <w:r w:rsidRPr="00E400FC">
        <w:rPr>
          <w:i/>
          <w:iCs/>
        </w:rPr>
        <w:t xml:space="preserve"> </w:t>
      </w:r>
      <w:r w:rsidR="008B0719" w:rsidRPr="00E400FC">
        <w:t>KPKNL Bandung</w:t>
      </w:r>
      <w:r w:rsidRPr="00E400FC">
        <w:t xml:space="preserve">. </w:t>
      </w:r>
      <w:r w:rsidR="001B1D53" w:rsidRPr="00E400FC">
        <w:t>Modul</w:t>
      </w:r>
      <w:r w:rsidRPr="00E400FC">
        <w:t xml:space="preserve"> pengaduan </w:t>
      </w:r>
      <w:r w:rsidRPr="00E400FC">
        <w:rPr>
          <w:i/>
          <w:iCs/>
        </w:rPr>
        <w:t xml:space="preserve">online </w:t>
      </w:r>
      <w:r w:rsidRPr="00E400FC">
        <w:t xml:space="preserve">merupakan </w:t>
      </w:r>
      <w:r w:rsidR="0058571F" w:rsidRPr="00E400FC">
        <w:t>modul</w:t>
      </w:r>
      <w:r w:rsidRPr="00E400FC">
        <w:t xml:space="preserve"> yang akan menerima dan mengelola pengaduan dari masyarakat secara </w:t>
      </w:r>
      <w:r w:rsidRPr="00E400FC">
        <w:rPr>
          <w:i/>
          <w:iCs/>
        </w:rPr>
        <w:t>online</w:t>
      </w:r>
      <w:r w:rsidR="00C636E8" w:rsidRPr="00E400FC">
        <w:rPr>
          <w:i/>
          <w:iCs/>
        </w:rPr>
        <w:t xml:space="preserve"> </w:t>
      </w:r>
      <w:r w:rsidR="00C636E8" w:rsidRPr="00E400FC">
        <w:t>oleh</w:t>
      </w:r>
      <w:r w:rsidR="00F13104" w:rsidRPr="00E400FC">
        <w:t xml:space="preserve"> </w:t>
      </w:r>
      <w:r w:rsidR="00C636E8" w:rsidRPr="00E400FC">
        <w:t xml:space="preserve">unit </w:t>
      </w:r>
      <w:r w:rsidR="00ED66BE" w:rsidRPr="00E400FC">
        <w:t>pelayanan</w:t>
      </w:r>
      <w:r w:rsidRPr="00E400FC">
        <w:t xml:space="preserve">. Dengan adanya </w:t>
      </w:r>
      <w:r w:rsidR="00AB68D3" w:rsidRPr="00E400FC">
        <w:t>modul</w:t>
      </w:r>
      <w:r w:rsidRPr="00E400FC">
        <w:t xml:space="preserve"> pengaduan </w:t>
      </w:r>
      <w:r w:rsidRPr="00E400FC">
        <w:rPr>
          <w:i/>
          <w:iCs/>
        </w:rPr>
        <w:t xml:space="preserve">online </w:t>
      </w:r>
      <w:r w:rsidRPr="00E400FC">
        <w:t xml:space="preserve">ini diharapkan dapat meningkatkan pelayanan </w:t>
      </w:r>
      <w:r w:rsidR="008B0719" w:rsidRPr="00E400FC">
        <w:t>KPKNL Bandung</w:t>
      </w:r>
      <w:r w:rsidRPr="00E400FC">
        <w:t>.</w:t>
      </w:r>
      <w:bookmarkStart w:id="25" w:name="_Toc309925409"/>
      <w:bookmarkStart w:id="26" w:name="_Toc375645926"/>
      <w:bookmarkStart w:id="27" w:name="_Toc70543575"/>
    </w:p>
    <w:p w14:paraId="2D4E1224" w14:textId="77777777" w:rsidR="00C636E8" w:rsidRPr="00E400FC" w:rsidRDefault="00C636E8" w:rsidP="00AB5B08"/>
    <w:p w14:paraId="6D0E333F" w14:textId="77E5FB02" w:rsidR="00C019CB" w:rsidRPr="00E400FC" w:rsidRDefault="00C019CB" w:rsidP="00AB5B08">
      <w:pPr>
        <w:pStyle w:val="Heading2"/>
      </w:pPr>
      <w:bookmarkStart w:id="28" w:name="_Toc107669994"/>
      <w:r w:rsidRPr="00E400FC">
        <w:t>Rumusan Masalah</w:t>
      </w:r>
      <w:bookmarkEnd w:id="25"/>
      <w:bookmarkEnd w:id="26"/>
      <w:bookmarkEnd w:id="27"/>
      <w:bookmarkEnd w:id="28"/>
    </w:p>
    <w:p w14:paraId="54D0EBBA" w14:textId="406C0E6C" w:rsidR="00C019CB" w:rsidRPr="00E400FC" w:rsidRDefault="00C019CB" w:rsidP="008814E3">
      <w:pPr>
        <w:spacing w:after="0"/>
      </w:pPr>
      <w:r w:rsidRPr="00E400FC">
        <w:t xml:space="preserve">Dari latar belakang </w:t>
      </w:r>
      <w:r w:rsidR="008814E3" w:rsidRPr="00E400FC">
        <w:t xml:space="preserve">masalah tersebut </w:t>
      </w:r>
      <w:r w:rsidRPr="00E400FC">
        <w:t>dapat diambil rumusan masalah sebagai berikut</w:t>
      </w:r>
      <w:r w:rsidR="008814E3" w:rsidRPr="00E400FC">
        <w:t>:</w:t>
      </w:r>
    </w:p>
    <w:p w14:paraId="6DF01183" w14:textId="33F51B05" w:rsidR="00C019CB" w:rsidRPr="00E400FC" w:rsidRDefault="00C019CB" w:rsidP="008814E3">
      <w:pPr>
        <w:pStyle w:val="ListParagraph"/>
        <w:numPr>
          <w:ilvl w:val="0"/>
          <w:numId w:val="16"/>
        </w:numPr>
        <w:spacing w:after="0"/>
      </w:pPr>
      <w:bookmarkStart w:id="29" w:name="_Hlk107581255"/>
      <w:r w:rsidRPr="00E400FC">
        <w:lastRenderedPageBreak/>
        <w:t xml:space="preserve">Bagaimana cara untuk memfasilitasi masyarakat </w:t>
      </w:r>
      <w:r w:rsidR="00C636E8" w:rsidRPr="00E400FC">
        <w:t>dalam</w:t>
      </w:r>
      <w:r w:rsidRPr="00E400FC">
        <w:t xml:space="preserve"> </w:t>
      </w:r>
      <w:r w:rsidR="00D40B6A" w:rsidRPr="00E400FC">
        <w:t xml:space="preserve">menyampaikan </w:t>
      </w:r>
      <w:r w:rsidRPr="00E400FC">
        <w:t xml:space="preserve">pengaduan secara </w:t>
      </w:r>
      <w:r w:rsidRPr="00E400FC">
        <w:rPr>
          <w:i/>
          <w:iCs/>
        </w:rPr>
        <w:t>online</w:t>
      </w:r>
      <w:r w:rsidRPr="00E400FC">
        <w:t>?</w:t>
      </w:r>
    </w:p>
    <w:p w14:paraId="2DDCD1B7" w14:textId="539EA4F5" w:rsidR="00C019CB" w:rsidRPr="00E400FC" w:rsidRDefault="00C019CB" w:rsidP="008814E3">
      <w:pPr>
        <w:pStyle w:val="ListParagraph"/>
        <w:numPr>
          <w:ilvl w:val="0"/>
          <w:numId w:val="16"/>
        </w:numPr>
        <w:spacing w:after="0"/>
      </w:pPr>
      <w:r w:rsidRPr="00E400FC">
        <w:t xml:space="preserve">Bagaimana </w:t>
      </w:r>
      <w:bookmarkStart w:id="30" w:name="_Hlk87966656"/>
      <w:r w:rsidR="00D40B6A" w:rsidRPr="00E400FC">
        <w:t xml:space="preserve">memfasilitasi </w:t>
      </w:r>
      <w:r w:rsidR="00940616" w:rsidRPr="00E400FC">
        <w:t>KPKNL</w:t>
      </w:r>
      <w:r w:rsidR="0069260A" w:rsidRPr="00E400FC">
        <w:t xml:space="preserve"> </w:t>
      </w:r>
      <w:r w:rsidR="002E542E" w:rsidRPr="00E400FC">
        <w:t xml:space="preserve">Bandung </w:t>
      </w:r>
      <w:r w:rsidR="00D40B6A" w:rsidRPr="00E400FC">
        <w:t xml:space="preserve">dalam </w:t>
      </w:r>
      <w:r w:rsidR="00FA75A3" w:rsidRPr="00E400FC">
        <w:t>menanggapi</w:t>
      </w:r>
      <w:r w:rsidR="00D40B6A" w:rsidRPr="00E400FC">
        <w:t xml:space="preserve"> pengaduan yang diterima dari masyarakat</w:t>
      </w:r>
      <w:bookmarkEnd w:id="30"/>
      <w:r w:rsidRPr="00E400FC">
        <w:t>?</w:t>
      </w:r>
    </w:p>
    <w:p w14:paraId="0B662E87" w14:textId="77777777" w:rsidR="00C019CB" w:rsidRPr="00E400FC" w:rsidRDefault="00C019CB" w:rsidP="00D6670E"/>
    <w:p w14:paraId="6A13AABC" w14:textId="3359A3B4" w:rsidR="00C019CB" w:rsidRPr="00E400FC" w:rsidRDefault="00C019CB" w:rsidP="00D6670E">
      <w:pPr>
        <w:pStyle w:val="Heading2"/>
      </w:pPr>
      <w:bookmarkStart w:id="31" w:name="_Toc309925410"/>
      <w:bookmarkStart w:id="32" w:name="_Toc375645927"/>
      <w:bookmarkStart w:id="33" w:name="_Toc70543576"/>
      <w:bookmarkStart w:id="34" w:name="_Toc107669995"/>
      <w:r w:rsidRPr="00E400FC">
        <w:t>Tujuan</w:t>
      </w:r>
      <w:bookmarkEnd w:id="31"/>
      <w:bookmarkEnd w:id="32"/>
      <w:bookmarkEnd w:id="33"/>
      <w:bookmarkEnd w:id="34"/>
      <w:r w:rsidRPr="00E400FC">
        <w:t xml:space="preserve"> </w:t>
      </w:r>
    </w:p>
    <w:p w14:paraId="0F89E942" w14:textId="63D338AF" w:rsidR="00C019CB" w:rsidRPr="00E400FC" w:rsidRDefault="00C019CB" w:rsidP="008814E3">
      <w:pPr>
        <w:spacing w:after="0"/>
      </w:pPr>
      <w:bookmarkStart w:id="35" w:name="_Toc309925411"/>
      <w:r w:rsidRPr="00E400FC">
        <w:t xml:space="preserve">Tujuan dari proyek ini adalah membangun aplikasi </w:t>
      </w:r>
      <w:r w:rsidR="00237CDC" w:rsidRPr="00E400FC">
        <w:rPr>
          <w:i/>
          <w:iCs/>
        </w:rPr>
        <w:t>Landing Page</w:t>
      </w:r>
      <w:r w:rsidR="00F02866" w:rsidRPr="00E400FC">
        <w:t xml:space="preserve"> </w:t>
      </w:r>
      <w:r w:rsidR="00CB27BD" w:rsidRPr="00E400FC">
        <w:t xml:space="preserve">KPKNL Bandung </w:t>
      </w:r>
      <w:r w:rsidR="00F02866" w:rsidRPr="00E400FC">
        <w:t>modul</w:t>
      </w:r>
      <w:r w:rsidR="00F13104" w:rsidRPr="00E400FC">
        <w:t xml:space="preserve"> </w:t>
      </w:r>
      <w:r w:rsidRPr="00E400FC">
        <w:t xml:space="preserve">pengaduan </w:t>
      </w:r>
      <w:r w:rsidRPr="00E400FC">
        <w:rPr>
          <w:i/>
          <w:iCs/>
        </w:rPr>
        <w:t xml:space="preserve">online </w:t>
      </w:r>
      <w:r w:rsidRPr="00E400FC">
        <w:t xml:space="preserve">yang </w:t>
      </w:r>
      <w:r w:rsidR="000D6391" w:rsidRPr="00E400FC">
        <w:t>memiliki fitur</w:t>
      </w:r>
      <w:r w:rsidRPr="00E400FC">
        <w:t>:</w:t>
      </w:r>
    </w:p>
    <w:p w14:paraId="38C63F3A" w14:textId="339A4F14" w:rsidR="00C019CB" w:rsidRPr="00E400FC" w:rsidRDefault="003D70EA" w:rsidP="008814E3">
      <w:pPr>
        <w:pStyle w:val="ListParagraph"/>
        <w:numPr>
          <w:ilvl w:val="0"/>
          <w:numId w:val="18"/>
        </w:numPr>
        <w:spacing w:after="0"/>
        <w:ind w:left="426" w:hanging="426"/>
        <w:rPr>
          <w:i/>
          <w:iCs/>
        </w:rPr>
      </w:pPr>
      <w:r w:rsidRPr="00E400FC">
        <w:t>Mengajukan pengaduan</w:t>
      </w:r>
      <w:r w:rsidR="00981A5B" w:rsidRPr="00E400FC">
        <w:t xml:space="preserve"> ke KPKNL Bandung melalui aplikasi secara </w:t>
      </w:r>
      <w:r w:rsidR="00981A5B" w:rsidRPr="00E400FC">
        <w:rPr>
          <w:i/>
          <w:iCs/>
        </w:rPr>
        <w:t>online</w:t>
      </w:r>
      <w:bookmarkEnd w:id="29"/>
      <w:r w:rsidR="00981A5B" w:rsidRPr="00E400FC">
        <w:t>.</w:t>
      </w:r>
    </w:p>
    <w:p w14:paraId="28745B07" w14:textId="20F14D09" w:rsidR="00C019CB" w:rsidRPr="00E400FC" w:rsidRDefault="00960C73" w:rsidP="008814E3">
      <w:pPr>
        <w:pStyle w:val="ListParagraph"/>
        <w:numPr>
          <w:ilvl w:val="0"/>
          <w:numId w:val="18"/>
        </w:numPr>
        <w:spacing w:after="0"/>
        <w:ind w:left="426" w:hanging="426"/>
      </w:pPr>
      <w:r w:rsidRPr="00E400FC">
        <w:t xml:space="preserve">Pengelolaan pengaduan yang terdiri dari </w:t>
      </w:r>
      <w:r w:rsidR="00FA75A3" w:rsidRPr="00E400FC">
        <w:t>tanggapan</w:t>
      </w:r>
      <w:r w:rsidRPr="00E400FC">
        <w:t>, eskalasi dan rekapitulasi melalui aplikasi yang akan dibuat, untuk memudahkan unit pelayanan KPKNL Bandung.</w:t>
      </w:r>
    </w:p>
    <w:p w14:paraId="1A50C14E" w14:textId="77777777" w:rsidR="008814E3" w:rsidRPr="00E400FC" w:rsidRDefault="008814E3" w:rsidP="008814E3">
      <w:pPr>
        <w:pStyle w:val="ListParagraph"/>
        <w:spacing w:after="0"/>
        <w:ind w:left="426"/>
      </w:pPr>
    </w:p>
    <w:p w14:paraId="12D4F5E9" w14:textId="5A82319E" w:rsidR="00C019CB" w:rsidRPr="00E400FC" w:rsidRDefault="00C019CB" w:rsidP="00D6670E">
      <w:pPr>
        <w:pStyle w:val="Heading2"/>
      </w:pPr>
      <w:bookmarkStart w:id="36" w:name="_Toc375645928"/>
      <w:bookmarkStart w:id="37" w:name="_Toc70543577"/>
      <w:bookmarkStart w:id="38" w:name="_Toc107669996"/>
      <w:r w:rsidRPr="00E400FC">
        <w:t>Batasan Masalah</w:t>
      </w:r>
      <w:bookmarkEnd w:id="35"/>
      <w:bookmarkEnd w:id="36"/>
      <w:bookmarkEnd w:id="37"/>
      <w:bookmarkEnd w:id="38"/>
    </w:p>
    <w:p w14:paraId="0EEAA15F" w14:textId="77777777" w:rsidR="00C019CB" w:rsidRPr="00E400FC" w:rsidRDefault="00C019CB" w:rsidP="008814E3">
      <w:pPr>
        <w:spacing w:after="0"/>
      </w:pPr>
      <w:r w:rsidRPr="00E400FC">
        <w:t>Batasan masalah dapat berisi:</w:t>
      </w:r>
    </w:p>
    <w:p w14:paraId="5A3D760D" w14:textId="6A9F6807" w:rsidR="00C019CB" w:rsidRPr="00E400FC" w:rsidRDefault="00C019CB" w:rsidP="008814E3">
      <w:pPr>
        <w:pStyle w:val="ListParagraph"/>
        <w:numPr>
          <w:ilvl w:val="0"/>
          <w:numId w:val="9"/>
        </w:numPr>
        <w:spacing w:after="0"/>
      </w:pPr>
      <w:r w:rsidRPr="00E400FC">
        <w:t xml:space="preserve">Hanya keluhan yang berkaitan dengan pelayanan </w:t>
      </w:r>
      <w:r w:rsidR="00A6470B" w:rsidRPr="00E400FC">
        <w:t xml:space="preserve">KPKNL Bandung </w:t>
      </w:r>
      <w:r w:rsidR="001103FF" w:rsidRPr="00E400FC">
        <w:t xml:space="preserve">meliputi: </w:t>
      </w:r>
      <w:r w:rsidR="008F731D" w:rsidRPr="00E400FC">
        <w:t>Pengelolaan Kekayaan Negara, Pelayanan Penilaian, Pelayanan Lelang, dan Piutang Negara</w:t>
      </w:r>
      <w:r w:rsidRPr="00E400FC">
        <w:t>.</w:t>
      </w:r>
    </w:p>
    <w:p w14:paraId="510CE649" w14:textId="2BFD1ADD" w:rsidR="001103FF" w:rsidRPr="00E400FC" w:rsidRDefault="001103FF" w:rsidP="001103FF">
      <w:pPr>
        <w:pStyle w:val="ListParagraph"/>
        <w:numPr>
          <w:ilvl w:val="0"/>
          <w:numId w:val="9"/>
        </w:numPr>
        <w:spacing w:after="0"/>
      </w:pPr>
      <w:r w:rsidRPr="00E400FC">
        <w:t>Pengaduan hanya bisa dilakukan oleh pengguna yang sudah diverifikasi</w:t>
      </w:r>
      <w:r w:rsidR="00C019CB" w:rsidRPr="00E400FC">
        <w:t>.</w:t>
      </w:r>
      <w:bookmarkStart w:id="39" w:name="_Toc309925413"/>
      <w:bookmarkStart w:id="40" w:name="_Toc375645930"/>
    </w:p>
    <w:p w14:paraId="5BDB9FA6" w14:textId="77777777" w:rsidR="008814E3" w:rsidRPr="00E400FC" w:rsidRDefault="008814E3" w:rsidP="008814E3">
      <w:pPr>
        <w:pStyle w:val="ListParagraph"/>
        <w:spacing w:after="0"/>
        <w:ind w:left="360"/>
      </w:pPr>
    </w:p>
    <w:p w14:paraId="6A90F549" w14:textId="73B39290" w:rsidR="00C019CB" w:rsidRPr="00E400FC" w:rsidRDefault="00C019CB" w:rsidP="00D6670E">
      <w:pPr>
        <w:pStyle w:val="Heading2"/>
      </w:pPr>
      <w:bookmarkStart w:id="41" w:name="_Toc70543578"/>
      <w:bookmarkStart w:id="42" w:name="_Toc107669997"/>
      <w:r w:rsidRPr="00E400FC">
        <w:t>Metode Pengerjaan</w:t>
      </w:r>
      <w:bookmarkStart w:id="43" w:name="_Toc250026540"/>
      <w:bookmarkEnd w:id="39"/>
      <w:bookmarkEnd w:id="40"/>
      <w:bookmarkEnd w:id="41"/>
      <w:bookmarkEnd w:id="42"/>
    </w:p>
    <w:p w14:paraId="561EED14" w14:textId="0D29548C" w:rsidR="00C019CB" w:rsidRPr="00E400FC" w:rsidRDefault="00C019CB" w:rsidP="00D6670E">
      <w:r w:rsidRPr="00E400FC">
        <w:t xml:space="preserve">Pengerjaan modul pengaduan </w:t>
      </w:r>
      <w:r w:rsidRPr="00E400FC">
        <w:rPr>
          <w:i/>
          <w:iCs/>
        </w:rPr>
        <w:t xml:space="preserve">online </w:t>
      </w:r>
      <w:r w:rsidRPr="00E400FC">
        <w:t xml:space="preserve">pada </w:t>
      </w:r>
      <w:r w:rsidR="00237CDC" w:rsidRPr="00E400FC">
        <w:rPr>
          <w:i/>
          <w:iCs/>
        </w:rPr>
        <w:t>Landing Page</w:t>
      </w:r>
      <w:r w:rsidRPr="00E400FC">
        <w:t xml:space="preserve"> </w:t>
      </w:r>
      <w:r w:rsidR="00FD2662" w:rsidRPr="00E400FC">
        <w:t>KPKNL Bandung</w:t>
      </w:r>
      <w:r w:rsidRPr="00E400FC">
        <w:t xml:space="preserve"> ini menggunakan metodologi </w:t>
      </w:r>
      <w:r w:rsidRPr="00E400FC">
        <w:rPr>
          <w:i/>
          <w:iCs/>
        </w:rPr>
        <w:t>Software Development Life Cycle</w:t>
      </w:r>
      <w:r w:rsidRPr="00E400FC">
        <w:t xml:space="preserve"> (SDLC) model </w:t>
      </w:r>
      <w:r w:rsidRPr="00E400FC">
        <w:rPr>
          <w:i/>
          <w:iCs/>
        </w:rPr>
        <w:t>Waterfall</w:t>
      </w:r>
      <w:r w:rsidRPr="00E400FC">
        <w:t>. Waterfall adalah sebuah metode pengembangan perangkat lunak yang memungkinkan pembuatan sistem secara berurutan. Dalam pengerjaan menggunakan metode ini pengembang diharuskan menyelesaikan tahapan yang sedang dikerjakan sebelum melanjutkan ke tahap berikutnya</w:t>
      </w:r>
      <w:r w:rsidR="00F16005" w:rsidRPr="00E400FC">
        <w:t xml:space="preserve"> </w:t>
      </w:r>
      <w:r w:rsidR="00FB75BB" w:rsidRPr="00E400FC">
        <w:fldChar w:fldCharType="begin" w:fldLock="1"/>
      </w:r>
      <w:r w:rsidR="00FB75BB" w:rsidRPr="00E400FC">
        <w:instrText>ADDIN CSL_CITATION {"citationItems":[{"id":"ITEM-1","itemData":{"ISBN":"9780137035151","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an","non-dropping-particle":"","parse-names":false,"suffix":""}],"id":"ITEM-1","issued":{"date-parts":[["2011"]]},"number-of-pages":"773","publisher":"Pearson","title":"Software engineering","type":"book"},"uris":["http://www.mendeley.com/documents/?uuid=844708b2-7494-3716-bdcd-106b9a1eab34"]}],"mendeley":{"formattedCitation":"[1]","plainTextFormattedCitation":"[1]","previouslyFormattedCitation":"[1]"},"properties":{"noteIndex":0},"schema":"https://github.com/citation-style-language/schema/raw/master/csl-citation.json"}</w:instrText>
      </w:r>
      <w:r w:rsidR="00FB75BB" w:rsidRPr="00E400FC">
        <w:fldChar w:fldCharType="separate"/>
      </w:r>
      <w:r w:rsidR="00FB75BB" w:rsidRPr="00E400FC">
        <w:rPr>
          <w:noProof/>
        </w:rPr>
        <w:t>[1]</w:t>
      </w:r>
      <w:r w:rsidR="00FB75BB" w:rsidRPr="00E400FC">
        <w:fldChar w:fldCharType="end"/>
      </w:r>
      <w:r w:rsidRPr="00E400FC">
        <w:t xml:space="preserve">. Tahapan-tahapan yang ada di model </w:t>
      </w:r>
      <w:r w:rsidRPr="00E400FC">
        <w:rPr>
          <w:i/>
          <w:iCs/>
        </w:rPr>
        <w:t>Waterfall</w:t>
      </w:r>
      <w:r w:rsidRPr="00E400FC">
        <w:t xml:space="preserve"> bisa dilihat pada.</w:t>
      </w:r>
    </w:p>
    <w:p w14:paraId="166F5F1C" w14:textId="77777777" w:rsidR="00DC0A3B" w:rsidRPr="00E400FC" w:rsidRDefault="00C019CB" w:rsidP="00DC0A3B">
      <w:pPr>
        <w:keepNext/>
      </w:pPr>
      <w:r w:rsidRPr="00E400FC">
        <w:rPr>
          <w:noProof/>
        </w:rPr>
        <w:lastRenderedPageBreak/>
        <w:drawing>
          <wp:inline distT="0" distB="0" distL="0" distR="0" wp14:anchorId="2E9DEED4" wp14:editId="7BE01095">
            <wp:extent cx="4763135" cy="2635885"/>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3135" cy="2635885"/>
                    </a:xfrm>
                    <a:prstGeom prst="rect">
                      <a:avLst/>
                    </a:prstGeom>
                    <a:noFill/>
                    <a:ln>
                      <a:noFill/>
                    </a:ln>
                  </pic:spPr>
                </pic:pic>
              </a:graphicData>
            </a:graphic>
          </wp:inline>
        </w:drawing>
      </w:r>
    </w:p>
    <w:p w14:paraId="7B79F6E6" w14:textId="7B0E9AF4" w:rsidR="00C019CB" w:rsidRPr="00E400FC" w:rsidRDefault="00DC0A3B" w:rsidP="00DC0A3B">
      <w:pPr>
        <w:pStyle w:val="Caption"/>
        <w:jc w:val="center"/>
        <w:rPr>
          <w:color w:val="auto"/>
        </w:rPr>
      </w:pPr>
      <w:bookmarkStart w:id="44" w:name="_Toc107670035"/>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1</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w:t>
      </w:r>
      <w:r w:rsidR="00445BB0" w:rsidRPr="00E400FC">
        <w:rPr>
          <w:color w:val="auto"/>
        </w:rPr>
        <w:fldChar w:fldCharType="end"/>
      </w:r>
      <w:r w:rsidRPr="00E400FC">
        <w:rPr>
          <w:color w:val="auto"/>
        </w:rPr>
        <w:br/>
        <w:t>Model Waterfall</w:t>
      </w:r>
      <w:bookmarkEnd w:id="44"/>
    </w:p>
    <w:p w14:paraId="0B110C3B" w14:textId="77777777" w:rsidR="00C019CB" w:rsidRPr="00E400FC" w:rsidRDefault="00C019CB" w:rsidP="00AB5B08">
      <w:pPr>
        <w:pStyle w:val="ListParagraph"/>
        <w:numPr>
          <w:ilvl w:val="0"/>
          <w:numId w:val="17"/>
        </w:numPr>
        <w:ind w:left="284" w:hanging="284"/>
      </w:pPr>
      <w:r w:rsidRPr="00E400FC">
        <w:t>Requirement</w:t>
      </w:r>
    </w:p>
    <w:p w14:paraId="280EDAD9" w14:textId="43C4CC40" w:rsidR="00C019CB" w:rsidRPr="00E400FC" w:rsidRDefault="00C019CB" w:rsidP="00151F98">
      <w:r w:rsidRPr="00E400FC">
        <w:t xml:space="preserve">Dalam tahap ini </w:t>
      </w:r>
      <w:r w:rsidR="00151F98" w:rsidRPr="00E400FC">
        <w:t>di</w:t>
      </w:r>
      <w:r w:rsidRPr="00E400FC">
        <w:t xml:space="preserve">dapat </w:t>
      </w:r>
      <w:r w:rsidRPr="00E400FC">
        <w:rPr>
          <w:i/>
          <w:iCs/>
        </w:rPr>
        <w:t>user requirement</w:t>
      </w:r>
      <w:r w:rsidRPr="00E400FC">
        <w:t xml:space="preserve"> yang diberikan pihak DJKN sebagai acuan analisa kebutuhan calon pengguna dan berdiskusi dengan penanggung jawab </w:t>
      </w:r>
      <w:r w:rsidR="00237CDC" w:rsidRPr="00E400FC">
        <w:rPr>
          <w:i/>
          <w:iCs/>
        </w:rPr>
        <w:t>Landing Page</w:t>
      </w:r>
      <w:r w:rsidRPr="00E400FC">
        <w:t xml:space="preserve"> </w:t>
      </w:r>
      <w:r w:rsidR="00DE0D40" w:rsidRPr="00E400FC">
        <w:t>KPKNL Bandung</w:t>
      </w:r>
      <w:r w:rsidRPr="00E400FC">
        <w:t>.</w:t>
      </w:r>
    </w:p>
    <w:p w14:paraId="5CEE7F23" w14:textId="77777777" w:rsidR="00C019CB" w:rsidRPr="00E400FC" w:rsidRDefault="00C019CB" w:rsidP="00AB5B08">
      <w:pPr>
        <w:pStyle w:val="ListParagraph"/>
        <w:numPr>
          <w:ilvl w:val="0"/>
          <w:numId w:val="17"/>
        </w:numPr>
        <w:ind w:left="284" w:hanging="284"/>
      </w:pPr>
      <w:r w:rsidRPr="00E400FC">
        <w:t>Design</w:t>
      </w:r>
    </w:p>
    <w:p w14:paraId="4490466B" w14:textId="6BD937DB" w:rsidR="00C019CB" w:rsidRPr="00E400FC" w:rsidRDefault="00C019CB" w:rsidP="00D6670E">
      <w:r w:rsidRPr="00E400FC">
        <w:t xml:space="preserve">Setelah semua kebutuhan terkumpul, pengerjaan </w:t>
      </w:r>
      <w:r w:rsidR="00151F98" w:rsidRPr="00E400FC">
        <w:t xml:space="preserve">dilanjutkan </w:t>
      </w:r>
      <w:r w:rsidRPr="00E400FC">
        <w:t xml:space="preserve">ke tahap </w:t>
      </w:r>
      <w:r w:rsidRPr="00E400FC">
        <w:rPr>
          <w:i/>
          <w:iCs/>
        </w:rPr>
        <w:t>Design</w:t>
      </w:r>
      <w:r w:rsidRPr="00E400FC">
        <w:t xml:space="preserve">. Tahap ini berfokus pada mendesain </w:t>
      </w:r>
      <w:r w:rsidRPr="00E400FC">
        <w:rPr>
          <w:i/>
          <w:iCs/>
        </w:rPr>
        <w:t>database</w:t>
      </w:r>
      <w:r w:rsidRPr="00E400FC">
        <w:t xml:space="preserve">, tampilan antarmuka pengguna dan </w:t>
      </w:r>
      <w:r w:rsidR="00080890" w:rsidRPr="00E400FC">
        <w:t>Use case</w:t>
      </w:r>
      <w:r w:rsidRPr="00E400FC">
        <w:t xml:space="preserve"> diagram. Adapun </w:t>
      </w:r>
      <w:r w:rsidRPr="00E400FC">
        <w:rPr>
          <w:i/>
          <w:iCs/>
        </w:rPr>
        <w:t>tools</w:t>
      </w:r>
      <w:r w:rsidRPr="00E400FC">
        <w:t xml:space="preserve"> yang digunakan untuk mendesain komponen tersebut antara lain, perancangan </w:t>
      </w:r>
      <w:r w:rsidRPr="00E400FC">
        <w:rPr>
          <w:i/>
          <w:iCs/>
        </w:rPr>
        <w:t xml:space="preserve">database </w:t>
      </w:r>
      <w:r w:rsidRPr="00E400FC">
        <w:t xml:space="preserve">menggunakan pemodelan </w:t>
      </w:r>
      <w:r w:rsidR="002D0669" w:rsidRPr="00E400FC">
        <w:rPr>
          <w:i/>
          <w:iCs/>
        </w:rPr>
        <w:t xml:space="preserve">Entity Relation Diagram </w:t>
      </w:r>
      <w:r w:rsidRPr="00E400FC">
        <w:t xml:space="preserve">(ERD), desain tampilan antarmuka pengguna menggunakan aplikasi Figma untuk membuat rancangan tampilan antarmuka pengguna dan membuat </w:t>
      </w:r>
      <w:r w:rsidR="003A2B87" w:rsidRPr="00E400FC">
        <w:t>Use case diagram</w:t>
      </w:r>
      <w:r w:rsidRPr="00E400FC">
        <w:rPr>
          <w:i/>
          <w:iCs/>
        </w:rPr>
        <w:t xml:space="preserve"> </w:t>
      </w:r>
      <w:r w:rsidRPr="00E400FC">
        <w:t xml:space="preserve">menggunakan pemodelan </w:t>
      </w:r>
      <w:r w:rsidR="002D0669" w:rsidRPr="00E400FC">
        <w:rPr>
          <w:i/>
          <w:iCs/>
        </w:rPr>
        <w:t xml:space="preserve">Unified Modeling Language </w:t>
      </w:r>
      <w:r w:rsidRPr="00E400FC">
        <w:t>(UML).</w:t>
      </w:r>
    </w:p>
    <w:p w14:paraId="6DEA5581" w14:textId="77777777" w:rsidR="00C019CB" w:rsidRPr="00E400FC" w:rsidRDefault="00C019CB" w:rsidP="00AB5B08">
      <w:pPr>
        <w:pStyle w:val="ListParagraph"/>
        <w:numPr>
          <w:ilvl w:val="0"/>
          <w:numId w:val="17"/>
        </w:numPr>
        <w:ind w:left="284" w:hanging="284"/>
      </w:pPr>
      <w:r w:rsidRPr="00E400FC">
        <w:t>Implementation</w:t>
      </w:r>
    </w:p>
    <w:p w14:paraId="51DF1F83" w14:textId="77777777" w:rsidR="00C019CB" w:rsidRPr="00E400FC" w:rsidRDefault="00C019CB" w:rsidP="00D6670E">
      <w:r w:rsidRPr="00E400FC">
        <w:t>Tahap ini adalah tahapan pembuatan aplikasi berdasarkan hasil analisis dan desain yang sudah dibuat sebelumnya. menulis program menggunakan bahasa pemrograman PHP dan HTML.</w:t>
      </w:r>
    </w:p>
    <w:p w14:paraId="77C8C2EC" w14:textId="77777777" w:rsidR="00C019CB" w:rsidRPr="00E400FC" w:rsidRDefault="00C019CB" w:rsidP="00AB5B08">
      <w:pPr>
        <w:pStyle w:val="ListParagraph"/>
        <w:numPr>
          <w:ilvl w:val="0"/>
          <w:numId w:val="17"/>
        </w:numPr>
        <w:ind w:left="284" w:hanging="284"/>
      </w:pPr>
      <w:r w:rsidRPr="00E400FC">
        <w:lastRenderedPageBreak/>
        <w:t>Verification</w:t>
      </w:r>
    </w:p>
    <w:p w14:paraId="6BEACBDF" w14:textId="77777777" w:rsidR="00C019CB" w:rsidRPr="00E400FC" w:rsidRDefault="00C019CB" w:rsidP="00D6670E">
      <w:r w:rsidRPr="00E400FC">
        <w:t xml:space="preserve">Dalam tahapan ini semua modul yang dikerjakan akan digabungkan dan diuji sejauh mana kelayakannya. Tahap ini dilakukan untuk memeriksa ulang aplikasi apakah ada </w:t>
      </w:r>
      <w:r w:rsidRPr="00E400FC">
        <w:rPr>
          <w:i/>
          <w:iCs/>
        </w:rPr>
        <w:t>error</w:t>
      </w:r>
      <w:r w:rsidRPr="00E400FC">
        <w:t xml:space="preserve"> ataupun </w:t>
      </w:r>
      <w:r w:rsidRPr="00E400FC">
        <w:rPr>
          <w:i/>
          <w:iCs/>
        </w:rPr>
        <w:t>bug</w:t>
      </w:r>
      <w:r w:rsidRPr="00E400FC">
        <w:t xml:space="preserve"> dalam tiap fungsionalitas yang ada di dalam aplikasi. </w:t>
      </w:r>
    </w:p>
    <w:p w14:paraId="299C18D5" w14:textId="77777777" w:rsidR="00C019CB" w:rsidRPr="00E400FC" w:rsidRDefault="00C019CB" w:rsidP="00AB5B08">
      <w:pPr>
        <w:pStyle w:val="ListParagraph"/>
        <w:numPr>
          <w:ilvl w:val="0"/>
          <w:numId w:val="17"/>
        </w:numPr>
        <w:ind w:left="284" w:hanging="284"/>
      </w:pPr>
      <w:r w:rsidRPr="00E400FC">
        <w:t>Maintenance</w:t>
      </w:r>
    </w:p>
    <w:p w14:paraId="64716FBB" w14:textId="43D36BB1" w:rsidR="00C019CB" w:rsidRPr="00E400FC" w:rsidRDefault="00C019CB" w:rsidP="00D6670E">
      <w:r w:rsidRPr="00E400FC">
        <w:t>Tahapan ini umumnya meliputi tahapan instalasi dan pemeliharaan perangkat lunak, namun tahapan ini tidak dilakukan dalam pengerjaan proyek.</w:t>
      </w:r>
    </w:p>
    <w:p w14:paraId="6ED8364B" w14:textId="1E013453" w:rsidR="00C019CB" w:rsidRPr="00E400FC" w:rsidRDefault="00C019CB" w:rsidP="00D6670E">
      <w:pPr>
        <w:pStyle w:val="Heading2"/>
      </w:pPr>
      <w:bookmarkStart w:id="45" w:name="_Toc309925414"/>
      <w:bookmarkStart w:id="46" w:name="_Toc375645931"/>
      <w:bookmarkStart w:id="47" w:name="_Toc107669998"/>
      <w:bookmarkEnd w:id="43"/>
      <w:r w:rsidRPr="00E400FC">
        <w:t>Jadwal Pengerjaan</w:t>
      </w:r>
      <w:bookmarkEnd w:id="45"/>
      <w:bookmarkEnd w:id="46"/>
      <w:bookmarkEnd w:id="47"/>
    </w:p>
    <w:p w14:paraId="77A7C185" w14:textId="5A7095D0" w:rsidR="00C019CB" w:rsidRPr="00E400FC" w:rsidRDefault="00C019CB" w:rsidP="00D6670E">
      <w:bookmarkStart w:id="48" w:name="_Toc309925415"/>
      <w:r w:rsidRPr="00E400FC">
        <w:rPr>
          <w:rStyle w:val="fontstyle01"/>
        </w:rPr>
        <w:t xml:space="preserve">Berikut adalah tabel jadwal pengerjaan dari aplikasi </w:t>
      </w:r>
      <w:r w:rsidR="00237CDC" w:rsidRPr="00E400FC">
        <w:rPr>
          <w:i/>
          <w:iCs/>
          <w:szCs w:val="24"/>
        </w:rPr>
        <w:t>Landing Page</w:t>
      </w:r>
      <w:r w:rsidRPr="00E400FC">
        <w:rPr>
          <w:szCs w:val="24"/>
        </w:rPr>
        <w:t xml:space="preserve"> </w:t>
      </w:r>
      <w:r w:rsidR="00006202" w:rsidRPr="00E400FC">
        <w:rPr>
          <w:szCs w:val="24"/>
        </w:rPr>
        <w:t xml:space="preserve">KPKNL Bandung </w:t>
      </w:r>
      <w:r w:rsidRPr="00E400FC">
        <w:rPr>
          <w:szCs w:val="24"/>
        </w:rPr>
        <w:t>Modul Pengaduan Online</w:t>
      </w:r>
      <w:r w:rsidRPr="00E400FC">
        <w:rPr>
          <w:rStyle w:val="fontstyle01"/>
        </w:rPr>
        <w:t>.</w:t>
      </w:r>
    </w:p>
    <w:p w14:paraId="1D99A246" w14:textId="13E415B3" w:rsidR="0080231E" w:rsidRPr="00E400FC" w:rsidRDefault="0080231E" w:rsidP="0080231E">
      <w:pPr>
        <w:pStyle w:val="Caption"/>
        <w:keepNext/>
        <w:jc w:val="center"/>
        <w:rPr>
          <w:color w:val="auto"/>
        </w:rPr>
      </w:pPr>
      <w:bookmarkStart w:id="49" w:name="_Toc107670073"/>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1</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1</w:t>
      </w:r>
      <w:r w:rsidR="00BD2605" w:rsidRPr="00E400FC">
        <w:rPr>
          <w:color w:val="auto"/>
        </w:rPr>
        <w:fldChar w:fldCharType="end"/>
      </w:r>
      <w:r w:rsidRPr="00E400FC">
        <w:rPr>
          <w:color w:val="auto"/>
        </w:rPr>
        <w:br/>
        <w:t xml:space="preserve">Jadwal </w:t>
      </w:r>
      <w:r w:rsidR="0095244E" w:rsidRPr="00E400FC">
        <w:rPr>
          <w:color w:val="auto"/>
        </w:rPr>
        <w:t>P</w:t>
      </w:r>
      <w:r w:rsidRPr="00E400FC">
        <w:rPr>
          <w:color w:val="auto"/>
        </w:rPr>
        <w:t>engerjaan</w:t>
      </w:r>
      <w:bookmarkEnd w:id="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7"/>
        <w:gridCol w:w="334"/>
        <w:gridCol w:w="334"/>
        <w:gridCol w:w="334"/>
        <w:gridCol w:w="334"/>
        <w:gridCol w:w="40"/>
        <w:gridCol w:w="294"/>
        <w:gridCol w:w="334"/>
        <w:gridCol w:w="334"/>
        <w:gridCol w:w="334"/>
        <w:gridCol w:w="8"/>
        <w:gridCol w:w="326"/>
        <w:gridCol w:w="334"/>
        <w:gridCol w:w="334"/>
        <w:gridCol w:w="334"/>
        <w:gridCol w:w="12"/>
        <w:gridCol w:w="322"/>
        <w:gridCol w:w="334"/>
        <w:gridCol w:w="334"/>
        <w:gridCol w:w="334"/>
      </w:tblGrid>
      <w:tr w:rsidR="00C019CB" w:rsidRPr="00E400FC" w14:paraId="5C8B9B83" w14:textId="77777777" w:rsidTr="000713C3">
        <w:trPr>
          <w:trHeight w:val="894"/>
        </w:trPr>
        <w:tc>
          <w:tcPr>
            <w:tcW w:w="2147" w:type="dxa"/>
            <w:vMerge w:val="restart"/>
            <w:tcBorders>
              <w:top w:val="single" w:sz="4" w:space="0" w:color="auto"/>
              <w:left w:val="single" w:sz="4" w:space="0" w:color="auto"/>
              <w:bottom w:val="single" w:sz="4" w:space="0" w:color="auto"/>
              <w:right w:val="single" w:sz="4" w:space="0" w:color="auto"/>
            </w:tcBorders>
            <w:vAlign w:val="center"/>
            <w:hideMark/>
          </w:tcPr>
          <w:p w14:paraId="79B80945" w14:textId="77777777" w:rsidR="00C019CB" w:rsidRPr="00E400FC" w:rsidRDefault="00C019CB" w:rsidP="00D6670E">
            <w:pPr>
              <w:rPr>
                <w:rFonts w:asciiTheme="minorHAnsi" w:hAnsiTheme="minorHAnsi" w:cstheme="minorHAnsi"/>
                <w:color w:val="4F81BD"/>
                <w:lang w:eastAsia="id-ID"/>
              </w:rPr>
            </w:pPr>
            <w:r w:rsidRPr="00E400FC">
              <w:rPr>
                <w:rFonts w:asciiTheme="minorHAnsi" w:hAnsiTheme="minorHAnsi" w:cstheme="minorHAnsi"/>
                <w:lang w:eastAsia="id-ID"/>
              </w:rPr>
              <w:t>Jenis Kegiatan</w:t>
            </w:r>
          </w:p>
        </w:tc>
        <w:tc>
          <w:tcPr>
            <w:tcW w:w="1376" w:type="dxa"/>
            <w:gridSpan w:val="5"/>
            <w:tcBorders>
              <w:top w:val="single" w:sz="4" w:space="0" w:color="auto"/>
              <w:left w:val="single" w:sz="4" w:space="0" w:color="auto"/>
              <w:bottom w:val="single" w:sz="4" w:space="0" w:color="auto"/>
              <w:right w:val="single" w:sz="4" w:space="0" w:color="auto"/>
            </w:tcBorders>
            <w:hideMark/>
          </w:tcPr>
          <w:p w14:paraId="244882F2"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September 2021</w:t>
            </w:r>
          </w:p>
        </w:tc>
        <w:tc>
          <w:tcPr>
            <w:tcW w:w="1304" w:type="dxa"/>
            <w:gridSpan w:val="5"/>
            <w:tcBorders>
              <w:top w:val="single" w:sz="4" w:space="0" w:color="auto"/>
              <w:left w:val="single" w:sz="4" w:space="0" w:color="auto"/>
              <w:bottom w:val="single" w:sz="4" w:space="0" w:color="auto"/>
              <w:right w:val="single" w:sz="4" w:space="0" w:color="auto"/>
            </w:tcBorders>
            <w:hideMark/>
          </w:tcPr>
          <w:p w14:paraId="0CD44087"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Oktober 2021</w:t>
            </w:r>
          </w:p>
        </w:tc>
        <w:tc>
          <w:tcPr>
            <w:tcW w:w="1340" w:type="dxa"/>
            <w:gridSpan w:val="5"/>
            <w:tcBorders>
              <w:top w:val="single" w:sz="4" w:space="0" w:color="auto"/>
              <w:left w:val="single" w:sz="4" w:space="0" w:color="auto"/>
              <w:bottom w:val="single" w:sz="4" w:space="0" w:color="auto"/>
              <w:right w:val="single" w:sz="4" w:space="0" w:color="auto"/>
            </w:tcBorders>
            <w:hideMark/>
          </w:tcPr>
          <w:p w14:paraId="45BC40E0" w14:textId="44AE4A86"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November 2021</w:t>
            </w:r>
          </w:p>
        </w:tc>
        <w:tc>
          <w:tcPr>
            <w:tcW w:w="1324" w:type="dxa"/>
            <w:gridSpan w:val="4"/>
            <w:tcBorders>
              <w:top w:val="single" w:sz="4" w:space="0" w:color="auto"/>
              <w:left w:val="single" w:sz="4" w:space="0" w:color="auto"/>
              <w:bottom w:val="single" w:sz="4" w:space="0" w:color="auto"/>
              <w:right w:val="single" w:sz="4" w:space="0" w:color="auto"/>
            </w:tcBorders>
            <w:hideMark/>
          </w:tcPr>
          <w:p w14:paraId="6211B64D"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Desember 2021</w:t>
            </w:r>
          </w:p>
        </w:tc>
      </w:tr>
      <w:tr w:rsidR="00C019CB" w:rsidRPr="00E400FC" w14:paraId="05B32EB3" w14:textId="77777777" w:rsidTr="000713C3">
        <w:trPr>
          <w:trHeight w:val="315"/>
        </w:trPr>
        <w:tc>
          <w:tcPr>
            <w:tcW w:w="2147" w:type="dxa"/>
            <w:vMerge/>
            <w:tcBorders>
              <w:top w:val="single" w:sz="4" w:space="0" w:color="auto"/>
              <w:left w:val="single" w:sz="4" w:space="0" w:color="auto"/>
              <w:bottom w:val="single" w:sz="4" w:space="0" w:color="auto"/>
              <w:right w:val="single" w:sz="4" w:space="0" w:color="auto"/>
            </w:tcBorders>
            <w:vAlign w:val="center"/>
            <w:hideMark/>
          </w:tcPr>
          <w:p w14:paraId="72D9CDDF" w14:textId="77777777" w:rsidR="00C019CB" w:rsidRPr="00E400FC" w:rsidRDefault="00C019CB" w:rsidP="00D6670E">
            <w:pPr>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hideMark/>
          </w:tcPr>
          <w:p w14:paraId="28BBE9AF"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1</w:t>
            </w:r>
          </w:p>
        </w:tc>
        <w:tc>
          <w:tcPr>
            <w:tcW w:w="334" w:type="dxa"/>
            <w:tcBorders>
              <w:top w:val="single" w:sz="4" w:space="0" w:color="auto"/>
              <w:left w:val="single" w:sz="4" w:space="0" w:color="auto"/>
              <w:bottom w:val="single" w:sz="4" w:space="0" w:color="auto"/>
              <w:right w:val="single" w:sz="4" w:space="0" w:color="auto"/>
            </w:tcBorders>
            <w:vAlign w:val="center"/>
            <w:hideMark/>
          </w:tcPr>
          <w:p w14:paraId="4C00BA36"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2</w:t>
            </w:r>
          </w:p>
        </w:tc>
        <w:tc>
          <w:tcPr>
            <w:tcW w:w="334" w:type="dxa"/>
            <w:tcBorders>
              <w:top w:val="single" w:sz="4" w:space="0" w:color="auto"/>
              <w:left w:val="single" w:sz="4" w:space="0" w:color="auto"/>
              <w:bottom w:val="single" w:sz="4" w:space="0" w:color="auto"/>
              <w:right w:val="single" w:sz="4" w:space="0" w:color="auto"/>
            </w:tcBorders>
            <w:vAlign w:val="center"/>
            <w:hideMark/>
          </w:tcPr>
          <w:p w14:paraId="52F48913"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3</w:t>
            </w:r>
          </w:p>
        </w:tc>
        <w:tc>
          <w:tcPr>
            <w:tcW w:w="334" w:type="dxa"/>
            <w:tcBorders>
              <w:top w:val="single" w:sz="4" w:space="0" w:color="auto"/>
              <w:left w:val="single" w:sz="4" w:space="0" w:color="auto"/>
              <w:bottom w:val="single" w:sz="4" w:space="0" w:color="auto"/>
              <w:right w:val="single" w:sz="4" w:space="0" w:color="auto"/>
            </w:tcBorders>
            <w:vAlign w:val="center"/>
            <w:hideMark/>
          </w:tcPr>
          <w:p w14:paraId="0A3B877B"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4</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28C92A8A"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1</w:t>
            </w:r>
          </w:p>
        </w:tc>
        <w:tc>
          <w:tcPr>
            <w:tcW w:w="334" w:type="dxa"/>
            <w:tcBorders>
              <w:top w:val="single" w:sz="4" w:space="0" w:color="auto"/>
              <w:left w:val="single" w:sz="4" w:space="0" w:color="auto"/>
              <w:bottom w:val="single" w:sz="4" w:space="0" w:color="auto"/>
              <w:right w:val="single" w:sz="4" w:space="0" w:color="auto"/>
            </w:tcBorders>
            <w:vAlign w:val="center"/>
            <w:hideMark/>
          </w:tcPr>
          <w:p w14:paraId="4871B418"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2</w:t>
            </w:r>
          </w:p>
        </w:tc>
        <w:tc>
          <w:tcPr>
            <w:tcW w:w="334" w:type="dxa"/>
            <w:tcBorders>
              <w:top w:val="single" w:sz="4" w:space="0" w:color="auto"/>
              <w:left w:val="single" w:sz="4" w:space="0" w:color="auto"/>
              <w:bottom w:val="single" w:sz="4" w:space="0" w:color="auto"/>
              <w:right w:val="single" w:sz="4" w:space="0" w:color="auto"/>
            </w:tcBorders>
            <w:vAlign w:val="center"/>
            <w:hideMark/>
          </w:tcPr>
          <w:p w14:paraId="4D16CCE4"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3</w:t>
            </w:r>
          </w:p>
        </w:tc>
        <w:tc>
          <w:tcPr>
            <w:tcW w:w="334" w:type="dxa"/>
            <w:tcBorders>
              <w:top w:val="single" w:sz="4" w:space="0" w:color="auto"/>
              <w:left w:val="single" w:sz="4" w:space="0" w:color="auto"/>
              <w:bottom w:val="single" w:sz="4" w:space="0" w:color="auto"/>
              <w:right w:val="single" w:sz="4" w:space="0" w:color="auto"/>
            </w:tcBorders>
            <w:vAlign w:val="center"/>
            <w:hideMark/>
          </w:tcPr>
          <w:p w14:paraId="7EBF2E4D"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4</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07603A42"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1</w:t>
            </w:r>
          </w:p>
        </w:tc>
        <w:tc>
          <w:tcPr>
            <w:tcW w:w="334" w:type="dxa"/>
            <w:tcBorders>
              <w:top w:val="single" w:sz="4" w:space="0" w:color="auto"/>
              <w:left w:val="single" w:sz="4" w:space="0" w:color="auto"/>
              <w:bottom w:val="single" w:sz="4" w:space="0" w:color="auto"/>
              <w:right w:val="single" w:sz="4" w:space="0" w:color="auto"/>
            </w:tcBorders>
            <w:vAlign w:val="center"/>
            <w:hideMark/>
          </w:tcPr>
          <w:p w14:paraId="11A7BA3D"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2</w:t>
            </w:r>
          </w:p>
        </w:tc>
        <w:tc>
          <w:tcPr>
            <w:tcW w:w="334" w:type="dxa"/>
            <w:tcBorders>
              <w:top w:val="single" w:sz="4" w:space="0" w:color="auto"/>
              <w:left w:val="single" w:sz="4" w:space="0" w:color="auto"/>
              <w:bottom w:val="single" w:sz="4" w:space="0" w:color="auto"/>
              <w:right w:val="single" w:sz="4" w:space="0" w:color="auto"/>
            </w:tcBorders>
            <w:vAlign w:val="center"/>
            <w:hideMark/>
          </w:tcPr>
          <w:p w14:paraId="6AA07BD7"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3</w:t>
            </w:r>
          </w:p>
        </w:tc>
        <w:tc>
          <w:tcPr>
            <w:tcW w:w="334" w:type="dxa"/>
            <w:tcBorders>
              <w:top w:val="single" w:sz="4" w:space="0" w:color="auto"/>
              <w:left w:val="single" w:sz="4" w:space="0" w:color="auto"/>
              <w:bottom w:val="single" w:sz="4" w:space="0" w:color="auto"/>
              <w:right w:val="single" w:sz="4" w:space="0" w:color="auto"/>
            </w:tcBorders>
            <w:vAlign w:val="center"/>
            <w:hideMark/>
          </w:tcPr>
          <w:p w14:paraId="29BBE476"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4</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2838584A"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1</w:t>
            </w:r>
          </w:p>
        </w:tc>
        <w:tc>
          <w:tcPr>
            <w:tcW w:w="334" w:type="dxa"/>
            <w:tcBorders>
              <w:top w:val="single" w:sz="4" w:space="0" w:color="auto"/>
              <w:left w:val="single" w:sz="4" w:space="0" w:color="auto"/>
              <w:bottom w:val="single" w:sz="4" w:space="0" w:color="auto"/>
              <w:right w:val="single" w:sz="4" w:space="0" w:color="auto"/>
            </w:tcBorders>
            <w:vAlign w:val="center"/>
            <w:hideMark/>
          </w:tcPr>
          <w:p w14:paraId="149FC50F"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2</w:t>
            </w:r>
          </w:p>
        </w:tc>
        <w:tc>
          <w:tcPr>
            <w:tcW w:w="334" w:type="dxa"/>
            <w:tcBorders>
              <w:top w:val="single" w:sz="4" w:space="0" w:color="auto"/>
              <w:left w:val="single" w:sz="4" w:space="0" w:color="auto"/>
              <w:bottom w:val="single" w:sz="4" w:space="0" w:color="auto"/>
              <w:right w:val="single" w:sz="4" w:space="0" w:color="auto"/>
            </w:tcBorders>
            <w:vAlign w:val="center"/>
            <w:hideMark/>
          </w:tcPr>
          <w:p w14:paraId="50579070"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3</w:t>
            </w:r>
          </w:p>
        </w:tc>
        <w:tc>
          <w:tcPr>
            <w:tcW w:w="334" w:type="dxa"/>
            <w:tcBorders>
              <w:top w:val="single" w:sz="4" w:space="0" w:color="auto"/>
              <w:left w:val="single" w:sz="4" w:space="0" w:color="auto"/>
              <w:bottom w:val="single" w:sz="4" w:space="0" w:color="auto"/>
              <w:right w:val="single" w:sz="4" w:space="0" w:color="auto"/>
            </w:tcBorders>
            <w:vAlign w:val="center"/>
            <w:hideMark/>
          </w:tcPr>
          <w:p w14:paraId="4A4CF72C" w14:textId="77777777" w:rsidR="00C019CB" w:rsidRPr="00E400FC" w:rsidRDefault="00C019CB" w:rsidP="00D6670E">
            <w:pPr>
              <w:rPr>
                <w:rFonts w:asciiTheme="minorHAnsi" w:hAnsiTheme="minorHAnsi" w:cstheme="minorHAnsi"/>
                <w:lang w:eastAsia="id-ID"/>
              </w:rPr>
            </w:pPr>
            <w:r w:rsidRPr="00E400FC">
              <w:rPr>
                <w:rFonts w:asciiTheme="minorHAnsi" w:hAnsiTheme="minorHAnsi" w:cstheme="minorHAnsi"/>
                <w:lang w:eastAsia="id-ID"/>
              </w:rPr>
              <w:t>4</w:t>
            </w:r>
          </w:p>
        </w:tc>
      </w:tr>
      <w:tr w:rsidR="00C019CB" w:rsidRPr="00E400FC" w14:paraId="54C26DCF" w14:textId="77777777" w:rsidTr="000713C3">
        <w:trPr>
          <w:trHeight w:val="645"/>
        </w:trPr>
        <w:tc>
          <w:tcPr>
            <w:tcW w:w="2147" w:type="dxa"/>
            <w:tcBorders>
              <w:top w:val="single" w:sz="4" w:space="0" w:color="auto"/>
              <w:left w:val="single" w:sz="4" w:space="0" w:color="auto"/>
              <w:bottom w:val="single" w:sz="4" w:space="0" w:color="auto"/>
              <w:right w:val="single" w:sz="4" w:space="0" w:color="auto"/>
            </w:tcBorders>
            <w:vAlign w:val="center"/>
            <w:hideMark/>
          </w:tcPr>
          <w:p w14:paraId="46134917"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Mengumpulkan kebutuhan pengguna</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6CE7DCCE"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60EC8C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039D442"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590D0E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2FAA069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28CC2AFF"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B9A457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2866BA7F"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080D67B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54FA4B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5B6E5818"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3366E3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4A2F9B49"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1F650EC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2F5625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1ACA0F87"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r>
      <w:tr w:rsidR="00C019CB" w:rsidRPr="00E400FC" w14:paraId="37F60EC1" w14:textId="77777777" w:rsidTr="000713C3">
        <w:trPr>
          <w:trHeight w:val="645"/>
        </w:trPr>
        <w:tc>
          <w:tcPr>
            <w:tcW w:w="2147" w:type="dxa"/>
            <w:tcBorders>
              <w:top w:val="single" w:sz="4" w:space="0" w:color="auto"/>
              <w:left w:val="single" w:sz="4" w:space="0" w:color="auto"/>
              <w:bottom w:val="single" w:sz="4" w:space="0" w:color="auto"/>
              <w:right w:val="single" w:sz="4" w:space="0" w:color="auto"/>
            </w:tcBorders>
            <w:vAlign w:val="center"/>
            <w:hideMark/>
          </w:tcPr>
          <w:p w14:paraId="41FB7EC8"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Membuat</w:t>
            </w:r>
          </w:p>
          <w:p w14:paraId="683B9DAA"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Prototype</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1C68E2"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F0960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76B90C12"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410F3D8"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14:paraId="09676F2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601EE74E"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9C7C8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A61C459"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53B64F7D"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1414615A"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6CE78598"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8FD188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70A198C6"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26EDF9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7283660F"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5EF49F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r>
      <w:tr w:rsidR="00C019CB" w:rsidRPr="00E400FC" w14:paraId="71949D82" w14:textId="77777777" w:rsidTr="000713C3">
        <w:trPr>
          <w:trHeight w:val="330"/>
        </w:trPr>
        <w:tc>
          <w:tcPr>
            <w:tcW w:w="2147" w:type="dxa"/>
            <w:tcBorders>
              <w:top w:val="single" w:sz="4" w:space="0" w:color="auto"/>
              <w:left w:val="single" w:sz="4" w:space="0" w:color="auto"/>
              <w:bottom w:val="single" w:sz="4" w:space="0" w:color="auto"/>
              <w:right w:val="single" w:sz="4" w:space="0" w:color="auto"/>
            </w:tcBorders>
            <w:vAlign w:val="center"/>
            <w:hideMark/>
          </w:tcPr>
          <w:p w14:paraId="75A0E384"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 xml:space="preserve">Menyesuaikan </w:t>
            </w:r>
            <w:r w:rsidRPr="00E400FC">
              <w:rPr>
                <w:rFonts w:asciiTheme="minorHAnsi" w:hAnsiTheme="minorHAnsi" w:cstheme="minorHAnsi"/>
                <w:i/>
                <w:iCs/>
                <w:lang w:eastAsia="id-ID"/>
              </w:rPr>
              <w:t xml:space="preserve">prototype </w:t>
            </w:r>
            <w:r w:rsidRPr="00E400FC">
              <w:rPr>
                <w:rFonts w:asciiTheme="minorHAnsi" w:hAnsiTheme="minorHAnsi" w:cstheme="minorHAnsi"/>
                <w:lang w:eastAsia="id-ID"/>
              </w:rPr>
              <w:t>dengan keinginan pengguna</w:t>
            </w:r>
          </w:p>
        </w:tc>
        <w:tc>
          <w:tcPr>
            <w:tcW w:w="334" w:type="dxa"/>
            <w:tcBorders>
              <w:top w:val="single" w:sz="4" w:space="0" w:color="auto"/>
              <w:left w:val="single" w:sz="4" w:space="0" w:color="auto"/>
              <w:bottom w:val="single" w:sz="4" w:space="0" w:color="auto"/>
              <w:right w:val="single" w:sz="4" w:space="0" w:color="auto"/>
            </w:tcBorders>
            <w:vAlign w:val="center"/>
            <w:hideMark/>
          </w:tcPr>
          <w:p w14:paraId="3845444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54582A7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5562ABB7"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45626F0F"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4B7BA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D36A0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79800A4"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D5D427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DCC5DA6"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317189"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7DD728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7EA19E"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0B13A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FE8F3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DC81F4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51638290"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r>
      <w:tr w:rsidR="00C019CB" w:rsidRPr="00E400FC" w14:paraId="3E91982E" w14:textId="77777777" w:rsidTr="000713C3">
        <w:trPr>
          <w:trHeight w:val="330"/>
        </w:trPr>
        <w:tc>
          <w:tcPr>
            <w:tcW w:w="2147" w:type="dxa"/>
            <w:tcBorders>
              <w:top w:val="single" w:sz="4" w:space="0" w:color="auto"/>
              <w:left w:val="single" w:sz="4" w:space="0" w:color="auto"/>
              <w:bottom w:val="single" w:sz="4" w:space="0" w:color="auto"/>
              <w:right w:val="single" w:sz="4" w:space="0" w:color="auto"/>
            </w:tcBorders>
            <w:vAlign w:val="center"/>
            <w:hideMark/>
          </w:tcPr>
          <w:p w14:paraId="6D6B8434"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Pengkodean</w:t>
            </w:r>
          </w:p>
        </w:tc>
        <w:tc>
          <w:tcPr>
            <w:tcW w:w="334" w:type="dxa"/>
            <w:tcBorders>
              <w:top w:val="single" w:sz="4" w:space="0" w:color="auto"/>
              <w:left w:val="single" w:sz="4" w:space="0" w:color="auto"/>
              <w:bottom w:val="single" w:sz="4" w:space="0" w:color="auto"/>
              <w:right w:val="single" w:sz="4" w:space="0" w:color="auto"/>
            </w:tcBorders>
            <w:vAlign w:val="center"/>
            <w:hideMark/>
          </w:tcPr>
          <w:p w14:paraId="50BBA20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49437FA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D84B103"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2687924A"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3A03DE53"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4174EDE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3DD7389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4A1EC5E"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14:paraId="52F595E2"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283E0B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085159C7"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3EDD3BA"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5E0556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4A38E0D4"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315F664"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7C9A17D7"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r>
      <w:tr w:rsidR="00C019CB" w:rsidRPr="00E400FC" w14:paraId="40EA254F" w14:textId="77777777" w:rsidTr="000713C3">
        <w:trPr>
          <w:trHeight w:val="330"/>
        </w:trPr>
        <w:tc>
          <w:tcPr>
            <w:tcW w:w="2147" w:type="dxa"/>
            <w:tcBorders>
              <w:top w:val="single" w:sz="4" w:space="0" w:color="auto"/>
              <w:left w:val="single" w:sz="4" w:space="0" w:color="auto"/>
              <w:bottom w:val="single" w:sz="4" w:space="0" w:color="auto"/>
              <w:right w:val="single" w:sz="4" w:space="0" w:color="auto"/>
            </w:tcBorders>
            <w:vAlign w:val="center"/>
            <w:hideMark/>
          </w:tcPr>
          <w:p w14:paraId="7287FE0A" w14:textId="77777777" w:rsidR="00C019CB" w:rsidRPr="00E400FC" w:rsidRDefault="00C019CB" w:rsidP="00513B70">
            <w:pPr>
              <w:spacing w:after="0" w:line="240" w:lineRule="auto"/>
              <w:jc w:val="left"/>
              <w:rPr>
                <w:rFonts w:asciiTheme="minorHAnsi" w:hAnsiTheme="minorHAnsi" w:cstheme="minorHAnsi"/>
                <w:lang w:eastAsia="id-ID"/>
              </w:rPr>
            </w:pPr>
            <w:r w:rsidRPr="00E400FC">
              <w:rPr>
                <w:rFonts w:asciiTheme="minorHAnsi" w:hAnsiTheme="minorHAnsi" w:cstheme="minorHAnsi"/>
                <w:lang w:eastAsia="id-ID"/>
              </w:rPr>
              <w:t>Pengujian sistem</w:t>
            </w:r>
          </w:p>
        </w:tc>
        <w:tc>
          <w:tcPr>
            <w:tcW w:w="334" w:type="dxa"/>
            <w:tcBorders>
              <w:top w:val="single" w:sz="4" w:space="0" w:color="auto"/>
              <w:left w:val="single" w:sz="4" w:space="0" w:color="auto"/>
              <w:bottom w:val="single" w:sz="4" w:space="0" w:color="auto"/>
              <w:right w:val="single" w:sz="4" w:space="0" w:color="auto"/>
            </w:tcBorders>
            <w:vAlign w:val="center"/>
            <w:hideMark/>
          </w:tcPr>
          <w:p w14:paraId="6629C3F6"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6B4F97C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677F485F"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190847A5"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6DB14454"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44973DFB"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79319C93"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7F509DC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vAlign w:val="center"/>
            <w:hideMark/>
          </w:tcPr>
          <w:p w14:paraId="52C2989D"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0E65A278"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6C168A7E"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CBE6C1"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14:paraId="24605202"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E36CCAD"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56DA4C"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c>
          <w:tcPr>
            <w:tcW w:w="334" w:type="dxa"/>
            <w:tcBorders>
              <w:top w:val="single" w:sz="4" w:space="0" w:color="auto"/>
              <w:left w:val="single" w:sz="4" w:space="0" w:color="auto"/>
              <w:bottom w:val="single" w:sz="4" w:space="0" w:color="auto"/>
              <w:right w:val="single" w:sz="4" w:space="0" w:color="auto"/>
            </w:tcBorders>
            <w:vAlign w:val="center"/>
            <w:hideMark/>
          </w:tcPr>
          <w:p w14:paraId="1A015A19" w14:textId="77777777" w:rsidR="00C019CB" w:rsidRPr="00E400FC" w:rsidRDefault="00C019CB" w:rsidP="00513B70">
            <w:pPr>
              <w:spacing w:line="240" w:lineRule="auto"/>
              <w:jc w:val="left"/>
              <w:rPr>
                <w:rFonts w:asciiTheme="minorHAnsi" w:hAnsiTheme="minorHAnsi" w:cstheme="minorHAnsi"/>
                <w:lang w:eastAsia="id-ID"/>
              </w:rPr>
            </w:pPr>
            <w:r w:rsidRPr="00E400FC">
              <w:rPr>
                <w:rFonts w:asciiTheme="minorHAnsi" w:hAnsiTheme="minorHAnsi" w:cstheme="minorHAnsi"/>
                <w:lang w:eastAsia="id-ID"/>
              </w:rPr>
              <w:t> </w:t>
            </w:r>
          </w:p>
        </w:tc>
      </w:tr>
      <w:tr w:rsidR="00C019CB" w:rsidRPr="00E400FC" w14:paraId="34045CBA" w14:textId="77777777" w:rsidTr="000713C3">
        <w:trPr>
          <w:trHeight w:val="330"/>
        </w:trPr>
        <w:tc>
          <w:tcPr>
            <w:tcW w:w="2147" w:type="dxa"/>
            <w:tcBorders>
              <w:top w:val="single" w:sz="4" w:space="0" w:color="auto"/>
              <w:left w:val="single" w:sz="4" w:space="0" w:color="auto"/>
              <w:bottom w:val="single" w:sz="4" w:space="0" w:color="auto"/>
              <w:right w:val="single" w:sz="4" w:space="0" w:color="auto"/>
            </w:tcBorders>
            <w:vAlign w:val="center"/>
            <w:hideMark/>
          </w:tcPr>
          <w:p w14:paraId="71A61253" w14:textId="77777777" w:rsidR="00C019CB" w:rsidRPr="00E400FC" w:rsidRDefault="00C019CB" w:rsidP="00513B70">
            <w:pPr>
              <w:spacing w:after="0" w:line="240" w:lineRule="auto"/>
              <w:jc w:val="left"/>
              <w:rPr>
                <w:rFonts w:asciiTheme="minorHAnsi" w:hAnsiTheme="minorHAnsi" w:cstheme="minorHAnsi"/>
                <w:color w:val="000000"/>
                <w:lang w:eastAsia="id-ID"/>
              </w:rPr>
            </w:pPr>
            <w:r w:rsidRPr="00E400FC">
              <w:rPr>
                <w:rFonts w:asciiTheme="minorHAnsi" w:hAnsiTheme="minorHAnsi" w:cstheme="minorHAnsi"/>
                <w:color w:val="000000"/>
                <w:lang w:eastAsia="id-ID"/>
              </w:rPr>
              <w:t>Im</w:t>
            </w:r>
            <w:r w:rsidRPr="00E400FC">
              <w:rPr>
                <w:rFonts w:asciiTheme="minorHAnsi" w:hAnsiTheme="minorHAnsi" w:cstheme="minorHAnsi"/>
                <w:lang w:eastAsia="id-ID"/>
              </w:rPr>
              <w:t>plementasi sistem</w:t>
            </w:r>
          </w:p>
        </w:tc>
        <w:tc>
          <w:tcPr>
            <w:tcW w:w="334" w:type="dxa"/>
            <w:tcBorders>
              <w:top w:val="single" w:sz="4" w:space="0" w:color="auto"/>
              <w:left w:val="single" w:sz="4" w:space="0" w:color="auto"/>
              <w:bottom w:val="single" w:sz="4" w:space="0" w:color="auto"/>
              <w:right w:val="single" w:sz="4" w:space="0" w:color="auto"/>
            </w:tcBorders>
            <w:vAlign w:val="center"/>
          </w:tcPr>
          <w:p w14:paraId="0B19F710"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7E27CC7E"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57DCFA01"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536FD87F"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vAlign w:val="center"/>
          </w:tcPr>
          <w:p w14:paraId="04D15BB4"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6EB7BA84"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197B47A7"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29788226"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vAlign w:val="center"/>
          </w:tcPr>
          <w:p w14:paraId="0F25B34A"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345BDC4D"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431F3536"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493E26"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E1F000"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C112AF"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36F67F85" w14:textId="77777777" w:rsidR="00C019CB" w:rsidRPr="00E400FC" w:rsidRDefault="00C019CB"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2986D0C8" w14:textId="77777777" w:rsidR="00C019CB" w:rsidRPr="00E400FC" w:rsidRDefault="00C019CB" w:rsidP="00513B70">
            <w:pPr>
              <w:spacing w:line="240" w:lineRule="auto"/>
              <w:jc w:val="left"/>
              <w:rPr>
                <w:rFonts w:asciiTheme="minorHAnsi" w:hAnsiTheme="minorHAnsi" w:cstheme="minorHAnsi"/>
                <w:lang w:eastAsia="id-ID"/>
              </w:rPr>
            </w:pPr>
          </w:p>
        </w:tc>
      </w:tr>
      <w:tr w:rsidR="00D469B5" w:rsidRPr="00E400FC" w14:paraId="496D20C6" w14:textId="77777777" w:rsidTr="00987AD6">
        <w:trPr>
          <w:trHeight w:val="330"/>
        </w:trPr>
        <w:tc>
          <w:tcPr>
            <w:tcW w:w="2147" w:type="dxa"/>
            <w:tcBorders>
              <w:top w:val="single" w:sz="4" w:space="0" w:color="auto"/>
              <w:left w:val="single" w:sz="4" w:space="0" w:color="auto"/>
              <w:bottom w:val="single" w:sz="4" w:space="0" w:color="auto"/>
              <w:right w:val="single" w:sz="4" w:space="0" w:color="auto"/>
            </w:tcBorders>
            <w:vAlign w:val="center"/>
          </w:tcPr>
          <w:p w14:paraId="59AB2309" w14:textId="2069CFBA" w:rsidR="00D469B5" w:rsidRPr="00E400FC" w:rsidRDefault="00D469B5" w:rsidP="00513B70">
            <w:pPr>
              <w:spacing w:after="0" w:line="240" w:lineRule="auto"/>
              <w:jc w:val="left"/>
              <w:rPr>
                <w:rFonts w:asciiTheme="minorHAnsi" w:hAnsiTheme="minorHAnsi" w:cstheme="minorHAnsi"/>
                <w:color w:val="000000"/>
                <w:lang w:eastAsia="id-ID"/>
              </w:rPr>
            </w:pPr>
            <w:r w:rsidRPr="00E400FC">
              <w:rPr>
                <w:rFonts w:asciiTheme="minorHAnsi" w:hAnsiTheme="minorHAnsi" w:cstheme="minorHAnsi"/>
                <w:color w:val="000000"/>
                <w:lang w:eastAsia="id-ID"/>
              </w:rPr>
              <w:t>Dokumentasi</w:t>
            </w:r>
          </w:p>
        </w:tc>
        <w:tc>
          <w:tcPr>
            <w:tcW w:w="334" w:type="dxa"/>
            <w:tcBorders>
              <w:top w:val="single" w:sz="4" w:space="0" w:color="auto"/>
              <w:left w:val="single" w:sz="4" w:space="0" w:color="auto"/>
              <w:bottom w:val="single" w:sz="4" w:space="0" w:color="auto"/>
              <w:right w:val="single" w:sz="4" w:space="0" w:color="auto"/>
            </w:tcBorders>
            <w:vAlign w:val="center"/>
          </w:tcPr>
          <w:p w14:paraId="156BF547"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69AD5292"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3945AA91"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vAlign w:val="center"/>
          </w:tcPr>
          <w:p w14:paraId="40AD5C5C"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tcPr>
          <w:p w14:paraId="55BD0D89"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50BD31FC"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05337BFF"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2328AB3F"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tcPr>
          <w:p w14:paraId="6A3E5FE8"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75F2472E"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6AA1B23C"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583F91D2"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gridSpan w:val="2"/>
            <w:tcBorders>
              <w:top w:val="single" w:sz="4" w:space="0" w:color="auto"/>
              <w:left w:val="single" w:sz="4" w:space="0" w:color="auto"/>
              <w:bottom w:val="single" w:sz="4" w:space="0" w:color="auto"/>
              <w:right w:val="single" w:sz="4" w:space="0" w:color="auto"/>
            </w:tcBorders>
            <w:shd w:val="clear" w:color="auto" w:fill="92D050"/>
            <w:vAlign w:val="center"/>
          </w:tcPr>
          <w:p w14:paraId="19C9FFF4"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756D053C"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726EC794" w14:textId="77777777" w:rsidR="00D469B5" w:rsidRPr="00E400FC" w:rsidRDefault="00D469B5" w:rsidP="00513B70">
            <w:pPr>
              <w:spacing w:line="240" w:lineRule="auto"/>
              <w:jc w:val="left"/>
              <w:rPr>
                <w:rFonts w:asciiTheme="minorHAnsi" w:hAnsiTheme="minorHAnsi" w:cstheme="minorHAnsi"/>
                <w:lang w:eastAsia="id-ID"/>
              </w:rPr>
            </w:pPr>
          </w:p>
        </w:tc>
        <w:tc>
          <w:tcPr>
            <w:tcW w:w="334" w:type="dxa"/>
            <w:tcBorders>
              <w:top w:val="single" w:sz="4" w:space="0" w:color="auto"/>
              <w:left w:val="single" w:sz="4" w:space="0" w:color="auto"/>
              <w:bottom w:val="single" w:sz="4" w:space="0" w:color="auto"/>
              <w:right w:val="single" w:sz="4" w:space="0" w:color="auto"/>
            </w:tcBorders>
            <w:shd w:val="clear" w:color="auto" w:fill="92D050"/>
            <w:vAlign w:val="center"/>
          </w:tcPr>
          <w:p w14:paraId="1EEB717A" w14:textId="77777777" w:rsidR="00D469B5" w:rsidRPr="00E400FC" w:rsidRDefault="00D469B5" w:rsidP="00513B70">
            <w:pPr>
              <w:spacing w:line="240" w:lineRule="auto"/>
              <w:jc w:val="left"/>
              <w:rPr>
                <w:rFonts w:asciiTheme="minorHAnsi" w:hAnsiTheme="minorHAnsi" w:cstheme="minorHAnsi"/>
                <w:lang w:eastAsia="id-ID"/>
              </w:rPr>
            </w:pPr>
          </w:p>
        </w:tc>
      </w:tr>
    </w:tbl>
    <w:p w14:paraId="3690CC02" w14:textId="45A6B6DC" w:rsidR="00C019CB" w:rsidRPr="00E400FC" w:rsidRDefault="00C019CB" w:rsidP="009702DA">
      <w:pPr>
        <w:pStyle w:val="Heading1"/>
      </w:pPr>
      <w:r w:rsidRPr="00E400FC">
        <w:br w:type="page"/>
      </w:r>
      <w:bookmarkStart w:id="50" w:name="_Toc298833400"/>
      <w:bookmarkStart w:id="51" w:name="_Toc298833436"/>
      <w:bookmarkStart w:id="52" w:name="_Toc299032135"/>
      <w:bookmarkStart w:id="53" w:name="_Toc308163120"/>
      <w:bookmarkStart w:id="54" w:name="_Toc308182851"/>
      <w:bookmarkStart w:id="55" w:name="_Toc309925416"/>
      <w:bookmarkStart w:id="56" w:name="_Toc375558543"/>
      <w:bookmarkStart w:id="57" w:name="_Toc375645792"/>
      <w:bookmarkStart w:id="58" w:name="_Toc375645895"/>
      <w:bookmarkStart w:id="59" w:name="_Toc375645933"/>
      <w:bookmarkStart w:id="60" w:name="_Toc107669999"/>
      <w:bookmarkEnd w:id="48"/>
      <w:bookmarkEnd w:id="50"/>
      <w:bookmarkEnd w:id="51"/>
      <w:bookmarkEnd w:id="52"/>
      <w:bookmarkEnd w:id="53"/>
      <w:bookmarkEnd w:id="54"/>
      <w:bookmarkEnd w:id="55"/>
      <w:bookmarkEnd w:id="56"/>
      <w:bookmarkEnd w:id="57"/>
      <w:bookmarkEnd w:id="58"/>
      <w:bookmarkEnd w:id="59"/>
      <w:r w:rsidRPr="00E400FC">
        <w:lastRenderedPageBreak/>
        <w:t>BAB 2</w:t>
      </w:r>
      <w:r w:rsidRPr="00E400FC">
        <w:br/>
        <w:t>TINJAUAN PUSTAKA</w:t>
      </w:r>
      <w:bookmarkStart w:id="61" w:name="_Toc375653015"/>
      <w:bookmarkStart w:id="62" w:name="_Toc375653188"/>
      <w:bookmarkStart w:id="63" w:name="_Toc375653227"/>
      <w:bookmarkStart w:id="64" w:name="_Toc375653373"/>
      <w:bookmarkStart w:id="65" w:name="_Toc50444943"/>
      <w:bookmarkStart w:id="66" w:name="_Toc83849507"/>
      <w:bookmarkStart w:id="67" w:name="_Toc85008743"/>
      <w:bookmarkStart w:id="68" w:name="_Toc309925417"/>
      <w:bookmarkStart w:id="69" w:name="_Toc375645934"/>
      <w:bookmarkEnd w:id="60"/>
      <w:bookmarkEnd w:id="61"/>
      <w:bookmarkEnd w:id="62"/>
      <w:bookmarkEnd w:id="63"/>
      <w:bookmarkEnd w:id="64"/>
      <w:bookmarkEnd w:id="65"/>
      <w:bookmarkEnd w:id="66"/>
      <w:bookmarkEnd w:id="67"/>
    </w:p>
    <w:p w14:paraId="6BEF4077" w14:textId="03D10568" w:rsidR="00C019CB" w:rsidRPr="00E400FC" w:rsidRDefault="00C019CB" w:rsidP="009702DA">
      <w:pPr>
        <w:pStyle w:val="Heading2"/>
      </w:pPr>
      <w:bookmarkStart w:id="70" w:name="_Toc107670000"/>
      <w:bookmarkEnd w:id="68"/>
      <w:bookmarkEnd w:id="69"/>
      <w:r w:rsidRPr="00E400FC">
        <w:t>Pengaduan</w:t>
      </w:r>
      <w:bookmarkEnd w:id="70"/>
    </w:p>
    <w:p w14:paraId="548909F8" w14:textId="77777777" w:rsidR="00C019CB" w:rsidRPr="00E400FC" w:rsidRDefault="00C019CB" w:rsidP="00492045">
      <w:r w:rsidRPr="00E400FC">
        <w:t>Definisi pengaduan terdapat dibanyak peraturan, salah satunya terdapat pada peraturan presiden Nomor 76 Tahun 2013 tentang pengelolaan pengaduan, dalam pasal 1 angka 8 dijelaskan bahwa pengaduan adalah penyampaian keluhan yang disampaikan pengadu kepada pengelola pengaduan pelayanan publik atas pelayanan pelaksana yang tidak sesuai standar pelayanan, atau pengabaian kewajiban dan/atau pelanggaran larangan oleh penyelenggara. Jika definisi tersebut dijabarkan maka ada 3 poin yang bisa diambil yaitu: (1) penyampaian keluhan tentang pelayanan yang tidak sesuai standar pelayanan publik, (2) penyampaian keluhan tentang pengabaian kewajiban oleh penyelenggara layanan, (3) penyampaian keluhan tentang pelanggaran larangan oleh penyelenggara layanan.</w:t>
      </w:r>
    </w:p>
    <w:p w14:paraId="445EB6EB" w14:textId="1BD6A6DE" w:rsidR="00A23C01" w:rsidRPr="00E400FC" w:rsidRDefault="00C019CB" w:rsidP="00492045">
      <w:r w:rsidRPr="00E400FC">
        <w:t xml:space="preserve">Dari definisi tersebut dapat kita </w:t>
      </w:r>
      <w:r w:rsidR="004E26D5" w:rsidRPr="00E400FC">
        <w:t>dapat memahami</w:t>
      </w:r>
      <w:r w:rsidRPr="00E400FC">
        <w:t xml:space="preserve"> bahwa pengaduan pelayanan publik yang disampaikan masyarakat kepada penyelenggara pelayanan publik merupakan salah satu bentuk kontrol atau pengawasan yang dilakukan masyarakat kepada penyelenggara pelayanan publik, karena dalam Pelayanan Publik masyarakat merupakan salah satu dari tiga unsur pengawas eksternal yang diatur dalam Undang - Undang Nomor 25 Tahun 2009 tentang Pelayanan Publik. Pengaduan masyarakat juga berguna bagi pimpinan dalam organisasi penyelenggara pelayanan publik untuk melakukan evaluasi terhadap bawahannya dalam pelaksanaan standar pelayanan publik</w:t>
      </w:r>
      <w:r w:rsidR="00490890" w:rsidRPr="00E400FC">
        <w:t xml:space="preserve"> </w:t>
      </w:r>
      <w:r w:rsidR="00490890" w:rsidRPr="00E400FC">
        <w:fldChar w:fldCharType="begin" w:fldLock="1"/>
      </w:r>
      <w:r w:rsidR="00FB75BB" w:rsidRPr="00E400FC">
        <w:instrText>ADDIN CSL_CITATION {"citationItems":[{"id":"ITEM-1","itemData":{"URL":"https://ombudsman.go.id/artikel/r/artikel--tata-kelola-pengaduan-pelayanan-publik?fb_comment_id=2134493546659480_3793700897405395","accessed":{"date-parts":[["2021","6","16"]]},"author":[{"dropping-particle":"","family":"Samsuri","given":"Singgih","non-dropping-particle":"","parse-names":false,"suffix":""}],"id":"ITEM-1","issued":{"date-parts":[["2019"]]},"title":"Tata Kelola Pengaduan Pelayanan Publik","type":"webpage"},"uris":["http://www.mendeley.com/documents/?uuid=f126f927-7aec-4ba1-b064-58cced5f894a"]}],"mendeley":{"formattedCitation":"[2]","plainTextFormattedCitation":"[2]","previouslyFormattedCitation":"[2]"},"properties":{"noteIndex":0},"schema":"https://github.com/citation-style-language/schema/raw/master/csl-citation.json"}</w:instrText>
      </w:r>
      <w:r w:rsidR="00490890" w:rsidRPr="00E400FC">
        <w:fldChar w:fldCharType="separate"/>
      </w:r>
      <w:r w:rsidR="00FB75BB" w:rsidRPr="00E400FC">
        <w:rPr>
          <w:noProof/>
        </w:rPr>
        <w:t>[2]</w:t>
      </w:r>
      <w:r w:rsidR="00490890" w:rsidRPr="00E400FC">
        <w:fldChar w:fldCharType="end"/>
      </w:r>
      <w:r w:rsidRPr="00E400FC">
        <w:t>.</w:t>
      </w:r>
    </w:p>
    <w:p w14:paraId="1B172C1A" w14:textId="40C6F110" w:rsidR="00743254" w:rsidRPr="00E400FC" w:rsidRDefault="00743254" w:rsidP="00743254">
      <w:pPr>
        <w:pStyle w:val="Heading2"/>
      </w:pPr>
      <w:bookmarkStart w:id="71" w:name="_Toc107670001"/>
      <w:r w:rsidRPr="00E400FC">
        <w:t>Waterfall</w:t>
      </w:r>
      <w:bookmarkEnd w:id="71"/>
    </w:p>
    <w:p w14:paraId="7F2BCBC4" w14:textId="2FD8A69E" w:rsidR="00A23C01" w:rsidRPr="00E400FC" w:rsidRDefault="00AB55DB" w:rsidP="00AB55DB">
      <w:r w:rsidRPr="00E400FC">
        <w:rPr>
          <w:i/>
          <w:iCs/>
        </w:rPr>
        <w:t>Metode yang digunakan pada proyek ini adalah Software Development Life Cycle (SDLC) Model Waterfall</w:t>
      </w:r>
      <w:r w:rsidR="007C3098" w:rsidRPr="00E400FC">
        <w:t xml:space="preserve">. </w:t>
      </w:r>
      <w:r w:rsidR="00B65DB0" w:rsidRPr="00E400FC">
        <w:t xml:space="preserve">Model ini disebut </w:t>
      </w:r>
      <w:r w:rsidR="00B65DB0" w:rsidRPr="00E400FC">
        <w:rPr>
          <w:i/>
          <w:iCs/>
        </w:rPr>
        <w:t xml:space="preserve">Waterfall </w:t>
      </w:r>
      <w:r w:rsidR="00B65DB0" w:rsidRPr="00E400FC">
        <w:t>“Air Terjun” karena pengembangan dilakukan secara terstruktur dan sistematis</w:t>
      </w:r>
      <w:r w:rsidR="00C11336" w:rsidRPr="00E400FC">
        <w:t xml:space="preserve">, model ini terdiri dari 5 tahap, yaitu </w:t>
      </w:r>
      <w:r w:rsidR="00C11336" w:rsidRPr="00E400FC">
        <w:rPr>
          <w:i/>
          <w:iCs/>
        </w:rPr>
        <w:t xml:space="preserve">requirement, design, implementation, verification, </w:t>
      </w:r>
      <w:r w:rsidR="00C11336" w:rsidRPr="00E400FC">
        <w:t xml:space="preserve">dan </w:t>
      </w:r>
      <w:r w:rsidR="00C11336" w:rsidRPr="00E400FC">
        <w:rPr>
          <w:i/>
          <w:iCs/>
        </w:rPr>
        <w:t>maintenance.</w:t>
      </w:r>
      <w:r w:rsidR="00C11336" w:rsidRPr="00E400FC">
        <w:t xml:space="preserve"> </w:t>
      </w:r>
      <w:r w:rsidR="00C11336" w:rsidRPr="00E400FC">
        <w:lastRenderedPageBreak/>
        <w:t>Hasil dari setiap tahapan harus selesai terlebih dahulu sebelum lanjut ke tahap berikutnya</w:t>
      </w:r>
      <w:r w:rsidR="009F0D1D" w:rsidRPr="00E400FC">
        <w:t xml:space="preserve"> </w:t>
      </w:r>
      <w:r w:rsidR="00253646" w:rsidRPr="00E400FC">
        <w:fldChar w:fldCharType="begin" w:fldLock="1"/>
      </w:r>
      <w:r w:rsidR="00FB75BB" w:rsidRPr="00E400FC">
        <w:instrText>ADDIN CSL_CITATION {"citationItems":[{"id":"ITEM-1","itemData":{"ISBN":"9780137035151","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an","non-dropping-particle":"","parse-names":false,"suffix":""}],"id":"ITEM-1","issued":{"date-parts":[["2011"]]},"number-of-pages":"773","publisher":"Pearson","title":"Software engineering","type":"book"},"uris":["http://www.mendeley.com/documents/?uuid=844708b2-7494-3716-bdcd-106b9a1eab34"]}],"mendeley":{"formattedCitation":"[1]","plainTextFormattedCitation":"[1]","previouslyFormattedCitation":"[1]"},"properties":{"noteIndex":0},"schema":"https://github.com/citation-style-language/schema/raw/master/csl-citation.json"}</w:instrText>
      </w:r>
      <w:r w:rsidR="00253646" w:rsidRPr="00E400FC">
        <w:fldChar w:fldCharType="separate"/>
      </w:r>
      <w:r w:rsidR="00FB75BB" w:rsidRPr="00E400FC">
        <w:rPr>
          <w:noProof/>
        </w:rPr>
        <w:t>[1]</w:t>
      </w:r>
      <w:r w:rsidR="00253646" w:rsidRPr="00E400FC">
        <w:fldChar w:fldCharType="end"/>
      </w:r>
      <w:r w:rsidR="00C11336" w:rsidRPr="00E400FC">
        <w:t>.</w:t>
      </w:r>
    </w:p>
    <w:p w14:paraId="2B0ACA7F" w14:textId="2DBA2DF6" w:rsidR="00C019CB" w:rsidRPr="00E400FC" w:rsidRDefault="00C019CB" w:rsidP="00D6670E">
      <w:pPr>
        <w:pStyle w:val="Heading2"/>
      </w:pPr>
      <w:bookmarkStart w:id="72" w:name="_Toc107670002"/>
      <w:r w:rsidRPr="00E400FC">
        <w:t>Perangkat Pemodelan</w:t>
      </w:r>
      <w:bookmarkEnd w:id="72"/>
      <w:r w:rsidRPr="00E400FC">
        <w:t xml:space="preserve"> </w:t>
      </w:r>
    </w:p>
    <w:p w14:paraId="0BD89832" w14:textId="0C60ED51" w:rsidR="00FA51C1" w:rsidRPr="00E400FC" w:rsidRDefault="00C019CB" w:rsidP="00FA51C1">
      <w:r w:rsidRPr="00E400FC">
        <w:t xml:space="preserve">Perangkat pemodelan aplikasi adalah perangkat-perangkat yang akan digunakan untuk memodelkan aplikasi. Perangkat yang digunakan untuk pemodelan aplikasi adalah </w:t>
      </w:r>
      <w:r w:rsidRPr="00E400FC">
        <w:rPr>
          <w:i/>
          <w:iCs/>
        </w:rPr>
        <w:t>Business Process Model and Notation</w:t>
      </w:r>
      <w:r w:rsidRPr="00E400FC">
        <w:t xml:space="preserve">, </w:t>
      </w:r>
      <w:r w:rsidRPr="00E400FC">
        <w:rPr>
          <w:i/>
          <w:iCs/>
        </w:rPr>
        <w:t>Entity Relationship Diagra</w:t>
      </w:r>
      <w:r w:rsidR="00614ADF" w:rsidRPr="00E400FC">
        <w:rPr>
          <w:i/>
          <w:iCs/>
        </w:rPr>
        <w:t>m</w:t>
      </w:r>
      <w:r w:rsidRPr="00E400FC">
        <w:t xml:space="preserve">, </w:t>
      </w:r>
      <w:r w:rsidR="00413D81" w:rsidRPr="00E400FC">
        <w:t xml:space="preserve">dan </w:t>
      </w:r>
      <w:r w:rsidR="00413D81" w:rsidRPr="00E400FC">
        <w:rPr>
          <w:i/>
          <w:iCs/>
        </w:rPr>
        <w:t>Unified Model Language</w:t>
      </w:r>
      <w:r w:rsidRPr="00E400FC">
        <w:t>.</w:t>
      </w:r>
    </w:p>
    <w:p w14:paraId="29B66045" w14:textId="2C7E0D29" w:rsidR="00C019CB" w:rsidRPr="00E400FC" w:rsidRDefault="00C019CB" w:rsidP="00782655">
      <w:pPr>
        <w:pStyle w:val="Heading3"/>
      </w:pPr>
      <w:bookmarkStart w:id="73" w:name="_Toc107670003"/>
      <w:r w:rsidRPr="00E400FC">
        <w:t>Business Process Model and Notation</w:t>
      </w:r>
      <w:bookmarkEnd w:id="73"/>
    </w:p>
    <w:p w14:paraId="549802D1" w14:textId="1B92A926" w:rsidR="00C019CB" w:rsidRPr="00E400FC" w:rsidRDefault="002D0669" w:rsidP="00296462">
      <w:r w:rsidRPr="00E400FC">
        <w:rPr>
          <w:i/>
          <w:iCs/>
        </w:rPr>
        <w:t xml:space="preserve">Business Process Modeling Notation </w:t>
      </w:r>
      <w:r w:rsidR="00C019CB" w:rsidRPr="00E400FC">
        <w:t>(BPMN) adalah notasi grafis yang menggambarkan logika dari langkah-langkah dalam proses bisnis. Notasi ini telah didesain secara khusus untuk mengkoordinasikan urutan proses dan pesan yang mengalir antara pelaku dalam kegiatan yang berbeda</w:t>
      </w:r>
      <w:r w:rsidR="00C019CB" w:rsidRPr="00E400FC">
        <w:rPr>
          <w:noProof/>
        </w:rPr>
        <w:t xml:space="preserve"> </w:t>
      </w:r>
      <w:r w:rsidR="000A379D" w:rsidRPr="00E400FC">
        <w:rPr>
          <w:noProof/>
        </w:rPr>
        <w:fldChar w:fldCharType="begin" w:fldLock="1"/>
      </w:r>
      <w:r w:rsidR="00FE4CF3" w:rsidRPr="00E400FC">
        <w:rPr>
          <w:noProof/>
        </w:rPr>
        <w:instrText>ADDIN CSL_CITATION {"citationItems":[{"id":"ITEM-1","itemData":{"author":[{"dropping-particle":"","family":"Yudhanto","given":"Yudho","non-dropping-particle":"","parse-names":false,"suffix":""}],"container-title":"IlmuKomputer.Com","id":"ITEM-1","issued":{"date-parts":[["2016"]]},"page":"1-8","title":"Pengantar BPMN : Business Process Modeling Notation","type":"article-journal"},"uris":["http://www.mendeley.com/documents/?uuid=4e5bf33a-6b09-4dea-b59c-45b03820a13c"]}],"mendeley":{"formattedCitation":"[3]","plainTextFormattedCitation":"[3]","previouslyFormattedCitation":"[3]"},"properties":{"noteIndex":0},"schema":"https://github.com/citation-style-language/schema/raw/master/csl-citation.json"}</w:instrText>
      </w:r>
      <w:r w:rsidR="000A379D" w:rsidRPr="00E400FC">
        <w:rPr>
          <w:noProof/>
        </w:rPr>
        <w:fldChar w:fldCharType="separate"/>
      </w:r>
      <w:r w:rsidR="00253646" w:rsidRPr="00E400FC">
        <w:rPr>
          <w:noProof/>
        </w:rPr>
        <w:t>[3]</w:t>
      </w:r>
      <w:r w:rsidR="000A379D" w:rsidRPr="00E400FC">
        <w:rPr>
          <w:noProof/>
        </w:rPr>
        <w:fldChar w:fldCharType="end"/>
      </w:r>
      <w:r w:rsidR="00C019CB" w:rsidRPr="00E400FC">
        <w:t>.</w:t>
      </w:r>
    </w:p>
    <w:p w14:paraId="66B0FE44" w14:textId="67135D4C" w:rsidR="00C019CB" w:rsidRPr="00E400FC" w:rsidRDefault="009F6ED3" w:rsidP="009F6ED3">
      <w:pPr>
        <w:pStyle w:val="Caption"/>
        <w:jc w:val="center"/>
        <w:rPr>
          <w:color w:val="auto"/>
        </w:rPr>
      </w:pPr>
      <w:bookmarkStart w:id="74" w:name="_Toc107670074"/>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2</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1</w:t>
      </w:r>
      <w:r w:rsidR="00BD2605" w:rsidRPr="00E400FC">
        <w:rPr>
          <w:color w:val="auto"/>
        </w:rPr>
        <w:fldChar w:fldCharType="end"/>
      </w:r>
      <w:r w:rsidRPr="00E400FC">
        <w:rPr>
          <w:color w:val="auto"/>
        </w:rPr>
        <w:br/>
        <w:t>Simbol BPMN</w:t>
      </w:r>
      <w:bookmarkEnd w:id="7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62"/>
        <w:gridCol w:w="1932"/>
        <w:gridCol w:w="1412"/>
        <w:gridCol w:w="3385"/>
      </w:tblGrid>
      <w:tr w:rsidR="00C019CB" w:rsidRPr="00E400FC" w14:paraId="41B411DD" w14:textId="77777777" w:rsidTr="00185E4B">
        <w:trPr>
          <w:trHeight w:val="603"/>
          <w:tblHeader/>
        </w:trPr>
        <w:tc>
          <w:tcPr>
            <w:tcW w:w="762" w:type="dxa"/>
            <w:shd w:val="clear" w:color="auto" w:fill="8EAADB"/>
            <w:vAlign w:val="center"/>
          </w:tcPr>
          <w:p w14:paraId="2F175796" w14:textId="77777777" w:rsidR="00C019CB" w:rsidRPr="00E400FC" w:rsidRDefault="00C019CB" w:rsidP="006872EE">
            <w:pPr>
              <w:spacing w:after="0"/>
              <w:jc w:val="center"/>
              <w:rPr>
                <w:b/>
              </w:rPr>
            </w:pPr>
            <w:r w:rsidRPr="00E400FC">
              <w:rPr>
                <w:b/>
              </w:rPr>
              <w:t>No.</w:t>
            </w:r>
          </w:p>
        </w:tc>
        <w:tc>
          <w:tcPr>
            <w:tcW w:w="1932" w:type="dxa"/>
            <w:shd w:val="clear" w:color="auto" w:fill="8EAADB"/>
            <w:vAlign w:val="center"/>
          </w:tcPr>
          <w:p w14:paraId="2D87EA03" w14:textId="77777777" w:rsidR="00C019CB" w:rsidRPr="00E400FC" w:rsidRDefault="00C019CB" w:rsidP="006872EE">
            <w:pPr>
              <w:spacing w:after="0"/>
              <w:jc w:val="center"/>
              <w:rPr>
                <w:b/>
              </w:rPr>
            </w:pPr>
            <w:r w:rsidRPr="00E400FC">
              <w:rPr>
                <w:b/>
              </w:rPr>
              <w:t>Simbol</w:t>
            </w:r>
          </w:p>
        </w:tc>
        <w:tc>
          <w:tcPr>
            <w:tcW w:w="1412" w:type="dxa"/>
            <w:shd w:val="clear" w:color="auto" w:fill="8EAADB"/>
            <w:vAlign w:val="center"/>
          </w:tcPr>
          <w:p w14:paraId="52294ABB" w14:textId="56BF6944" w:rsidR="00C019CB" w:rsidRPr="00E400FC" w:rsidRDefault="00C019CB" w:rsidP="006872EE">
            <w:pPr>
              <w:spacing w:after="0"/>
              <w:jc w:val="center"/>
              <w:rPr>
                <w:b/>
              </w:rPr>
            </w:pPr>
            <w:r w:rsidRPr="00E400FC">
              <w:rPr>
                <w:b/>
              </w:rPr>
              <w:t>Nama</w:t>
            </w:r>
            <w:r w:rsidR="00D9050E" w:rsidRPr="00E400FC">
              <w:rPr>
                <w:b/>
              </w:rPr>
              <w:t xml:space="preserve"> </w:t>
            </w:r>
            <w:r w:rsidRPr="00E400FC">
              <w:rPr>
                <w:b/>
              </w:rPr>
              <w:t>Simbol</w:t>
            </w:r>
          </w:p>
        </w:tc>
        <w:tc>
          <w:tcPr>
            <w:tcW w:w="3385" w:type="dxa"/>
            <w:shd w:val="clear" w:color="auto" w:fill="8EAADB"/>
            <w:vAlign w:val="center"/>
          </w:tcPr>
          <w:p w14:paraId="1524D961" w14:textId="77777777" w:rsidR="00C019CB" w:rsidRPr="00E400FC" w:rsidRDefault="00C019CB" w:rsidP="006872EE">
            <w:pPr>
              <w:spacing w:after="0"/>
              <w:jc w:val="center"/>
              <w:rPr>
                <w:b/>
              </w:rPr>
            </w:pPr>
            <w:r w:rsidRPr="00E400FC">
              <w:rPr>
                <w:b/>
              </w:rPr>
              <w:t>Penjelasan</w:t>
            </w:r>
          </w:p>
        </w:tc>
      </w:tr>
      <w:tr w:rsidR="00C019CB" w:rsidRPr="00E400FC" w14:paraId="0041453E" w14:textId="77777777" w:rsidTr="00185E4B">
        <w:trPr>
          <w:trHeight w:val="603"/>
        </w:trPr>
        <w:tc>
          <w:tcPr>
            <w:tcW w:w="762" w:type="dxa"/>
            <w:shd w:val="clear" w:color="auto" w:fill="auto"/>
            <w:vAlign w:val="center"/>
          </w:tcPr>
          <w:p w14:paraId="341E2AE5" w14:textId="77777777" w:rsidR="00C019CB" w:rsidRPr="00E400FC" w:rsidRDefault="00C019CB" w:rsidP="006872EE">
            <w:pPr>
              <w:spacing w:after="0"/>
            </w:pPr>
            <w:r w:rsidRPr="00E400FC">
              <w:t xml:space="preserve">1. </w:t>
            </w:r>
          </w:p>
        </w:tc>
        <w:tc>
          <w:tcPr>
            <w:tcW w:w="1932" w:type="dxa"/>
            <w:shd w:val="clear" w:color="auto" w:fill="auto"/>
            <w:vAlign w:val="center"/>
          </w:tcPr>
          <w:p w14:paraId="04606458" w14:textId="77777777" w:rsidR="00C019CB" w:rsidRPr="00E400FC" w:rsidRDefault="00C019CB" w:rsidP="006872EE">
            <w:pPr>
              <w:spacing w:after="0"/>
            </w:pPr>
            <w:r w:rsidRPr="00E400FC">
              <w:rPr>
                <w:noProof/>
              </w:rPr>
              <w:drawing>
                <wp:inline distT="0" distB="0" distL="0" distR="0" wp14:anchorId="5DE90E9A" wp14:editId="50E20821">
                  <wp:extent cx="1074420" cy="426720"/>
                  <wp:effectExtent l="0" t="0" r="0"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74420" cy="426720"/>
                          </a:xfrm>
                          <a:prstGeom prst="rect">
                            <a:avLst/>
                          </a:prstGeom>
                          <a:noFill/>
                          <a:ln>
                            <a:noFill/>
                          </a:ln>
                        </pic:spPr>
                      </pic:pic>
                    </a:graphicData>
                  </a:graphic>
                </wp:inline>
              </w:drawing>
            </w:r>
          </w:p>
        </w:tc>
        <w:tc>
          <w:tcPr>
            <w:tcW w:w="1412" w:type="dxa"/>
            <w:shd w:val="clear" w:color="auto" w:fill="auto"/>
            <w:vAlign w:val="center"/>
          </w:tcPr>
          <w:p w14:paraId="00F62C96" w14:textId="77777777" w:rsidR="00C019CB" w:rsidRPr="00E400FC" w:rsidRDefault="00C019CB" w:rsidP="006872EE">
            <w:pPr>
              <w:spacing w:after="0"/>
            </w:pPr>
            <w:r w:rsidRPr="00E400FC">
              <w:t>Event</w:t>
            </w:r>
          </w:p>
        </w:tc>
        <w:tc>
          <w:tcPr>
            <w:tcW w:w="3385" w:type="dxa"/>
            <w:shd w:val="clear" w:color="auto" w:fill="auto"/>
            <w:vAlign w:val="center"/>
          </w:tcPr>
          <w:p w14:paraId="7F1914D6" w14:textId="77777777" w:rsidR="00C019CB" w:rsidRPr="00E400FC" w:rsidRDefault="00C019CB" w:rsidP="006872EE">
            <w:pPr>
              <w:spacing w:after="0"/>
            </w:pPr>
            <w:r w:rsidRPr="00E400FC">
              <w:rPr>
                <w:lang w:eastAsia="en-ID"/>
              </w:rPr>
              <w:t xml:space="preserve">Event adalah sesuatu yang "terjadi" selama jalannya Proses atau Koreografi. Mempengaruhi aliran dari model dan bisanya memiliki penyebab (pemicu) atau dampak (hasil). </w:t>
            </w:r>
            <w:r w:rsidRPr="00E400FC">
              <w:rPr>
                <w:bCs/>
                <w:i/>
                <w:iCs/>
                <w:lang w:eastAsia="en-ID"/>
              </w:rPr>
              <w:t>Event</w:t>
            </w:r>
            <w:r w:rsidRPr="00E400FC">
              <w:rPr>
                <w:b/>
                <w:bCs/>
                <w:lang w:eastAsia="en-ID"/>
              </w:rPr>
              <w:t xml:space="preserve"> </w:t>
            </w:r>
            <w:r w:rsidRPr="00E400FC">
              <w:rPr>
                <w:lang w:eastAsia="en-ID"/>
              </w:rPr>
              <w:t xml:space="preserve">digambarkan dalam lingkaran terbuka untuk membedakan fungsinya. Ada tiga jenis </w:t>
            </w:r>
            <w:r w:rsidRPr="00E400FC">
              <w:rPr>
                <w:i/>
                <w:iCs/>
                <w:lang w:eastAsia="en-ID"/>
              </w:rPr>
              <w:t>event</w:t>
            </w:r>
            <w:r w:rsidRPr="00E400FC">
              <w:rPr>
                <w:lang w:eastAsia="en-ID"/>
              </w:rPr>
              <w:t>, berdasarkan pengaruh aliran proses: Awal, Menengah, dan Akhir.</w:t>
            </w:r>
          </w:p>
        </w:tc>
      </w:tr>
      <w:tr w:rsidR="00C019CB" w:rsidRPr="00E400FC" w14:paraId="11EEEFBE" w14:textId="77777777" w:rsidTr="00185E4B">
        <w:trPr>
          <w:trHeight w:val="603"/>
        </w:trPr>
        <w:tc>
          <w:tcPr>
            <w:tcW w:w="762" w:type="dxa"/>
            <w:shd w:val="clear" w:color="auto" w:fill="auto"/>
            <w:vAlign w:val="center"/>
          </w:tcPr>
          <w:p w14:paraId="6309FEF6" w14:textId="77777777" w:rsidR="00C019CB" w:rsidRPr="00E400FC" w:rsidRDefault="00C019CB" w:rsidP="006872EE">
            <w:pPr>
              <w:spacing w:after="0"/>
            </w:pPr>
            <w:r w:rsidRPr="00E400FC">
              <w:t>2.</w:t>
            </w:r>
          </w:p>
        </w:tc>
        <w:tc>
          <w:tcPr>
            <w:tcW w:w="1932" w:type="dxa"/>
            <w:shd w:val="clear" w:color="auto" w:fill="auto"/>
            <w:vAlign w:val="center"/>
          </w:tcPr>
          <w:p w14:paraId="1187205A" w14:textId="77777777" w:rsidR="00C019CB" w:rsidRPr="00E400FC" w:rsidRDefault="00C019CB" w:rsidP="006872EE">
            <w:pPr>
              <w:spacing w:after="0"/>
            </w:pPr>
            <w:r w:rsidRPr="00E400FC">
              <w:rPr>
                <w:noProof/>
              </w:rPr>
              <w:drawing>
                <wp:inline distT="0" distB="0" distL="0" distR="0" wp14:anchorId="0A5EC032" wp14:editId="6FFFE859">
                  <wp:extent cx="1089660" cy="502920"/>
                  <wp:effectExtent l="0" t="0" r="0" b="0"/>
                  <wp:docPr id="25" name="Picture 25" descr="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 application, chat or text messag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89660" cy="502920"/>
                          </a:xfrm>
                          <a:prstGeom prst="rect">
                            <a:avLst/>
                          </a:prstGeom>
                          <a:noFill/>
                          <a:ln>
                            <a:noFill/>
                          </a:ln>
                        </pic:spPr>
                      </pic:pic>
                    </a:graphicData>
                  </a:graphic>
                </wp:inline>
              </w:drawing>
            </w:r>
          </w:p>
        </w:tc>
        <w:tc>
          <w:tcPr>
            <w:tcW w:w="1412" w:type="dxa"/>
            <w:shd w:val="clear" w:color="auto" w:fill="auto"/>
            <w:vAlign w:val="center"/>
          </w:tcPr>
          <w:p w14:paraId="07F0DDA9" w14:textId="77777777" w:rsidR="00C019CB" w:rsidRPr="00E400FC" w:rsidRDefault="00C019CB" w:rsidP="006872EE">
            <w:pPr>
              <w:spacing w:after="0"/>
              <w:rPr>
                <w:i/>
                <w:iCs/>
              </w:rPr>
            </w:pPr>
            <w:r w:rsidRPr="00E400FC">
              <w:rPr>
                <w:i/>
                <w:iCs/>
              </w:rPr>
              <w:t>Activity</w:t>
            </w:r>
          </w:p>
        </w:tc>
        <w:tc>
          <w:tcPr>
            <w:tcW w:w="3385" w:type="dxa"/>
            <w:shd w:val="clear" w:color="auto" w:fill="auto"/>
            <w:vAlign w:val="center"/>
          </w:tcPr>
          <w:p w14:paraId="3E746261" w14:textId="77777777" w:rsidR="00C019CB" w:rsidRPr="00E400FC" w:rsidRDefault="00C019CB" w:rsidP="006872EE">
            <w:pPr>
              <w:spacing w:after="0"/>
            </w:pPr>
            <w:r w:rsidRPr="00E400FC">
              <w:rPr>
                <w:lang w:eastAsia="en-ID"/>
              </w:rPr>
              <w:t xml:space="preserve">Aktivitas adalah sebuah istilah umum untuk suatu kegiatan yang </w:t>
            </w:r>
            <w:r w:rsidRPr="00E400FC">
              <w:rPr>
                <w:lang w:eastAsia="en-ID"/>
              </w:rPr>
              <w:lastRenderedPageBreak/>
              <w:t>memperlihatkan perusahaan melakukan Proses. Jenis Kegiatan yang merupakan bagian dari Proses sebuah Model Digambarkan bulat persegi panjang</w:t>
            </w:r>
          </w:p>
        </w:tc>
      </w:tr>
      <w:tr w:rsidR="00C019CB" w:rsidRPr="00E400FC" w14:paraId="39F46B2D" w14:textId="77777777" w:rsidTr="00185E4B">
        <w:trPr>
          <w:trHeight w:val="603"/>
        </w:trPr>
        <w:tc>
          <w:tcPr>
            <w:tcW w:w="762" w:type="dxa"/>
            <w:shd w:val="clear" w:color="auto" w:fill="auto"/>
            <w:vAlign w:val="center"/>
          </w:tcPr>
          <w:p w14:paraId="167010F6" w14:textId="77777777" w:rsidR="00C019CB" w:rsidRPr="00E400FC" w:rsidRDefault="00C019CB" w:rsidP="006872EE">
            <w:pPr>
              <w:spacing w:after="0"/>
            </w:pPr>
            <w:r w:rsidRPr="00E400FC">
              <w:t>3.</w:t>
            </w:r>
          </w:p>
        </w:tc>
        <w:tc>
          <w:tcPr>
            <w:tcW w:w="1932" w:type="dxa"/>
            <w:shd w:val="clear" w:color="auto" w:fill="auto"/>
            <w:vAlign w:val="center"/>
          </w:tcPr>
          <w:p w14:paraId="64476509" w14:textId="77777777" w:rsidR="00C019CB" w:rsidRPr="00E400FC" w:rsidRDefault="00C019CB" w:rsidP="006872EE">
            <w:pPr>
              <w:spacing w:after="0"/>
            </w:pPr>
            <w:r w:rsidRPr="00E400FC">
              <w:rPr>
                <w:noProof/>
              </w:rPr>
              <w:drawing>
                <wp:inline distT="0" distB="0" distL="0" distR="0" wp14:anchorId="47818249" wp14:editId="4E701059">
                  <wp:extent cx="762000" cy="868680"/>
                  <wp:effectExtent l="0" t="0" r="0" b="7620"/>
                  <wp:docPr id="24" name="Picture 2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2000" cy="868680"/>
                          </a:xfrm>
                          <a:prstGeom prst="rect">
                            <a:avLst/>
                          </a:prstGeom>
                          <a:noFill/>
                          <a:ln>
                            <a:noFill/>
                          </a:ln>
                        </pic:spPr>
                      </pic:pic>
                    </a:graphicData>
                  </a:graphic>
                </wp:inline>
              </w:drawing>
            </w:r>
          </w:p>
        </w:tc>
        <w:tc>
          <w:tcPr>
            <w:tcW w:w="1412" w:type="dxa"/>
            <w:shd w:val="clear" w:color="auto" w:fill="auto"/>
            <w:vAlign w:val="center"/>
          </w:tcPr>
          <w:p w14:paraId="21FC08E7" w14:textId="77777777" w:rsidR="00C019CB" w:rsidRPr="00E400FC" w:rsidRDefault="00C019CB" w:rsidP="006872EE">
            <w:pPr>
              <w:spacing w:after="0"/>
              <w:rPr>
                <w:i/>
                <w:iCs/>
              </w:rPr>
            </w:pPr>
            <w:r w:rsidRPr="00E400FC">
              <w:rPr>
                <w:i/>
                <w:iCs/>
              </w:rPr>
              <w:t>Gateway</w:t>
            </w:r>
          </w:p>
        </w:tc>
        <w:tc>
          <w:tcPr>
            <w:tcW w:w="3385" w:type="dxa"/>
            <w:shd w:val="clear" w:color="auto" w:fill="auto"/>
            <w:vAlign w:val="center"/>
          </w:tcPr>
          <w:p w14:paraId="5CEE3858" w14:textId="387A5884" w:rsidR="00C019CB" w:rsidRPr="00E400FC" w:rsidRDefault="00C019CB" w:rsidP="006872EE">
            <w:pPr>
              <w:spacing w:after="0"/>
            </w:pPr>
            <w:r w:rsidRPr="00E400FC">
              <w:rPr>
                <w:i/>
                <w:iCs/>
                <w:lang w:eastAsia="en-ID"/>
              </w:rPr>
              <w:t>Gateway</w:t>
            </w:r>
            <w:r w:rsidRPr="00E400FC">
              <w:rPr>
                <w:lang w:eastAsia="en-ID"/>
              </w:rPr>
              <w:t xml:space="preserve"> digunakan untuk mengontrol perbedaan dan konvergensi dari urutan Arus dalam Proses. Dengan demikian, akan menentukan percabangan, </w:t>
            </w:r>
            <w:r w:rsidRPr="00E400FC">
              <w:rPr>
                <w:i/>
                <w:iCs/>
                <w:lang w:eastAsia="en-ID"/>
              </w:rPr>
              <w:t>forking</w:t>
            </w:r>
            <w:r w:rsidRPr="00E400FC">
              <w:rPr>
                <w:lang w:eastAsia="en-ID"/>
              </w:rPr>
              <w:t xml:space="preserve">, </w:t>
            </w:r>
            <w:r w:rsidR="00914071" w:rsidRPr="00E400FC">
              <w:t>penggabungan, dan</w:t>
            </w:r>
            <w:r w:rsidRPr="00E400FC">
              <w:t xml:space="preserve"> bergabung dengan jalur</w:t>
            </w:r>
          </w:p>
        </w:tc>
      </w:tr>
      <w:tr w:rsidR="00C019CB" w:rsidRPr="00E400FC" w14:paraId="3C9C04BA" w14:textId="77777777" w:rsidTr="00185E4B">
        <w:trPr>
          <w:trHeight w:val="603"/>
        </w:trPr>
        <w:tc>
          <w:tcPr>
            <w:tcW w:w="762" w:type="dxa"/>
            <w:shd w:val="clear" w:color="auto" w:fill="auto"/>
            <w:vAlign w:val="center"/>
          </w:tcPr>
          <w:p w14:paraId="70C063B4" w14:textId="77777777" w:rsidR="00C019CB" w:rsidRPr="00E400FC" w:rsidRDefault="00C019CB" w:rsidP="006872EE">
            <w:pPr>
              <w:spacing w:after="0"/>
            </w:pPr>
            <w:r w:rsidRPr="00E400FC">
              <w:t>4.</w:t>
            </w:r>
          </w:p>
        </w:tc>
        <w:tc>
          <w:tcPr>
            <w:tcW w:w="1932" w:type="dxa"/>
            <w:shd w:val="clear" w:color="auto" w:fill="auto"/>
            <w:vAlign w:val="center"/>
          </w:tcPr>
          <w:p w14:paraId="1FBDDFBD" w14:textId="77777777" w:rsidR="00C019CB" w:rsidRPr="00E400FC" w:rsidRDefault="00C019CB" w:rsidP="006872EE">
            <w:pPr>
              <w:spacing w:after="0"/>
            </w:pPr>
            <w:r w:rsidRPr="00E400FC">
              <w:rPr>
                <w:noProof/>
              </w:rPr>
              <w:drawing>
                <wp:inline distT="0" distB="0" distL="0" distR="0" wp14:anchorId="3C2FFA67" wp14:editId="17A6139E">
                  <wp:extent cx="1089660" cy="434340"/>
                  <wp:effectExtent l="0" t="0" r="0" b="3810"/>
                  <wp:docPr id="22" name="Picture 2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hape, arrow&#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89660" cy="434340"/>
                          </a:xfrm>
                          <a:prstGeom prst="rect">
                            <a:avLst/>
                          </a:prstGeom>
                          <a:noFill/>
                          <a:ln>
                            <a:noFill/>
                          </a:ln>
                        </pic:spPr>
                      </pic:pic>
                    </a:graphicData>
                  </a:graphic>
                </wp:inline>
              </w:drawing>
            </w:r>
          </w:p>
        </w:tc>
        <w:tc>
          <w:tcPr>
            <w:tcW w:w="1412" w:type="dxa"/>
            <w:shd w:val="clear" w:color="auto" w:fill="auto"/>
            <w:vAlign w:val="center"/>
          </w:tcPr>
          <w:p w14:paraId="523D0623" w14:textId="77777777" w:rsidR="00C019CB" w:rsidRPr="00E400FC" w:rsidRDefault="00C019CB" w:rsidP="006872EE">
            <w:pPr>
              <w:spacing w:after="0"/>
            </w:pPr>
            <w:r w:rsidRPr="00E400FC">
              <w:rPr>
                <w:i/>
                <w:iCs/>
              </w:rPr>
              <w:t>Sequence</w:t>
            </w:r>
            <w:r w:rsidRPr="00E400FC">
              <w:t xml:space="preserve"> </w:t>
            </w:r>
            <w:r w:rsidRPr="00E400FC">
              <w:rPr>
                <w:i/>
                <w:iCs/>
              </w:rPr>
              <w:t>Flow</w:t>
            </w:r>
          </w:p>
        </w:tc>
        <w:tc>
          <w:tcPr>
            <w:tcW w:w="3385" w:type="dxa"/>
            <w:shd w:val="clear" w:color="auto" w:fill="auto"/>
            <w:vAlign w:val="center"/>
          </w:tcPr>
          <w:p w14:paraId="0A215A90" w14:textId="77777777" w:rsidR="00C019CB" w:rsidRPr="00E400FC" w:rsidRDefault="00C019CB" w:rsidP="006872EE">
            <w:pPr>
              <w:spacing w:after="0"/>
            </w:pPr>
            <w:r w:rsidRPr="00E400FC">
              <w:rPr>
                <w:lang w:eastAsia="en-ID"/>
              </w:rPr>
              <w:t>Sebuah Arus Urutan digunakan untuk menunjukkan urutan kegiatan yang akan dilakukan dalam proses</w:t>
            </w:r>
          </w:p>
        </w:tc>
      </w:tr>
      <w:tr w:rsidR="00C019CB" w:rsidRPr="00E400FC" w14:paraId="41CA2386" w14:textId="77777777" w:rsidTr="00185E4B">
        <w:trPr>
          <w:trHeight w:val="603"/>
        </w:trPr>
        <w:tc>
          <w:tcPr>
            <w:tcW w:w="762" w:type="dxa"/>
            <w:shd w:val="clear" w:color="auto" w:fill="auto"/>
            <w:vAlign w:val="center"/>
          </w:tcPr>
          <w:p w14:paraId="486E392C" w14:textId="77777777" w:rsidR="00C019CB" w:rsidRPr="00E400FC" w:rsidRDefault="00C019CB" w:rsidP="006872EE">
            <w:pPr>
              <w:spacing w:after="0"/>
            </w:pPr>
            <w:r w:rsidRPr="00E400FC">
              <w:t>5.</w:t>
            </w:r>
          </w:p>
        </w:tc>
        <w:tc>
          <w:tcPr>
            <w:tcW w:w="1932" w:type="dxa"/>
            <w:shd w:val="clear" w:color="auto" w:fill="auto"/>
            <w:vAlign w:val="center"/>
          </w:tcPr>
          <w:p w14:paraId="47943283" w14:textId="77777777" w:rsidR="00C019CB" w:rsidRPr="00E400FC" w:rsidRDefault="00C019CB" w:rsidP="006872EE">
            <w:pPr>
              <w:spacing w:after="0"/>
            </w:pPr>
            <w:r w:rsidRPr="00E400FC">
              <w:rPr>
                <w:noProof/>
              </w:rPr>
              <w:drawing>
                <wp:inline distT="0" distB="0" distL="0" distR="0" wp14:anchorId="594B51D7" wp14:editId="398F7CD9">
                  <wp:extent cx="1089660" cy="236220"/>
                  <wp:effectExtent l="0" t="0" r="0" b="0"/>
                  <wp:docPr id="6" name="Picture 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icon&#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9660" cy="236220"/>
                          </a:xfrm>
                          <a:prstGeom prst="rect">
                            <a:avLst/>
                          </a:prstGeom>
                          <a:noFill/>
                          <a:ln>
                            <a:noFill/>
                          </a:ln>
                        </pic:spPr>
                      </pic:pic>
                    </a:graphicData>
                  </a:graphic>
                </wp:inline>
              </w:drawing>
            </w:r>
          </w:p>
        </w:tc>
        <w:tc>
          <w:tcPr>
            <w:tcW w:w="1412" w:type="dxa"/>
            <w:shd w:val="clear" w:color="auto" w:fill="auto"/>
            <w:vAlign w:val="center"/>
          </w:tcPr>
          <w:p w14:paraId="1B62AA27" w14:textId="77777777" w:rsidR="00C019CB" w:rsidRPr="00E400FC" w:rsidRDefault="00C019CB" w:rsidP="006872EE">
            <w:pPr>
              <w:spacing w:after="0"/>
            </w:pPr>
            <w:r w:rsidRPr="00E400FC">
              <w:rPr>
                <w:i/>
                <w:iCs/>
              </w:rPr>
              <w:t>Message</w:t>
            </w:r>
            <w:r w:rsidRPr="00E400FC">
              <w:t xml:space="preserve"> </w:t>
            </w:r>
            <w:r w:rsidRPr="00E400FC">
              <w:rPr>
                <w:i/>
                <w:iCs/>
              </w:rPr>
              <w:t>Flow</w:t>
            </w:r>
          </w:p>
        </w:tc>
        <w:tc>
          <w:tcPr>
            <w:tcW w:w="3385" w:type="dxa"/>
            <w:shd w:val="clear" w:color="auto" w:fill="auto"/>
            <w:vAlign w:val="center"/>
          </w:tcPr>
          <w:p w14:paraId="3326567D" w14:textId="48A298E5" w:rsidR="00C019CB" w:rsidRPr="00E400FC" w:rsidRDefault="00C019CB" w:rsidP="006872EE">
            <w:pPr>
              <w:spacing w:after="0"/>
              <w:rPr>
                <w:rFonts w:ascii="Times New Roman" w:hAnsi="Times New Roman"/>
                <w:lang w:eastAsia="en-ID"/>
              </w:rPr>
            </w:pPr>
            <w:r w:rsidRPr="00E400FC">
              <w:rPr>
                <w:lang w:eastAsia="en-ID"/>
              </w:rPr>
              <w:t>Digunakan untuk menunju</w:t>
            </w:r>
            <w:r w:rsidR="00914071" w:rsidRPr="00E400FC">
              <w:rPr>
                <w:lang w:eastAsia="en-ID"/>
              </w:rPr>
              <w:t>k</w:t>
            </w:r>
            <w:r w:rsidRPr="00E400FC">
              <w:rPr>
                <w:lang w:eastAsia="en-ID"/>
              </w:rPr>
              <w:t>kan aliran Pesan antara dua pelaku yang telah dipersiapkan</w:t>
            </w:r>
          </w:p>
          <w:p w14:paraId="60D0B55A" w14:textId="77777777" w:rsidR="00C019CB" w:rsidRPr="00E400FC" w:rsidRDefault="00C019CB" w:rsidP="006872EE">
            <w:pPr>
              <w:spacing w:after="0"/>
            </w:pPr>
            <w:r w:rsidRPr="00E400FC">
              <w:rPr>
                <w:lang w:eastAsia="en-ID"/>
              </w:rPr>
              <w:t xml:space="preserve">untuk mengirim dan menerima mereka. Dalam BPMN, dua </w:t>
            </w:r>
            <w:r w:rsidRPr="00E400FC">
              <w:rPr>
                <w:i/>
                <w:iCs/>
                <w:lang w:eastAsia="en-ID"/>
              </w:rPr>
              <w:t>Pools</w:t>
            </w:r>
            <w:r w:rsidRPr="00E400FC">
              <w:rPr>
                <w:lang w:eastAsia="en-ID"/>
              </w:rPr>
              <w:t xml:space="preserve"> terpisah dalam Diagram Kolaborasi akan mewakili dua peserta (misal: partner entitas atau partner roles)</w:t>
            </w:r>
          </w:p>
        </w:tc>
      </w:tr>
      <w:tr w:rsidR="00C019CB" w:rsidRPr="00E400FC" w14:paraId="3A36A42A" w14:textId="77777777" w:rsidTr="00185E4B">
        <w:trPr>
          <w:trHeight w:val="603"/>
        </w:trPr>
        <w:tc>
          <w:tcPr>
            <w:tcW w:w="762" w:type="dxa"/>
            <w:shd w:val="clear" w:color="auto" w:fill="auto"/>
            <w:vAlign w:val="center"/>
          </w:tcPr>
          <w:p w14:paraId="02C19FC1" w14:textId="77777777" w:rsidR="00C019CB" w:rsidRPr="00E400FC" w:rsidRDefault="00C019CB" w:rsidP="006872EE">
            <w:pPr>
              <w:spacing w:after="0"/>
            </w:pPr>
            <w:r w:rsidRPr="00E400FC">
              <w:t>6.</w:t>
            </w:r>
          </w:p>
        </w:tc>
        <w:tc>
          <w:tcPr>
            <w:tcW w:w="1932" w:type="dxa"/>
            <w:shd w:val="clear" w:color="auto" w:fill="auto"/>
            <w:vAlign w:val="center"/>
          </w:tcPr>
          <w:p w14:paraId="591A5AF2" w14:textId="77777777" w:rsidR="00C019CB" w:rsidRPr="00E400FC" w:rsidRDefault="00C019CB" w:rsidP="006872EE">
            <w:pPr>
              <w:spacing w:after="0"/>
            </w:pPr>
            <w:r w:rsidRPr="00E400FC">
              <w:rPr>
                <w:noProof/>
              </w:rPr>
              <w:drawing>
                <wp:inline distT="0" distB="0" distL="0" distR="0" wp14:anchorId="50B55F35" wp14:editId="59124DF1">
                  <wp:extent cx="1089660" cy="198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9660" cy="198120"/>
                          </a:xfrm>
                          <a:prstGeom prst="rect">
                            <a:avLst/>
                          </a:prstGeom>
                          <a:noFill/>
                          <a:ln>
                            <a:noFill/>
                          </a:ln>
                        </pic:spPr>
                      </pic:pic>
                    </a:graphicData>
                  </a:graphic>
                </wp:inline>
              </w:drawing>
            </w:r>
          </w:p>
        </w:tc>
        <w:tc>
          <w:tcPr>
            <w:tcW w:w="1412" w:type="dxa"/>
            <w:shd w:val="clear" w:color="auto" w:fill="auto"/>
            <w:vAlign w:val="center"/>
          </w:tcPr>
          <w:p w14:paraId="631FD9B8" w14:textId="77777777" w:rsidR="00C019CB" w:rsidRPr="00E400FC" w:rsidRDefault="00C019CB" w:rsidP="006872EE">
            <w:pPr>
              <w:spacing w:after="0"/>
              <w:rPr>
                <w:i/>
                <w:iCs/>
              </w:rPr>
            </w:pPr>
            <w:r w:rsidRPr="00E400FC">
              <w:rPr>
                <w:i/>
                <w:iCs/>
              </w:rPr>
              <w:t>Association</w:t>
            </w:r>
          </w:p>
        </w:tc>
        <w:tc>
          <w:tcPr>
            <w:tcW w:w="3385" w:type="dxa"/>
            <w:shd w:val="clear" w:color="auto" w:fill="auto"/>
            <w:vAlign w:val="center"/>
          </w:tcPr>
          <w:p w14:paraId="57F05696" w14:textId="28E03EF8" w:rsidR="00C019CB" w:rsidRPr="00E400FC" w:rsidRDefault="00C019CB" w:rsidP="006872EE">
            <w:pPr>
              <w:spacing w:after="0"/>
            </w:pPr>
            <w:r w:rsidRPr="00E400FC">
              <w:rPr>
                <w:lang w:eastAsia="en-ID"/>
              </w:rPr>
              <w:t>Digunakan untuk menghubungkan in</w:t>
            </w:r>
            <w:r w:rsidR="001C3ECB" w:rsidRPr="00E400FC">
              <w:rPr>
                <w:i/>
                <w:iCs/>
                <w:lang w:eastAsia="en-ID"/>
              </w:rPr>
              <w:t>form</w:t>
            </w:r>
            <w:r w:rsidRPr="00E400FC">
              <w:rPr>
                <w:lang w:eastAsia="en-ID"/>
              </w:rPr>
              <w:t xml:space="preserve">asi dan Artefak dengan elemen BPMN grafis. Teks penjelasan dan Artefak lain dapat terkait dengan grafis elemen. </w:t>
            </w:r>
            <w:r w:rsidRPr="00E400FC">
              <w:rPr>
                <w:lang w:eastAsia="en-ID"/>
              </w:rPr>
              <w:lastRenderedPageBreak/>
              <w:t>Semua mata panah pada Asosiasi menunjukkan arah aliran (misalnya: data)</w:t>
            </w:r>
          </w:p>
        </w:tc>
      </w:tr>
      <w:tr w:rsidR="00C019CB" w:rsidRPr="00E400FC" w14:paraId="07A52D15" w14:textId="77777777" w:rsidTr="00185E4B">
        <w:trPr>
          <w:trHeight w:val="603"/>
        </w:trPr>
        <w:tc>
          <w:tcPr>
            <w:tcW w:w="762" w:type="dxa"/>
            <w:shd w:val="clear" w:color="auto" w:fill="auto"/>
            <w:vAlign w:val="center"/>
          </w:tcPr>
          <w:p w14:paraId="5D44B9C5" w14:textId="77777777" w:rsidR="00C019CB" w:rsidRPr="00E400FC" w:rsidRDefault="00C019CB" w:rsidP="006872EE">
            <w:pPr>
              <w:spacing w:after="0"/>
            </w:pPr>
            <w:r w:rsidRPr="00E400FC">
              <w:t>7.</w:t>
            </w:r>
          </w:p>
        </w:tc>
        <w:tc>
          <w:tcPr>
            <w:tcW w:w="1932" w:type="dxa"/>
            <w:shd w:val="clear" w:color="auto" w:fill="auto"/>
            <w:vAlign w:val="center"/>
          </w:tcPr>
          <w:p w14:paraId="3097A497" w14:textId="77777777" w:rsidR="00C019CB" w:rsidRPr="00E400FC" w:rsidRDefault="00C019CB" w:rsidP="006872EE">
            <w:pPr>
              <w:spacing w:after="0"/>
            </w:pPr>
            <w:r w:rsidRPr="00E400FC">
              <w:rPr>
                <w:noProof/>
              </w:rPr>
              <w:drawing>
                <wp:inline distT="0" distB="0" distL="0" distR="0" wp14:anchorId="2E4500A7" wp14:editId="2836C1F0">
                  <wp:extent cx="1074420" cy="381000"/>
                  <wp:effectExtent l="0" t="0" r="0" b="0"/>
                  <wp:docPr id="4" name="Picture 4"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 rectang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74420" cy="381000"/>
                          </a:xfrm>
                          <a:prstGeom prst="rect">
                            <a:avLst/>
                          </a:prstGeom>
                          <a:noFill/>
                          <a:ln>
                            <a:noFill/>
                          </a:ln>
                        </pic:spPr>
                      </pic:pic>
                    </a:graphicData>
                  </a:graphic>
                </wp:inline>
              </w:drawing>
            </w:r>
          </w:p>
        </w:tc>
        <w:tc>
          <w:tcPr>
            <w:tcW w:w="1412" w:type="dxa"/>
            <w:shd w:val="clear" w:color="auto" w:fill="auto"/>
            <w:vAlign w:val="center"/>
          </w:tcPr>
          <w:p w14:paraId="44920F85" w14:textId="77777777" w:rsidR="00C019CB" w:rsidRPr="00E400FC" w:rsidRDefault="00C019CB" w:rsidP="006872EE">
            <w:pPr>
              <w:spacing w:after="0"/>
              <w:rPr>
                <w:i/>
                <w:iCs/>
              </w:rPr>
            </w:pPr>
            <w:r w:rsidRPr="00E400FC">
              <w:rPr>
                <w:i/>
                <w:iCs/>
              </w:rPr>
              <w:t>Pool</w:t>
            </w:r>
          </w:p>
        </w:tc>
        <w:tc>
          <w:tcPr>
            <w:tcW w:w="3385" w:type="dxa"/>
            <w:shd w:val="clear" w:color="auto" w:fill="auto"/>
            <w:vAlign w:val="center"/>
          </w:tcPr>
          <w:p w14:paraId="326A32EA" w14:textId="77777777" w:rsidR="00C019CB" w:rsidRPr="00E400FC" w:rsidRDefault="00C019CB" w:rsidP="006872EE">
            <w:pPr>
              <w:spacing w:after="0"/>
              <w:rPr>
                <w:rFonts w:ascii="Times New Roman" w:hAnsi="Times New Roman"/>
                <w:lang w:eastAsia="en-ID"/>
              </w:rPr>
            </w:pPr>
            <w:r w:rsidRPr="00E400FC">
              <w:rPr>
                <w:lang w:eastAsia="en-ID"/>
              </w:rPr>
              <w:t>Adalah representasi grafis dari pelaku/peserta kolaborasi. Hal ini juga bertindak sebagai</w:t>
            </w:r>
          </w:p>
          <w:p w14:paraId="2F300D6E" w14:textId="038330DA" w:rsidR="00C019CB" w:rsidRPr="00E400FC" w:rsidRDefault="00C019CB" w:rsidP="006872EE">
            <w:pPr>
              <w:spacing w:after="0"/>
              <w:rPr>
                <w:rFonts w:ascii="Times New Roman" w:hAnsi="Times New Roman"/>
                <w:lang w:eastAsia="en-ID"/>
              </w:rPr>
            </w:pPr>
            <w:r w:rsidRPr="00E400FC">
              <w:rPr>
                <w:lang w:eastAsia="en-ID"/>
              </w:rPr>
              <w:t>"</w:t>
            </w:r>
            <w:r w:rsidRPr="00E400FC">
              <w:rPr>
                <w:i/>
                <w:iCs/>
                <w:lang w:eastAsia="en-ID"/>
              </w:rPr>
              <w:t>swimlane</w:t>
            </w:r>
            <w:r w:rsidRPr="00E400FC">
              <w:rPr>
                <w:lang w:eastAsia="en-ID"/>
              </w:rPr>
              <w:t xml:space="preserve">" dan wadah grafis untuk partisi satu set kegiatan </w:t>
            </w:r>
            <w:r w:rsidR="00EA4568" w:rsidRPr="00E400FC">
              <w:rPr>
                <w:lang w:eastAsia="en-ID"/>
              </w:rPr>
              <w:t>j</w:t>
            </w:r>
            <w:r w:rsidRPr="00E400FC">
              <w:rPr>
                <w:lang w:eastAsia="en-ID"/>
              </w:rPr>
              <w:t>adi Pools lain, biasanya</w:t>
            </w:r>
          </w:p>
          <w:p w14:paraId="6180074E" w14:textId="77777777" w:rsidR="00C019CB" w:rsidRPr="00E400FC" w:rsidRDefault="00C019CB" w:rsidP="006872EE">
            <w:pPr>
              <w:spacing w:after="0"/>
              <w:rPr>
                <w:rFonts w:ascii="Times New Roman" w:hAnsi="Times New Roman"/>
                <w:lang w:eastAsia="en-ID"/>
              </w:rPr>
            </w:pPr>
            <w:r w:rsidRPr="00E400FC">
              <w:rPr>
                <w:lang w:eastAsia="en-ID"/>
              </w:rPr>
              <w:t>dalam konteks situasi B2B. Pool A mungkin memiliki internal yang rinci, dalam bentuk proses yang akan dieksekusi.</w:t>
            </w:r>
          </w:p>
        </w:tc>
      </w:tr>
      <w:tr w:rsidR="00C019CB" w:rsidRPr="00E400FC" w14:paraId="47631AEA" w14:textId="77777777" w:rsidTr="00185E4B">
        <w:trPr>
          <w:trHeight w:val="603"/>
        </w:trPr>
        <w:tc>
          <w:tcPr>
            <w:tcW w:w="762" w:type="dxa"/>
            <w:shd w:val="clear" w:color="auto" w:fill="auto"/>
            <w:vAlign w:val="center"/>
          </w:tcPr>
          <w:p w14:paraId="66BF27C3" w14:textId="77777777" w:rsidR="00C019CB" w:rsidRPr="00E400FC" w:rsidRDefault="00C019CB" w:rsidP="006872EE">
            <w:pPr>
              <w:spacing w:after="0"/>
            </w:pPr>
            <w:r w:rsidRPr="00E400FC">
              <w:t>8.</w:t>
            </w:r>
          </w:p>
        </w:tc>
        <w:tc>
          <w:tcPr>
            <w:tcW w:w="1932" w:type="dxa"/>
            <w:shd w:val="clear" w:color="auto" w:fill="auto"/>
            <w:vAlign w:val="center"/>
          </w:tcPr>
          <w:p w14:paraId="4E655954" w14:textId="77777777" w:rsidR="00C019CB" w:rsidRPr="00E400FC" w:rsidRDefault="00C019CB" w:rsidP="006872EE">
            <w:pPr>
              <w:spacing w:after="0"/>
            </w:pPr>
            <w:r w:rsidRPr="00E400FC">
              <w:rPr>
                <w:noProof/>
              </w:rPr>
              <w:drawing>
                <wp:inline distT="0" distB="0" distL="0" distR="0" wp14:anchorId="57BAE1AA" wp14:editId="3770098E">
                  <wp:extent cx="1089660" cy="388620"/>
                  <wp:effectExtent l="0" t="0" r="0" b="0"/>
                  <wp:docPr id="1" name="Picture 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rectangl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9660" cy="388620"/>
                          </a:xfrm>
                          <a:prstGeom prst="rect">
                            <a:avLst/>
                          </a:prstGeom>
                          <a:noFill/>
                          <a:ln>
                            <a:noFill/>
                          </a:ln>
                        </pic:spPr>
                      </pic:pic>
                    </a:graphicData>
                  </a:graphic>
                </wp:inline>
              </w:drawing>
            </w:r>
          </w:p>
        </w:tc>
        <w:tc>
          <w:tcPr>
            <w:tcW w:w="1412" w:type="dxa"/>
            <w:shd w:val="clear" w:color="auto" w:fill="auto"/>
            <w:vAlign w:val="center"/>
          </w:tcPr>
          <w:p w14:paraId="2120BE2A" w14:textId="77777777" w:rsidR="00C019CB" w:rsidRPr="00E400FC" w:rsidRDefault="00C019CB" w:rsidP="006872EE">
            <w:pPr>
              <w:spacing w:after="0"/>
              <w:rPr>
                <w:i/>
                <w:iCs/>
              </w:rPr>
            </w:pPr>
            <w:r w:rsidRPr="00E400FC">
              <w:rPr>
                <w:i/>
                <w:iCs/>
              </w:rPr>
              <w:t>Lane</w:t>
            </w:r>
          </w:p>
        </w:tc>
        <w:tc>
          <w:tcPr>
            <w:tcW w:w="3385" w:type="dxa"/>
            <w:shd w:val="clear" w:color="auto" w:fill="auto"/>
            <w:vAlign w:val="center"/>
          </w:tcPr>
          <w:p w14:paraId="002C1226" w14:textId="77777777" w:rsidR="00C019CB" w:rsidRPr="00E400FC" w:rsidRDefault="00C019CB" w:rsidP="006872EE">
            <w:pPr>
              <w:spacing w:after="0"/>
              <w:rPr>
                <w:rFonts w:ascii="Times New Roman" w:hAnsi="Times New Roman"/>
                <w:lang w:eastAsia="en-ID"/>
              </w:rPr>
            </w:pPr>
            <w:r w:rsidRPr="00E400FC">
              <w:rPr>
                <w:i/>
                <w:iCs/>
                <w:lang w:eastAsia="en-ID"/>
              </w:rPr>
              <w:t>Lane</w:t>
            </w:r>
            <w:r w:rsidRPr="00E400FC">
              <w:rPr>
                <w:lang w:eastAsia="en-ID"/>
              </w:rPr>
              <w:t xml:space="preserve"> adalah partisi sub-dalam Proses, terkadang dalam Pool, akan memperpanjang</w:t>
            </w:r>
          </w:p>
          <w:p w14:paraId="35C0FAD2" w14:textId="73323592" w:rsidR="00C019CB" w:rsidRPr="00E400FC" w:rsidRDefault="00C019CB" w:rsidP="006872EE">
            <w:pPr>
              <w:spacing w:after="0"/>
              <w:jc w:val="left"/>
              <w:rPr>
                <w:rFonts w:ascii="Times New Roman" w:hAnsi="Times New Roman"/>
                <w:lang w:eastAsia="en-ID"/>
              </w:rPr>
            </w:pPr>
            <w:r w:rsidRPr="00E400FC">
              <w:rPr>
                <w:lang w:eastAsia="en-ID"/>
              </w:rPr>
              <w:t>seluruh Proses baik secara vertikal ataupun hori</w:t>
            </w:r>
            <w:r w:rsidR="00914071" w:rsidRPr="00E400FC">
              <w:rPr>
                <w:lang w:eastAsia="en-ID"/>
              </w:rPr>
              <w:t>z</w:t>
            </w:r>
            <w:r w:rsidRPr="00E400FC">
              <w:rPr>
                <w:lang w:eastAsia="en-ID"/>
              </w:rPr>
              <w:t>ontal. Jalur yang digunakan untuk mengatur dan mengategorikan Kegiatan.</w:t>
            </w:r>
          </w:p>
        </w:tc>
      </w:tr>
    </w:tbl>
    <w:p w14:paraId="400C55F4" w14:textId="77777777" w:rsidR="00C019CB" w:rsidRPr="00E400FC" w:rsidRDefault="00C019CB" w:rsidP="00DD0827"/>
    <w:p w14:paraId="51CE2737" w14:textId="4F32BA0A" w:rsidR="00B4307D" w:rsidRPr="00E400FC" w:rsidRDefault="00B4307D" w:rsidP="00B4307D">
      <w:pPr>
        <w:pStyle w:val="Heading3"/>
      </w:pPr>
      <w:bookmarkStart w:id="75" w:name="_Toc107670004"/>
      <w:r w:rsidRPr="00E400FC">
        <w:t>Unified Model Language (UML)</w:t>
      </w:r>
      <w:bookmarkEnd w:id="75"/>
    </w:p>
    <w:p w14:paraId="6CC3571F" w14:textId="122F29F0" w:rsidR="00B4307D" w:rsidRPr="00E400FC" w:rsidRDefault="00B4307D" w:rsidP="00B4307D">
      <w:r w:rsidRPr="00E400FC">
        <w:t xml:space="preserve">UML adalah sebuah bahasa yang digunakan untuk memodelkan perangkat lunak dengan standarisasi agar pengembang perangkat lunak di seluruh dunia bisa mengerti pemodelan perangkat lunak </w:t>
      </w:r>
      <w:r w:rsidRPr="00E400FC">
        <w:fldChar w:fldCharType="begin" w:fldLock="1"/>
      </w:r>
      <w:r w:rsidR="00FE4CF3" w:rsidRPr="00E400FC">
        <w:instrText>ADDIN CSL_CITATION {"citationItems":[{"id":"ITEM-1","itemData":{"author":[{"dropping-particle":"","family":"Yulianto","given":"Ardhian Agung","non-dropping-particle":"","parse-names":false,"suffix":""},{"dropping-particle":"","family":"Gartina","given":"Inne","non-dropping-particle":"","parse-names":false,"suffix":""},{"dropping-particle":"","family":"Astuti","given":"Rini","non-dropping-particle":"","parse-names":false,"suffix":""},{"dropping-particle":"","family":"Dewi","given":"Sari","non-dropping-particle":"","parse-names":false,"suffix":""},{"dropping-particle":"","family":"Sari","given":"Siska Komala","non-dropping-particle":"","parse-names":false,"suffix":""},{"dropping-particle":"","family":"Witanti","given":"Wina","non-dropping-particle":"","parse-names":false,"suffix":""}],"editor":[{"dropping-particle":"","family":"Hendraputra","given":"Ade","non-dropping-particle":"","parse-names":false,"suffix":""}],"id":"ITEM-1","issued":{"date-parts":[["2009"]]},"publisher":"Politeknik Telkom Bandung","publisher-place":"Bandung","title":"Analisis dan Desain Sistem Informasi","type":"book"},"uris":["http://www.mendeley.com/documents/?uuid=9391a51f-c743-3181-97b3-94cb9a39d4ed"]}],"mendeley":{"formattedCitation":"[4]","plainTextFormattedCitation":"[4]","previouslyFormattedCitation":"[4]"},"properties":{"noteIndex":0},"schema":"https://github.com/citation-style-language/schema/raw/master/csl-citation.json"}</w:instrText>
      </w:r>
      <w:r w:rsidRPr="00E400FC">
        <w:fldChar w:fldCharType="separate"/>
      </w:r>
      <w:r w:rsidR="00253646" w:rsidRPr="00E400FC">
        <w:rPr>
          <w:noProof/>
        </w:rPr>
        <w:t>[4]</w:t>
      </w:r>
      <w:r w:rsidRPr="00E400FC">
        <w:fldChar w:fldCharType="end"/>
      </w:r>
      <w:r w:rsidRPr="00E400FC">
        <w:t>.</w:t>
      </w:r>
    </w:p>
    <w:p w14:paraId="1CF240EB" w14:textId="3561F0FF" w:rsidR="00B4307D" w:rsidRPr="00E400FC" w:rsidRDefault="003A2B87" w:rsidP="00B4307D">
      <w:pPr>
        <w:pStyle w:val="Heading4"/>
      </w:pPr>
      <w:r w:rsidRPr="00E400FC">
        <w:lastRenderedPageBreak/>
        <w:t>Use Case diagram</w:t>
      </w:r>
    </w:p>
    <w:p w14:paraId="14B12634" w14:textId="427912D0" w:rsidR="00B4307D" w:rsidRPr="00E400FC" w:rsidRDefault="003A2B87" w:rsidP="00B4307D">
      <w:r w:rsidRPr="00E400FC">
        <w:t>Use case diagram</w:t>
      </w:r>
      <w:r w:rsidR="00B4307D" w:rsidRPr="00E400FC">
        <w:rPr>
          <w:i/>
          <w:iCs/>
        </w:rPr>
        <w:t xml:space="preserve"> </w:t>
      </w:r>
      <w:r w:rsidR="00B4307D" w:rsidRPr="00E400FC">
        <w:t xml:space="preserve">adalah pemodelan untuk menggambarkan kelakuan sistem yang akan dibuat. </w:t>
      </w:r>
      <w:r w:rsidRPr="00E400FC">
        <w:t>Use case diagram</w:t>
      </w:r>
      <w:r w:rsidR="00B4307D" w:rsidRPr="00E400FC">
        <w:rPr>
          <w:i/>
          <w:iCs/>
        </w:rPr>
        <w:t xml:space="preserve"> </w:t>
      </w:r>
      <w:r w:rsidR="00B4307D" w:rsidRPr="00E400FC">
        <w:t xml:space="preserve">digunakan untuk mendeskripsikan sebuah interaksi antara satu atau lebih aktor dengan sistem yang akan dibuat, untuk mengetahui fungsi apa saja yang ada di dalam sebuah sistem dan siapa saja yang bisa mengakses fungsi-fungsi tersebut </w:t>
      </w:r>
      <w:r w:rsidR="00B4307D" w:rsidRPr="00E400FC">
        <w:fldChar w:fldCharType="begin" w:fldLock="1"/>
      </w:r>
      <w:r w:rsidR="00FE4CF3" w:rsidRPr="00E400FC">
        <w:instrText>ADDIN CSL_CITATION {"citationItems":[{"id":"ITEM-1","itemData":{"author":[{"dropping-particle":"","family":"Yulianto","given":"Ardhian Agung","non-dropping-particle":"","parse-names":false,"suffix":""},{"dropping-particle":"","family":"Gartina","given":"Inne","non-dropping-particle":"","parse-names":false,"suffix":""},{"dropping-particle":"","family":"Astuti","given":"Rini","non-dropping-particle":"","parse-names":false,"suffix":""},{"dropping-particle":"","family":"Dewi","given":"Sari","non-dropping-particle":"","parse-names":false,"suffix":""},{"dropping-particle":"","family":"Sari","given":"Siska Komala","non-dropping-particle":"","parse-names":false,"suffix":""},{"dropping-particle":"","family":"Witanti","given":"Wina","non-dropping-particle":"","parse-names":false,"suffix":""}],"editor":[{"dropping-particle":"","family":"Hendraputra","given":"Ade","non-dropping-particle":"","parse-names":false,"suffix":""}],"id":"ITEM-1","issued":{"date-parts":[["2009"]]},"publisher":"Politeknik Telkom Bandung","publisher-place":"Bandung","title":"Analisis dan Desain Sistem Informasi","type":"book"},"uris":["http://www.mendeley.com/documents/?uuid=9391a51f-c743-3181-97b3-94cb9a39d4ed"]}],"mendeley":{"formattedCitation":"[4]","plainTextFormattedCitation":"[4]","previouslyFormattedCitation":"[4]"},"properties":{"noteIndex":0},"schema":"https://github.com/citation-style-language/schema/raw/master/csl-citation.json"}</w:instrText>
      </w:r>
      <w:r w:rsidR="00B4307D" w:rsidRPr="00E400FC">
        <w:fldChar w:fldCharType="separate"/>
      </w:r>
      <w:r w:rsidR="00253646" w:rsidRPr="00E400FC">
        <w:rPr>
          <w:noProof/>
        </w:rPr>
        <w:t>[4]</w:t>
      </w:r>
      <w:r w:rsidR="00B4307D" w:rsidRPr="00E400FC">
        <w:fldChar w:fldCharType="end"/>
      </w:r>
      <w:r w:rsidR="00B4307D" w:rsidRPr="00E400FC">
        <w:t>.</w:t>
      </w:r>
    </w:p>
    <w:p w14:paraId="49A7276F" w14:textId="340BAEE4" w:rsidR="00AB55DB" w:rsidRPr="00E400FC" w:rsidRDefault="00AB55DB" w:rsidP="00AB55DB">
      <w:pPr>
        <w:pStyle w:val="Caption"/>
        <w:keepNext/>
        <w:jc w:val="center"/>
        <w:rPr>
          <w:color w:val="auto"/>
        </w:rPr>
      </w:pPr>
      <w:bookmarkStart w:id="76" w:name="_Toc107670075"/>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2</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2</w:t>
      </w:r>
      <w:r w:rsidR="00BD2605" w:rsidRPr="00E400FC">
        <w:rPr>
          <w:color w:val="auto"/>
        </w:rPr>
        <w:fldChar w:fldCharType="end"/>
      </w:r>
      <w:r w:rsidRPr="00E400FC">
        <w:rPr>
          <w:color w:val="auto"/>
        </w:rPr>
        <w:br/>
        <w:t xml:space="preserve">Simbol </w:t>
      </w:r>
      <w:r w:rsidR="003A2B87" w:rsidRPr="00E400FC">
        <w:rPr>
          <w:color w:val="auto"/>
        </w:rPr>
        <w:t>Use case diagram</w:t>
      </w:r>
      <w:bookmarkEnd w:id="7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94"/>
        <w:gridCol w:w="1648"/>
        <w:gridCol w:w="1945"/>
        <w:gridCol w:w="3104"/>
      </w:tblGrid>
      <w:tr w:rsidR="00B4307D" w:rsidRPr="00E400FC" w14:paraId="3ED83197" w14:textId="77777777" w:rsidTr="00AB55DB">
        <w:trPr>
          <w:trHeight w:val="603"/>
          <w:tblHeader/>
        </w:trPr>
        <w:tc>
          <w:tcPr>
            <w:tcW w:w="794" w:type="dxa"/>
            <w:shd w:val="clear" w:color="auto" w:fill="8EAADB"/>
            <w:vAlign w:val="center"/>
          </w:tcPr>
          <w:p w14:paraId="6B136085" w14:textId="77777777" w:rsidR="00B4307D" w:rsidRPr="00E400FC" w:rsidRDefault="00B4307D" w:rsidP="006872EE">
            <w:pPr>
              <w:spacing w:after="0"/>
              <w:jc w:val="center"/>
              <w:rPr>
                <w:b/>
              </w:rPr>
            </w:pPr>
            <w:r w:rsidRPr="00E400FC">
              <w:rPr>
                <w:b/>
              </w:rPr>
              <w:t>No.</w:t>
            </w:r>
          </w:p>
        </w:tc>
        <w:tc>
          <w:tcPr>
            <w:tcW w:w="1648" w:type="dxa"/>
            <w:shd w:val="clear" w:color="auto" w:fill="8EAADB"/>
            <w:vAlign w:val="center"/>
          </w:tcPr>
          <w:p w14:paraId="616AC108" w14:textId="77777777" w:rsidR="00B4307D" w:rsidRPr="00E400FC" w:rsidRDefault="00B4307D" w:rsidP="006872EE">
            <w:pPr>
              <w:spacing w:after="0"/>
              <w:jc w:val="center"/>
              <w:rPr>
                <w:b/>
              </w:rPr>
            </w:pPr>
            <w:r w:rsidRPr="00E400FC">
              <w:rPr>
                <w:b/>
              </w:rPr>
              <w:t>Simbol</w:t>
            </w:r>
          </w:p>
        </w:tc>
        <w:tc>
          <w:tcPr>
            <w:tcW w:w="1945" w:type="dxa"/>
            <w:shd w:val="clear" w:color="auto" w:fill="8EAADB"/>
            <w:vAlign w:val="center"/>
          </w:tcPr>
          <w:p w14:paraId="577C2D57" w14:textId="77777777" w:rsidR="00B4307D" w:rsidRPr="00E400FC" w:rsidRDefault="00B4307D" w:rsidP="006872EE">
            <w:pPr>
              <w:spacing w:after="0"/>
              <w:jc w:val="center"/>
              <w:rPr>
                <w:b/>
              </w:rPr>
            </w:pPr>
            <w:r w:rsidRPr="00E400FC">
              <w:rPr>
                <w:b/>
              </w:rPr>
              <w:t>Nama Simbol</w:t>
            </w:r>
          </w:p>
        </w:tc>
        <w:tc>
          <w:tcPr>
            <w:tcW w:w="3104" w:type="dxa"/>
            <w:shd w:val="clear" w:color="auto" w:fill="8EAADB"/>
            <w:vAlign w:val="center"/>
          </w:tcPr>
          <w:p w14:paraId="51E44FDA" w14:textId="77777777" w:rsidR="00B4307D" w:rsidRPr="00E400FC" w:rsidRDefault="00B4307D" w:rsidP="006872EE">
            <w:pPr>
              <w:spacing w:after="0"/>
              <w:jc w:val="center"/>
              <w:rPr>
                <w:b/>
              </w:rPr>
            </w:pPr>
            <w:r w:rsidRPr="00E400FC">
              <w:rPr>
                <w:b/>
              </w:rPr>
              <w:t>Penjelasan</w:t>
            </w:r>
          </w:p>
        </w:tc>
      </w:tr>
      <w:tr w:rsidR="00B4307D" w:rsidRPr="00E400FC" w14:paraId="6171F775" w14:textId="77777777" w:rsidTr="00AB55DB">
        <w:trPr>
          <w:trHeight w:val="603"/>
        </w:trPr>
        <w:tc>
          <w:tcPr>
            <w:tcW w:w="794" w:type="dxa"/>
            <w:shd w:val="clear" w:color="auto" w:fill="auto"/>
            <w:vAlign w:val="center"/>
          </w:tcPr>
          <w:p w14:paraId="06F34E11" w14:textId="77777777" w:rsidR="00B4307D" w:rsidRPr="00E400FC" w:rsidRDefault="00B4307D" w:rsidP="006872EE">
            <w:pPr>
              <w:spacing w:after="0"/>
              <w:jc w:val="center"/>
            </w:pPr>
            <w:r w:rsidRPr="00E400FC">
              <w:t>1.</w:t>
            </w:r>
          </w:p>
        </w:tc>
        <w:tc>
          <w:tcPr>
            <w:tcW w:w="1648" w:type="dxa"/>
            <w:shd w:val="clear" w:color="auto" w:fill="auto"/>
            <w:vAlign w:val="center"/>
          </w:tcPr>
          <w:p w14:paraId="3F069E58" w14:textId="77777777" w:rsidR="00B4307D" w:rsidRPr="00E400FC" w:rsidRDefault="00B4307D" w:rsidP="006872EE">
            <w:pPr>
              <w:spacing w:after="0"/>
            </w:pPr>
            <w:r w:rsidRPr="00E400FC">
              <w:rPr>
                <w:noProof/>
              </w:rPr>
              <w:drawing>
                <wp:anchor distT="0" distB="0" distL="114300" distR="114300" simplePos="0" relativeHeight="251673600" behindDoc="0" locked="0" layoutInCell="1" allowOverlap="1" wp14:anchorId="0919B50B" wp14:editId="3A4316A7">
                  <wp:simplePos x="0" y="0"/>
                  <wp:positionH relativeFrom="margin">
                    <wp:posOffset>202565</wp:posOffset>
                  </wp:positionH>
                  <wp:positionV relativeFrom="margin">
                    <wp:posOffset>175260</wp:posOffset>
                  </wp:positionV>
                  <wp:extent cx="509905" cy="711835"/>
                  <wp:effectExtent l="0" t="0" r="444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905" cy="711835"/>
                          </a:xfrm>
                          <a:prstGeom prst="rect">
                            <a:avLst/>
                          </a:prstGeom>
                          <a:noFill/>
                        </pic:spPr>
                      </pic:pic>
                    </a:graphicData>
                  </a:graphic>
                  <wp14:sizeRelH relativeFrom="page">
                    <wp14:pctWidth>0</wp14:pctWidth>
                  </wp14:sizeRelH>
                  <wp14:sizeRelV relativeFrom="page">
                    <wp14:pctHeight>0</wp14:pctHeight>
                  </wp14:sizeRelV>
                </wp:anchor>
              </w:drawing>
            </w:r>
          </w:p>
        </w:tc>
        <w:tc>
          <w:tcPr>
            <w:tcW w:w="1945" w:type="dxa"/>
            <w:shd w:val="clear" w:color="auto" w:fill="auto"/>
            <w:vAlign w:val="center"/>
          </w:tcPr>
          <w:p w14:paraId="7BF56A56" w14:textId="77777777" w:rsidR="00B4307D" w:rsidRPr="00E400FC" w:rsidRDefault="00B4307D" w:rsidP="006872EE">
            <w:pPr>
              <w:spacing w:after="0"/>
              <w:jc w:val="center"/>
              <w:rPr>
                <w:i/>
                <w:iCs/>
              </w:rPr>
            </w:pPr>
            <w:r w:rsidRPr="00E400FC">
              <w:rPr>
                <w:i/>
                <w:iCs/>
              </w:rPr>
              <w:t>Actor</w:t>
            </w:r>
          </w:p>
        </w:tc>
        <w:tc>
          <w:tcPr>
            <w:tcW w:w="3104" w:type="dxa"/>
            <w:shd w:val="clear" w:color="auto" w:fill="auto"/>
            <w:vAlign w:val="center"/>
          </w:tcPr>
          <w:p w14:paraId="10FD5351" w14:textId="20D1653C" w:rsidR="00B4307D" w:rsidRPr="00E400FC" w:rsidRDefault="00B4307D" w:rsidP="006872EE">
            <w:pPr>
              <w:spacing w:after="0"/>
            </w:pPr>
            <w:r w:rsidRPr="00E400FC">
              <w:t xml:space="preserve">Mempresentasikan seseorang atau sesuatu (seperti perangkat, sistem lain) yang berinteraksi dengan sistem. Actor hanya berinteraksi dengan </w:t>
            </w:r>
            <w:r w:rsidR="00080890" w:rsidRPr="00E400FC">
              <w:t>Use case</w:t>
            </w:r>
            <w:r w:rsidRPr="00E400FC">
              <w:t xml:space="preserve"> tetapi tidak memiliki kontrol atas </w:t>
            </w:r>
            <w:r w:rsidR="00080890" w:rsidRPr="00E400FC">
              <w:t>Use case</w:t>
            </w:r>
            <w:r w:rsidRPr="00E400FC">
              <w:t>.</w:t>
            </w:r>
          </w:p>
        </w:tc>
      </w:tr>
      <w:tr w:rsidR="00B4307D" w:rsidRPr="00E400FC" w14:paraId="47810A56" w14:textId="77777777" w:rsidTr="00AB55DB">
        <w:trPr>
          <w:trHeight w:val="603"/>
        </w:trPr>
        <w:tc>
          <w:tcPr>
            <w:tcW w:w="794" w:type="dxa"/>
            <w:shd w:val="clear" w:color="auto" w:fill="auto"/>
            <w:vAlign w:val="center"/>
          </w:tcPr>
          <w:p w14:paraId="6C2F23B6" w14:textId="77777777" w:rsidR="00B4307D" w:rsidRPr="00E400FC" w:rsidRDefault="00B4307D" w:rsidP="006872EE">
            <w:pPr>
              <w:spacing w:after="0"/>
              <w:jc w:val="center"/>
            </w:pPr>
            <w:r w:rsidRPr="00E400FC">
              <w:t>2.</w:t>
            </w:r>
          </w:p>
        </w:tc>
        <w:tc>
          <w:tcPr>
            <w:tcW w:w="1648" w:type="dxa"/>
            <w:shd w:val="clear" w:color="auto" w:fill="auto"/>
            <w:vAlign w:val="center"/>
          </w:tcPr>
          <w:p w14:paraId="6779DFA5" w14:textId="77777777" w:rsidR="00B4307D" w:rsidRPr="00E400FC" w:rsidRDefault="00B4307D" w:rsidP="006872EE">
            <w:pPr>
              <w:spacing w:after="0"/>
              <w:rPr>
                <w:noProof/>
              </w:rPr>
            </w:pPr>
            <w:r w:rsidRPr="00E400FC">
              <w:rPr>
                <w:noProof/>
              </w:rPr>
              <mc:AlternateContent>
                <mc:Choice Requires="wps">
                  <w:drawing>
                    <wp:anchor distT="0" distB="0" distL="114300" distR="114300" simplePos="0" relativeHeight="251677696" behindDoc="0" locked="0" layoutInCell="1" allowOverlap="1" wp14:anchorId="3AC8CC3A" wp14:editId="444F9274">
                      <wp:simplePos x="0" y="0"/>
                      <wp:positionH relativeFrom="column">
                        <wp:posOffset>241935</wp:posOffset>
                      </wp:positionH>
                      <wp:positionV relativeFrom="paragraph">
                        <wp:posOffset>58420</wp:posOffset>
                      </wp:positionV>
                      <wp:extent cx="358140" cy="502920"/>
                      <wp:effectExtent l="13335" t="10795" r="9525" b="1016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 cy="5029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BAE7C8" id="Rectangle 58" o:spid="_x0000_s1026" style="position:absolute;margin-left:19.05pt;margin-top:4.6pt;width:28.2pt;height:3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"/>
                  </w:pict>
                </mc:Fallback>
              </mc:AlternateContent>
            </w:r>
          </w:p>
        </w:tc>
        <w:tc>
          <w:tcPr>
            <w:tcW w:w="1945" w:type="dxa"/>
            <w:shd w:val="clear" w:color="auto" w:fill="auto"/>
            <w:vAlign w:val="center"/>
          </w:tcPr>
          <w:p w14:paraId="4985B7C0" w14:textId="77777777" w:rsidR="00B4307D" w:rsidRPr="00E400FC" w:rsidRDefault="00B4307D" w:rsidP="006872EE">
            <w:pPr>
              <w:spacing w:after="0"/>
              <w:jc w:val="center"/>
            </w:pPr>
            <w:r w:rsidRPr="00E400FC">
              <w:t>System</w:t>
            </w:r>
          </w:p>
        </w:tc>
        <w:tc>
          <w:tcPr>
            <w:tcW w:w="3104" w:type="dxa"/>
            <w:shd w:val="clear" w:color="auto" w:fill="auto"/>
            <w:vAlign w:val="center"/>
          </w:tcPr>
          <w:p w14:paraId="29E70F6D" w14:textId="77777777" w:rsidR="00B4307D" w:rsidRPr="00E400FC" w:rsidRDefault="00B4307D" w:rsidP="006872EE">
            <w:pPr>
              <w:spacing w:after="0"/>
              <w:rPr>
                <w:rFonts w:ascii="Times New Roman" w:hAnsi="Times New Roman" w:cs="Times New Roman"/>
                <w:sz w:val="24"/>
                <w:szCs w:val="24"/>
                <w:lang w:eastAsia="en-ID"/>
              </w:rPr>
            </w:pPr>
            <w:r w:rsidRPr="00E400FC">
              <w:rPr>
                <w:lang w:eastAsia="en-ID"/>
              </w:rPr>
              <w:t xml:space="preserve">menypesifikasikan paket yang </w:t>
            </w:r>
          </w:p>
          <w:p w14:paraId="204797CD" w14:textId="77777777" w:rsidR="00B4307D" w:rsidRPr="00E400FC" w:rsidRDefault="00B4307D" w:rsidP="006872EE">
            <w:pPr>
              <w:spacing w:after="0"/>
              <w:rPr>
                <w:rFonts w:ascii="Times New Roman" w:hAnsi="Times New Roman" w:cs="Times New Roman"/>
                <w:sz w:val="24"/>
                <w:szCs w:val="24"/>
                <w:lang w:eastAsia="en-ID"/>
              </w:rPr>
            </w:pPr>
            <w:r w:rsidRPr="00E400FC">
              <w:rPr>
                <w:lang w:eastAsia="en-ID"/>
              </w:rPr>
              <w:t xml:space="preserve">menampilkan sistem secara </w:t>
            </w:r>
          </w:p>
          <w:p w14:paraId="759746B8" w14:textId="77777777" w:rsidR="00B4307D" w:rsidRPr="00E400FC" w:rsidRDefault="00B4307D" w:rsidP="006872EE">
            <w:pPr>
              <w:spacing w:after="0"/>
            </w:pPr>
            <w:r w:rsidRPr="00E400FC">
              <w:rPr>
                <w:lang w:eastAsia="en-ID"/>
              </w:rPr>
              <w:t>terbatas</w:t>
            </w:r>
          </w:p>
        </w:tc>
      </w:tr>
      <w:tr w:rsidR="00B4307D" w:rsidRPr="00E400FC" w14:paraId="26DFFCE2" w14:textId="77777777" w:rsidTr="00AB55DB">
        <w:trPr>
          <w:trHeight w:val="603"/>
        </w:trPr>
        <w:tc>
          <w:tcPr>
            <w:tcW w:w="794" w:type="dxa"/>
            <w:shd w:val="clear" w:color="auto" w:fill="auto"/>
            <w:vAlign w:val="center"/>
          </w:tcPr>
          <w:p w14:paraId="3C766B12" w14:textId="77777777" w:rsidR="00B4307D" w:rsidRPr="00E400FC" w:rsidRDefault="00B4307D" w:rsidP="006872EE">
            <w:pPr>
              <w:spacing w:after="0"/>
              <w:jc w:val="center"/>
            </w:pPr>
            <w:r w:rsidRPr="00E400FC">
              <w:t>3.</w:t>
            </w:r>
          </w:p>
        </w:tc>
        <w:tc>
          <w:tcPr>
            <w:tcW w:w="1648" w:type="dxa"/>
            <w:shd w:val="clear" w:color="auto" w:fill="auto"/>
            <w:vAlign w:val="center"/>
          </w:tcPr>
          <w:p w14:paraId="25F6659C" w14:textId="77777777" w:rsidR="00B4307D" w:rsidRPr="00E400FC" w:rsidRDefault="00B4307D" w:rsidP="006872EE">
            <w:pPr>
              <w:spacing w:after="0"/>
              <w:rPr>
                <w:noProof/>
              </w:rPr>
            </w:pPr>
            <w:r w:rsidRPr="00E400FC">
              <w:rPr>
                <w:noProof/>
              </w:rPr>
              <mc:AlternateContent>
                <mc:Choice Requires="wps">
                  <w:drawing>
                    <wp:anchor distT="0" distB="0" distL="114300" distR="114300" simplePos="0" relativeHeight="251674624" behindDoc="0" locked="0" layoutInCell="1" allowOverlap="1" wp14:anchorId="3BB24D9F" wp14:editId="4258B2AA">
                      <wp:simplePos x="0" y="0"/>
                      <wp:positionH relativeFrom="margin">
                        <wp:posOffset>149225</wp:posOffset>
                      </wp:positionH>
                      <wp:positionV relativeFrom="margin">
                        <wp:posOffset>234950</wp:posOffset>
                      </wp:positionV>
                      <wp:extent cx="601980" cy="381000"/>
                      <wp:effectExtent l="6350" t="6350" r="10795" b="12700"/>
                      <wp:wrapNone/>
                      <wp:docPr id="57"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980" cy="3810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3C53995" id="Oval 57" o:spid="_x0000_s1026" style="position:absolute;margin-left:11.75pt;margin-top:18.5pt;width:47.4pt;height:30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">
                      <w10:wrap anchorx="margin" anchory="margin"/>
                    </v:oval>
                  </w:pict>
                </mc:Fallback>
              </mc:AlternateContent>
            </w:r>
          </w:p>
        </w:tc>
        <w:tc>
          <w:tcPr>
            <w:tcW w:w="1945" w:type="dxa"/>
            <w:shd w:val="clear" w:color="auto" w:fill="auto"/>
            <w:vAlign w:val="center"/>
          </w:tcPr>
          <w:p w14:paraId="78A4E3DD" w14:textId="65DB13B0" w:rsidR="00B4307D" w:rsidRPr="00E400FC" w:rsidRDefault="00080890" w:rsidP="006872EE">
            <w:pPr>
              <w:spacing w:after="0"/>
              <w:jc w:val="center"/>
            </w:pPr>
            <w:r w:rsidRPr="00E400FC">
              <w:t>Use case</w:t>
            </w:r>
          </w:p>
        </w:tc>
        <w:tc>
          <w:tcPr>
            <w:tcW w:w="3104" w:type="dxa"/>
            <w:shd w:val="clear" w:color="auto" w:fill="auto"/>
            <w:vAlign w:val="center"/>
          </w:tcPr>
          <w:p w14:paraId="68C69F73" w14:textId="77777777" w:rsidR="00B4307D" w:rsidRPr="00E400FC" w:rsidRDefault="00B4307D" w:rsidP="006872EE">
            <w:pPr>
              <w:spacing w:after="0"/>
            </w:pPr>
            <w:r w:rsidRPr="00E400FC">
              <w:t>Adalah gambaran fungsionalitas dari suatu sistem, sehingga pengguna sistem paham dan mengerti mengenai kegunaan sistem yang akan dibangun.</w:t>
            </w:r>
          </w:p>
        </w:tc>
      </w:tr>
      <w:tr w:rsidR="00B4307D" w:rsidRPr="00E400FC" w14:paraId="66AC6FE2" w14:textId="77777777" w:rsidTr="00AB55DB">
        <w:trPr>
          <w:trHeight w:val="603"/>
        </w:trPr>
        <w:tc>
          <w:tcPr>
            <w:tcW w:w="794" w:type="dxa"/>
            <w:shd w:val="clear" w:color="auto" w:fill="auto"/>
            <w:vAlign w:val="center"/>
          </w:tcPr>
          <w:p w14:paraId="79F53879" w14:textId="77777777" w:rsidR="00B4307D" w:rsidRPr="00E400FC" w:rsidRDefault="00B4307D" w:rsidP="006872EE">
            <w:pPr>
              <w:spacing w:after="0"/>
              <w:jc w:val="center"/>
            </w:pPr>
            <w:r w:rsidRPr="00E400FC">
              <w:t>4.</w:t>
            </w:r>
          </w:p>
        </w:tc>
        <w:tc>
          <w:tcPr>
            <w:tcW w:w="1648" w:type="dxa"/>
            <w:shd w:val="clear" w:color="auto" w:fill="auto"/>
            <w:vAlign w:val="center"/>
          </w:tcPr>
          <w:p w14:paraId="4F847A02" w14:textId="77777777" w:rsidR="00B4307D" w:rsidRPr="00E400FC" w:rsidRDefault="00B4307D" w:rsidP="006872EE">
            <w:pPr>
              <w:spacing w:after="0"/>
            </w:pPr>
            <w:r w:rsidRPr="00E400FC">
              <w:rPr>
                <w:noProof/>
              </w:rPr>
              <w:drawing>
                <wp:inline distT="0" distB="0" distL="0" distR="0" wp14:anchorId="5FCAFECB" wp14:editId="099DA630">
                  <wp:extent cx="554355" cy="10414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4355" cy="104140"/>
                          </a:xfrm>
                          <a:prstGeom prst="rect">
                            <a:avLst/>
                          </a:prstGeom>
                          <a:noFill/>
                          <a:ln>
                            <a:noFill/>
                          </a:ln>
                        </pic:spPr>
                      </pic:pic>
                    </a:graphicData>
                  </a:graphic>
                </wp:inline>
              </w:drawing>
            </w:r>
          </w:p>
        </w:tc>
        <w:tc>
          <w:tcPr>
            <w:tcW w:w="1945" w:type="dxa"/>
            <w:shd w:val="clear" w:color="auto" w:fill="auto"/>
            <w:vAlign w:val="center"/>
          </w:tcPr>
          <w:p w14:paraId="284988E7" w14:textId="77777777" w:rsidR="00B4307D" w:rsidRPr="00E400FC" w:rsidRDefault="00B4307D" w:rsidP="006872EE">
            <w:pPr>
              <w:spacing w:after="0"/>
              <w:jc w:val="center"/>
              <w:rPr>
                <w:i/>
                <w:iCs/>
              </w:rPr>
            </w:pPr>
            <w:r w:rsidRPr="00E400FC">
              <w:rPr>
                <w:i/>
                <w:iCs/>
              </w:rPr>
              <w:t>Association</w:t>
            </w:r>
          </w:p>
        </w:tc>
        <w:tc>
          <w:tcPr>
            <w:tcW w:w="3104" w:type="dxa"/>
            <w:shd w:val="clear" w:color="auto" w:fill="auto"/>
            <w:vAlign w:val="center"/>
          </w:tcPr>
          <w:p w14:paraId="2815C828" w14:textId="77777777" w:rsidR="00B4307D" w:rsidRPr="00E400FC" w:rsidRDefault="00B4307D" w:rsidP="006872EE">
            <w:pPr>
              <w:spacing w:after="0"/>
            </w:pPr>
            <w:r w:rsidRPr="00E400FC">
              <w:t xml:space="preserve">Menghubungkan </w:t>
            </w:r>
            <w:r w:rsidRPr="00E400FC">
              <w:rPr>
                <w:i/>
                <w:iCs/>
              </w:rPr>
              <w:t>link</w:t>
            </w:r>
            <w:r w:rsidRPr="00E400FC">
              <w:t xml:space="preserve"> antar elemen.</w:t>
            </w:r>
          </w:p>
        </w:tc>
      </w:tr>
      <w:tr w:rsidR="00B4307D" w:rsidRPr="00E400FC" w14:paraId="432CF8B5" w14:textId="77777777" w:rsidTr="00AB55DB">
        <w:trPr>
          <w:trHeight w:val="603"/>
        </w:trPr>
        <w:tc>
          <w:tcPr>
            <w:tcW w:w="794" w:type="dxa"/>
            <w:shd w:val="clear" w:color="auto" w:fill="auto"/>
            <w:vAlign w:val="center"/>
          </w:tcPr>
          <w:p w14:paraId="004D2AA4" w14:textId="77777777" w:rsidR="00B4307D" w:rsidRPr="00E400FC" w:rsidRDefault="00B4307D" w:rsidP="006872EE">
            <w:pPr>
              <w:spacing w:after="0"/>
              <w:jc w:val="center"/>
            </w:pPr>
            <w:r w:rsidRPr="00E400FC">
              <w:t>5.</w:t>
            </w:r>
          </w:p>
        </w:tc>
        <w:tc>
          <w:tcPr>
            <w:tcW w:w="1648" w:type="dxa"/>
            <w:shd w:val="clear" w:color="auto" w:fill="auto"/>
            <w:vAlign w:val="center"/>
          </w:tcPr>
          <w:p w14:paraId="2B697A85" w14:textId="77777777" w:rsidR="00B4307D" w:rsidRPr="00E400FC" w:rsidRDefault="00B4307D" w:rsidP="006872EE">
            <w:pPr>
              <w:spacing w:after="0"/>
            </w:pPr>
            <w:r w:rsidRPr="00E400FC">
              <w:rPr>
                <w:noProof/>
              </w:rPr>
              <w:drawing>
                <wp:inline distT="0" distB="0" distL="0" distR="0" wp14:anchorId="7FFD3D40" wp14:editId="3123BAD5">
                  <wp:extent cx="519430" cy="1593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9430" cy="159385"/>
                          </a:xfrm>
                          <a:prstGeom prst="rect">
                            <a:avLst/>
                          </a:prstGeom>
                          <a:noFill/>
                          <a:ln>
                            <a:noFill/>
                          </a:ln>
                        </pic:spPr>
                      </pic:pic>
                    </a:graphicData>
                  </a:graphic>
                </wp:inline>
              </w:drawing>
            </w:r>
          </w:p>
        </w:tc>
        <w:tc>
          <w:tcPr>
            <w:tcW w:w="1945" w:type="dxa"/>
            <w:shd w:val="clear" w:color="auto" w:fill="auto"/>
            <w:vAlign w:val="center"/>
          </w:tcPr>
          <w:p w14:paraId="088E08DA" w14:textId="77777777" w:rsidR="00B4307D" w:rsidRPr="00E400FC" w:rsidRDefault="00B4307D" w:rsidP="006872EE">
            <w:pPr>
              <w:spacing w:after="0"/>
              <w:jc w:val="center"/>
              <w:rPr>
                <w:i/>
                <w:iCs/>
              </w:rPr>
            </w:pPr>
            <w:r w:rsidRPr="00E400FC">
              <w:rPr>
                <w:i/>
                <w:iCs/>
              </w:rPr>
              <w:t>Include</w:t>
            </w:r>
          </w:p>
        </w:tc>
        <w:tc>
          <w:tcPr>
            <w:tcW w:w="3104" w:type="dxa"/>
            <w:shd w:val="clear" w:color="auto" w:fill="auto"/>
            <w:vAlign w:val="center"/>
          </w:tcPr>
          <w:p w14:paraId="4BF64E77" w14:textId="3EB1482B" w:rsidR="00B4307D" w:rsidRPr="00E400FC" w:rsidRDefault="00B4307D" w:rsidP="006872EE">
            <w:pPr>
              <w:spacing w:after="0"/>
            </w:pPr>
            <w:r w:rsidRPr="00E400FC">
              <w:t xml:space="preserve">Yaitu kelakuan yang harus terpenuhi agar sebuah </w:t>
            </w:r>
            <w:r w:rsidRPr="00E400FC">
              <w:rPr>
                <w:i/>
                <w:iCs/>
              </w:rPr>
              <w:t>event</w:t>
            </w:r>
            <w:r w:rsidRPr="00E400FC">
              <w:t xml:space="preserve"> dapat terjadi, di mana pada kondisi ini sebuah </w:t>
            </w:r>
            <w:r w:rsidR="00080890" w:rsidRPr="00E400FC">
              <w:rPr>
                <w:rStyle w:val="Emphasis"/>
                <w:i w:val="0"/>
                <w:iCs w:val="0"/>
              </w:rPr>
              <w:t>Use case</w:t>
            </w:r>
            <w:r w:rsidRPr="00E400FC">
              <w:rPr>
                <w:rStyle w:val="Emphasis"/>
              </w:rPr>
              <w:t xml:space="preserve"> </w:t>
            </w:r>
            <w:r w:rsidRPr="00E400FC">
              <w:lastRenderedPageBreak/>
              <w:t xml:space="preserve">adalah bagian dari </w:t>
            </w:r>
            <w:r w:rsidR="00080890" w:rsidRPr="00E400FC">
              <w:rPr>
                <w:rStyle w:val="Emphasis"/>
                <w:i w:val="0"/>
                <w:iCs w:val="0"/>
              </w:rPr>
              <w:t>Use case</w:t>
            </w:r>
            <w:r w:rsidRPr="00E400FC">
              <w:rPr>
                <w:rStyle w:val="Emphasis"/>
              </w:rPr>
              <w:t xml:space="preserve"> </w:t>
            </w:r>
            <w:r w:rsidRPr="00E400FC">
              <w:t>lainnya.</w:t>
            </w:r>
          </w:p>
        </w:tc>
      </w:tr>
      <w:tr w:rsidR="00B4307D" w:rsidRPr="00E400FC" w14:paraId="20BA93E5" w14:textId="77777777" w:rsidTr="00AB55DB">
        <w:trPr>
          <w:trHeight w:val="603"/>
        </w:trPr>
        <w:tc>
          <w:tcPr>
            <w:tcW w:w="794" w:type="dxa"/>
            <w:shd w:val="clear" w:color="auto" w:fill="auto"/>
            <w:vAlign w:val="center"/>
          </w:tcPr>
          <w:p w14:paraId="2F4E0A8D" w14:textId="77777777" w:rsidR="00B4307D" w:rsidRPr="00E400FC" w:rsidRDefault="00B4307D" w:rsidP="006872EE">
            <w:pPr>
              <w:spacing w:after="0"/>
              <w:jc w:val="center"/>
            </w:pPr>
            <w:r w:rsidRPr="00E400FC">
              <w:t>6.</w:t>
            </w:r>
          </w:p>
        </w:tc>
        <w:tc>
          <w:tcPr>
            <w:tcW w:w="1648" w:type="dxa"/>
            <w:shd w:val="clear" w:color="auto" w:fill="auto"/>
            <w:vAlign w:val="center"/>
          </w:tcPr>
          <w:p w14:paraId="5FF7920C" w14:textId="77777777" w:rsidR="00B4307D" w:rsidRPr="00E400FC" w:rsidRDefault="00B4307D" w:rsidP="006872EE">
            <w:pPr>
              <w:spacing w:after="0"/>
              <w:rPr>
                <w:noProof/>
              </w:rPr>
            </w:pPr>
            <w:r w:rsidRPr="00E400FC">
              <w:rPr>
                <w:noProof/>
              </w:rPr>
              <w:drawing>
                <wp:inline distT="0" distB="0" distL="0" distR="0" wp14:anchorId="42C35D83" wp14:editId="5BE74627">
                  <wp:extent cx="519430" cy="15938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9430" cy="159385"/>
                          </a:xfrm>
                          <a:prstGeom prst="rect">
                            <a:avLst/>
                          </a:prstGeom>
                          <a:noFill/>
                          <a:ln>
                            <a:noFill/>
                          </a:ln>
                        </pic:spPr>
                      </pic:pic>
                    </a:graphicData>
                  </a:graphic>
                </wp:inline>
              </w:drawing>
            </w:r>
          </w:p>
        </w:tc>
        <w:tc>
          <w:tcPr>
            <w:tcW w:w="1945" w:type="dxa"/>
            <w:shd w:val="clear" w:color="auto" w:fill="auto"/>
            <w:vAlign w:val="center"/>
          </w:tcPr>
          <w:p w14:paraId="37AAB37F" w14:textId="77777777" w:rsidR="00B4307D" w:rsidRPr="00E400FC" w:rsidRDefault="00B4307D" w:rsidP="006872EE">
            <w:pPr>
              <w:spacing w:after="0"/>
              <w:jc w:val="center"/>
              <w:rPr>
                <w:i/>
                <w:iCs/>
              </w:rPr>
            </w:pPr>
            <w:r w:rsidRPr="00E400FC">
              <w:rPr>
                <w:i/>
                <w:iCs/>
              </w:rPr>
              <w:t>Exclude</w:t>
            </w:r>
          </w:p>
        </w:tc>
        <w:tc>
          <w:tcPr>
            <w:tcW w:w="3104" w:type="dxa"/>
            <w:shd w:val="clear" w:color="auto" w:fill="auto"/>
            <w:vAlign w:val="center"/>
          </w:tcPr>
          <w:p w14:paraId="6704082D" w14:textId="0A8FCD1B" w:rsidR="00B4307D" w:rsidRPr="00E400FC" w:rsidRDefault="00B4307D" w:rsidP="00914071">
            <w:pPr>
              <w:spacing w:after="0"/>
            </w:pPr>
            <w:r w:rsidRPr="00E400FC">
              <w:rPr>
                <w:lang w:eastAsia="en-ID"/>
              </w:rPr>
              <w:t xml:space="preserve">Relasi </w:t>
            </w:r>
            <w:r w:rsidR="00080890" w:rsidRPr="00E400FC">
              <w:rPr>
                <w:rFonts w:ascii="Calibri-Italic" w:hAnsi="Calibri-Italic" w:cs="Times New Roman"/>
                <w:lang w:eastAsia="en-ID"/>
              </w:rPr>
              <w:t>Use case</w:t>
            </w:r>
            <w:r w:rsidRPr="00E400FC">
              <w:rPr>
                <w:rFonts w:ascii="Calibri-Italic" w:hAnsi="Calibri-Italic" w:cs="Times New Roman"/>
                <w:i/>
                <w:iCs/>
                <w:lang w:eastAsia="en-ID"/>
              </w:rPr>
              <w:t xml:space="preserve"> </w:t>
            </w:r>
            <w:r w:rsidRPr="00E400FC">
              <w:rPr>
                <w:lang w:eastAsia="en-ID"/>
              </w:rPr>
              <w:t>tambahan ke</w:t>
            </w:r>
            <w:r w:rsidR="00914071" w:rsidRPr="00E400FC">
              <w:rPr>
                <w:lang w:eastAsia="en-ID"/>
              </w:rPr>
              <w:t xml:space="preserve"> </w:t>
            </w:r>
            <w:r w:rsidRPr="00E400FC">
              <w:rPr>
                <w:lang w:eastAsia="en-ID"/>
              </w:rPr>
              <w:t xml:space="preserve">sebuah </w:t>
            </w:r>
            <w:r w:rsidR="00080890" w:rsidRPr="00E400FC">
              <w:rPr>
                <w:rFonts w:ascii="Calibri-Italic" w:hAnsi="Calibri-Italic" w:cs="Times New Roman"/>
                <w:lang w:eastAsia="en-ID"/>
              </w:rPr>
              <w:t>Use case</w:t>
            </w:r>
            <w:r w:rsidRPr="00E400FC">
              <w:rPr>
                <w:rFonts w:ascii="Calibri-Italic" w:hAnsi="Calibri-Italic" w:cs="Times New Roman"/>
                <w:lang w:eastAsia="en-ID"/>
              </w:rPr>
              <w:t xml:space="preserve"> </w:t>
            </w:r>
            <w:r w:rsidRPr="00E400FC">
              <w:rPr>
                <w:lang w:eastAsia="en-ID"/>
              </w:rPr>
              <w:t xml:space="preserve">dimana </w:t>
            </w:r>
            <w:r w:rsidR="00080890" w:rsidRPr="00E400FC">
              <w:rPr>
                <w:lang w:eastAsia="en-ID"/>
              </w:rPr>
              <w:t>Use case</w:t>
            </w:r>
            <w:r w:rsidRPr="00E400FC">
              <w:rPr>
                <w:lang w:eastAsia="en-ID"/>
              </w:rPr>
              <w:t xml:space="preserve"> yang ditambahkan dapat berdiri</w:t>
            </w:r>
            <w:r w:rsidR="00914071" w:rsidRPr="00E400FC">
              <w:rPr>
                <w:lang w:eastAsia="en-ID"/>
              </w:rPr>
              <w:t xml:space="preserve"> </w:t>
            </w:r>
            <w:r w:rsidRPr="00E400FC">
              <w:rPr>
                <w:lang w:eastAsia="en-ID"/>
              </w:rPr>
              <w:t xml:space="preserve">sendiri walau tanpa </w:t>
            </w:r>
            <w:r w:rsidR="00080890" w:rsidRPr="00E400FC">
              <w:rPr>
                <w:rFonts w:ascii="Calibri-Italic" w:hAnsi="Calibri-Italic" w:cs="Times New Roman"/>
                <w:lang w:eastAsia="en-ID"/>
              </w:rPr>
              <w:t>Use case</w:t>
            </w:r>
            <w:r w:rsidRPr="00E400FC">
              <w:rPr>
                <w:rFonts w:ascii="Calibri-Italic" w:hAnsi="Calibri-Italic" w:cs="Times New Roman"/>
                <w:i/>
                <w:iCs/>
                <w:lang w:eastAsia="en-ID"/>
              </w:rPr>
              <w:t xml:space="preserve"> </w:t>
            </w:r>
            <w:r w:rsidRPr="00E400FC">
              <w:rPr>
                <w:lang w:eastAsia="en-ID"/>
              </w:rPr>
              <w:t>tambahan.</w:t>
            </w:r>
          </w:p>
        </w:tc>
      </w:tr>
      <w:tr w:rsidR="00B4307D" w:rsidRPr="00E400FC" w14:paraId="51D69DFC" w14:textId="77777777" w:rsidTr="00AB55DB">
        <w:trPr>
          <w:trHeight w:val="1421"/>
        </w:trPr>
        <w:tc>
          <w:tcPr>
            <w:tcW w:w="794" w:type="dxa"/>
            <w:shd w:val="clear" w:color="auto" w:fill="auto"/>
            <w:vAlign w:val="center"/>
          </w:tcPr>
          <w:p w14:paraId="30C88119" w14:textId="77777777" w:rsidR="00B4307D" w:rsidRPr="00E400FC" w:rsidRDefault="00B4307D" w:rsidP="006872EE">
            <w:pPr>
              <w:spacing w:after="0"/>
              <w:jc w:val="center"/>
            </w:pPr>
            <w:r w:rsidRPr="00E400FC">
              <w:t>7.</w:t>
            </w:r>
          </w:p>
        </w:tc>
        <w:tc>
          <w:tcPr>
            <w:tcW w:w="1648" w:type="dxa"/>
            <w:shd w:val="clear" w:color="auto" w:fill="auto"/>
            <w:vAlign w:val="center"/>
          </w:tcPr>
          <w:p w14:paraId="170D6BCF" w14:textId="77777777" w:rsidR="00B4307D" w:rsidRPr="00E400FC" w:rsidRDefault="00B4307D" w:rsidP="006872EE">
            <w:pPr>
              <w:spacing w:after="0"/>
              <w:rPr>
                <w:noProof/>
              </w:rPr>
            </w:pPr>
            <w:r w:rsidRPr="00E400FC">
              <w:rPr>
                <w:noProof/>
              </w:rPr>
              <mc:AlternateContent>
                <mc:Choice Requires="wps">
                  <w:drawing>
                    <wp:anchor distT="0" distB="0" distL="114300" distR="114300" simplePos="0" relativeHeight="251676672" behindDoc="0" locked="0" layoutInCell="1" allowOverlap="1" wp14:anchorId="527B1EA8" wp14:editId="2D53EF93">
                      <wp:simplePos x="0" y="0"/>
                      <wp:positionH relativeFrom="column">
                        <wp:posOffset>584835</wp:posOffset>
                      </wp:positionH>
                      <wp:positionV relativeFrom="paragraph">
                        <wp:posOffset>336550</wp:posOffset>
                      </wp:positionV>
                      <wp:extent cx="190500" cy="152400"/>
                      <wp:effectExtent l="13335" t="22225" r="15240" b="15875"/>
                      <wp:wrapNone/>
                      <wp:docPr id="56" name="Isosceles Tri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90500" cy="1524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CE278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6" o:spid="_x0000_s1026" type="#_x0000_t5" style="position:absolute;margin-left:46.05pt;margin-top:26.5pt;width:15pt;height:12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"/>
                  </w:pict>
                </mc:Fallback>
              </mc:AlternateContent>
            </w:r>
            <w:r w:rsidRPr="00E400FC">
              <w:rPr>
                <w:noProof/>
              </w:rPr>
              <mc:AlternateContent>
                <mc:Choice Requires="wps">
                  <w:drawing>
                    <wp:anchor distT="0" distB="0" distL="114300" distR="114300" simplePos="0" relativeHeight="251675648" behindDoc="0" locked="0" layoutInCell="1" allowOverlap="1" wp14:anchorId="29ACB66A" wp14:editId="61DEC7FD">
                      <wp:simplePos x="0" y="0"/>
                      <wp:positionH relativeFrom="column">
                        <wp:posOffset>100965</wp:posOffset>
                      </wp:positionH>
                      <wp:positionV relativeFrom="paragraph">
                        <wp:posOffset>424180</wp:posOffset>
                      </wp:positionV>
                      <wp:extent cx="480060" cy="0"/>
                      <wp:effectExtent l="5715" t="5080" r="9525" b="1397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00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368716" id="_x0000_t32" coordsize="21600,21600" o:spt="32" o:oned="t" path="m,l21600,21600e" filled="f">
                      <v:path arrowok="t" fillok="f" o:connecttype="none"/>
                      <o:lock v:ext="edit" shapetype="t"/>
                    </v:shapetype>
                    <v:shape id="Straight Arrow Connector 55" o:spid="_x0000_s1026" type="#_x0000_t32" style="position:absolute;margin-left:7.95pt;margin-top:33.4pt;width:37.8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"/>
                  </w:pict>
                </mc:Fallback>
              </mc:AlternateContent>
            </w:r>
          </w:p>
        </w:tc>
        <w:tc>
          <w:tcPr>
            <w:tcW w:w="1945" w:type="dxa"/>
            <w:shd w:val="clear" w:color="auto" w:fill="auto"/>
            <w:vAlign w:val="center"/>
          </w:tcPr>
          <w:p w14:paraId="78EDA1DD" w14:textId="77777777" w:rsidR="00B4307D" w:rsidRPr="00E400FC" w:rsidRDefault="00B4307D" w:rsidP="006872EE">
            <w:pPr>
              <w:spacing w:after="0"/>
              <w:jc w:val="center"/>
              <w:rPr>
                <w:i/>
                <w:iCs/>
              </w:rPr>
            </w:pPr>
            <w:r w:rsidRPr="00E400FC">
              <w:rPr>
                <w:i/>
                <w:iCs/>
              </w:rPr>
              <w:t>Generalization</w:t>
            </w:r>
          </w:p>
        </w:tc>
        <w:tc>
          <w:tcPr>
            <w:tcW w:w="3104" w:type="dxa"/>
            <w:shd w:val="clear" w:color="auto" w:fill="auto"/>
            <w:vAlign w:val="center"/>
          </w:tcPr>
          <w:p w14:paraId="4F6787EE" w14:textId="12B223FB" w:rsidR="00B4307D" w:rsidRPr="00E400FC" w:rsidRDefault="00B4307D" w:rsidP="006872EE">
            <w:pPr>
              <w:spacing w:after="0"/>
              <w:rPr>
                <w:rFonts w:ascii="Times New Roman" w:eastAsia="Times New Roman" w:hAnsi="Times New Roman" w:cs="Times New Roman"/>
                <w:sz w:val="24"/>
                <w:szCs w:val="24"/>
                <w:lang w:eastAsia="en-ID"/>
              </w:rPr>
            </w:pPr>
            <w:r w:rsidRPr="00E400FC">
              <w:rPr>
                <w:i/>
                <w:iCs/>
              </w:rPr>
              <w:t>Inheritance</w:t>
            </w:r>
            <w:r w:rsidRPr="00E400FC">
              <w:t xml:space="preserve"> (pewarisan), sebuah elemen dapat</w:t>
            </w:r>
            <w:r w:rsidR="00F13104" w:rsidRPr="00E400FC">
              <w:t xml:space="preserve"> </w:t>
            </w:r>
            <w:r w:rsidRPr="00E400FC">
              <w:t>merupakan spesialisasi dari elemen lainnya.</w:t>
            </w:r>
          </w:p>
        </w:tc>
      </w:tr>
    </w:tbl>
    <w:p w14:paraId="3177B54C" w14:textId="77777777" w:rsidR="00B4307D" w:rsidRPr="00E400FC" w:rsidRDefault="00B4307D" w:rsidP="00B4307D"/>
    <w:p w14:paraId="5872FBE6" w14:textId="77777777" w:rsidR="00B4307D" w:rsidRPr="00E400FC" w:rsidRDefault="00B4307D" w:rsidP="00B4307D">
      <w:pPr>
        <w:pStyle w:val="Heading4"/>
      </w:pPr>
      <w:r w:rsidRPr="00E400FC">
        <w:t>Class Diagram</w:t>
      </w:r>
    </w:p>
    <w:p w14:paraId="4F88509F" w14:textId="50A0B4CD" w:rsidR="00AF6922" w:rsidRPr="00E400FC" w:rsidRDefault="00B4307D" w:rsidP="00B4307D">
      <w:r w:rsidRPr="00E400FC">
        <w:t>Class Diagram</w:t>
      </w:r>
      <w:r w:rsidRPr="00E400FC">
        <w:rPr>
          <w:i/>
          <w:iCs/>
        </w:rPr>
        <w:t xml:space="preserve"> </w:t>
      </w:r>
      <w:r w:rsidRPr="00E400FC">
        <w:t xml:space="preserve">adalah penggambaran struktur sistem dari segi pendefinisian kelas-kelas yang akan dibuat untuk membangun sistem. Kelas memiliki atribut yang merupakan variabel-variabel yang dimiliki oleh suatu kelas dan metode merupakan fungsi-fungsi yang ada dimiliki oleh suatu kelas </w:t>
      </w:r>
      <w:r w:rsidRPr="00E400FC">
        <w:fldChar w:fldCharType="begin" w:fldLock="1"/>
      </w:r>
      <w:r w:rsidR="00FE4CF3" w:rsidRPr="00E400FC">
        <w:instrText>ADDIN CSL_CITATION {"citationItems":[{"id":"ITEM-1","itemData":{"author":[{"dropping-particle":"","family":"Yulianto","given":"Ardhian Agung","non-dropping-particle":"","parse-names":false,"suffix":""},{"dropping-particle":"","family":"Gartina","given":"Inne","non-dropping-particle":"","parse-names":false,"suffix":""},{"dropping-particle":"","family":"Astuti","given":"Rini","non-dropping-particle":"","parse-names":false,"suffix":""},{"dropping-particle":"","family":"Dewi","given":"Sari","non-dropping-particle":"","parse-names":false,"suffix":""},{"dropping-particle":"","family":"Sari","given":"Siska Komala","non-dropping-particle":"","parse-names":false,"suffix":""},{"dropping-particle":"","family":"Witanti","given":"Wina","non-dropping-particle":"","parse-names":false,"suffix":""}],"editor":[{"dropping-particle":"","family":"Hendraputra","given":"Ade","non-dropping-particle":"","parse-names":false,"suffix":""}],"id":"ITEM-1","issued":{"date-parts":[["2009"]]},"publisher":"Politeknik Telkom Bandung","publisher-place":"Bandung","title":"Analisis dan Desain Sistem Informasi","type":"book"},"uris":["http://www.mendeley.com/documents/?uuid=9391a51f-c743-3181-97b3-94cb9a39d4ed"]}],"mendeley":{"formattedCitation":"[4]","plainTextFormattedCitation":"[4]","previouslyFormattedCitation":"[4]"},"properties":{"noteIndex":0},"schema":"https://github.com/citation-style-language/schema/raw/master/csl-citation.json"}</w:instrText>
      </w:r>
      <w:r w:rsidRPr="00E400FC">
        <w:fldChar w:fldCharType="separate"/>
      </w:r>
      <w:r w:rsidR="00253646" w:rsidRPr="00E400FC">
        <w:rPr>
          <w:noProof/>
        </w:rPr>
        <w:t>[4]</w:t>
      </w:r>
      <w:r w:rsidRPr="00E400FC">
        <w:fldChar w:fldCharType="end"/>
      </w:r>
      <w:r w:rsidRPr="00E400FC">
        <w:t>.</w:t>
      </w:r>
    </w:p>
    <w:p w14:paraId="1F6C2BE3" w14:textId="77777777" w:rsidR="00B4307D" w:rsidRPr="00E400FC" w:rsidRDefault="00B4307D" w:rsidP="00B4307D">
      <w:pPr>
        <w:pStyle w:val="Heading4"/>
      </w:pPr>
      <w:r w:rsidRPr="00E400FC">
        <w:t>Sequence Diagram</w:t>
      </w:r>
    </w:p>
    <w:p w14:paraId="13DC64F5" w14:textId="55EA6D21" w:rsidR="00B4307D" w:rsidRPr="00E400FC" w:rsidRDefault="00B4307D" w:rsidP="00B4307D">
      <w:r w:rsidRPr="00E400FC">
        <w:t>Sequence Diagram</w:t>
      </w:r>
      <w:r w:rsidRPr="00E400FC">
        <w:rPr>
          <w:i/>
          <w:iCs/>
        </w:rPr>
        <w:t xml:space="preserve"> </w:t>
      </w:r>
      <w:r w:rsidRPr="00E400FC">
        <w:t xml:space="preserve">digunakan untuk menggambarkan perilaku objek pada </w:t>
      </w:r>
      <w:r w:rsidR="00080890" w:rsidRPr="00E400FC">
        <w:t>Use case</w:t>
      </w:r>
      <w:r w:rsidRPr="00E400FC">
        <w:rPr>
          <w:i/>
          <w:iCs/>
        </w:rPr>
        <w:t xml:space="preserve"> </w:t>
      </w:r>
      <w:r w:rsidRPr="00E400FC">
        <w:t xml:space="preserve">dengan mendeskripsikan waktu hidup objek dan pesan yang dikirimkan dan diterima antar objek </w:t>
      </w:r>
      <w:r w:rsidRPr="00E400FC">
        <w:fldChar w:fldCharType="begin" w:fldLock="1"/>
      </w:r>
      <w:r w:rsidR="00FE4CF3" w:rsidRPr="00E400FC">
        <w:instrText>ADDIN CSL_CITATION {"citationItems":[{"id":"ITEM-1","itemData":{"author":[{"dropping-particle":"","family":"Yulianto","given":"Ardhian Agung","non-dropping-particle":"","parse-names":false,"suffix":""},{"dropping-particle":"","family":"Gartina","given":"Inne","non-dropping-particle":"","parse-names":false,"suffix":""},{"dropping-particle":"","family":"Astuti","given":"Rini","non-dropping-particle":"","parse-names":false,"suffix":""},{"dropping-particle":"","family":"Dewi","given":"Sari","non-dropping-particle":"","parse-names":false,"suffix":""},{"dropping-particle":"","family":"Sari","given":"Siska Komala","non-dropping-particle":"","parse-names":false,"suffix":""},{"dropping-particle":"","family":"Witanti","given":"Wina","non-dropping-particle":"","parse-names":false,"suffix":""}],"editor":[{"dropping-particle":"","family":"Hendraputra","given":"Ade","non-dropping-particle":"","parse-names":false,"suffix":""}],"id":"ITEM-1","issued":{"date-parts":[["2009"]]},"publisher":"Politeknik Telkom Bandung","publisher-place":"Bandung","title":"Analisis dan Desain Sistem Informasi","type":"book"},"uris":["http://www.mendeley.com/documents/?uuid=9391a51f-c743-3181-97b3-94cb9a39d4ed"]}],"mendeley":{"formattedCitation":"[4]","plainTextFormattedCitation":"[4]","previouslyFormattedCitation":"[4]"},"properties":{"noteIndex":0},"schema":"https://github.com/citation-style-language/schema/raw/master/csl-citation.json"}</w:instrText>
      </w:r>
      <w:r w:rsidRPr="00E400FC">
        <w:fldChar w:fldCharType="separate"/>
      </w:r>
      <w:r w:rsidR="00253646" w:rsidRPr="00E400FC">
        <w:rPr>
          <w:noProof/>
        </w:rPr>
        <w:t>[4]</w:t>
      </w:r>
      <w:r w:rsidRPr="00E400FC">
        <w:fldChar w:fldCharType="end"/>
      </w:r>
      <w:r w:rsidRPr="00E400FC">
        <w:t>.</w:t>
      </w:r>
    </w:p>
    <w:p w14:paraId="344A4E67" w14:textId="7D647D23" w:rsidR="00C019CB" w:rsidRPr="00E400FC" w:rsidRDefault="00C019CB" w:rsidP="00782655">
      <w:pPr>
        <w:pStyle w:val="Heading3"/>
      </w:pPr>
      <w:bookmarkStart w:id="77" w:name="_Toc107670005"/>
      <w:r w:rsidRPr="00E400FC">
        <w:t>Entity Relationship Diagram</w:t>
      </w:r>
      <w:r w:rsidR="00BA285C" w:rsidRPr="00E400FC">
        <w:t xml:space="preserve"> (ERD)</w:t>
      </w:r>
      <w:bookmarkEnd w:id="77"/>
    </w:p>
    <w:p w14:paraId="3DAD1FF4" w14:textId="45699115" w:rsidR="00C019CB" w:rsidRPr="00E400FC" w:rsidRDefault="00BA285C" w:rsidP="00DD0827">
      <w:r w:rsidRPr="00E400FC">
        <w:t xml:space="preserve">ERD </w:t>
      </w:r>
      <w:r w:rsidR="00C019CB" w:rsidRPr="00E400FC">
        <w:t xml:space="preserve">adalah suatu model penyajian data dengan menggunakan </w:t>
      </w:r>
      <w:r w:rsidR="008C6D35" w:rsidRPr="00E400FC">
        <w:t>entitas</w:t>
      </w:r>
      <w:r w:rsidR="00C019CB" w:rsidRPr="00E400FC">
        <w:rPr>
          <w:i/>
          <w:iCs/>
        </w:rPr>
        <w:t xml:space="preserve"> </w:t>
      </w:r>
      <w:r w:rsidR="00C019CB" w:rsidRPr="00E400FC">
        <w:t>dan</w:t>
      </w:r>
      <w:r w:rsidR="00C019CB" w:rsidRPr="00E400FC">
        <w:rPr>
          <w:i/>
          <w:iCs/>
        </w:rPr>
        <w:t xml:space="preserve"> </w:t>
      </w:r>
      <w:r w:rsidR="008C6D35" w:rsidRPr="00E400FC">
        <w:t>relasi</w:t>
      </w:r>
      <w:r w:rsidR="00C019CB" w:rsidRPr="00E400FC">
        <w:t xml:space="preserve">. ERD menggambarkan model konseptual untuk menggambarkan struktur logis dari basis data berbasis grafis. Tujuan dari penyajian ini adalah agar </w:t>
      </w:r>
      <w:r w:rsidR="00C019CB" w:rsidRPr="00E400FC">
        <w:rPr>
          <w:i/>
          <w:iCs/>
        </w:rPr>
        <w:t>database</w:t>
      </w:r>
      <w:r w:rsidR="00C019CB" w:rsidRPr="00E400FC">
        <w:t xml:space="preserve"> dapat dipahami dan di</w:t>
      </w:r>
      <w:r w:rsidR="00413D81" w:rsidRPr="00E400FC">
        <w:t>r</w:t>
      </w:r>
      <w:r w:rsidR="00C019CB" w:rsidRPr="00E400FC">
        <w:t xml:space="preserve">ancang dengan mudah </w:t>
      </w:r>
      <w:r w:rsidR="000A379D" w:rsidRPr="00E400FC">
        <w:fldChar w:fldCharType="begin" w:fldLock="1"/>
      </w:r>
      <w:r w:rsidR="00FE4CF3" w:rsidRPr="00E400FC">
        <w:instrText>ADDIN CSL_CITATION {"citationItems":[{"id":"ITEM-1","itemData":{"abstract":"Entity Relationship Diagram adalah suatu model penyajian data","author":[{"dropping-particle":"","family":"Satrio Agung W, Ari Kusyanti","given":"Mahendra Data","non-dropping-particle":"","parse-names":false,"suffix":""}],"container-title":"Materi Kuliah","id":"ITEM-1","issued":{"date-parts":[["2011"]]},"page":"2-7","title":"Database Entity Relationship Diagram","type":"article-journal"},"uris":["http://www.mendeley.com/documents/?uuid=b4b603a8-3ffc-4abc-99c0-e7656d284dd6"]}],"mendeley":{"formattedCitation":"[5]","plainTextFormattedCitation":"[5]","previouslyFormattedCitation":"[5]"},"properties":{"noteIndex":0},"schema":"https://github.com/citation-style-language/schema/raw/master/csl-citation.json"}</w:instrText>
      </w:r>
      <w:r w:rsidR="000A379D" w:rsidRPr="00E400FC">
        <w:fldChar w:fldCharType="separate"/>
      </w:r>
      <w:r w:rsidR="00253646" w:rsidRPr="00E400FC">
        <w:rPr>
          <w:noProof/>
        </w:rPr>
        <w:t>[5]</w:t>
      </w:r>
      <w:r w:rsidR="000A379D" w:rsidRPr="00E400FC">
        <w:fldChar w:fldCharType="end"/>
      </w:r>
      <w:r w:rsidR="00C019CB" w:rsidRPr="00E400FC">
        <w:t>.</w:t>
      </w:r>
    </w:p>
    <w:p w14:paraId="1D71D4A2" w14:textId="404DEC94" w:rsidR="00AB55DB" w:rsidRPr="00E400FC" w:rsidRDefault="00AB55DB" w:rsidP="00AB55DB">
      <w:pPr>
        <w:pStyle w:val="Caption"/>
        <w:keepNext/>
        <w:jc w:val="center"/>
        <w:rPr>
          <w:color w:val="auto"/>
        </w:rPr>
      </w:pPr>
      <w:bookmarkStart w:id="78" w:name="_Toc107670076"/>
      <w:r w:rsidRPr="00E400FC">
        <w:rPr>
          <w:color w:val="auto"/>
        </w:rPr>
        <w:lastRenderedPageBreak/>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2</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Pr="00E400FC">
        <w:rPr>
          <w:color w:val="auto"/>
        </w:rPr>
        <w:br/>
        <w:t>Simbol ERD</w:t>
      </w:r>
      <w:bookmarkEnd w:id="78"/>
    </w:p>
    <w:tbl>
      <w:tblPr>
        <w:tblStyle w:val="TableGrid"/>
        <w:tblW w:w="0" w:type="auto"/>
        <w:tblLook w:val="04A0" w:firstRow="1" w:lastRow="0" w:firstColumn="1" w:lastColumn="0" w:noHBand="0" w:noVBand="1"/>
      </w:tblPr>
      <w:tblGrid>
        <w:gridCol w:w="704"/>
        <w:gridCol w:w="2126"/>
        <w:gridCol w:w="1276"/>
        <w:gridCol w:w="3385"/>
      </w:tblGrid>
      <w:tr w:rsidR="00185E4B" w:rsidRPr="00E400FC" w14:paraId="39A49719" w14:textId="77777777" w:rsidTr="00185E4B">
        <w:tc>
          <w:tcPr>
            <w:tcW w:w="704" w:type="dxa"/>
            <w:shd w:val="clear" w:color="auto" w:fill="8EAADB" w:themeFill="accent1" w:themeFillTint="99"/>
            <w:vAlign w:val="center"/>
          </w:tcPr>
          <w:p w14:paraId="67482905" w14:textId="53E6F777" w:rsidR="00185E4B" w:rsidRPr="00E400FC" w:rsidRDefault="00185E4B" w:rsidP="00C74E3E">
            <w:pPr>
              <w:spacing w:after="0"/>
              <w:jc w:val="center"/>
            </w:pPr>
            <w:r w:rsidRPr="00E400FC">
              <w:rPr>
                <w:b/>
              </w:rPr>
              <w:t>No.</w:t>
            </w:r>
          </w:p>
        </w:tc>
        <w:tc>
          <w:tcPr>
            <w:tcW w:w="2126" w:type="dxa"/>
            <w:shd w:val="clear" w:color="auto" w:fill="8EAADB" w:themeFill="accent1" w:themeFillTint="99"/>
            <w:vAlign w:val="center"/>
          </w:tcPr>
          <w:p w14:paraId="565AA2EB" w14:textId="5EB0668C" w:rsidR="00185E4B" w:rsidRPr="00E400FC" w:rsidRDefault="00185E4B" w:rsidP="00C74E3E">
            <w:pPr>
              <w:spacing w:after="0"/>
              <w:jc w:val="center"/>
            </w:pPr>
            <w:r w:rsidRPr="00E400FC">
              <w:rPr>
                <w:b/>
              </w:rPr>
              <w:t>Simbol</w:t>
            </w:r>
          </w:p>
        </w:tc>
        <w:tc>
          <w:tcPr>
            <w:tcW w:w="1276" w:type="dxa"/>
            <w:shd w:val="clear" w:color="auto" w:fill="8EAADB" w:themeFill="accent1" w:themeFillTint="99"/>
            <w:vAlign w:val="center"/>
          </w:tcPr>
          <w:p w14:paraId="6E29061B" w14:textId="305AEC4A" w:rsidR="00185E4B" w:rsidRPr="00E400FC" w:rsidRDefault="00185E4B" w:rsidP="00C74E3E">
            <w:pPr>
              <w:spacing w:after="0"/>
              <w:jc w:val="center"/>
            </w:pPr>
            <w:r w:rsidRPr="00E400FC">
              <w:rPr>
                <w:b/>
              </w:rPr>
              <w:t>Nama Simbol</w:t>
            </w:r>
          </w:p>
        </w:tc>
        <w:tc>
          <w:tcPr>
            <w:tcW w:w="3385" w:type="dxa"/>
            <w:shd w:val="clear" w:color="auto" w:fill="8EAADB" w:themeFill="accent1" w:themeFillTint="99"/>
            <w:vAlign w:val="center"/>
          </w:tcPr>
          <w:p w14:paraId="36DC39DD" w14:textId="2B27AE26" w:rsidR="00185E4B" w:rsidRPr="00E400FC" w:rsidRDefault="00185E4B" w:rsidP="00C74E3E">
            <w:pPr>
              <w:spacing w:after="0"/>
              <w:jc w:val="center"/>
            </w:pPr>
            <w:r w:rsidRPr="00E400FC">
              <w:rPr>
                <w:b/>
              </w:rPr>
              <w:t>Penjelasan</w:t>
            </w:r>
          </w:p>
        </w:tc>
      </w:tr>
      <w:tr w:rsidR="00185E4B" w:rsidRPr="00E400FC" w14:paraId="3E894F07" w14:textId="77777777" w:rsidTr="00185E4B">
        <w:tc>
          <w:tcPr>
            <w:tcW w:w="704" w:type="dxa"/>
          </w:tcPr>
          <w:p w14:paraId="7A455C51" w14:textId="205AE628" w:rsidR="00185E4B" w:rsidRPr="00E400FC" w:rsidRDefault="00185E4B" w:rsidP="00C74E3E">
            <w:pPr>
              <w:spacing w:after="0"/>
              <w:jc w:val="center"/>
            </w:pPr>
            <w:r w:rsidRPr="00E400FC">
              <w:t>1.</w:t>
            </w:r>
          </w:p>
        </w:tc>
        <w:tc>
          <w:tcPr>
            <w:tcW w:w="2126" w:type="dxa"/>
          </w:tcPr>
          <w:p w14:paraId="51F37F25" w14:textId="2C4FAF97" w:rsidR="00185E4B" w:rsidRPr="00E400FC" w:rsidRDefault="002D1E75" w:rsidP="00C74E3E">
            <w:pPr>
              <w:spacing w:after="0"/>
            </w:pPr>
            <w:r w:rsidRPr="00E400FC">
              <w:rPr>
                <w:noProof/>
              </w:rPr>
              <mc:AlternateContent>
                <mc:Choice Requires="wps">
                  <w:drawing>
                    <wp:anchor distT="0" distB="0" distL="114300" distR="114300" simplePos="0" relativeHeight="251667456" behindDoc="1" locked="0" layoutInCell="1" allowOverlap="1" wp14:anchorId="080FFFB0" wp14:editId="2E9C51BA">
                      <wp:simplePos x="0" y="0"/>
                      <wp:positionH relativeFrom="column">
                        <wp:posOffset>165735</wp:posOffset>
                      </wp:positionH>
                      <wp:positionV relativeFrom="paragraph">
                        <wp:posOffset>121920</wp:posOffset>
                      </wp:positionV>
                      <wp:extent cx="822960" cy="381000"/>
                      <wp:effectExtent l="0" t="0" r="15240" b="19050"/>
                      <wp:wrapTopAndBottom/>
                      <wp:docPr id="45" name="Rectangle 45"/>
                      <wp:cNvGraphicFramePr/>
                      <a:graphic xmlns:a="http://schemas.openxmlformats.org/drawingml/2006/main">
                        <a:graphicData uri="http://schemas.microsoft.com/office/word/2010/wordprocessingShape">
                          <wps:wsp>
                            <wps:cNvSpPr/>
                            <wps:spPr>
                              <a:xfrm>
                                <a:off x="0" y="0"/>
                                <a:ext cx="822960" cy="381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96660B" id="Rectangle 45" o:spid="_x0000_s1026" style="position:absolute;margin-left:13.05pt;margin-top:9.6pt;width:64.8pt;height:30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" filled="f" strokecolor="black [3213]" strokeweight="1pt">
                      <w10:wrap type="topAndBottom"/>
                    </v:rect>
                  </w:pict>
                </mc:Fallback>
              </mc:AlternateContent>
            </w:r>
          </w:p>
        </w:tc>
        <w:tc>
          <w:tcPr>
            <w:tcW w:w="1276" w:type="dxa"/>
          </w:tcPr>
          <w:p w14:paraId="056181B1" w14:textId="252467D2" w:rsidR="00185E4B" w:rsidRPr="00E400FC" w:rsidRDefault="002D1E75" w:rsidP="00C74E3E">
            <w:pPr>
              <w:spacing w:after="0"/>
              <w:jc w:val="center"/>
            </w:pPr>
            <w:r w:rsidRPr="00E400FC">
              <w:t>Entitas</w:t>
            </w:r>
          </w:p>
        </w:tc>
        <w:tc>
          <w:tcPr>
            <w:tcW w:w="3385" w:type="dxa"/>
          </w:tcPr>
          <w:p w14:paraId="08B90F36" w14:textId="7535F544" w:rsidR="00185E4B" w:rsidRPr="00E400FC" w:rsidRDefault="002D1E75" w:rsidP="00C74E3E">
            <w:pPr>
              <w:spacing w:after="0"/>
            </w:pPr>
            <w:r w:rsidRPr="00E400FC">
              <w:t>Entitas adalah objek yang dapat diidentifikasi dalam dunia nyata.</w:t>
            </w:r>
          </w:p>
        </w:tc>
      </w:tr>
      <w:tr w:rsidR="002D1E75" w:rsidRPr="00E400FC" w14:paraId="11F33820" w14:textId="77777777" w:rsidTr="00185E4B">
        <w:tc>
          <w:tcPr>
            <w:tcW w:w="704" w:type="dxa"/>
          </w:tcPr>
          <w:p w14:paraId="36EA14CD" w14:textId="79A33178" w:rsidR="002D1E75" w:rsidRPr="00E400FC" w:rsidRDefault="002D1E75" w:rsidP="00C74E3E">
            <w:pPr>
              <w:spacing w:after="0"/>
              <w:jc w:val="center"/>
            </w:pPr>
            <w:r w:rsidRPr="00E400FC">
              <w:t>2.</w:t>
            </w:r>
          </w:p>
        </w:tc>
        <w:tc>
          <w:tcPr>
            <w:tcW w:w="2126" w:type="dxa"/>
          </w:tcPr>
          <w:p w14:paraId="4D2CD530" w14:textId="005E5265" w:rsidR="002D1E75" w:rsidRPr="00E400FC" w:rsidRDefault="002D1E75" w:rsidP="00C74E3E">
            <w:pPr>
              <w:spacing w:after="0"/>
              <w:rPr>
                <w:noProof/>
              </w:rPr>
            </w:pPr>
            <w:r w:rsidRPr="00E400FC">
              <w:rPr>
                <w:noProof/>
              </w:rPr>
              <mc:AlternateContent>
                <mc:Choice Requires="wps">
                  <w:drawing>
                    <wp:anchor distT="0" distB="0" distL="114300" distR="114300" simplePos="0" relativeHeight="251669504" behindDoc="1" locked="0" layoutInCell="1" allowOverlap="1" wp14:anchorId="3D8B8AF7" wp14:editId="05666947">
                      <wp:simplePos x="0" y="0"/>
                      <wp:positionH relativeFrom="column">
                        <wp:posOffset>335280</wp:posOffset>
                      </wp:positionH>
                      <wp:positionV relativeFrom="paragraph">
                        <wp:posOffset>248920</wp:posOffset>
                      </wp:positionV>
                      <wp:extent cx="547370" cy="518795"/>
                      <wp:effectExtent l="147637" t="119063" r="95568" b="133667"/>
                      <wp:wrapTopAndBottom/>
                      <wp:docPr id="49" name="Rectangle 49"/>
                      <wp:cNvGraphicFramePr/>
                      <a:graphic xmlns:a="http://schemas.openxmlformats.org/drawingml/2006/main">
                        <a:graphicData uri="http://schemas.microsoft.com/office/word/2010/wordprocessingShape">
                          <wps:wsp>
                            <wps:cNvSpPr/>
                            <wps:spPr>
                              <a:xfrm rot="2737572">
                                <a:off x="0" y="0"/>
                                <a:ext cx="547370" cy="5187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B560F" id="Rectangle 49" o:spid="_x0000_s1026" style="position:absolute;margin-left:26.4pt;margin-top:19.6pt;width:43.1pt;height:40.85pt;rotation:2990159fd;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" filled="f" strokecolor="black [3213]" strokeweight="1pt">
                      <w10:wrap type="topAndBottom"/>
                    </v:rect>
                  </w:pict>
                </mc:Fallback>
              </mc:AlternateContent>
            </w:r>
          </w:p>
        </w:tc>
        <w:tc>
          <w:tcPr>
            <w:tcW w:w="1276" w:type="dxa"/>
          </w:tcPr>
          <w:p w14:paraId="4BFB6EAC" w14:textId="18975C3C" w:rsidR="002D1E75" w:rsidRPr="00E400FC" w:rsidRDefault="002D1E75" w:rsidP="00C74E3E">
            <w:pPr>
              <w:spacing w:after="0"/>
              <w:jc w:val="center"/>
            </w:pPr>
            <w:r w:rsidRPr="00E400FC">
              <w:t>Relasi</w:t>
            </w:r>
          </w:p>
        </w:tc>
        <w:tc>
          <w:tcPr>
            <w:tcW w:w="3385" w:type="dxa"/>
          </w:tcPr>
          <w:p w14:paraId="07D1AD55" w14:textId="62F96492" w:rsidR="002D1E75" w:rsidRPr="00E400FC" w:rsidRDefault="002D1E75" w:rsidP="00C74E3E">
            <w:pPr>
              <w:spacing w:after="0"/>
            </w:pPr>
            <w:r w:rsidRPr="00E400FC">
              <w:t>Relasi adalah hubungan yang terjadi di antara sejumlah entitas.</w:t>
            </w:r>
          </w:p>
        </w:tc>
      </w:tr>
      <w:tr w:rsidR="002D1E75" w:rsidRPr="00E400FC" w14:paraId="2F3ADBF0" w14:textId="77777777" w:rsidTr="00185E4B">
        <w:tc>
          <w:tcPr>
            <w:tcW w:w="704" w:type="dxa"/>
          </w:tcPr>
          <w:p w14:paraId="31BBDB3B" w14:textId="179A750F" w:rsidR="002D1E75" w:rsidRPr="00E400FC" w:rsidRDefault="002D1E75" w:rsidP="00C74E3E">
            <w:pPr>
              <w:spacing w:after="0"/>
              <w:jc w:val="center"/>
            </w:pPr>
            <w:r w:rsidRPr="00E400FC">
              <w:t>3.</w:t>
            </w:r>
          </w:p>
        </w:tc>
        <w:tc>
          <w:tcPr>
            <w:tcW w:w="2126" w:type="dxa"/>
          </w:tcPr>
          <w:p w14:paraId="0ED639FB" w14:textId="5F8E6A01" w:rsidR="002D1E75" w:rsidRPr="00E400FC" w:rsidRDefault="002D1E75" w:rsidP="00C74E3E">
            <w:pPr>
              <w:spacing w:after="0"/>
              <w:rPr>
                <w:noProof/>
              </w:rPr>
            </w:pPr>
            <w:r w:rsidRPr="00E400FC">
              <w:rPr>
                <w:noProof/>
              </w:rPr>
              <mc:AlternateContent>
                <mc:Choice Requires="wps">
                  <w:drawing>
                    <wp:anchor distT="0" distB="0" distL="114300" distR="114300" simplePos="0" relativeHeight="251670528" behindDoc="0" locked="0" layoutInCell="1" allowOverlap="1" wp14:anchorId="7585947B" wp14:editId="4BA6D606">
                      <wp:simplePos x="0" y="0"/>
                      <wp:positionH relativeFrom="column">
                        <wp:posOffset>165735</wp:posOffset>
                      </wp:positionH>
                      <wp:positionV relativeFrom="paragraph">
                        <wp:posOffset>123190</wp:posOffset>
                      </wp:positionV>
                      <wp:extent cx="821631" cy="342900"/>
                      <wp:effectExtent l="0" t="0" r="17145" b="19050"/>
                      <wp:wrapTopAndBottom/>
                      <wp:docPr id="50" name="Oval 50"/>
                      <wp:cNvGraphicFramePr/>
                      <a:graphic xmlns:a="http://schemas.openxmlformats.org/drawingml/2006/main">
                        <a:graphicData uri="http://schemas.microsoft.com/office/word/2010/wordprocessingShape">
                          <wps:wsp>
                            <wps:cNvSpPr/>
                            <wps:spPr>
                              <a:xfrm>
                                <a:off x="0" y="0"/>
                                <a:ext cx="821631" cy="3429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48B1A3" id="Oval 50" o:spid="_x0000_s1026" style="position:absolute;margin-left:13.05pt;margin-top:9.7pt;width:64.7pt;height:2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" filled="f" strokecolor="black [3213]" strokeweight="1pt">
                      <v:stroke joinstyle="miter"/>
                      <w10:wrap type="topAndBottom"/>
                    </v:oval>
                  </w:pict>
                </mc:Fallback>
              </mc:AlternateContent>
            </w:r>
          </w:p>
        </w:tc>
        <w:tc>
          <w:tcPr>
            <w:tcW w:w="1276" w:type="dxa"/>
          </w:tcPr>
          <w:p w14:paraId="4B7B19F7" w14:textId="558C7634" w:rsidR="002D1E75" w:rsidRPr="00E400FC" w:rsidRDefault="002D1E75" w:rsidP="00C74E3E">
            <w:pPr>
              <w:spacing w:after="0"/>
              <w:jc w:val="center"/>
            </w:pPr>
            <w:r w:rsidRPr="00E400FC">
              <w:t>Atribut</w:t>
            </w:r>
          </w:p>
        </w:tc>
        <w:tc>
          <w:tcPr>
            <w:tcW w:w="3385" w:type="dxa"/>
          </w:tcPr>
          <w:p w14:paraId="4C9FF305" w14:textId="48BDF1D3" w:rsidR="002D1E75" w:rsidRPr="00E400FC" w:rsidRDefault="00077DC0" w:rsidP="00C74E3E">
            <w:pPr>
              <w:spacing w:after="0"/>
            </w:pPr>
            <w:r w:rsidRPr="00E400FC">
              <w:t>Atribut adalah karakteristik dari entitas atau relasi.</w:t>
            </w:r>
          </w:p>
        </w:tc>
      </w:tr>
      <w:tr w:rsidR="00077DC0" w:rsidRPr="00E400FC" w14:paraId="0ED0A789" w14:textId="77777777" w:rsidTr="00185E4B">
        <w:tc>
          <w:tcPr>
            <w:tcW w:w="704" w:type="dxa"/>
          </w:tcPr>
          <w:p w14:paraId="7AFFF1BA" w14:textId="2D44D6D3" w:rsidR="00077DC0" w:rsidRPr="00E400FC" w:rsidRDefault="00077DC0" w:rsidP="00C74E3E">
            <w:pPr>
              <w:spacing w:after="0"/>
              <w:jc w:val="center"/>
            </w:pPr>
            <w:r w:rsidRPr="00E400FC">
              <w:t>4.</w:t>
            </w:r>
          </w:p>
        </w:tc>
        <w:tc>
          <w:tcPr>
            <w:tcW w:w="2126" w:type="dxa"/>
          </w:tcPr>
          <w:p w14:paraId="47E95BD7" w14:textId="18E82B0E" w:rsidR="00077DC0" w:rsidRPr="00E400FC" w:rsidRDefault="00077DC0" w:rsidP="00C74E3E">
            <w:pPr>
              <w:spacing w:after="0"/>
              <w:rPr>
                <w:noProof/>
              </w:rPr>
            </w:pPr>
            <w:r w:rsidRPr="00E400FC">
              <w:rPr>
                <w:noProof/>
              </w:rPr>
              <mc:AlternateContent>
                <mc:Choice Requires="wps">
                  <w:drawing>
                    <wp:anchor distT="0" distB="0" distL="114300" distR="114300" simplePos="0" relativeHeight="251671552" behindDoc="0" locked="0" layoutInCell="1" allowOverlap="1" wp14:anchorId="1DC87574" wp14:editId="1BAD64A7">
                      <wp:simplePos x="0" y="0"/>
                      <wp:positionH relativeFrom="column">
                        <wp:posOffset>233738</wp:posOffset>
                      </wp:positionH>
                      <wp:positionV relativeFrom="paragraph">
                        <wp:posOffset>193675</wp:posOffset>
                      </wp:positionV>
                      <wp:extent cx="754957" cy="0"/>
                      <wp:effectExtent l="0" t="0" r="0" b="0"/>
                      <wp:wrapNone/>
                      <wp:docPr id="51" name="Straight Connector 51"/>
                      <wp:cNvGraphicFramePr/>
                      <a:graphic xmlns:a="http://schemas.openxmlformats.org/drawingml/2006/main">
                        <a:graphicData uri="http://schemas.microsoft.com/office/word/2010/wordprocessingShape">
                          <wps:wsp>
                            <wps:cNvCnPr/>
                            <wps:spPr>
                              <a:xfrm>
                                <a:off x="0" y="0"/>
                                <a:ext cx="754957"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F7535B" id="Straight Connector 5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8.4pt,15.25pt" to="77.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" strokecolor="black [3200]" strokeweight="1pt">
                      <v:stroke joinstyle="miter"/>
                    </v:line>
                  </w:pict>
                </mc:Fallback>
              </mc:AlternateContent>
            </w:r>
          </w:p>
        </w:tc>
        <w:tc>
          <w:tcPr>
            <w:tcW w:w="1276" w:type="dxa"/>
          </w:tcPr>
          <w:p w14:paraId="5E7516E7" w14:textId="2B4E1CFB" w:rsidR="00077DC0" w:rsidRPr="00E400FC" w:rsidRDefault="009503A1" w:rsidP="00C74E3E">
            <w:pPr>
              <w:spacing w:after="0"/>
              <w:jc w:val="center"/>
            </w:pPr>
            <w:r w:rsidRPr="00E400FC">
              <w:t>Asosiasi</w:t>
            </w:r>
          </w:p>
        </w:tc>
        <w:tc>
          <w:tcPr>
            <w:tcW w:w="3385" w:type="dxa"/>
          </w:tcPr>
          <w:p w14:paraId="4CFC86EA" w14:textId="2E9F2AFB" w:rsidR="00077DC0" w:rsidRPr="00E400FC" w:rsidRDefault="009503A1" w:rsidP="00C74E3E">
            <w:pPr>
              <w:spacing w:after="0"/>
            </w:pPr>
            <w:r w:rsidRPr="00E400FC">
              <w:t>Merupakan</w:t>
            </w:r>
            <w:r w:rsidR="00687790" w:rsidRPr="00E400FC">
              <w:t xml:space="preserve"> penghubung antara relasi dan entitas atau relasi dan entitas dengan atribut.</w:t>
            </w:r>
          </w:p>
        </w:tc>
      </w:tr>
    </w:tbl>
    <w:p w14:paraId="7ABBF18F" w14:textId="77777777" w:rsidR="00185E4B" w:rsidRPr="00E400FC" w:rsidRDefault="00185E4B" w:rsidP="00DD0827"/>
    <w:p w14:paraId="3C316463" w14:textId="662DA848" w:rsidR="00C019CB" w:rsidRPr="00E400FC" w:rsidRDefault="00C019CB" w:rsidP="00D6670E">
      <w:pPr>
        <w:pStyle w:val="Heading2"/>
      </w:pPr>
      <w:bookmarkStart w:id="79" w:name="_Toc107670006"/>
      <w:r w:rsidRPr="00E400FC">
        <w:t>Perangkat Pembangunan</w:t>
      </w:r>
      <w:bookmarkEnd w:id="79"/>
    </w:p>
    <w:p w14:paraId="4DE4F39E" w14:textId="189D39B8" w:rsidR="00C019CB" w:rsidRPr="00E400FC" w:rsidRDefault="00C019CB" w:rsidP="00AB7CD9">
      <w:r w:rsidRPr="00E400FC">
        <w:t>Perangkat pembangunan aplikasi adalah perangkat yang digunakan untuk membangun aplikasi yang telah dirancang. Perangkat yang digunakan untuk membangun aplikasi adalah Bahasa Pemrograman (PHP</w:t>
      </w:r>
      <w:r w:rsidR="00CD6E10" w:rsidRPr="00E400FC">
        <w:t xml:space="preserve">, </w:t>
      </w:r>
      <w:r w:rsidRPr="00E400FC">
        <w:t>HTML</w:t>
      </w:r>
      <w:r w:rsidR="00CD6E10" w:rsidRPr="00E400FC">
        <w:t xml:space="preserve"> dan JavaScripts</w:t>
      </w:r>
      <w:r w:rsidRPr="00E400FC">
        <w:t>),</w:t>
      </w:r>
      <w:r w:rsidR="004E26D5" w:rsidRPr="00E400FC">
        <w:t xml:space="preserve"> </w:t>
      </w:r>
      <w:r w:rsidRPr="00E400FC">
        <w:t xml:space="preserve">MySQL dan menggunakan </w:t>
      </w:r>
      <w:r w:rsidR="009667A8" w:rsidRPr="00E400FC">
        <w:t xml:space="preserve">aplikasi </w:t>
      </w:r>
      <w:r w:rsidR="009667A8" w:rsidRPr="00E400FC">
        <w:rPr>
          <w:i/>
          <w:iCs/>
        </w:rPr>
        <w:t xml:space="preserve">text editor </w:t>
      </w:r>
      <w:r w:rsidR="009667A8" w:rsidRPr="00E400FC">
        <w:t>dari Visual Studio Code</w:t>
      </w:r>
      <w:r w:rsidRPr="00E400FC">
        <w:t>.</w:t>
      </w:r>
    </w:p>
    <w:p w14:paraId="6362E371" w14:textId="1AE3A72E" w:rsidR="00C019CB" w:rsidRPr="00E400FC" w:rsidRDefault="00C019CB" w:rsidP="00782655">
      <w:pPr>
        <w:pStyle w:val="Heading3"/>
      </w:pPr>
      <w:bookmarkStart w:id="80" w:name="_Toc107670007"/>
      <w:r w:rsidRPr="00E400FC">
        <w:t>Bahasa Pemrograman</w:t>
      </w:r>
      <w:bookmarkEnd w:id="80"/>
    </w:p>
    <w:p w14:paraId="63BC473B" w14:textId="77777777" w:rsidR="00C019CB" w:rsidRPr="00E400FC" w:rsidRDefault="00C019CB" w:rsidP="00D6670E">
      <w:r w:rsidRPr="00E400FC">
        <w:t>Berikut bahasa pemrograman yang akan digunakan dalam pembangunan aplikasi ini.</w:t>
      </w:r>
    </w:p>
    <w:p w14:paraId="490592D3" w14:textId="77777777" w:rsidR="00C019CB" w:rsidRPr="00E400FC" w:rsidRDefault="00C019CB" w:rsidP="00782655">
      <w:pPr>
        <w:pStyle w:val="Heading4"/>
      </w:pPr>
      <w:r w:rsidRPr="00E400FC">
        <w:t>Hypertext Preprocessor (PHP)</w:t>
      </w:r>
    </w:p>
    <w:p w14:paraId="75DE942C" w14:textId="7DCF3F7A" w:rsidR="00C019CB" w:rsidRPr="00E400FC" w:rsidRDefault="00C019CB" w:rsidP="00D6670E">
      <w:r w:rsidRPr="00E400FC">
        <w:t>PHP merupakan bahasa pemrograman yang digunakan untuk membuat</w:t>
      </w:r>
      <w:r w:rsidR="009C6CFE" w:rsidRPr="00E400FC">
        <w:t xml:space="preserve"> web </w:t>
      </w:r>
      <w:r w:rsidRPr="00E400FC">
        <w:rPr>
          <w:noProof/>
        </w:rPr>
        <w:t xml:space="preserve">dinamis dan interaktif. Dinamis artinya, </w:t>
      </w:r>
      <w:r w:rsidRPr="00E400FC">
        <w:rPr>
          <w:i/>
          <w:iCs/>
          <w:noProof/>
        </w:rPr>
        <w:t>website</w:t>
      </w:r>
      <w:r w:rsidRPr="00E400FC">
        <w:rPr>
          <w:noProof/>
        </w:rPr>
        <w:t xml:space="preserve"> tersebut bisa berubah-ubah tampilan dan </w:t>
      </w:r>
      <w:r w:rsidRPr="00E400FC">
        <w:rPr>
          <w:noProof/>
        </w:rPr>
        <w:lastRenderedPageBreak/>
        <w:t>kontennya sesuai kondisi tertentu. Sebagai contoh, PHP bis</w:t>
      </w:r>
      <w:r w:rsidR="009C6CFE" w:rsidRPr="00E400FC">
        <w:rPr>
          <w:noProof/>
        </w:rPr>
        <w:t xml:space="preserve">a </w:t>
      </w:r>
      <w:r w:rsidRPr="00E400FC">
        <w:rPr>
          <w:noProof/>
        </w:rPr>
        <w:t xml:space="preserve">menampilkan hari dan tanggal saat ini secara berganti-ganti di dalam sebuah </w:t>
      </w:r>
      <w:r w:rsidRPr="00E400FC">
        <w:rPr>
          <w:i/>
          <w:iCs/>
          <w:noProof/>
        </w:rPr>
        <w:t>website</w:t>
      </w:r>
      <w:r w:rsidRPr="00E400FC">
        <w:rPr>
          <w:noProof/>
        </w:rPr>
        <w:t xml:space="preserve">. Interaktif artinya, PHP dapat memberikan </w:t>
      </w:r>
      <w:r w:rsidRPr="00E400FC">
        <w:rPr>
          <w:i/>
          <w:iCs/>
          <w:noProof/>
        </w:rPr>
        <w:t xml:space="preserve">feedback </w:t>
      </w:r>
      <w:r w:rsidRPr="00E400FC">
        <w:rPr>
          <w:noProof/>
        </w:rPr>
        <w:t>bagi pengguna misalnya menampilkan hasil pencarian</w:t>
      </w:r>
      <w:r w:rsidR="000A379D" w:rsidRPr="00E400FC">
        <w:rPr>
          <w:noProof/>
        </w:rPr>
        <w:t xml:space="preserve"> </w:t>
      </w:r>
      <w:r w:rsidR="000A379D" w:rsidRPr="00E400FC">
        <w:rPr>
          <w:noProof/>
        </w:rPr>
        <w:fldChar w:fldCharType="begin" w:fldLock="1"/>
      </w:r>
      <w:r w:rsidR="00FE4CF3" w:rsidRPr="00E400FC">
        <w:rPr>
          <w:noProof/>
        </w:rPr>
        <w:instrText>ADDIN CSL_CITATION {"citationItems":[{"id":"ITEM-1","itemData":{"ISBN":"9786020486222","author":[{"dropping-particle":"","family":"Jubilee Enterprise","given":"","non-dropping-particle":"","parse-names":false,"suffix":""}],"id":"ITEM-1","issued":{"date-parts":[["2018"]]},"publisher":"Elex Media Computindo","publisher-place":"Yogyakarta","title":"HTML, PHP, dan MySQL untuk Pemula","type":"book"},"uris":["http://www.mendeley.com/documents/?uuid=7003eb40-598d-4b6b-bb0c-0ef7a2161761"]}],"mendeley":{"formattedCitation":"[6]","plainTextFormattedCitation":"[6]","previouslyFormattedCitation":"[6]"},"properties":{"noteIndex":0},"schema":"https://github.com/citation-style-language/schema/raw/master/csl-citation.json"}</w:instrText>
      </w:r>
      <w:r w:rsidR="000A379D" w:rsidRPr="00E400FC">
        <w:rPr>
          <w:noProof/>
        </w:rPr>
        <w:fldChar w:fldCharType="separate"/>
      </w:r>
      <w:r w:rsidR="00253646" w:rsidRPr="00E400FC">
        <w:rPr>
          <w:noProof/>
        </w:rPr>
        <w:t>[6]</w:t>
      </w:r>
      <w:r w:rsidR="000A379D" w:rsidRPr="00E400FC">
        <w:rPr>
          <w:noProof/>
        </w:rPr>
        <w:fldChar w:fldCharType="end"/>
      </w:r>
      <w:r w:rsidRPr="00E400FC">
        <w:rPr>
          <w:noProof/>
        </w:rPr>
        <w:t>.</w:t>
      </w:r>
    </w:p>
    <w:p w14:paraId="76E74EEC" w14:textId="77777777" w:rsidR="00C019CB" w:rsidRPr="00E400FC" w:rsidRDefault="00C019CB" w:rsidP="00782655">
      <w:pPr>
        <w:pStyle w:val="Heading4"/>
      </w:pPr>
      <w:r w:rsidRPr="00E400FC">
        <w:t>Hypertext Markup Language (HTML)</w:t>
      </w:r>
    </w:p>
    <w:p w14:paraId="22CBA627" w14:textId="4B627350" w:rsidR="00C019CB" w:rsidRPr="00E400FC" w:rsidRDefault="00C019CB" w:rsidP="00AB7CD9">
      <w:r w:rsidRPr="00E400FC">
        <w:t xml:space="preserve">HTML digunakan untuk membuat struktur halaman web. Bisa dibilang secara umum bahwa HTML digunakan untuk mendesain </w:t>
      </w:r>
      <w:r w:rsidR="009C6CFE" w:rsidRPr="00E400FC">
        <w:t>web</w:t>
      </w:r>
      <w:r w:rsidRPr="00E400FC">
        <w:t xml:space="preserve">, meskipun dalam praktiknya HTML tidak berdiri sendiri sebab pasti akan digabungkan dengan CSS atau </w:t>
      </w:r>
      <w:r w:rsidRPr="00E400FC">
        <w:rPr>
          <w:i/>
          <w:iCs/>
        </w:rPr>
        <w:t xml:space="preserve">script </w:t>
      </w:r>
      <w:r w:rsidRPr="00E400FC">
        <w:t xml:space="preserve">lain, seperti Javascript </w:t>
      </w:r>
      <w:r w:rsidR="000A379D" w:rsidRPr="00E400FC">
        <w:fldChar w:fldCharType="begin" w:fldLock="1"/>
      </w:r>
      <w:r w:rsidR="00FE4CF3" w:rsidRPr="00E400FC">
        <w:instrText>ADDIN CSL_CITATION {"citationItems":[{"id":"ITEM-1","itemData":{"ISBN":"9786020486222","author":[{"dropping-particle":"","family":"Jubilee Enterprise","given":"","non-dropping-particle":"","parse-names":false,"suffix":""}],"id":"ITEM-1","issued":{"date-parts":[["2018"]]},"publisher":"Elex Media Computindo","publisher-place":"Yogyakarta","title":"HTML, PHP, dan MySQL untuk Pemula","type":"book"},"uris":["http://www.mendeley.com/documents/?uuid=7003eb40-598d-4b6b-bb0c-0ef7a2161761"]}],"mendeley":{"formattedCitation":"[6]","plainTextFormattedCitation":"[6]","previouslyFormattedCitation":"[6]"},"properties":{"noteIndex":0},"schema":"https://github.com/citation-style-language/schema/raw/master/csl-citation.json"}</w:instrText>
      </w:r>
      <w:r w:rsidR="000A379D" w:rsidRPr="00E400FC">
        <w:fldChar w:fldCharType="separate"/>
      </w:r>
      <w:r w:rsidR="00253646" w:rsidRPr="00E400FC">
        <w:rPr>
          <w:noProof/>
        </w:rPr>
        <w:t>[6]</w:t>
      </w:r>
      <w:r w:rsidR="000A379D" w:rsidRPr="00E400FC">
        <w:fldChar w:fldCharType="end"/>
      </w:r>
      <w:r w:rsidRPr="00E400FC">
        <w:t>.</w:t>
      </w:r>
    </w:p>
    <w:p w14:paraId="6EDD26F2" w14:textId="661E5BC0" w:rsidR="00FB1C0D" w:rsidRPr="00E400FC" w:rsidRDefault="00FB1C0D" w:rsidP="00FB1C0D">
      <w:pPr>
        <w:pStyle w:val="Heading4"/>
      </w:pPr>
      <w:r w:rsidRPr="00E400FC">
        <w:t>JavaScript</w:t>
      </w:r>
    </w:p>
    <w:p w14:paraId="35B2D447" w14:textId="027A74C3" w:rsidR="009C6CFE" w:rsidRPr="00E400FC" w:rsidRDefault="009C6CFE" w:rsidP="009C6CFE">
      <w:r w:rsidRPr="00E400FC">
        <w:t>JavaScript merupakan bahasa pemrograman untuk mengembangkan web. Sebagian besar web sudah menggunakan JavaScripts</w:t>
      </w:r>
      <w:r w:rsidR="00D04EC6" w:rsidRPr="00E400FC">
        <w:t xml:space="preserve">, JavaScripts menjadi bahasa pemrograman yang paling banyak digunakan oleh para </w:t>
      </w:r>
      <w:r w:rsidR="00D04EC6" w:rsidRPr="00E400FC">
        <w:rPr>
          <w:i/>
          <w:iCs/>
        </w:rPr>
        <w:t>Software Developer</w:t>
      </w:r>
      <w:r w:rsidR="00D04EC6" w:rsidRPr="00E400FC">
        <w:t>, karena penggunaannya yang tidak terbatas untuk web saja</w:t>
      </w:r>
      <w:r w:rsidR="009936C2" w:rsidRPr="00E400FC">
        <w:t xml:space="preserve"> </w:t>
      </w:r>
      <w:r w:rsidR="009936C2" w:rsidRPr="00E400FC">
        <w:fldChar w:fldCharType="begin" w:fldLock="1"/>
      </w:r>
      <w:r w:rsidR="009936C2" w:rsidRPr="00E400FC">
        <w:instrText>ADDIN CSL_CITATION {"citationItems":[{"id":"ITEM-1","itemData":{"author":[{"dropping-particle":"","family":"Flanagan","given":"David","non-dropping-particle":"","parse-names":false,"suffix":""}],"edition":"Seventh Ed","id":"ITEM-1","issued":{"date-parts":[["2020"]]},"publisher":"O'Reilly Media, Inc.","title":"JavaScript: The Definitive Guide","type":"book"},"uris":["http://www.mendeley.com/documents/?uuid=d9c4a0bd-5a68-408e-8dc5-652f4005c39c"]}],"mendeley":{"formattedCitation":"[7]","plainTextFormattedCitation":"[7]"},"properties":{"noteIndex":0},"schema":"https://github.com/citation-style-language/schema/raw/master/csl-citation.json"}</w:instrText>
      </w:r>
      <w:r w:rsidR="009936C2" w:rsidRPr="00E400FC">
        <w:fldChar w:fldCharType="separate"/>
      </w:r>
      <w:r w:rsidR="009936C2" w:rsidRPr="00E400FC">
        <w:rPr>
          <w:noProof/>
        </w:rPr>
        <w:t>[7]</w:t>
      </w:r>
      <w:r w:rsidR="009936C2" w:rsidRPr="00E400FC">
        <w:fldChar w:fldCharType="end"/>
      </w:r>
      <w:r w:rsidR="00D04EC6" w:rsidRPr="00E400FC">
        <w:t>.</w:t>
      </w:r>
    </w:p>
    <w:p w14:paraId="79B1E7BA" w14:textId="572484DA" w:rsidR="00C019CB" w:rsidRPr="00E400FC" w:rsidRDefault="00C019CB" w:rsidP="00782655">
      <w:pPr>
        <w:pStyle w:val="Heading3"/>
      </w:pPr>
      <w:bookmarkStart w:id="81" w:name="_Toc107670008"/>
      <w:r w:rsidRPr="00E400FC">
        <w:t>MySQL</w:t>
      </w:r>
      <w:bookmarkEnd w:id="81"/>
    </w:p>
    <w:p w14:paraId="3913C84D" w14:textId="30168DA9" w:rsidR="00C019CB" w:rsidRPr="00E400FC" w:rsidRDefault="00C019CB" w:rsidP="00AB7CD9">
      <w:r w:rsidRPr="00E400FC">
        <w:t xml:space="preserve">MySQL merupakan server yang melayani </w:t>
      </w:r>
      <w:r w:rsidRPr="00E400FC">
        <w:rPr>
          <w:i/>
          <w:iCs/>
        </w:rPr>
        <w:t>database</w:t>
      </w:r>
      <w:r w:rsidRPr="00E400FC">
        <w:t xml:space="preserve">, untuk membuat dan mengolah </w:t>
      </w:r>
      <w:r w:rsidRPr="00E400FC">
        <w:rPr>
          <w:i/>
          <w:iCs/>
        </w:rPr>
        <w:t>database,</w:t>
      </w:r>
      <w:r w:rsidRPr="00E400FC">
        <w:t xml:space="preserve"> kita dapat mempelajari pemrograman khusus yang disebut </w:t>
      </w:r>
      <w:r w:rsidRPr="00E400FC">
        <w:rPr>
          <w:i/>
          <w:iCs/>
        </w:rPr>
        <w:t>query</w:t>
      </w:r>
      <w:r w:rsidRPr="00E400FC">
        <w:t xml:space="preserve">. </w:t>
      </w:r>
      <w:r w:rsidRPr="00E400FC">
        <w:rPr>
          <w:i/>
          <w:iCs/>
        </w:rPr>
        <w:t xml:space="preserve">Database </w:t>
      </w:r>
      <w:r w:rsidRPr="00E400FC">
        <w:t xml:space="preserve">sendiri dibutuhkan jika kita ingin memasukkan data dari pengguna menggunakan </w:t>
      </w:r>
      <w:r w:rsidR="001C3ECB" w:rsidRPr="00E400FC">
        <w:rPr>
          <w:i/>
          <w:iCs/>
        </w:rPr>
        <w:t>form</w:t>
      </w:r>
      <w:r w:rsidRPr="00E400FC">
        <w:t xml:space="preserve"> HTML untuk kemudian diolah PHP agar bisa disimpan ke dalam </w:t>
      </w:r>
      <w:r w:rsidRPr="00E400FC">
        <w:rPr>
          <w:i/>
          <w:iCs/>
        </w:rPr>
        <w:t xml:space="preserve">database </w:t>
      </w:r>
      <w:r w:rsidRPr="00E400FC">
        <w:t xml:space="preserve">MySQL </w:t>
      </w:r>
      <w:r w:rsidR="000A379D" w:rsidRPr="00E400FC">
        <w:fldChar w:fldCharType="begin" w:fldLock="1"/>
      </w:r>
      <w:r w:rsidR="00FE4CF3" w:rsidRPr="00E400FC">
        <w:instrText>ADDIN CSL_CITATION {"citationItems":[{"id":"ITEM-1","itemData":{"ISBN":"9786020486222","author":[{"dropping-particle":"","family":"Jubilee Enterprise","given":"","non-dropping-particle":"","parse-names":false,"suffix":""}],"id":"ITEM-1","issued":{"date-parts":[["2018"]]},"publisher":"Elex Media Computindo","publisher-place":"Yogyakarta","title":"HTML, PHP, dan MySQL untuk Pemula","type":"book"},"uris":["http://www.mendeley.com/documents/?uuid=7003eb40-598d-4b6b-bb0c-0ef7a2161761"]}],"mendeley":{"formattedCitation":"[6]","plainTextFormattedCitation":"[6]","previouslyFormattedCitation":"[6]"},"properties":{"noteIndex":0},"schema":"https://github.com/citation-style-language/schema/raw/master/csl-citation.json"}</w:instrText>
      </w:r>
      <w:r w:rsidR="000A379D" w:rsidRPr="00E400FC">
        <w:fldChar w:fldCharType="separate"/>
      </w:r>
      <w:r w:rsidR="00253646" w:rsidRPr="00E400FC">
        <w:rPr>
          <w:noProof/>
        </w:rPr>
        <w:t>[6]</w:t>
      </w:r>
      <w:r w:rsidR="000A379D" w:rsidRPr="00E400FC">
        <w:fldChar w:fldCharType="end"/>
      </w:r>
      <w:r w:rsidRPr="00E400FC">
        <w:t>.</w:t>
      </w:r>
    </w:p>
    <w:p w14:paraId="46F80405" w14:textId="32101C04" w:rsidR="00C019CB" w:rsidRPr="00E400FC" w:rsidRDefault="00C41083" w:rsidP="00782655">
      <w:pPr>
        <w:pStyle w:val="Heading3"/>
      </w:pPr>
      <w:bookmarkStart w:id="82" w:name="_Toc107670009"/>
      <w:r w:rsidRPr="00E400FC">
        <w:t>Visual Studio Code</w:t>
      </w:r>
      <w:bookmarkEnd w:id="82"/>
    </w:p>
    <w:p w14:paraId="33BF09AF" w14:textId="7262FA39" w:rsidR="00C019CB" w:rsidRPr="00E400FC" w:rsidRDefault="00C41083" w:rsidP="00AB7CD9">
      <w:r w:rsidRPr="00E400FC">
        <w:t xml:space="preserve">Visual Studio Code adalah sebuah teks editor ringan dan handal yang dibuat oleh Microsoft untuk sistem operasi </w:t>
      </w:r>
      <w:r w:rsidRPr="00E400FC">
        <w:rPr>
          <w:i/>
          <w:iCs/>
        </w:rPr>
        <w:t>multiplat</w:t>
      </w:r>
      <w:r w:rsidR="001C3ECB" w:rsidRPr="00E400FC">
        <w:rPr>
          <w:i/>
          <w:iCs/>
        </w:rPr>
        <w:t>form</w:t>
      </w:r>
      <w:r w:rsidRPr="00E400FC">
        <w:t xml:space="preserve">, artinya tersedia juga untuk versi Linux, Mac, dan Windows. </w:t>
      </w:r>
      <w:r w:rsidRPr="00E400FC">
        <w:rPr>
          <w:i/>
          <w:iCs/>
        </w:rPr>
        <w:t>Te</w:t>
      </w:r>
      <w:r w:rsidR="00914DCC" w:rsidRPr="00E400FC">
        <w:rPr>
          <w:i/>
          <w:iCs/>
        </w:rPr>
        <w:t xml:space="preserve">xt </w:t>
      </w:r>
      <w:r w:rsidRPr="00E400FC">
        <w:rPr>
          <w:i/>
          <w:iCs/>
        </w:rPr>
        <w:t>editor</w:t>
      </w:r>
      <w:r w:rsidRPr="00E400FC">
        <w:t xml:space="preserve"> ini secara langsung mendukung bahasa pemrograman JavaScript, Typescript, dan Node.js, serta bahasa pemrograman lainnya dengan bantuan </w:t>
      </w:r>
      <w:r w:rsidRPr="00E400FC">
        <w:rPr>
          <w:i/>
          <w:iCs/>
        </w:rPr>
        <w:t>plugin</w:t>
      </w:r>
      <w:r w:rsidRPr="00E400FC">
        <w:t xml:space="preserve"> yang dapat dipasang via </w:t>
      </w:r>
      <w:r w:rsidRPr="00E400FC">
        <w:rPr>
          <w:i/>
          <w:iCs/>
        </w:rPr>
        <w:t>marketplace</w:t>
      </w:r>
      <w:r w:rsidRPr="00E400FC">
        <w:t xml:space="preserve"> Visual Studio Code (seperti C++, C#, Python, Go, Java, dsb)</w:t>
      </w:r>
      <w:r w:rsidR="00D84645" w:rsidRPr="00E400FC">
        <w:t>.</w:t>
      </w:r>
    </w:p>
    <w:p w14:paraId="42E35E8F" w14:textId="6AE0CA1F" w:rsidR="00C019CB" w:rsidRPr="00E400FC" w:rsidRDefault="00C019CB" w:rsidP="00782655">
      <w:pPr>
        <w:pStyle w:val="Heading2"/>
      </w:pPr>
      <w:bookmarkStart w:id="83" w:name="_Toc107670010"/>
      <w:r w:rsidRPr="00E400FC">
        <w:lastRenderedPageBreak/>
        <w:t>Pengujian</w:t>
      </w:r>
      <w:bookmarkEnd w:id="83"/>
    </w:p>
    <w:p w14:paraId="27AF6194" w14:textId="77777777" w:rsidR="00C019CB" w:rsidRPr="00E400FC" w:rsidRDefault="00C019CB" w:rsidP="00BB2DA2">
      <w:r w:rsidRPr="00E400FC">
        <w:t>Berikut merupakan kajian mengenai pengujian yang akan dilakukan pada aplikasi yang dibuat pada proyek ini.</w:t>
      </w:r>
    </w:p>
    <w:p w14:paraId="0E3F2523" w14:textId="623BF78C" w:rsidR="00C019CB" w:rsidRPr="00E400FC" w:rsidRDefault="00C019CB" w:rsidP="00782655">
      <w:pPr>
        <w:pStyle w:val="Heading3"/>
      </w:pPr>
      <w:bookmarkStart w:id="84" w:name="_Toc107670011"/>
      <w:r w:rsidRPr="00E400FC">
        <w:t>Black Box Testing</w:t>
      </w:r>
      <w:bookmarkEnd w:id="84"/>
    </w:p>
    <w:p w14:paraId="2DD45299" w14:textId="0CC52F8E" w:rsidR="00486802" w:rsidRPr="00E400FC" w:rsidRDefault="00C33E3B" w:rsidP="00C535A8">
      <w:r w:rsidRPr="00E400FC">
        <w:rPr>
          <w:i/>
          <w:iCs/>
        </w:rPr>
        <w:t>Black Box Testing</w:t>
      </w:r>
      <w:r w:rsidRPr="00E400FC">
        <w:t xml:space="preserve"> atau yang lebih sering dikenal dengan sebutan pengujian fungsional merupakan metode pengujian perangkat lunak yang digunakan untuk menguji perangkat lunak tanpa mengetahui </w:t>
      </w:r>
      <w:r w:rsidR="00FE4CF3" w:rsidRPr="00E400FC">
        <w:t xml:space="preserve">bagaimana </w:t>
      </w:r>
      <w:r w:rsidRPr="00E400FC">
        <w:t>kode</w:t>
      </w:r>
      <w:r w:rsidR="00FE4CF3" w:rsidRPr="00E400FC">
        <w:t xml:space="preserve"> program berjalan dan hanya memahami aplikasi dari luar saja</w:t>
      </w:r>
      <w:r w:rsidRPr="00E400FC">
        <w:t>.</w:t>
      </w:r>
      <w:r w:rsidR="00FE4CF3" w:rsidRPr="00E400FC">
        <w:t xml:space="preserve"> </w:t>
      </w:r>
      <w:r w:rsidR="00043203" w:rsidRPr="00E400FC">
        <w:t xml:space="preserve">Pengujian dilakukan untuk mengecek tampilan, fungsi, dan alur kerja aplikasi sesuai dengan proses bisnis yang diinginkan oleh pengguna </w:t>
      </w:r>
      <w:r w:rsidR="00FE4CF3" w:rsidRPr="00E400FC">
        <w:fldChar w:fldCharType="begin" w:fldLock="1"/>
      </w:r>
      <w:r w:rsidR="009936C2" w:rsidRPr="00E400FC">
        <w:instrText>ADDIN CSL_CITATION {"citationItems":[{"id":"ITEM-1","itemData":{"ISBN":"9788578110796","ISSN":"1098-6596","PMID":"25246403","abstract":"Software testing is the process to uncover requirement, design and coding errors in the program. It is used to identify the correctness, completeness, security and quality of software products against a specification. Software testing is the process used to measure the quality of developed computer software. It exhibits all mistakes, errors and flaws in the developed software. There are many approaches to software testing, but effective testing of complex product is essentially a process of investigation, not merely a matter of creating and following route procedure. It is not possible to find out all the errors in the program. This fundamental problem in testing thus throws an open question, as to what would be the strategy we should adopt for testing. In our paper, we have described and compared the three most prevalent and commonly used software testing techniques for detecting errors, they are: white box testing, black box","author":[{"dropping-particle":"","family":"Mohd. Ehmer","given":"Khan","non-dropping-particle":"","parse-names":false,"suffix":""},{"dropping-particle":"","family":"Farmeena","given":"Khan","non-dropping-particle":"","parse-names":false,"suffix":""}],"container-title":"International Journal of Advanced Computer Science and Applications","id":"ITEM-1","issue":"6","issued":{"date-parts":[["2012"]]},"page":"12-15","title":"A Comparative Study of White Box , Black Box and Grey Box Testing Techniques","type":"article-journal","volume":"3"},"uris":["http://www.mendeley.com/documents/?uuid=c27a6ad4-5c2a-4f52-a7f2-76486e6c53f9"]}],"mendeley":{"formattedCitation":"[8]","plainTextFormattedCitation":"[8]","previouslyFormattedCitation":"[7]"},"properties":{"noteIndex":0},"schema":"https://github.com/citation-style-language/schema/raw/master/csl-citation.json"}</w:instrText>
      </w:r>
      <w:r w:rsidR="00FE4CF3" w:rsidRPr="00E400FC">
        <w:fldChar w:fldCharType="separate"/>
      </w:r>
      <w:r w:rsidR="009936C2" w:rsidRPr="00E400FC">
        <w:rPr>
          <w:noProof/>
        </w:rPr>
        <w:t>[8]</w:t>
      </w:r>
      <w:r w:rsidR="00FE4CF3" w:rsidRPr="00E400FC">
        <w:fldChar w:fldCharType="end"/>
      </w:r>
      <w:r w:rsidRPr="00E400FC">
        <w:t>.</w:t>
      </w:r>
    </w:p>
    <w:p w14:paraId="71901576" w14:textId="77777777" w:rsidR="00C019CB" w:rsidRPr="00E400FC" w:rsidRDefault="00C019CB" w:rsidP="003A609D"/>
    <w:p w14:paraId="3F945743" w14:textId="77777777" w:rsidR="00C019CB" w:rsidRPr="00E400FC" w:rsidRDefault="00C019CB" w:rsidP="00782655">
      <w:pPr>
        <w:pStyle w:val="Heading1"/>
      </w:pPr>
      <w:r w:rsidRPr="00E400FC">
        <w:br w:type="page"/>
      </w:r>
      <w:bookmarkStart w:id="85" w:name="_Toc107670012"/>
      <w:r w:rsidRPr="00E400FC">
        <w:lastRenderedPageBreak/>
        <w:t>BAB 3</w:t>
      </w:r>
      <w:r w:rsidRPr="00E400FC">
        <w:br/>
        <w:t>ANALISIS DAN PERANCANGAN</w:t>
      </w:r>
      <w:bookmarkStart w:id="86" w:name="_Toc375653019"/>
      <w:bookmarkStart w:id="87" w:name="_Toc375653192"/>
      <w:bookmarkStart w:id="88" w:name="_Toc375653231"/>
      <w:bookmarkStart w:id="89" w:name="_Toc375653377"/>
      <w:bookmarkStart w:id="90" w:name="_Toc50444947"/>
      <w:bookmarkStart w:id="91" w:name="_Toc83849511"/>
      <w:bookmarkStart w:id="92" w:name="_Toc85008747"/>
      <w:bookmarkStart w:id="93" w:name="_Toc309925420"/>
      <w:bookmarkStart w:id="94" w:name="_Toc375645937"/>
      <w:bookmarkEnd w:id="85"/>
      <w:bookmarkEnd w:id="86"/>
      <w:bookmarkEnd w:id="87"/>
      <w:bookmarkEnd w:id="88"/>
      <w:bookmarkEnd w:id="89"/>
      <w:bookmarkEnd w:id="90"/>
      <w:bookmarkEnd w:id="91"/>
      <w:bookmarkEnd w:id="92"/>
    </w:p>
    <w:p w14:paraId="1CBD5D63" w14:textId="33217A7C" w:rsidR="00393B48" w:rsidRPr="00E400FC" w:rsidRDefault="00393B48" w:rsidP="00393B48">
      <w:pPr>
        <w:pStyle w:val="Heading2"/>
      </w:pPr>
      <w:bookmarkStart w:id="95" w:name="_Toc70543586"/>
      <w:bookmarkStart w:id="96" w:name="_Toc309925421"/>
      <w:bookmarkStart w:id="97" w:name="_Toc375645938"/>
      <w:bookmarkStart w:id="98" w:name="_Toc107670013"/>
      <w:bookmarkEnd w:id="93"/>
      <w:bookmarkEnd w:id="94"/>
      <w:r w:rsidRPr="00E400FC">
        <w:t>Analisis</w:t>
      </w:r>
      <w:bookmarkEnd w:id="95"/>
      <w:bookmarkEnd w:id="98"/>
    </w:p>
    <w:p w14:paraId="27B465C6" w14:textId="6ED63EA5" w:rsidR="00393B48" w:rsidRPr="00E400FC" w:rsidRDefault="00393B48" w:rsidP="00393B48">
      <w:r w:rsidRPr="00E400FC">
        <w:t xml:space="preserve">Berikut adalah analisis mengenai gambaran sistem saat ini, </w:t>
      </w:r>
      <w:r w:rsidR="000A6F6F" w:rsidRPr="00E400FC">
        <w:rPr>
          <w:noProof/>
        </w:rPr>
        <w:t>gambaran sistem saat ini, perbandingan aplikasi sejenis, kelemahan sistem berjalan dan usulan perbaikan, gambaran sistem usulan, analisis kebutuhan sistem, serta kebutuhan perangkat keras dan perangkat lunak</w:t>
      </w:r>
      <w:r w:rsidR="005A47C2" w:rsidRPr="00E400FC">
        <w:rPr>
          <w:noProof/>
        </w:rPr>
        <w:t xml:space="preserve"> dari aplikasi </w:t>
      </w:r>
      <w:r w:rsidR="005A47C2" w:rsidRPr="00E400FC">
        <w:rPr>
          <w:i/>
          <w:iCs/>
          <w:noProof/>
        </w:rPr>
        <w:t>Landing Page</w:t>
      </w:r>
      <w:r w:rsidR="005A47C2" w:rsidRPr="00E400FC">
        <w:rPr>
          <w:noProof/>
        </w:rPr>
        <w:t xml:space="preserve"> </w:t>
      </w:r>
      <w:r w:rsidR="0040058A" w:rsidRPr="00E400FC">
        <w:rPr>
          <w:noProof/>
        </w:rPr>
        <w:t>KPKNL Bandung</w:t>
      </w:r>
      <w:r w:rsidR="005A47C2" w:rsidRPr="00E400FC">
        <w:rPr>
          <w:noProof/>
        </w:rPr>
        <w:t xml:space="preserve"> Modul Pengaduan </w:t>
      </w:r>
      <w:r w:rsidR="005A47C2" w:rsidRPr="00E400FC">
        <w:rPr>
          <w:i/>
          <w:iCs/>
          <w:noProof/>
        </w:rPr>
        <w:t>Online</w:t>
      </w:r>
      <w:r w:rsidR="000A6F6F" w:rsidRPr="00E400FC">
        <w:rPr>
          <w:noProof/>
        </w:rPr>
        <w:t>.</w:t>
      </w:r>
    </w:p>
    <w:p w14:paraId="4EB1295B" w14:textId="68D0F3AF" w:rsidR="00393B48" w:rsidRPr="00E400FC" w:rsidRDefault="00393B48" w:rsidP="00393B48">
      <w:pPr>
        <w:pStyle w:val="Heading3"/>
      </w:pPr>
      <w:bookmarkStart w:id="99" w:name="_Toc70543587"/>
      <w:bookmarkStart w:id="100" w:name="_Toc107670014"/>
      <w:r w:rsidRPr="00E400FC">
        <w:t>Gambaran Sistem Saat Ini</w:t>
      </w:r>
      <w:bookmarkEnd w:id="99"/>
      <w:bookmarkEnd w:id="100"/>
    </w:p>
    <w:p w14:paraId="7D8C6C62" w14:textId="4FD9DD9B" w:rsidR="00393B48" w:rsidRPr="00E400FC" w:rsidRDefault="0052614C" w:rsidP="00393B48">
      <w:r w:rsidRPr="00E400FC">
        <w:t xml:space="preserve">Proses </w:t>
      </w:r>
      <w:r w:rsidRPr="00E400FC">
        <w:rPr>
          <w:i/>
          <w:iCs/>
        </w:rPr>
        <w:t xml:space="preserve">customer service </w:t>
      </w:r>
      <w:r w:rsidRPr="00E400FC">
        <w:t>adalah pemberian layanan pada pelanggan</w:t>
      </w:r>
      <w:r w:rsidR="00FC40E0" w:rsidRPr="00E400FC">
        <w:t xml:space="preserve"> yang bertujuan </w:t>
      </w:r>
      <w:r w:rsidR="00753ED1" w:rsidRPr="00E400FC">
        <w:t xml:space="preserve">untuk memaksimalkan layanan yang ada di </w:t>
      </w:r>
      <w:r w:rsidR="0040058A" w:rsidRPr="00E400FC">
        <w:t>KPKNL Bandung</w:t>
      </w:r>
      <w:r w:rsidRPr="00E400FC">
        <w:t xml:space="preserve">. </w:t>
      </w:r>
      <w:r w:rsidR="00393B48" w:rsidRPr="00E400FC">
        <w:t xml:space="preserve">Berikut adalah gambaran proses bisnis yang berjalan di </w:t>
      </w:r>
      <w:r w:rsidR="0040058A" w:rsidRPr="00E400FC">
        <w:t xml:space="preserve">KPKNL Bandung </w:t>
      </w:r>
      <w:r w:rsidR="00393B48" w:rsidRPr="00E400FC">
        <w:t>saat ini</w:t>
      </w:r>
      <w:r w:rsidR="001D79DF" w:rsidRPr="00E400FC">
        <w:t>.</w:t>
      </w:r>
    </w:p>
    <w:p w14:paraId="71C95A36" w14:textId="77777777" w:rsidR="006A1BBC" w:rsidRPr="00E400FC" w:rsidRDefault="00393B48" w:rsidP="006A1BBC">
      <w:pPr>
        <w:keepNext/>
      </w:pPr>
      <w:r w:rsidRPr="00E400FC">
        <w:rPr>
          <w:noProof/>
        </w:rPr>
        <w:drawing>
          <wp:inline distT="0" distB="0" distL="0" distR="0" wp14:anchorId="739E58B0" wp14:editId="7D858D4D">
            <wp:extent cx="4789278" cy="2315735"/>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789278" cy="2315735"/>
                    </a:xfrm>
                    <a:prstGeom prst="rect">
                      <a:avLst/>
                    </a:prstGeom>
                    <a:noFill/>
                    <a:ln>
                      <a:noFill/>
                    </a:ln>
                  </pic:spPr>
                </pic:pic>
              </a:graphicData>
            </a:graphic>
          </wp:inline>
        </w:drawing>
      </w:r>
    </w:p>
    <w:p w14:paraId="0F26F420" w14:textId="7919F38A" w:rsidR="00393B48" w:rsidRPr="00E400FC" w:rsidRDefault="006A1BBC" w:rsidP="006A1BBC">
      <w:pPr>
        <w:pStyle w:val="Caption"/>
        <w:jc w:val="center"/>
        <w:rPr>
          <w:color w:val="auto"/>
        </w:rPr>
      </w:pPr>
      <w:bookmarkStart w:id="101" w:name="_Toc107670036"/>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w:t>
      </w:r>
      <w:r w:rsidR="00445BB0" w:rsidRPr="00E400FC">
        <w:rPr>
          <w:color w:val="auto"/>
        </w:rPr>
        <w:fldChar w:fldCharType="end"/>
      </w:r>
      <w:r w:rsidRPr="00E400FC">
        <w:rPr>
          <w:color w:val="auto"/>
        </w:rPr>
        <w:br/>
        <w:t>Proses Customer Service</w:t>
      </w:r>
      <w:bookmarkEnd w:id="101"/>
    </w:p>
    <w:p w14:paraId="1A64723A" w14:textId="24F07B53" w:rsidR="00275708" w:rsidRPr="00E400FC" w:rsidRDefault="00393B48" w:rsidP="00275708">
      <w:r w:rsidRPr="00E400FC">
        <w:t xml:space="preserve">Saat ini </w:t>
      </w:r>
      <w:r w:rsidR="00800FF7" w:rsidRPr="00E400FC">
        <w:t>KPKNL Bandung</w:t>
      </w:r>
      <w:r w:rsidRPr="00E400FC">
        <w:t xml:space="preserve"> menerima keluhan dari masyarakat melalui sistem yang mirip dengan </w:t>
      </w:r>
      <w:r w:rsidRPr="00E400FC">
        <w:rPr>
          <w:i/>
          <w:iCs/>
        </w:rPr>
        <w:t xml:space="preserve">customer service </w:t>
      </w:r>
      <w:r w:rsidR="0090162F" w:rsidRPr="00E400FC">
        <w:t xml:space="preserve">pada umumnya, </w:t>
      </w:r>
      <w:r w:rsidRPr="00E400FC">
        <w:t xml:space="preserve">yang mengharuskan masyarakat untuk datang ke tempat untuk menyampaikan keluhannya. Sistem tersebut dinilai </w:t>
      </w:r>
      <w:r w:rsidRPr="00E400FC">
        <w:lastRenderedPageBreak/>
        <w:t xml:space="preserve">kurang efisien </w:t>
      </w:r>
      <w:r w:rsidR="0090162F" w:rsidRPr="00E400FC">
        <w:t>karena</w:t>
      </w:r>
      <w:r w:rsidRPr="00E400FC">
        <w:t xml:space="preserve"> waktu pelayanan </w:t>
      </w:r>
      <w:r w:rsidR="00B655DD" w:rsidRPr="00E400FC">
        <w:t>KPKNL Bandung</w:t>
      </w:r>
      <w:r w:rsidRPr="00E400FC">
        <w:t xml:space="preserve"> yang terbatas dan memakan waktu yang cukup lama dalam prosesnya.</w:t>
      </w:r>
      <w:bookmarkStart w:id="102" w:name="_Toc70543588"/>
    </w:p>
    <w:p w14:paraId="579660E9" w14:textId="63C51285" w:rsidR="00393B48" w:rsidRPr="00E400FC" w:rsidRDefault="00393B48" w:rsidP="00275708">
      <w:pPr>
        <w:pStyle w:val="Heading3"/>
      </w:pPr>
      <w:bookmarkStart w:id="103" w:name="_Toc107670015"/>
      <w:r w:rsidRPr="00E400FC">
        <w:t>Perbandingan Aplikasi Sejenis</w:t>
      </w:r>
      <w:bookmarkEnd w:id="102"/>
      <w:bookmarkEnd w:id="103"/>
    </w:p>
    <w:p w14:paraId="3F10B63E" w14:textId="741774BF" w:rsidR="00393B48" w:rsidRPr="00E400FC" w:rsidRDefault="002D7258" w:rsidP="00393B48">
      <w:r w:rsidRPr="00E400FC">
        <w:t xml:space="preserve">Dalam pembuatan aplikasi Landing Page </w:t>
      </w:r>
      <w:r w:rsidR="00B655DD" w:rsidRPr="00E400FC">
        <w:t>KPKNL Bandung</w:t>
      </w:r>
      <w:r w:rsidRPr="00E400FC">
        <w:t xml:space="preserve"> Modul Pengaduan</w:t>
      </w:r>
      <w:r w:rsidRPr="00E400FC">
        <w:rPr>
          <w:i/>
          <w:iCs/>
        </w:rPr>
        <w:t xml:space="preserve"> Online</w:t>
      </w:r>
      <w:r w:rsidRPr="00E400FC">
        <w:t xml:space="preserve"> terdapat 2 aplikasi sejenis yang menjadi faktor pembanding dalam pembangunan aplikasi ini. </w:t>
      </w:r>
      <w:r w:rsidR="00393B48" w:rsidRPr="00E400FC">
        <w:t>Berikut adalah tabel perbandingan aplikasi sejenis dengan aplikasi yang akan dibangun:</w:t>
      </w:r>
    </w:p>
    <w:p w14:paraId="7F2C3C11" w14:textId="20A6EECA" w:rsidR="00393B48" w:rsidRPr="00E400FC" w:rsidRDefault="00604B9D" w:rsidP="00604B9D">
      <w:pPr>
        <w:pStyle w:val="Caption"/>
        <w:jc w:val="center"/>
        <w:rPr>
          <w:color w:val="auto"/>
        </w:rPr>
      </w:pPr>
      <w:bookmarkStart w:id="104" w:name="_Toc71498611"/>
      <w:bookmarkStart w:id="105" w:name="_Toc107670077"/>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1</w:t>
      </w:r>
      <w:r w:rsidR="00BD2605" w:rsidRPr="00E400FC">
        <w:rPr>
          <w:color w:val="auto"/>
        </w:rPr>
        <w:fldChar w:fldCharType="end"/>
      </w:r>
      <w:r w:rsidR="00393B48" w:rsidRPr="00E400FC">
        <w:rPr>
          <w:color w:val="auto"/>
        </w:rPr>
        <w:br/>
        <w:t>Perbandingan Aplikasi Sejenis</w:t>
      </w:r>
      <w:bookmarkEnd w:id="104"/>
      <w:bookmarkEnd w:id="105"/>
    </w:p>
    <w:tbl>
      <w:tblPr>
        <w:tblW w:w="8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1603"/>
        <w:gridCol w:w="1891"/>
        <w:gridCol w:w="1820"/>
        <w:gridCol w:w="2507"/>
      </w:tblGrid>
      <w:tr w:rsidR="00393B48" w:rsidRPr="00E400FC" w14:paraId="1752745F" w14:textId="77777777" w:rsidTr="0029673D">
        <w:trPr>
          <w:trHeight w:val="283"/>
        </w:trPr>
        <w:tc>
          <w:tcPr>
            <w:tcW w:w="538" w:type="dxa"/>
            <w:vMerge w:val="restart"/>
            <w:shd w:val="clear" w:color="auto" w:fill="8EAADB"/>
            <w:vAlign w:val="center"/>
          </w:tcPr>
          <w:p w14:paraId="5F094652" w14:textId="77777777" w:rsidR="00393B48" w:rsidRPr="00E400FC" w:rsidRDefault="00393B48" w:rsidP="00D85212">
            <w:pPr>
              <w:spacing w:after="0"/>
              <w:jc w:val="center"/>
              <w:rPr>
                <w:b/>
              </w:rPr>
            </w:pPr>
            <w:r w:rsidRPr="00E400FC">
              <w:rPr>
                <w:b/>
              </w:rPr>
              <w:t>No.</w:t>
            </w:r>
          </w:p>
        </w:tc>
        <w:tc>
          <w:tcPr>
            <w:tcW w:w="1603" w:type="dxa"/>
            <w:vMerge w:val="restart"/>
            <w:shd w:val="clear" w:color="auto" w:fill="8EAADB"/>
            <w:vAlign w:val="center"/>
          </w:tcPr>
          <w:p w14:paraId="01DB923B" w14:textId="77777777" w:rsidR="00393B48" w:rsidRPr="00E400FC" w:rsidRDefault="00393B48" w:rsidP="00D85212">
            <w:pPr>
              <w:spacing w:after="0"/>
              <w:jc w:val="center"/>
              <w:rPr>
                <w:b/>
              </w:rPr>
            </w:pPr>
            <w:r w:rsidRPr="00E400FC">
              <w:rPr>
                <w:b/>
              </w:rPr>
              <w:t>Faktor Pembanding</w:t>
            </w:r>
          </w:p>
        </w:tc>
        <w:tc>
          <w:tcPr>
            <w:tcW w:w="3711" w:type="dxa"/>
            <w:gridSpan w:val="2"/>
            <w:shd w:val="clear" w:color="auto" w:fill="8EAADB"/>
            <w:vAlign w:val="center"/>
          </w:tcPr>
          <w:p w14:paraId="5F859E20" w14:textId="77777777" w:rsidR="00393B48" w:rsidRPr="00E400FC" w:rsidRDefault="00393B48" w:rsidP="00D85212">
            <w:pPr>
              <w:spacing w:after="0"/>
              <w:jc w:val="center"/>
              <w:rPr>
                <w:b/>
              </w:rPr>
            </w:pPr>
            <w:r w:rsidRPr="00E400FC">
              <w:rPr>
                <w:b/>
              </w:rPr>
              <w:t>Aplikasi Sejenis</w:t>
            </w:r>
          </w:p>
        </w:tc>
        <w:tc>
          <w:tcPr>
            <w:tcW w:w="2507" w:type="dxa"/>
            <w:vMerge w:val="restart"/>
            <w:shd w:val="clear" w:color="auto" w:fill="8EAADB"/>
            <w:vAlign w:val="center"/>
          </w:tcPr>
          <w:p w14:paraId="2410106A" w14:textId="77777777" w:rsidR="00393B48" w:rsidRPr="00E400FC" w:rsidRDefault="00393B48" w:rsidP="00D85212">
            <w:pPr>
              <w:spacing w:after="0"/>
              <w:jc w:val="center"/>
              <w:rPr>
                <w:b/>
              </w:rPr>
            </w:pPr>
            <w:r w:rsidRPr="00E400FC">
              <w:rPr>
                <w:b/>
              </w:rPr>
              <w:t>Aplikasi yang Dibangun</w:t>
            </w:r>
          </w:p>
        </w:tc>
      </w:tr>
      <w:tr w:rsidR="00393B48" w:rsidRPr="00E400FC" w14:paraId="0137F285" w14:textId="77777777" w:rsidTr="0029673D">
        <w:trPr>
          <w:trHeight w:val="334"/>
        </w:trPr>
        <w:tc>
          <w:tcPr>
            <w:tcW w:w="538" w:type="dxa"/>
            <w:vMerge/>
            <w:shd w:val="clear" w:color="auto" w:fill="8EAADB"/>
          </w:tcPr>
          <w:p w14:paraId="51472D63" w14:textId="77777777" w:rsidR="00393B48" w:rsidRPr="00E400FC" w:rsidRDefault="00393B48" w:rsidP="00D85212">
            <w:pPr>
              <w:spacing w:after="0"/>
            </w:pPr>
          </w:p>
        </w:tc>
        <w:tc>
          <w:tcPr>
            <w:tcW w:w="1603" w:type="dxa"/>
            <w:vMerge/>
            <w:shd w:val="clear" w:color="auto" w:fill="8EAADB"/>
          </w:tcPr>
          <w:p w14:paraId="32A516BE" w14:textId="77777777" w:rsidR="00393B48" w:rsidRPr="00E400FC" w:rsidRDefault="00393B48" w:rsidP="00D85212">
            <w:pPr>
              <w:spacing w:after="0"/>
            </w:pPr>
          </w:p>
        </w:tc>
        <w:tc>
          <w:tcPr>
            <w:tcW w:w="1891" w:type="dxa"/>
            <w:shd w:val="clear" w:color="auto" w:fill="8EAADB"/>
            <w:vAlign w:val="center"/>
          </w:tcPr>
          <w:p w14:paraId="02664075" w14:textId="79EA5FA8" w:rsidR="00393B48" w:rsidRPr="00E400FC" w:rsidRDefault="00393B48" w:rsidP="00D85212">
            <w:pPr>
              <w:spacing w:after="0"/>
              <w:jc w:val="center"/>
              <w:rPr>
                <w:b/>
              </w:rPr>
            </w:pPr>
            <w:r w:rsidRPr="00E400FC">
              <w:rPr>
                <w:b/>
              </w:rPr>
              <w:t>LAPOR!</w:t>
            </w:r>
            <w:r w:rsidR="00B72B00" w:rsidRPr="00E400FC">
              <w:rPr>
                <w:b/>
              </w:rPr>
              <w:t xml:space="preserve"> </w:t>
            </w:r>
            <w:r w:rsidR="00B72B00" w:rsidRPr="00E400FC">
              <w:rPr>
                <w:b/>
              </w:rPr>
              <w:fldChar w:fldCharType="begin" w:fldLock="1"/>
            </w:r>
            <w:r w:rsidR="009936C2" w:rsidRPr="00E400FC">
              <w:rPr>
                <w:b/>
              </w:rPr>
              <w:instrText>ADDIN CSL_CITATION {"citationItems":[{"id":"ITEM-1","itemData":{"author":[{"dropping-particle":"","family":"LAPOR!","given":"","non-dropping-particle":"","parse-names":false,"suffix":""}],"id":"ITEM-1","issued":{"date-parts":[["2019"]]},"title":"Tentang LAPOR! - LAPOR!","type":"webpage"},"uris":["http://www.mendeley.com/documents/?uuid=2638ba35-28ac-4e83-a138-0ba2dd33df5b"]}],"mendeley":{"formattedCitation":"[9]","plainTextFormattedCitation":"[9]","previouslyFormattedCitation":"[8]"},"properties":{"noteIndex":0},"schema":"https://github.com/citation-style-language/schema/raw/master/csl-citation.json"}</w:instrText>
            </w:r>
            <w:r w:rsidR="00B72B00" w:rsidRPr="00E400FC">
              <w:rPr>
                <w:b/>
              </w:rPr>
              <w:fldChar w:fldCharType="separate"/>
            </w:r>
            <w:r w:rsidR="009936C2" w:rsidRPr="00E400FC">
              <w:rPr>
                <w:noProof/>
              </w:rPr>
              <w:t>[9]</w:t>
            </w:r>
            <w:r w:rsidR="00B72B00" w:rsidRPr="00E400FC">
              <w:rPr>
                <w:b/>
              </w:rPr>
              <w:fldChar w:fldCharType="end"/>
            </w:r>
          </w:p>
        </w:tc>
        <w:tc>
          <w:tcPr>
            <w:tcW w:w="1820" w:type="dxa"/>
            <w:shd w:val="clear" w:color="auto" w:fill="8EAADB"/>
            <w:vAlign w:val="center"/>
          </w:tcPr>
          <w:p w14:paraId="27C37C48" w14:textId="2772EFCF" w:rsidR="00393B48" w:rsidRPr="00E400FC" w:rsidRDefault="00393B48" w:rsidP="00D85212">
            <w:pPr>
              <w:spacing w:after="0"/>
              <w:jc w:val="center"/>
              <w:rPr>
                <w:b/>
              </w:rPr>
            </w:pPr>
            <w:r w:rsidRPr="00E400FC">
              <w:rPr>
                <w:b/>
              </w:rPr>
              <w:t>Polisiku</w:t>
            </w:r>
            <w:r w:rsidR="00B72B00" w:rsidRPr="00E400FC">
              <w:rPr>
                <w:b/>
              </w:rPr>
              <w:t xml:space="preserve"> </w:t>
            </w:r>
            <w:r w:rsidR="00B72B00" w:rsidRPr="00E400FC">
              <w:rPr>
                <w:b/>
              </w:rPr>
              <w:fldChar w:fldCharType="begin" w:fldLock="1"/>
            </w:r>
            <w:r w:rsidR="009936C2" w:rsidRPr="00E400FC">
              <w:rPr>
                <w:b/>
              </w:rPr>
              <w:instrText>ADDIN CSL_CITATION {"citationItems":[{"id":"ITEM-1","itemData":{"URL":"https://www.polri.go.id/#","author":[{"dropping-particle":"","family":"Kepolisian Negara Republik Indonesia","given":"","non-dropping-particle":"","parse-names":false,"suffix":""}],"container-title":"Polri.go.id","id":"ITEM-1","issued":{"date-parts":[["2020"]]},"title":"Website Resmi Polri","type":"webpage"},"uris":["http://www.mendeley.com/documents/?uuid=d72198b3-690b-4d9c-91a2-c8cec73ea671"]}],"mendeley":{"formattedCitation":"[10]","plainTextFormattedCitation":"[10]","previouslyFormattedCitation":"[9]"},"properties":{"noteIndex":0},"schema":"https://github.com/citation-style-language/schema/raw/master/csl-citation.json"}</w:instrText>
            </w:r>
            <w:r w:rsidR="00B72B00" w:rsidRPr="00E400FC">
              <w:rPr>
                <w:b/>
              </w:rPr>
              <w:fldChar w:fldCharType="separate"/>
            </w:r>
            <w:r w:rsidR="009936C2" w:rsidRPr="00E400FC">
              <w:rPr>
                <w:noProof/>
              </w:rPr>
              <w:t>[10]</w:t>
            </w:r>
            <w:r w:rsidR="00B72B00" w:rsidRPr="00E400FC">
              <w:rPr>
                <w:b/>
              </w:rPr>
              <w:fldChar w:fldCharType="end"/>
            </w:r>
          </w:p>
        </w:tc>
        <w:tc>
          <w:tcPr>
            <w:tcW w:w="2507" w:type="dxa"/>
            <w:vMerge/>
            <w:shd w:val="clear" w:color="auto" w:fill="8EAADB"/>
          </w:tcPr>
          <w:p w14:paraId="11839D58" w14:textId="77777777" w:rsidR="00393B48" w:rsidRPr="00E400FC" w:rsidRDefault="00393B48" w:rsidP="00D85212">
            <w:pPr>
              <w:keepNext/>
              <w:spacing w:after="0"/>
            </w:pPr>
          </w:p>
        </w:tc>
      </w:tr>
      <w:tr w:rsidR="00774F12" w:rsidRPr="00E400FC" w14:paraId="53CC7AE9" w14:textId="77777777" w:rsidTr="0029673D">
        <w:trPr>
          <w:trHeight w:val="510"/>
        </w:trPr>
        <w:tc>
          <w:tcPr>
            <w:tcW w:w="538" w:type="dxa"/>
            <w:vMerge w:val="restart"/>
            <w:shd w:val="clear" w:color="auto" w:fill="auto"/>
            <w:vAlign w:val="center"/>
          </w:tcPr>
          <w:p w14:paraId="5A5F789C" w14:textId="77777777" w:rsidR="00774F12" w:rsidRPr="00E400FC" w:rsidRDefault="00774F12" w:rsidP="00D85212">
            <w:pPr>
              <w:spacing w:after="0"/>
              <w:jc w:val="center"/>
            </w:pPr>
            <w:r w:rsidRPr="00E400FC">
              <w:t>1.</w:t>
            </w:r>
          </w:p>
        </w:tc>
        <w:tc>
          <w:tcPr>
            <w:tcW w:w="1603" w:type="dxa"/>
            <w:vMerge w:val="restart"/>
            <w:shd w:val="clear" w:color="auto" w:fill="auto"/>
            <w:vAlign w:val="center"/>
          </w:tcPr>
          <w:p w14:paraId="1BA2DD87" w14:textId="77777777" w:rsidR="00774F12" w:rsidRPr="00E400FC" w:rsidRDefault="00774F12" w:rsidP="00D85212">
            <w:pPr>
              <w:spacing w:after="0"/>
              <w:jc w:val="left"/>
            </w:pPr>
            <w:r w:rsidRPr="00E400FC">
              <w:t>Fungsionalitas</w:t>
            </w:r>
          </w:p>
        </w:tc>
        <w:tc>
          <w:tcPr>
            <w:tcW w:w="1891" w:type="dxa"/>
            <w:shd w:val="clear" w:color="auto" w:fill="auto"/>
            <w:vAlign w:val="center"/>
          </w:tcPr>
          <w:p w14:paraId="521955B7" w14:textId="77777777" w:rsidR="00774F12" w:rsidRPr="00E400FC" w:rsidRDefault="00774F12" w:rsidP="00D85212">
            <w:pPr>
              <w:spacing w:after="0"/>
              <w:jc w:val="left"/>
            </w:pPr>
            <w:r w:rsidRPr="00E400FC">
              <w:t>1. Lapor</w:t>
            </w:r>
          </w:p>
        </w:tc>
        <w:tc>
          <w:tcPr>
            <w:tcW w:w="1820" w:type="dxa"/>
            <w:shd w:val="clear" w:color="auto" w:fill="auto"/>
            <w:vAlign w:val="center"/>
          </w:tcPr>
          <w:p w14:paraId="30FA26DF" w14:textId="77777777" w:rsidR="00774F12" w:rsidRPr="00E400FC" w:rsidRDefault="00774F12" w:rsidP="00D85212">
            <w:pPr>
              <w:spacing w:after="0"/>
              <w:jc w:val="left"/>
            </w:pPr>
            <w:r w:rsidRPr="00E400FC">
              <w:t xml:space="preserve">1. Pengaduan </w:t>
            </w:r>
          </w:p>
        </w:tc>
        <w:tc>
          <w:tcPr>
            <w:tcW w:w="2507" w:type="dxa"/>
            <w:shd w:val="clear" w:color="auto" w:fill="auto"/>
            <w:vAlign w:val="center"/>
          </w:tcPr>
          <w:p w14:paraId="07B2073E" w14:textId="7371E3FF" w:rsidR="00774F12" w:rsidRPr="00E400FC" w:rsidRDefault="0029673D" w:rsidP="00D85212">
            <w:pPr>
              <w:keepNext/>
              <w:spacing w:after="0"/>
              <w:jc w:val="left"/>
            </w:pPr>
            <w:r w:rsidRPr="00E400FC">
              <w:t>1</w:t>
            </w:r>
            <w:r w:rsidR="000263E8" w:rsidRPr="00E400FC">
              <w:t>. Registrasi</w:t>
            </w:r>
            <w:r w:rsidR="0047079E" w:rsidRPr="00E400FC">
              <w:t xml:space="preserve"> Petugas</w:t>
            </w:r>
          </w:p>
        </w:tc>
      </w:tr>
      <w:tr w:rsidR="000263E8" w:rsidRPr="00E400FC" w14:paraId="5D9FF370" w14:textId="77777777" w:rsidTr="0029673D">
        <w:trPr>
          <w:trHeight w:val="510"/>
        </w:trPr>
        <w:tc>
          <w:tcPr>
            <w:tcW w:w="538" w:type="dxa"/>
            <w:vMerge/>
            <w:shd w:val="clear" w:color="auto" w:fill="auto"/>
            <w:vAlign w:val="center"/>
          </w:tcPr>
          <w:p w14:paraId="5A9B1ABA" w14:textId="77777777" w:rsidR="000263E8" w:rsidRPr="00E400FC" w:rsidRDefault="000263E8" w:rsidP="00D85212">
            <w:pPr>
              <w:spacing w:after="0"/>
              <w:jc w:val="center"/>
            </w:pPr>
          </w:p>
        </w:tc>
        <w:tc>
          <w:tcPr>
            <w:tcW w:w="1603" w:type="dxa"/>
            <w:vMerge/>
            <w:shd w:val="clear" w:color="auto" w:fill="auto"/>
            <w:vAlign w:val="center"/>
          </w:tcPr>
          <w:p w14:paraId="0B5D4291" w14:textId="77777777" w:rsidR="000263E8" w:rsidRPr="00E400FC" w:rsidRDefault="000263E8" w:rsidP="00D85212">
            <w:pPr>
              <w:spacing w:after="0"/>
              <w:jc w:val="left"/>
            </w:pPr>
          </w:p>
        </w:tc>
        <w:tc>
          <w:tcPr>
            <w:tcW w:w="1891" w:type="dxa"/>
            <w:shd w:val="clear" w:color="auto" w:fill="auto"/>
            <w:vAlign w:val="center"/>
          </w:tcPr>
          <w:p w14:paraId="13CF64DC" w14:textId="40F9E204" w:rsidR="000263E8" w:rsidRPr="00E400FC" w:rsidRDefault="000263E8" w:rsidP="00D85212">
            <w:pPr>
              <w:spacing w:after="0"/>
              <w:jc w:val="left"/>
            </w:pPr>
            <w:r w:rsidRPr="00E400FC">
              <w:t>2. Daftar laporan</w:t>
            </w:r>
          </w:p>
        </w:tc>
        <w:tc>
          <w:tcPr>
            <w:tcW w:w="1820" w:type="dxa"/>
            <w:shd w:val="clear" w:color="auto" w:fill="auto"/>
            <w:vAlign w:val="center"/>
          </w:tcPr>
          <w:p w14:paraId="165CF788" w14:textId="63433678" w:rsidR="000263E8" w:rsidRPr="00E400FC" w:rsidRDefault="000263E8" w:rsidP="00D85212">
            <w:pPr>
              <w:spacing w:after="0"/>
              <w:jc w:val="left"/>
            </w:pPr>
            <w:r w:rsidRPr="00E400FC">
              <w:t>2. Cari pos polisi</w:t>
            </w:r>
          </w:p>
        </w:tc>
        <w:tc>
          <w:tcPr>
            <w:tcW w:w="2507" w:type="dxa"/>
            <w:shd w:val="clear" w:color="auto" w:fill="auto"/>
            <w:vAlign w:val="center"/>
          </w:tcPr>
          <w:p w14:paraId="0790EB4F" w14:textId="1BE2A695" w:rsidR="000263E8" w:rsidRPr="00E400FC" w:rsidRDefault="000263E8" w:rsidP="00D85212">
            <w:pPr>
              <w:keepNext/>
              <w:spacing w:after="0"/>
              <w:jc w:val="left"/>
            </w:pPr>
            <w:r w:rsidRPr="00E400FC">
              <w:t>2. Login</w:t>
            </w:r>
            <w:r w:rsidR="0047079E" w:rsidRPr="00E400FC">
              <w:t xml:space="preserve"> Petugas</w:t>
            </w:r>
          </w:p>
        </w:tc>
      </w:tr>
      <w:tr w:rsidR="000263E8" w:rsidRPr="00E400FC" w14:paraId="292FD279" w14:textId="77777777" w:rsidTr="0029673D">
        <w:trPr>
          <w:trHeight w:val="510"/>
        </w:trPr>
        <w:tc>
          <w:tcPr>
            <w:tcW w:w="538" w:type="dxa"/>
            <w:vMerge/>
            <w:shd w:val="clear" w:color="auto" w:fill="auto"/>
            <w:vAlign w:val="center"/>
          </w:tcPr>
          <w:p w14:paraId="1C6132CE" w14:textId="77777777" w:rsidR="000263E8" w:rsidRPr="00E400FC" w:rsidRDefault="000263E8" w:rsidP="00D85212">
            <w:pPr>
              <w:spacing w:after="0"/>
              <w:jc w:val="center"/>
            </w:pPr>
          </w:p>
        </w:tc>
        <w:tc>
          <w:tcPr>
            <w:tcW w:w="1603" w:type="dxa"/>
            <w:vMerge/>
            <w:shd w:val="clear" w:color="auto" w:fill="auto"/>
            <w:vAlign w:val="center"/>
          </w:tcPr>
          <w:p w14:paraId="57E6BB90" w14:textId="77777777" w:rsidR="000263E8" w:rsidRPr="00E400FC" w:rsidRDefault="000263E8" w:rsidP="00D85212">
            <w:pPr>
              <w:spacing w:after="0"/>
              <w:jc w:val="left"/>
            </w:pPr>
          </w:p>
        </w:tc>
        <w:tc>
          <w:tcPr>
            <w:tcW w:w="1891" w:type="dxa"/>
            <w:shd w:val="clear" w:color="auto" w:fill="auto"/>
            <w:vAlign w:val="center"/>
          </w:tcPr>
          <w:p w14:paraId="49B65C07" w14:textId="4D6086C6" w:rsidR="000263E8" w:rsidRPr="00E400FC" w:rsidRDefault="000263E8" w:rsidP="00D85212">
            <w:pPr>
              <w:spacing w:after="0"/>
              <w:jc w:val="left"/>
            </w:pPr>
            <w:r w:rsidRPr="00E400FC">
              <w:t>3. Kelola akun</w:t>
            </w:r>
          </w:p>
        </w:tc>
        <w:tc>
          <w:tcPr>
            <w:tcW w:w="1820" w:type="dxa"/>
            <w:shd w:val="clear" w:color="auto" w:fill="auto"/>
            <w:vAlign w:val="center"/>
          </w:tcPr>
          <w:p w14:paraId="73F554C7" w14:textId="248D7AB4" w:rsidR="000263E8" w:rsidRPr="00E400FC" w:rsidRDefault="000263E8" w:rsidP="00D85212">
            <w:pPr>
              <w:spacing w:after="0"/>
              <w:jc w:val="left"/>
            </w:pPr>
            <w:r w:rsidRPr="00E400FC">
              <w:t>3. Berita</w:t>
            </w:r>
          </w:p>
        </w:tc>
        <w:tc>
          <w:tcPr>
            <w:tcW w:w="2507" w:type="dxa"/>
            <w:shd w:val="clear" w:color="auto" w:fill="auto"/>
            <w:vAlign w:val="center"/>
          </w:tcPr>
          <w:p w14:paraId="25C24723" w14:textId="5333A237" w:rsidR="000263E8" w:rsidRPr="00E400FC" w:rsidRDefault="00953C0B" w:rsidP="00D85212">
            <w:pPr>
              <w:keepNext/>
              <w:spacing w:after="0"/>
              <w:jc w:val="left"/>
            </w:pPr>
            <w:r w:rsidRPr="00E400FC">
              <w:t>3. Kelola pengaduan.</w:t>
            </w:r>
          </w:p>
        </w:tc>
      </w:tr>
      <w:tr w:rsidR="000263E8" w:rsidRPr="00E400FC" w14:paraId="53DF4C35" w14:textId="77777777" w:rsidTr="0029673D">
        <w:trPr>
          <w:trHeight w:val="510"/>
        </w:trPr>
        <w:tc>
          <w:tcPr>
            <w:tcW w:w="538" w:type="dxa"/>
            <w:vMerge/>
            <w:shd w:val="clear" w:color="auto" w:fill="auto"/>
            <w:vAlign w:val="center"/>
          </w:tcPr>
          <w:p w14:paraId="66942EFC" w14:textId="77777777" w:rsidR="000263E8" w:rsidRPr="00E400FC" w:rsidRDefault="000263E8" w:rsidP="00D85212">
            <w:pPr>
              <w:spacing w:after="0"/>
              <w:jc w:val="center"/>
            </w:pPr>
          </w:p>
        </w:tc>
        <w:tc>
          <w:tcPr>
            <w:tcW w:w="1603" w:type="dxa"/>
            <w:vMerge/>
            <w:shd w:val="clear" w:color="auto" w:fill="auto"/>
            <w:vAlign w:val="center"/>
          </w:tcPr>
          <w:p w14:paraId="5DDB5A6D" w14:textId="77777777" w:rsidR="000263E8" w:rsidRPr="00E400FC" w:rsidRDefault="000263E8" w:rsidP="00D85212">
            <w:pPr>
              <w:spacing w:after="0"/>
              <w:jc w:val="left"/>
            </w:pPr>
          </w:p>
        </w:tc>
        <w:tc>
          <w:tcPr>
            <w:tcW w:w="1891" w:type="dxa"/>
            <w:shd w:val="clear" w:color="auto" w:fill="auto"/>
            <w:vAlign w:val="center"/>
          </w:tcPr>
          <w:p w14:paraId="4329027B" w14:textId="0B1F332C" w:rsidR="000263E8" w:rsidRPr="00E400FC" w:rsidRDefault="000263E8" w:rsidP="00D85212">
            <w:pPr>
              <w:spacing w:after="0"/>
              <w:jc w:val="left"/>
            </w:pPr>
            <w:r w:rsidRPr="00E400FC">
              <w:t>4. Cari</w:t>
            </w:r>
          </w:p>
        </w:tc>
        <w:tc>
          <w:tcPr>
            <w:tcW w:w="1820" w:type="dxa"/>
            <w:shd w:val="clear" w:color="auto" w:fill="auto"/>
            <w:vAlign w:val="center"/>
          </w:tcPr>
          <w:p w14:paraId="1750FE54" w14:textId="62A90E73" w:rsidR="000263E8" w:rsidRPr="00E400FC" w:rsidRDefault="000263E8" w:rsidP="00D85212">
            <w:pPr>
              <w:spacing w:after="0"/>
              <w:jc w:val="left"/>
            </w:pPr>
            <w:r w:rsidRPr="00E400FC">
              <w:t xml:space="preserve">4. </w:t>
            </w:r>
            <w:r w:rsidRPr="00E400FC">
              <w:rPr>
                <w:i/>
                <w:iCs/>
              </w:rPr>
              <w:t>Call center</w:t>
            </w:r>
          </w:p>
        </w:tc>
        <w:tc>
          <w:tcPr>
            <w:tcW w:w="2507" w:type="dxa"/>
            <w:shd w:val="clear" w:color="auto" w:fill="auto"/>
            <w:vAlign w:val="center"/>
          </w:tcPr>
          <w:p w14:paraId="1939A799" w14:textId="41387508" w:rsidR="00953C0B" w:rsidRPr="00E400FC" w:rsidRDefault="00953C0B" w:rsidP="00D85212">
            <w:pPr>
              <w:keepNext/>
              <w:spacing w:after="0"/>
              <w:jc w:val="left"/>
            </w:pPr>
            <w:r w:rsidRPr="00E400FC">
              <w:t xml:space="preserve">4. </w:t>
            </w:r>
            <w:r w:rsidR="00B06BEB" w:rsidRPr="00E400FC">
              <w:t>Tanggapan</w:t>
            </w:r>
            <w:r w:rsidRPr="00E400FC">
              <w:t xml:space="preserve"> pengaduan</w:t>
            </w:r>
          </w:p>
        </w:tc>
      </w:tr>
      <w:tr w:rsidR="000263E8" w:rsidRPr="00E400FC" w14:paraId="14EEF9F4" w14:textId="77777777" w:rsidTr="0029673D">
        <w:trPr>
          <w:trHeight w:val="510"/>
        </w:trPr>
        <w:tc>
          <w:tcPr>
            <w:tcW w:w="538" w:type="dxa"/>
            <w:vMerge/>
            <w:shd w:val="clear" w:color="auto" w:fill="auto"/>
            <w:vAlign w:val="center"/>
          </w:tcPr>
          <w:p w14:paraId="387B6CDD" w14:textId="77777777" w:rsidR="000263E8" w:rsidRPr="00E400FC" w:rsidRDefault="000263E8" w:rsidP="00D85212">
            <w:pPr>
              <w:spacing w:after="0"/>
              <w:jc w:val="center"/>
            </w:pPr>
          </w:p>
        </w:tc>
        <w:tc>
          <w:tcPr>
            <w:tcW w:w="1603" w:type="dxa"/>
            <w:vMerge/>
            <w:shd w:val="clear" w:color="auto" w:fill="auto"/>
            <w:vAlign w:val="center"/>
          </w:tcPr>
          <w:p w14:paraId="720C2B6E" w14:textId="77777777" w:rsidR="000263E8" w:rsidRPr="00E400FC" w:rsidRDefault="000263E8" w:rsidP="00D85212">
            <w:pPr>
              <w:spacing w:after="0"/>
              <w:jc w:val="left"/>
            </w:pPr>
          </w:p>
        </w:tc>
        <w:tc>
          <w:tcPr>
            <w:tcW w:w="1891" w:type="dxa"/>
            <w:shd w:val="clear" w:color="auto" w:fill="auto"/>
            <w:vAlign w:val="center"/>
          </w:tcPr>
          <w:p w14:paraId="57EB104C" w14:textId="2F49782C" w:rsidR="000263E8" w:rsidRPr="00E400FC" w:rsidRDefault="000263E8" w:rsidP="00D85212">
            <w:pPr>
              <w:spacing w:after="0"/>
              <w:jc w:val="left"/>
            </w:pPr>
          </w:p>
        </w:tc>
        <w:tc>
          <w:tcPr>
            <w:tcW w:w="1820" w:type="dxa"/>
            <w:shd w:val="clear" w:color="auto" w:fill="auto"/>
            <w:vAlign w:val="center"/>
          </w:tcPr>
          <w:p w14:paraId="6FDD1ED4" w14:textId="0A9C416D" w:rsidR="000263E8" w:rsidRPr="00E400FC" w:rsidRDefault="000263E8" w:rsidP="00D85212">
            <w:pPr>
              <w:spacing w:after="0"/>
              <w:jc w:val="left"/>
            </w:pPr>
            <w:r w:rsidRPr="00E400FC">
              <w:t>5. Layanan publik</w:t>
            </w:r>
          </w:p>
        </w:tc>
        <w:tc>
          <w:tcPr>
            <w:tcW w:w="2507" w:type="dxa"/>
            <w:shd w:val="clear" w:color="auto" w:fill="auto"/>
            <w:vAlign w:val="center"/>
          </w:tcPr>
          <w:p w14:paraId="10F4A873" w14:textId="3CB3270D" w:rsidR="000263E8" w:rsidRPr="00E400FC" w:rsidRDefault="00953C0B" w:rsidP="00D85212">
            <w:pPr>
              <w:keepNext/>
              <w:spacing w:after="0"/>
              <w:jc w:val="left"/>
            </w:pPr>
            <w:r w:rsidRPr="00E400FC">
              <w:t xml:space="preserve">5. </w:t>
            </w:r>
            <w:r w:rsidR="0047079E" w:rsidRPr="00E400FC">
              <w:t>Rating dan Ulasan pengaduan</w:t>
            </w:r>
            <w:r w:rsidRPr="00E400FC">
              <w:t>.</w:t>
            </w:r>
          </w:p>
        </w:tc>
      </w:tr>
      <w:tr w:rsidR="000263E8" w:rsidRPr="00E400FC" w14:paraId="6FBE034D" w14:textId="77777777" w:rsidTr="0029673D">
        <w:trPr>
          <w:trHeight w:val="510"/>
        </w:trPr>
        <w:tc>
          <w:tcPr>
            <w:tcW w:w="538" w:type="dxa"/>
            <w:vMerge/>
            <w:shd w:val="clear" w:color="auto" w:fill="auto"/>
            <w:vAlign w:val="center"/>
          </w:tcPr>
          <w:p w14:paraId="2EF7C5A1" w14:textId="77777777" w:rsidR="000263E8" w:rsidRPr="00E400FC" w:rsidRDefault="000263E8" w:rsidP="00D85212">
            <w:pPr>
              <w:spacing w:after="0"/>
              <w:jc w:val="center"/>
            </w:pPr>
          </w:p>
        </w:tc>
        <w:tc>
          <w:tcPr>
            <w:tcW w:w="1603" w:type="dxa"/>
            <w:vMerge/>
            <w:shd w:val="clear" w:color="auto" w:fill="auto"/>
            <w:vAlign w:val="center"/>
          </w:tcPr>
          <w:p w14:paraId="72658FF8" w14:textId="77777777" w:rsidR="000263E8" w:rsidRPr="00E400FC" w:rsidRDefault="000263E8" w:rsidP="00D85212">
            <w:pPr>
              <w:spacing w:after="0"/>
              <w:jc w:val="left"/>
            </w:pPr>
          </w:p>
        </w:tc>
        <w:tc>
          <w:tcPr>
            <w:tcW w:w="1891" w:type="dxa"/>
            <w:shd w:val="clear" w:color="auto" w:fill="auto"/>
            <w:vAlign w:val="center"/>
          </w:tcPr>
          <w:p w14:paraId="3D511F2B" w14:textId="3093F6DE" w:rsidR="000263E8" w:rsidRPr="00E400FC" w:rsidRDefault="000263E8" w:rsidP="00D85212">
            <w:pPr>
              <w:spacing w:after="0"/>
              <w:jc w:val="left"/>
            </w:pPr>
          </w:p>
        </w:tc>
        <w:tc>
          <w:tcPr>
            <w:tcW w:w="1820" w:type="dxa"/>
            <w:shd w:val="clear" w:color="auto" w:fill="auto"/>
            <w:vAlign w:val="center"/>
          </w:tcPr>
          <w:p w14:paraId="6C259B0C" w14:textId="27869870" w:rsidR="000263E8" w:rsidRPr="00E400FC" w:rsidRDefault="000263E8" w:rsidP="00D85212">
            <w:pPr>
              <w:spacing w:after="0"/>
              <w:jc w:val="left"/>
            </w:pPr>
            <w:r w:rsidRPr="00E400FC">
              <w:t>6. Aspirasi</w:t>
            </w:r>
          </w:p>
        </w:tc>
        <w:tc>
          <w:tcPr>
            <w:tcW w:w="2507" w:type="dxa"/>
            <w:shd w:val="clear" w:color="auto" w:fill="auto"/>
            <w:vAlign w:val="center"/>
          </w:tcPr>
          <w:p w14:paraId="79BA00CF" w14:textId="611D70E0" w:rsidR="000263E8" w:rsidRPr="00E400FC" w:rsidRDefault="000263E8" w:rsidP="00D85212">
            <w:pPr>
              <w:keepNext/>
              <w:spacing w:after="0"/>
              <w:jc w:val="left"/>
            </w:pPr>
          </w:p>
        </w:tc>
      </w:tr>
      <w:tr w:rsidR="000263E8" w:rsidRPr="00E400FC" w14:paraId="350A5541" w14:textId="77777777" w:rsidTr="0029673D">
        <w:trPr>
          <w:trHeight w:val="510"/>
        </w:trPr>
        <w:tc>
          <w:tcPr>
            <w:tcW w:w="538" w:type="dxa"/>
            <w:shd w:val="clear" w:color="auto" w:fill="auto"/>
            <w:vAlign w:val="center"/>
          </w:tcPr>
          <w:p w14:paraId="679195C9" w14:textId="77777777" w:rsidR="000263E8" w:rsidRPr="00E400FC" w:rsidRDefault="000263E8" w:rsidP="00D85212">
            <w:pPr>
              <w:spacing w:after="0"/>
              <w:jc w:val="center"/>
            </w:pPr>
            <w:r w:rsidRPr="00E400FC">
              <w:t>2.</w:t>
            </w:r>
          </w:p>
        </w:tc>
        <w:tc>
          <w:tcPr>
            <w:tcW w:w="1603" w:type="dxa"/>
            <w:shd w:val="clear" w:color="auto" w:fill="auto"/>
            <w:vAlign w:val="center"/>
          </w:tcPr>
          <w:p w14:paraId="572C20C0" w14:textId="0BE9D26E" w:rsidR="000263E8" w:rsidRPr="00E400FC" w:rsidRDefault="000263E8" w:rsidP="00D85212">
            <w:pPr>
              <w:spacing w:after="0"/>
              <w:jc w:val="left"/>
            </w:pPr>
            <w:r w:rsidRPr="00E400FC">
              <w:t>Plat</w:t>
            </w:r>
            <w:r w:rsidR="001C3ECB" w:rsidRPr="00E400FC">
              <w:rPr>
                <w:i/>
                <w:iCs/>
              </w:rPr>
              <w:t>form</w:t>
            </w:r>
          </w:p>
        </w:tc>
        <w:tc>
          <w:tcPr>
            <w:tcW w:w="1891" w:type="dxa"/>
            <w:shd w:val="clear" w:color="auto" w:fill="auto"/>
            <w:vAlign w:val="center"/>
          </w:tcPr>
          <w:p w14:paraId="52F152B2" w14:textId="0E09079B" w:rsidR="000263E8" w:rsidRPr="00E400FC" w:rsidRDefault="000263E8" w:rsidP="00D85212">
            <w:pPr>
              <w:spacing w:after="0"/>
              <w:jc w:val="left"/>
            </w:pPr>
            <w:r w:rsidRPr="00E400FC">
              <w:rPr>
                <w:i/>
                <w:iCs/>
              </w:rPr>
              <w:t>Web</w:t>
            </w:r>
            <w:r w:rsidRPr="00E400FC">
              <w:t xml:space="preserve"> &amp; </w:t>
            </w:r>
            <w:r w:rsidRPr="00E400FC">
              <w:rPr>
                <w:i/>
                <w:iCs/>
              </w:rPr>
              <w:t>Mobile</w:t>
            </w:r>
          </w:p>
        </w:tc>
        <w:tc>
          <w:tcPr>
            <w:tcW w:w="1820" w:type="dxa"/>
            <w:shd w:val="clear" w:color="auto" w:fill="auto"/>
            <w:vAlign w:val="center"/>
          </w:tcPr>
          <w:p w14:paraId="0EFE548D" w14:textId="5B3C10D3" w:rsidR="000263E8" w:rsidRPr="00E400FC" w:rsidRDefault="000263E8" w:rsidP="00D85212">
            <w:pPr>
              <w:spacing w:after="0"/>
              <w:jc w:val="left"/>
              <w:rPr>
                <w:i/>
                <w:iCs/>
              </w:rPr>
            </w:pPr>
            <w:r w:rsidRPr="00E400FC">
              <w:rPr>
                <w:i/>
                <w:iCs/>
              </w:rPr>
              <w:t>Mobile</w:t>
            </w:r>
          </w:p>
        </w:tc>
        <w:tc>
          <w:tcPr>
            <w:tcW w:w="2507" w:type="dxa"/>
            <w:shd w:val="clear" w:color="auto" w:fill="auto"/>
            <w:vAlign w:val="center"/>
          </w:tcPr>
          <w:p w14:paraId="4DFE6F8D" w14:textId="77777777" w:rsidR="000263E8" w:rsidRPr="00E400FC" w:rsidRDefault="000263E8" w:rsidP="00D85212">
            <w:pPr>
              <w:keepNext/>
              <w:spacing w:after="0"/>
              <w:jc w:val="left"/>
              <w:rPr>
                <w:i/>
                <w:iCs/>
              </w:rPr>
            </w:pPr>
            <w:r w:rsidRPr="00E400FC">
              <w:rPr>
                <w:i/>
                <w:iCs/>
              </w:rPr>
              <w:t>Web</w:t>
            </w:r>
          </w:p>
        </w:tc>
      </w:tr>
      <w:tr w:rsidR="004202F6" w:rsidRPr="00E400FC" w14:paraId="290EDF9B" w14:textId="77777777" w:rsidTr="0008164F">
        <w:trPr>
          <w:trHeight w:val="510"/>
        </w:trPr>
        <w:tc>
          <w:tcPr>
            <w:tcW w:w="538" w:type="dxa"/>
            <w:shd w:val="clear" w:color="auto" w:fill="auto"/>
            <w:vAlign w:val="center"/>
          </w:tcPr>
          <w:p w14:paraId="1FC05D57" w14:textId="3FAA3F4D" w:rsidR="004202F6" w:rsidRPr="00E400FC" w:rsidRDefault="009B54AB" w:rsidP="00D85212">
            <w:pPr>
              <w:spacing w:after="0"/>
              <w:jc w:val="center"/>
            </w:pPr>
            <w:r w:rsidRPr="00E400FC">
              <w:t>3</w:t>
            </w:r>
            <w:r w:rsidR="004202F6" w:rsidRPr="00E400FC">
              <w:t xml:space="preserve">. </w:t>
            </w:r>
          </w:p>
        </w:tc>
        <w:tc>
          <w:tcPr>
            <w:tcW w:w="1603" w:type="dxa"/>
            <w:shd w:val="clear" w:color="auto" w:fill="auto"/>
            <w:vAlign w:val="center"/>
          </w:tcPr>
          <w:p w14:paraId="31C98914" w14:textId="77777777" w:rsidR="004202F6" w:rsidRPr="00E400FC" w:rsidRDefault="004202F6" w:rsidP="00D85212">
            <w:pPr>
              <w:spacing w:after="0"/>
              <w:jc w:val="left"/>
            </w:pPr>
            <w:r w:rsidRPr="00E400FC">
              <w:t>Pengguna</w:t>
            </w:r>
          </w:p>
        </w:tc>
        <w:tc>
          <w:tcPr>
            <w:tcW w:w="1891" w:type="dxa"/>
            <w:shd w:val="clear" w:color="auto" w:fill="auto"/>
          </w:tcPr>
          <w:p w14:paraId="07C34CAC" w14:textId="77777777" w:rsidR="004202F6" w:rsidRPr="00E400FC" w:rsidRDefault="004202F6" w:rsidP="00D85212">
            <w:pPr>
              <w:spacing w:after="0"/>
              <w:jc w:val="left"/>
            </w:pPr>
            <w:r w:rsidRPr="00E400FC">
              <w:t>1. Masyarakat</w:t>
            </w:r>
          </w:p>
          <w:p w14:paraId="1B9CA021" w14:textId="65F1C982" w:rsidR="004202F6" w:rsidRPr="00E400FC" w:rsidRDefault="004202F6" w:rsidP="00D85212">
            <w:pPr>
              <w:spacing w:after="0"/>
              <w:jc w:val="left"/>
            </w:pPr>
            <w:r w:rsidRPr="00E400FC">
              <w:t>2. Admin</w:t>
            </w:r>
          </w:p>
        </w:tc>
        <w:tc>
          <w:tcPr>
            <w:tcW w:w="1820" w:type="dxa"/>
            <w:shd w:val="clear" w:color="auto" w:fill="auto"/>
          </w:tcPr>
          <w:p w14:paraId="7198D57C" w14:textId="77777777" w:rsidR="004202F6" w:rsidRPr="00E400FC" w:rsidRDefault="004202F6" w:rsidP="00D85212">
            <w:pPr>
              <w:spacing w:after="0"/>
              <w:jc w:val="left"/>
            </w:pPr>
            <w:r w:rsidRPr="00E400FC">
              <w:t>1. Masyarakat</w:t>
            </w:r>
          </w:p>
          <w:p w14:paraId="62B7DFFD" w14:textId="0F42F714" w:rsidR="004202F6" w:rsidRPr="00E400FC" w:rsidRDefault="004202F6" w:rsidP="00D85212">
            <w:pPr>
              <w:spacing w:after="0"/>
              <w:jc w:val="left"/>
            </w:pPr>
            <w:r w:rsidRPr="00E400FC">
              <w:t>2. Admin</w:t>
            </w:r>
          </w:p>
        </w:tc>
        <w:tc>
          <w:tcPr>
            <w:tcW w:w="2507" w:type="dxa"/>
            <w:shd w:val="clear" w:color="auto" w:fill="auto"/>
          </w:tcPr>
          <w:p w14:paraId="18AC5808" w14:textId="77777777" w:rsidR="004202F6" w:rsidRPr="00E400FC" w:rsidRDefault="004202F6" w:rsidP="00D85212">
            <w:pPr>
              <w:keepNext/>
              <w:spacing w:after="0"/>
              <w:jc w:val="left"/>
              <w:rPr>
                <w:i/>
                <w:iCs/>
              </w:rPr>
            </w:pPr>
            <w:r w:rsidRPr="00E400FC">
              <w:t xml:space="preserve">1. </w:t>
            </w:r>
            <w:r w:rsidRPr="00E400FC">
              <w:rPr>
                <w:i/>
                <w:iCs/>
              </w:rPr>
              <w:t>Customer</w:t>
            </w:r>
          </w:p>
          <w:p w14:paraId="4318CA1F" w14:textId="4E2313A0" w:rsidR="004202F6" w:rsidRPr="00E400FC" w:rsidRDefault="004202F6" w:rsidP="000A6C2C">
            <w:pPr>
              <w:keepNext/>
              <w:spacing w:after="0"/>
              <w:jc w:val="left"/>
            </w:pPr>
            <w:r w:rsidRPr="00E400FC">
              <w:t>2. Petugas APT</w:t>
            </w:r>
            <w:r w:rsidR="000A6C2C" w:rsidRPr="00E400FC">
              <w:t>B</w:t>
            </w:r>
          </w:p>
        </w:tc>
      </w:tr>
      <w:bookmarkEnd w:id="96"/>
      <w:bookmarkEnd w:id="97"/>
    </w:tbl>
    <w:p w14:paraId="4BCC2405" w14:textId="19B31494" w:rsidR="003C3401" w:rsidRPr="00E400FC" w:rsidRDefault="003C3401" w:rsidP="003C3401"/>
    <w:p w14:paraId="427E6943" w14:textId="6F5367B9" w:rsidR="003C3401" w:rsidRPr="00E400FC" w:rsidRDefault="003C3401" w:rsidP="003C3401">
      <w:pPr>
        <w:pStyle w:val="Heading3"/>
      </w:pPr>
      <w:bookmarkStart w:id="106" w:name="_Toc70543589"/>
      <w:bookmarkStart w:id="107" w:name="_Toc107670016"/>
      <w:r w:rsidRPr="00E400FC">
        <w:t>Kelemahan Sistem Berjalan dan Usulan Perbaikan</w:t>
      </w:r>
      <w:bookmarkEnd w:id="106"/>
      <w:bookmarkEnd w:id="107"/>
    </w:p>
    <w:p w14:paraId="0698F780" w14:textId="77777777" w:rsidR="003C3401" w:rsidRPr="00E400FC" w:rsidRDefault="003C3401" w:rsidP="003C3401">
      <w:r w:rsidRPr="00E400FC">
        <w:t>Berdasarkan gambaran sistem saat ini, terdapat kelemahan pada sistem yang sedang berjalan, yaitu:</w:t>
      </w:r>
    </w:p>
    <w:p w14:paraId="005CB965" w14:textId="77777777" w:rsidR="002114DC" w:rsidRPr="00E400FC" w:rsidRDefault="002114DC">
      <w:pPr>
        <w:spacing w:after="0" w:line="240" w:lineRule="auto"/>
        <w:jc w:val="left"/>
        <w:rPr>
          <w:b/>
          <w:bCs/>
          <w:sz w:val="18"/>
          <w:szCs w:val="18"/>
        </w:rPr>
      </w:pPr>
      <w:bookmarkStart w:id="108" w:name="_Toc71498612"/>
      <w:r w:rsidRPr="00E400FC">
        <w:br w:type="page"/>
      </w:r>
    </w:p>
    <w:p w14:paraId="355B99E8" w14:textId="7ACC2581" w:rsidR="003C3401" w:rsidRPr="00E400FC" w:rsidRDefault="00F72851" w:rsidP="00F72851">
      <w:pPr>
        <w:pStyle w:val="Caption"/>
        <w:jc w:val="center"/>
        <w:rPr>
          <w:color w:val="auto"/>
        </w:rPr>
      </w:pPr>
      <w:bookmarkStart w:id="109" w:name="_Toc107670078"/>
      <w:r w:rsidRPr="00E400FC">
        <w:rPr>
          <w:color w:val="auto"/>
        </w:rPr>
        <w:lastRenderedPageBreak/>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2</w:t>
      </w:r>
      <w:r w:rsidR="00BD2605" w:rsidRPr="00E400FC">
        <w:rPr>
          <w:color w:val="auto"/>
        </w:rPr>
        <w:fldChar w:fldCharType="end"/>
      </w:r>
      <w:r w:rsidR="003C3401" w:rsidRPr="00E400FC">
        <w:rPr>
          <w:color w:val="auto"/>
        </w:rPr>
        <w:br/>
        <w:t>Kelemahan sistem berjalan dan usulan perbaikan</w:t>
      </w:r>
      <w:bookmarkEnd w:id="108"/>
      <w:bookmarkEnd w:id="109"/>
    </w:p>
    <w:tbl>
      <w:tblPr>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9"/>
        <w:gridCol w:w="1787"/>
        <w:gridCol w:w="3198"/>
        <w:gridCol w:w="2268"/>
      </w:tblGrid>
      <w:tr w:rsidR="003C3401" w:rsidRPr="00E400FC" w14:paraId="1DFF294A" w14:textId="77777777" w:rsidTr="007C11A2">
        <w:tc>
          <w:tcPr>
            <w:tcW w:w="539" w:type="dxa"/>
            <w:shd w:val="clear" w:color="auto" w:fill="8EAADB"/>
            <w:vAlign w:val="center"/>
          </w:tcPr>
          <w:p w14:paraId="162C19CC" w14:textId="77777777" w:rsidR="003C3401" w:rsidRPr="00E400FC" w:rsidRDefault="003C3401" w:rsidP="006872EE">
            <w:pPr>
              <w:spacing w:after="0"/>
              <w:jc w:val="center"/>
              <w:rPr>
                <w:b/>
              </w:rPr>
            </w:pPr>
            <w:r w:rsidRPr="00E400FC">
              <w:rPr>
                <w:b/>
              </w:rPr>
              <w:t>No.</w:t>
            </w:r>
          </w:p>
        </w:tc>
        <w:tc>
          <w:tcPr>
            <w:tcW w:w="1787" w:type="dxa"/>
            <w:shd w:val="clear" w:color="auto" w:fill="8EAADB"/>
            <w:vAlign w:val="center"/>
          </w:tcPr>
          <w:p w14:paraId="34E669A6" w14:textId="77777777" w:rsidR="003C3401" w:rsidRPr="00E400FC" w:rsidRDefault="003C3401" w:rsidP="006872EE">
            <w:pPr>
              <w:spacing w:after="0"/>
              <w:jc w:val="center"/>
              <w:rPr>
                <w:b/>
              </w:rPr>
            </w:pPr>
            <w:r w:rsidRPr="00E400FC">
              <w:rPr>
                <w:b/>
              </w:rPr>
              <w:t>Proses</w:t>
            </w:r>
          </w:p>
        </w:tc>
        <w:tc>
          <w:tcPr>
            <w:tcW w:w="3198" w:type="dxa"/>
            <w:shd w:val="clear" w:color="auto" w:fill="8EAADB"/>
            <w:vAlign w:val="center"/>
          </w:tcPr>
          <w:p w14:paraId="066FC42C" w14:textId="77777777" w:rsidR="003C3401" w:rsidRPr="00E400FC" w:rsidRDefault="003C3401" w:rsidP="006872EE">
            <w:pPr>
              <w:spacing w:after="0"/>
              <w:jc w:val="center"/>
              <w:rPr>
                <w:b/>
              </w:rPr>
            </w:pPr>
            <w:r w:rsidRPr="00E400FC">
              <w:rPr>
                <w:b/>
              </w:rPr>
              <w:t>Kelemahan</w:t>
            </w:r>
          </w:p>
        </w:tc>
        <w:tc>
          <w:tcPr>
            <w:tcW w:w="2268" w:type="dxa"/>
            <w:shd w:val="clear" w:color="auto" w:fill="8EAADB"/>
            <w:vAlign w:val="center"/>
          </w:tcPr>
          <w:p w14:paraId="08C58EAD" w14:textId="77777777" w:rsidR="003C3401" w:rsidRPr="00E400FC" w:rsidRDefault="003C3401" w:rsidP="006872EE">
            <w:pPr>
              <w:spacing w:after="0"/>
              <w:jc w:val="center"/>
              <w:rPr>
                <w:b/>
              </w:rPr>
            </w:pPr>
            <w:r w:rsidRPr="00E400FC">
              <w:rPr>
                <w:b/>
              </w:rPr>
              <w:t>Usulan Perbaikan</w:t>
            </w:r>
          </w:p>
        </w:tc>
      </w:tr>
      <w:tr w:rsidR="003C3401" w:rsidRPr="00E400FC" w14:paraId="586EC596" w14:textId="77777777" w:rsidTr="007C11A2">
        <w:tc>
          <w:tcPr>
            <w:tcW w:w="539" w:type="dxa"/>
            <w:shd w:val="clear" w:color="auto" w:fill="auto"/>
            <w:vAlign w:val="center"/>
          </w:tcPr>
          <w:p w14:paraId="60DFB653" w14:textId="77777777" w:rsidR="003C3401" w:rsidRPr="00E400FC" w:rsidRDefault="003C3401" w:rsidP="006872EE">
            <w:pPr>
              <w:spacing w:after="0"/>
              <w:jc w:val="center"/>
            </w:pPr>
            <w:r w:rsidRPr="00E400FC">
              <w:t>1.</w:t>
            </w:r>
          </w:p>
        </w:tc>
        <w:tc>
          <w:tcPr>
            <w:tcW w:w="1787" w:type="dxa"/>
            <w:shd w:val="clear" w:color="auto" w:fill="auto"/>
          </w:tcPr>
          <w:p w14:paraId="01628212" w14:textId="77777777" w:rsidR="003C3401" w:rsidRPr="00E400FC" w:rsidRDefault="003C3401" w:rsidP="006872EE">
            <w:pPr>
              <w:spacing w:after="0"/>
              <w:jc w:val="left"/>
            </w:pPr>
            <w:r w:rsidRPr="00E400FC">
              <w:t xml:space="preserve">Proses bisnis </w:t>
            </w:r>
            <w:r w:rsidRPr="00E400FC">
              <w:rPr>
                <w:i/>
                <w:iCs/>
              </w:rPr>
              <w:t>customer</w:t>
            </w:r>
            <w:r w:rsidRPr="00E400FC">
              <w:t xml:space="preserve"> </w:t>
            </w:r>
            <w:r w:rsidRPr="00E400FC">
              <w:rPr>
                <w:i/>
                <w:iCs/>
              </w:rPr>
              <w:t>service</w:t>
            </w:r>
          </w:p>
        </w:tc>
        <w:tc>
          <w:tcPr>
            <w:tcW w:w="3198" w:type="dxa"/>
            <w:shd w:val="clear" w:color="auto" w:fill="auto"/>
          </w:tcPr>
          <w:p w14:paraId="3B249FF1" w14:textId="621F8BFF" w:rsidR="003C3401" w:rsidRPr="00E400FC" w:rsidRDefault="003C3401" w:rsidP="00D9050E">
            <w:pPr>
              <w:spacing w:after="0"/>
            </w:pPr>
            <w:r w:rsidRPr="00E400FC">
              <w:t xml:space="preserve">waktu pelayanan </w:t>
            </w:r>
            <w:r w:rsidR="00874981" w:rsidRPr="00E400FC">
              <w:t xml:space="preserve">KPKNL Bandung </w:t>
            </w:r>
            <w:r w:rsidRPr="00E400FC">
              <w:t>yang terbatas, masyarakat biasanya harus mengantre terlebih dahulu dan memakan waktu yang cukup lama dalam prosesnya.</w:t>
            </w:r>
          </w:p>
        </w:tc>
        <w:tc>
          <w:tcPr>
            <w:tcW w:w="2268" w:type="dxa"/>
            <w:shd w:val="clear" w:color="auto" w:fill="auto"/>
          </w:tcPr>
          <w:p w14:paraId="0718AB42" w14:textId="1FEE4544" w:rsidR="003C3401" w:rsidRPr="00E400FC" w:rsidRDefault="003C3401" w:rsidP="00AB5B8A">
            <w:pPr>
              <w:keepNext/>
              <w:spacing w:after="0"/>
            </w:pPr>
            <w:r w:rsidRPr="00E400FC">
              <w:t>Membangun</w:t>
            </w:r>
            <w:r w:rsidR="00AB5B8A" w:rsidRPr="00E400FC">
              <w:t xml:space="preserve"> </w:t>
            </w:r>
            <w:r w:rsidRPr="00E400FC">
              <w:t xml:space="preserve">aplikasi </w:t>
            </w:r>
            <w:r w:rsidR="00AB5B8A" w:rsidRPr="00E400FC">
              <w:t xml:space="preserve">pengaduan </w:t>
            </w:r>
            <w:r w:rsidR="00AB5B8A" w:rsidRPr="00E400FC">
              <w:rPr>
                <w:i/>
                <w:iCs/>
              </w:rPr>
              <w:t xml:space="preserve">online </w:t>
            </w:r>
            <w:r w:rsidR="0020317B" w:rsidRPr="00E400FC">
              <w:t xml:space="preserve">yang </w:t>
            </w:r>
            <w:r w:rsidR="007C11A2" w:rsidRPr="00E400FC">
              <w:t>mampu mengelola pengaduan</w:t>
            </w:r>
            <w:r w:rsidR="009C67F5" w:rsidRPr="00E400FC">
              <w:t>.</w:t>
            </w:r>
          </w:p>
        </w:tc>
      </w:tr>
    </w:tbl>
    <w:p w14:paraId="511DC380" w14:textId="77777777" w:rsidR="003B0119" w:rsidRPr="00E400FC" w:rsidRDefault="003B0119" w:rsidP="003B0119">
      <w:bookmarkStart w:id="110" w:name="_Toc70543590"/>
    </w:p>
    <w:p w14:paraId="2C9EF7B1" w14:textId="668152C0" w:rsidR="003C3401" w:rsidRPr="00E400FC" w:rsidRDefault="003C3401" w:rsidP="003C3401">
      <w:pPr>
        <w:pStyle w:val="Heading3"/>
      </w:pPr>
      <w:bookmarkStart w:id="111" w:name="_Toc107670017"/>
      <w:r w:rsidRPr="00E400FC">
        <w:t>Gambaran Umum Sistem Usulan</w:t>
      </w:r>
      <w:bookmarkEnd w:id="110"/>
      <w:bookmarkEnd w:id="111"/>
    </w:p>
    <w:p w14:paraId="6990FFDD" w14:textId="69D51C8E" w:rsidR="003C3401" w:rsidRPr="00E400FC" w:rsidRDefault="003C3401" w:rsidP="003C3401">
      <w:r w:rsidRPr="00E400FC">
        <w:t xml:space="preserve">Sistem usulan yang dirancang berupa aplikasi </w:t>
      </w:r>
      <w:r w:rsidR="00237CDC" w:rsidRPr="00E400FC">
        <w:rPr>
          <w:i/>
          <w:iCs/>
        </w:rPr>
        <w:t>Landing Page</w:t>
      </w:r>
      <w:r w:rsidRPr="00E400FC">
        <w:t xml:space="preserve"> </w:t>
      </w:r>
      <w:r w:rsidR="00874981" w:rsidRPr="00E400FC">
        <w:t>KPKNL Bandung</w:t>
      </w:r>
      <w:r w:rsidRPr="00E400FC">
        <w:t xml:space="preserve"> Modul Pengaduan Online. Di dalam sistem ini semua pengaduan dikelola secara </w:t>
      </w:r>
      <w:r w:rsidRPr="00E400FC">
        <w:rPr>
          <w:i/>
          <w:iCs/>
        </w:rPr>
        <w:t>online</w:t>
      </w:r>
      <w:r w:rsidRPr="00E400FC">
        <w:t xml:space="preserve">. Untuk mengakses sistem ini </w:t>
      </w:r>
      <w:r w:rsidRPr="00E400FC">
        <w:rPr>
          <w:i/>
          <w:iCs/>
        </w:rPr>
        <w:t xml:space="preserve">customer </w:t>
      </w:r>
      <w:r w:rsidRPr="00E400FC">
        <w:t>wajib masuk dan me</w:t>
      </w:r>
      <w:r w:rsidR="00322D74" w:rsidRPr="00E400FC">
        <w:t>ndaftarkan</w:t>
      </w:r>
      <w:r w:rsidRPr="00E400FC">
        <w:t xml:space="preserve"> akun mereka terlebih dahulu untuk melakukan pengaduan pada sistem yang diusulkan ini.</w:t>
      </w:r>
      <w:r w:rsidR="00685E2A" w:rsidRPr="00E400FC">
        <w:t xml:space="preserve"> </w:t>
      </w:r>
      <w:r w:rsidR="00B1066D" w:rsidRPr="00E400FC">
        <w:t xml:space="preserve">Pada proses pengaduan </w:t>
      </w:r>
      <w:r w:rsidR="00B1066D" w:rsidRPr="00E400FC">
        <w:rPr>
          <w:i/>
          <w:iCs/>
        </w:rPr>
        <w:t>customer</w:t>
      </w:r>
      <w:r w:rsidR="00B1066D" w:rsidRPr="00E400FC">
        <w:t xml:space="preserve"> dapat melakukan pengaduan, mengedit pengaduan dan memberikan ulasan setelah pengaduan selesai diproses</w:t>
      </w:r>
      <w:r w:rsidR="00EC1171" w:rsidRPr="00E400FC">
        <w:t>. S</w:t>
      </w:r>
      <w:r w:rsidR="00761B9D" w:rsidRPr="00E400FC">
        <w:t xml:space="preserve">edangkan </w:t>
      </w:r>
      <w:r w:rsidR="00761B9D" w:rsidRPr="00E400FC">
        <w:rPr>
          <w:noProof/>
        </w:rPr>
        <w:t>Petugas Area Pelayanan Terpadu</w:t>
      </w:r>
      <w:r w:rsidR="00AE1AD1" w:rsidRPr="00E400FC">
        <w:rPr>
          <w:noProof/>
        </w:rPr>
        <w:t xml:space="preserve"> Bersama</w:t>
      </w:r>
      <w:r w:rsidR="00761B9D" w:rsidRPr="00E400FC">
        <w:rPr>
          <w:noProof/>
        </w:rPr>
        <w:t xml:space="preserve"> (APT</w:t>
      </w:r>
      <w:r w:rsidR="00AE1AD1" w:rsidRPr="00E400FC">
        <w:rPr>
          <w:noProof/>
        </w:rPr>
        <w:t>B</w:t>
      </w:r>
      <w:r w:rsidR="00761B9D" w:rsidRPr="00E400FC">
        <w:rPr>
          <w:noProof/>
        </w:rPr>
        <w:t xml:space="preserve">) </w:t>
      </w:r>
      <w:r w:rsidR="00DA3C8A" w:rsidRPr="00E400FC">
        <w:rPr>
          <w:noProof/>
        </w:rPr>
        <w:t xml:space="preserve">bisa </w:t>
      </w:r>
      <w:r w:rsidR="00EC1171" w:rsidRPr="00E400FC">
        <w:rPr>
          <w:noProof/>
        </w:rPr>
        <w:t>melakukan pengecekan pengaduan</w:t>
      </w:r>
      <w:r w:rsidR="002F4E95" w:rsidRPr="00E400FC">
        <w:rPr>
          <w:noProof/>
        </w:rPr>
        <w:t xml:space="preserve">, </w:t>
      </w:r>
      <w:r w:rsidR="00DA3C8A" w:rsidRPr="00E400FC">
        <w:rPr>
          <w:noProof/>
        </w:rPr>
        <w:t>mengeskalasi pengaduan</w:t>
      </w:r>
      <w:r w:rsidR="00EC1171" w:rsidRPr="00E400FC">
        <w:rPr>
          <w:noProof/>
        </w:rPr>
        <w:t xml:space="preserve"> ke </w:t>
      </w:r>
      <w:r w:rsidR="00DA3C8A" w:rsidRPr="00E400FC">
        <w:rPr>
          <w:noProof/>
        </w:rPr>
        <w:t>petugas lain di atasnya</w:t>
      </w:r>
      <w:r w:rsidR="00EC1171" w:rsidRPr="00E400FC">
        <w:rPr>
          <w:noProof/>
        </w:rPr>
        <w:t xml:space="preserve"> </w:t>
      </w:r>
      <w:r w:rsidR="00DA3C8A" w:rsidRPr="00E400FC">
        <w:rPr>
          <w:noProof/>
        </w:rPr>
        <w:t>jika diperlukan</w:t>
      </w:r>
      <w:r w:rsidR="002F4E95" w:rsidRPr="00E400FC">
        <w:rPr>
          <w:noProof/>
        </w:rPr>
        <w:t xml:space="preserve"> dan memberikan tanggapan</w:t>
      </w:r>
      <w:r w:rsidR="00AB111F" w:rsidRPr="00E400FC">
        <w:rPr>
          <w:noProof/>
        </w:rPr>
        <w:t xml:space="preserve"> dengan syarat petugas harus login terlebih dahulu</w:t>
      </w:r>
      <w:r w:rsidR="00B1066D" w:rsidRPr="00E400FC">
        <w:t xml:space="preserve">. </w:t>
      </w:r>
    </w:p>
    <w:p w14:paraId="5F3BEC7F" w14:textId="08E5AAB5" w:rsidR="00FE6CEF" w:rsidRPr="00E400FC" w:rsidRDefault="00FE6CEF" w:rsidP="003C3401">
      <w:r w:rsidRPr="00E400FC">
        <w:rPr>
          <w:noProof/>
        </w:rPr>
        <w:t xml:space="preserve">Terdapat 3 proses atau sistem usulan pada modul ini, yaitu </w:t>
      </w:r>
      <w:r w:rsidR="006C1214" w:rsidRPr="00E400FC">
        <w:rPr>
          <w:noProof/>
        </w:rPr>
        <w:t xml:space="preserve">proses </w:t>
      </w:r>
      <w:r w:rsidR="00C9467B" w:rsidRPr="00E400FC">
        <w:rPr>
          <w:noProof/>
        </w:rPr>
        <w:t xml:space="preserve">layanan </w:t>
      </w:r>
      <w:r w:rsidR="006C1214" w:rsidRPr="00E400FC">
        <w:rPr>
          <w:noProof/>
        </w:rPr>
        <w:t xml:space="preserve">pengaduan </w:t>
      </w:r>
      <w:r w:rsidR="006C1214" w:rsidRPr="00E400FC">
        <w:rPr>
          <w:i/>
          <w:iCs/>
          <w:noProof/>
        </w:rPr>
        <w:t>online</w:t>
      </w:r>
      <w:r w:rsidR="00C9467B" w:rsidRPr="00E400FC">
        <w:rPr>
          <w:i/>
          <w:iCs/>
          <w:noProof/>
        </w:rPr>
        <w:t xml:space="preserve">, </w:t>
      </w:r>
      <w:r w:rsidR="00C9467B" w:rsidRPr="00E400FC">
        <w:rPr>
          <w:noProof/>
        </w:rPr>
        <w:t>registrasi petugas dan login petugas</w:t>
      </w:r>
      <w:r w:rsidRPr="00E400FC">
        <w:rPr>
          <w:noProof/>
        </w:rPr>
        <w:t>. Proses usulan</w:t>
      </w:r>
      <w:r w:rsidR="00C9467B" w:rsidRPr="00E400FC">
        <w:rPr>
          <w:noProof/>
        </w:rPr>
        <w:t xml:space="preserve"> ini</w:t>
      </w:r>
      <w:r w:rsidRPr="00E400FC">
        <w:rPr>
          <w:noProof/>
        </w:rPr>
        <w:t xml:space="preserve"> melibatkan </w:t>
      </w:r>
      <w:r w:rsidR="00C9467B" w:rsidRPr="00E400FC">
        <w:rPr>
          <w:noProof/>
        </w:rPr>
        <w:t>2</w:t>
      </w:r>
      <w:r w:rsidRPr="00E400FC">
        <w:rPr>
          <w:noProof/>
        </w:rPr>
        <w:t xml:space="preserve"> pengguna, yaitu </w:t>
      </w:r>
      <w:r w:rsidR="006C1214" w:rsidRPr="00E400FC">
        <w:rPr>
          <w:i/>
          <w:iCs/>
          <w:noProof/>
        </w:rPr>
        <w:t>customer</w:t>
      </w:r>
      <w:r w:rsidR="00C9467B" w:rsidRPr="00E400FC">
        <w:rPr>
          <w:noProof/>
        </w:rPr>
        <w:t xml:space="preserve"> dan</w:t>
      </w:r>
      <w:r w:rsidRPr="00E400FC">
        <w:rPr>
          <w:noProof/>
        </w:rPr>
        <w:t xml:space="preserve"> </w:t>
      </w:r>
      <w:r w:rsidR="006C1214" w:rsidRPr="00E400FC">
        <w:rPr>
          <w:noProof/>
        </w:rPr>
        <w:t>Petugas APT</w:t>
      </w:r>
      <w:r w:rsidR="009D46AC" w:rsidRPr="00E400FC">
        <w:rPr>
          <w:noProof/>
        </w:rPr>
        <w:t>B</w:t>
      </w:r>
      <w:r w:rsidRPr="00E400FC">
        <w:rPr>
          <w:noProof/>
        </w:rPr>
        <w:t>. Berikut adalah gambaran sistem usulan meliputi gambaran umum sistem usulan dan proses bisnis usulan menggunakan BPMN</w:t>
      </w:r>
    </w:p>
    <w:p w14:paraId="02C03DE5" w14:textId="22D4C0BD" w:rsidR="003C3401" w:rsidRPr="00E400FC" w:rsidRDefault="003C3401" w:rsidP="003C3401">
      <w:pPr>
        <w:pStyle w:val="Heading4"/>
      </w:pPr>
      <w:r w:rsidRPr="00E400FC">
        <w:t xml:space="preserve">Proses Bisnis </w:t>
      </w:r>
      <w:r w:rsidR="009C0867" w:rsidRPr="00E400FC">
        <w:t xml:space="preserve">Layanan </w:t>
      </w:r>
      <w:r w:rsidR="00646366" w:rsidRPr="00E400FC">
        <w:t>Pengaduan</w:t>
      </w:r>
      <w:r w:rsidR="006C1214" w:rsidRPr="00E400FC">
        <w:t xml:space="preserve"> Online</w:t>
      </w:r>
    </w:p>
    <w:p w14:paraId="24132DAB" w14:textId="6A5DC86C" w:rsidR="003C3401" w:rsidRPr="00E400FC" w:rsidRDefault="001603D0" w:rsidP="003C3401">
      <w:r w:rsidRPr="00E400FC">
        <w:t xml:space="preserve">Proses bisnis pengaduan </w:t>
      </w:r>
      <w:r w:rsidRPr="00E400FC">
        <w:rPr>
          <w:i/>
          <w:iCs/>
        </w:rPr>
        <w:t>online</w:t>
      </w:r>
      <w:r w:rsidRPr="00E400FC">
        <w:t xml:space="preserve"> </w:t>
      </w:r>
      <w:r w:rsidR="004E0EF8" w:rsidRPr="00E400FC">
        <w:t xml:space="preserve">merupakan proses yang dilakukan untuk mengumpulkan pengaduan dari </w:t>
      </w:r>
      <w:r w:rsidR="004E0EF8" w:rsidRPr="00E400FC">
        <w:rPr>
          <w:i/>
          <w:iCs/>
        </w:rPr>
        <w:t xml:space="preserve">customer </w:t>
      </w:r>
      <w:r w:rsidR="004E0EF8" w:rsidRPr="00E400FC">
        <w:t>yang nantinya akan di tanggapi oleh Petugas APT</w:t>
      </w:r>
      <w:r w:rsidR="00CD58F1" w:rsidRPr="00E400FC">
        <w:t>B</w:t>
      </w:r>
      <w:r w:rsidR="004E0EF8" w:rsidRPr="00E400FC">
        <w:t xml:space="preserve">. Tujuan dari proses ini adalah untuk mengelola pengaduan secara </w:t>
      </w:r>
      <w:r w:rsidR="004E0EF8" w:rsidRPr="00E400FC">
        <w:rPr>
          <w:i/>
          <w:iCs/>
        </w:rPr>
        <w:lastRenderedPageBreak/>
        <w:t>online</w:t>
      </w:r>
      <w:r w:rsidR="004E0EF8" w:rsidRPr="00E400FC">
        <w:t xml:space="preserve">. </w:t>
      </w:r>
      <w:r w:rsidR="003C3401" w:rsidRPr="00E400FC">
        <w:t xml:space="preserve">Berikut merupakan gambaran proses bisnis </w:t>
      </w:r>
      <w:r w:rsidR="00646366" w:rsidRPr="00E400FC">
        <w:t>pengaduan</w:t>
      </w:r>
      <w:r w:rsidR="003C3401" w:rsidRPr="00E400FC">
        <w:t xml:space="preserve"> </w:t>
      </w:r>
      <w:r w:rsidRPr="00E400FC">
        <w:rPr>
          <w:i/>
          <w:iCs/>
        </w:rPr>
        <w:t xml:space="preserve">online </w:t>
      </w:r>
      <w:r w:rsidR="003C3401" w:rsidRPr="00E400FC">
        <w:t>pada proyek ini:</w:t>
      </w:r>
    </w:p>
    <w:p w14:paraId="6FF8CB6B" w14:textId="77777777" w:rsidR="009A281A" w:rsidRPr="00E400FC" w:rsidRDefault="003C3401" w:rsidP="009A281A">
      <w:pPr>
        <w:keepNext/>
      </w:pPr>
      <w:r w:rsidRPr="00E400FC">
        <w:rPr>
          <w:noProof/>
        </w:rPr>
        <w:drawing>
          <wp:inline distT="0" distB="0" distL="0" distR="0" wp14:anchorId="689BF7CD" wp14:editId="20918A8F">
            <wp:extent cx="4788000" cy="232098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788000" cy="2320980"/>
                    </a:xfrm>
                    <a:prstGeom prst="rect">
                      <a:avLst/>
                    </a:prstGeom>
                    <a:noFill/>
                    <a:ln>
                      <a:noFill/>
                    </a:ln>
                  </pic:spPr>
                </pic:pic>
              </a:graphicData>
            </a:graphic>
          </wp:inline>
        </w:drawing>
      </w:r>
    </w:p>
    <w:p w14:paraId="3B2FBE24" w14:textId="294EA4A6" w:rsidR="003C3401" w:rsidRPr="00E400FC" w:rsidRDefault="009A281A" w:rsidP="003C3401">
      <w:pPr>
        <w:pStyle w:val="Caption"/>
        <w:jc w:val="center"/>
        <w:rPr>
          <w:color w:val="auto"/>
        </w:rPr>
      </w:pPr>
      <w:bookmarkStart w:id="112" w:name="_Ref107528145"/>
      <w:bookmarkStart w:id="113" w:name="_Toc107670037"/>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2</w:t>
      </w:r>
      <w:r w:rsidR="00445BB0" w:rsidRPr="00E400FC">
        <w:rPr>
          <w:color w:val="auto"/>
        </w:rPr>
        <w:fldChar w:fldCharType="end"/>
      </w:r>
      <w:bookmarkStart w:id="114" w:name="_Toc71498974"/>
      <w:bookmarkEnd w:id="112"/>
      <w:r w:rsidRPr="00E400FC">
        <w:rPr>
          <w:color w:val="auto"/>
        </w:rPr>
        <w:br/>
      </w:r>
      <w:r w:rsidR="003C3401" w:rsidRPr="00E400FC">
        <w:rPr>
          <w:color w:val="auto"/>
        </w:rPr>
        <w:t xml:space="preserve">Proses Bisnis </w:t>
      </w:r>
      <w:bookmarkEnd w:id="114"/>
      <w:r w:rsidR="00DD6908" w:rsidRPr="00E400FC">
        <w:rPr>
          <w:color w:val="auto"/>
        </w:rPr>
        <w:t xml:space="preserve">Layanan </w:t>
      </w:r>
      <w:r w:rsidR="004A6465" w:rsidRPr="00E400FC">
        <w:rPr>
          <w:color w:val="auto"/>
        </w:rPr>
        <w:t>Pengaduan</w:t>
      </w:r>
      <w:r w:rsidR="005B3CD7" w:rsidRPr="00E400FC">
        <w:rPr>
          <w:color w:val="auto"/>
        </w:rPr>
        <w:t xml:space="preserve"> Online</w:t>
      </w:r>
      <w:bookmarkEnd w:id="113"/>
    </w:p>
    <w:p w14:paraId="319E303D" w14:textId="53C4E974" w:rsidR="003C3401" w:rsidRPr="00E400FC" w:rsidRDefault="003C3401" w:rsidP="003C3401">
      <w:r w:rsidRPr="00E400FC">
        <w:t xml:space="preserve">Berdasarkan proses bisnis </w:t>
      </w:r>
      <w:r w:rsidR="00186F01" w:rsidRPr="00E400FC">
        <w:t xml:space="preserve">pada </w:t>
      </w:r>
      <w:r w:rsidR="00186F01" w:rsidRPr="00E400FC">
        <w:fldChar w:fldCharType="begin"/>
      </w:r>
      <w:r w:rsidR="00186F01" w:rsidRPr="00E400FC">
        <w:instrText xml:space="preserve"> REF _Ref107528145 \h </w:instrText>
      </w:r>
      <w:r w:rsidR="00186F01" w:rsidRPr="00E400FC">
        <w:fldChar w:fldCharType="separate"/>
      </w:r>
      <w:r w:rsidR="00775E57" w:rsidRPr="00E400FC">
        <w:t xml:space="preserve">Gambar </w:t>
      </w:r>
      <w:r w:rsidR="00775E57" w:rsidRPr="00E400FC">
        <w:rPr>
          <w:noProof/>
        </w:rPr>
        <w:t>3</w:t>
      </w:r>
      <w:r w:rsidR="00775E57" w:rsidRPr="00E400FC">
        <w:noBreakHyphen/>
      </w:r>
      <w:r w:rsidR="00775E57" w:rsidRPr="00E400FC">
        <w:rPr>
          <w:noProof/>
        </w:rPr>
        <w:t>2</w:t>
      </w:r>
      <w:r w:rsidR="00186F01" w:rsidRPr="00E400FC">
        <w:fldChar w:fldCharType="end"/>
      </w:r>
      <w:r w:rsidR="00186F01" w:rsidRPr="00E400FC">
        <w:t xml:space="preserve"> </w:t>
      </w:r>
      <w:r w:rsidRPr="00E400FC">
        <w:t xml:space="preserve">dapat disimpulkan, awalnya </w:t>
      </w:r>
      <w:r w:rsidRPr="00E400FC">
        <w:rPr>
          <w:i/>
          <w:iCs/>
        </w:rPr>
        <w:t>customer</w:t>
      </w:r>
      <w:r w:rsidRPr="00E400FC">
        <w:t xml:space="preserve"> </w:t>
      </w:r>
      <w:r w:rsidR="00BD7BB2" w:rsidRPr="00E400FC">
        <w:t xml:space="preserve">yang memiliki keluhan dapat </w:t>
      </w:r>
      <w:r w:rsidRPr="00E400FC">
        <w:t xml:space="preserve">membuat </w:t>
      </w:r>
      <w:r w:rsidR="000D7489" w:rsidRPr="00E400FC">
        <w:t>pengaduan</w:t>
      </w:r>
      <w:r w:rsidRPr="00E400FC">
        <w:t xml:space="preserve"> dan tersimpan ke dalam </w:t>
      </w:r>
      <w:r w:rsidRPr="00E400FC">
        <w:rPr>
          <w:i/>
          <w:iCs/>
        </w:rPr>
        <w:t>database</w:t>
      </w:r>
      <w:r w:rsidRPr="00E400FC">
        <w:t xml:space="preserve">, setelah </w:t>
      </w:r>
      <w:r w:rsidRPr="00E400FC">
        <w:rPr>
          <w:i/>
          <w:iCs/>
        </w:rPr>
        <w:t xml:space="preserve">customer </w:t>
      </w:r>
      <w:r w:rsidRPr="00E400FC">
        <w:t xml:space="preserve">membuat </w:t>
      </w:r>
      <w:r w:rsidR="000D7489" w:rsidRPr="00E400FC">
        <w:t xml:space="preserve">pengaduan Petugas </w:t>
      </w:r>
      <w:r w:rsidR="000F4826" w:rsidRPr="00E400FC">
        <w:t>APT</w:t>
      </w:r>
      <w:r w:rsidRPr="00E400FC">
        <w:t xml:space="preserve"> akan mengecek </w:t>
      </w:r>
      <w:r w:rsidR="000169CD" w:rsidRPr="00E400FC">
        <w:t xml:space="preserve">pengaduan apakah masalah termasuk ke dalam masalah yang bisa di selesaikan oleh Petugas APT atau harus </w:t>
      </w:r>
      <w:r w:rsidR="00BD7BB2" w:rsidRPr="00E400FC">
        <w:t>dieskalasi ke atasannya</w:t>
      </w:r>
      <w:r w:rsidRPr="00E400FC">
        <w:t xml:space="preserve">, Setelah menerima </w:t>
      </w:r>
      <w:r w:rsidR="00B9011E" w:rsidRPr="00E400FC">
        <w:t>pengaduan</w:t>
      </w:r>
      <w:r w:rsidRPr="00E400FC">
        <w:t xml:space="preserve"> </w:t>
      </w:r>
      <w:r w:rsidR="00BD7BB2" w:rsidRPr="00E400FC">
        <w:t>Petugas APTB</w:t>
      </w:r>
      <w:r w:rsidRPr="00E400FC">
        <w:t xml:space="preserve"> akan memproses </w:t>
      </w:r>
      <w:r w:rsidR="00BD7BB2" w:rsidRPr="00E400FC">
        <w:t>pengaduan</w:t>
      </w:r>
      <w:r w:rsidRPr="00E400FC">
        <w:t xml:space="preserve"> tersebut dan akan memberikan </w:t>
      </w:r>
      <w:r w:rsidR="00CD58F1" w:rsidRPr="00E400FC">
        <w:t>tanggapan</w:t>
      </w:r>
      <w:r w:rsidRPr="00E400FC">
        <w:t xml:space="preserve">nya kepada </w:t>
      </w:r>
      <w:r w:rsidRPr="00E400FC">
        <w:rPr>
          <w:i/>
          <w:iCs/>
        </w:rPr>
        <w:t>customer</w:t>
      </w:r>
      <w:r w:rsidR="00CD58F1" w:rsidRPr="00E400FC">
        <w:t>.</w:t>
      </w:r>
      <w:r w:rsidRPr="00E400FC">
        <w:t xml:space="preserve"> </w:t>
      </w:r>
      <w:r w:rsidR="00C4366F" w:rsidRPr="00E400FC">
        <w:t xml:space="preserve">Selanjutnya </w:t>
      </w:r>
      <w:r w:rsidR="00C4366F" w:rsidRPr="00E400FC">
        <w:rPr>
          <w:i/>
          <w:iCs/>
        </w:rPr>
        <w:t>c</w:t>
      </w:r>
      <w:r w:rsidRPr="00E400FC">
        <w:rPr>
          <w:i/>
          <w:iCs/>
        </w:rPr>
        <w:t>ustomer</w:t>
      </w:r>
      <w:r w:rsidR="00CD58F1" w:rsidRPr="00E400FC">
        <w:rPr>
          <w:i/>
          <w:iCs/>
        </w:rPr>
        <w:t xml:space="preserve"> </w:t>
      </w:r>
      <w:r w:rsidRPr="00E400FC">
        <w:t xml:space="preserve">memberikan </w:t>
      </w:r>
      <w:r w:rsidR="00F458AE" w:rsidRPr="00E400FC">
        <w:rPr>
          <w:i/>
          <w:iCs/>
        </w:rPr>
        <w:t>rating</w:t>
      </w:r>
      <w:r w:rsidRPr="00E400FC">
        <w:t xml:space="preserve"> mengenai pengalamannya saat </w:t>
      </w:r>
      <w:r w:rsidR="00F458AE" w:rsidRPr="00E400FC">
        <w:t>menggunakan layanan</w:t>
      </w:r>
      <w:r w:rsidR="00CD58F1" w:rsidRPr="00E400FC">
        <w:t xml:space="preserve"> pengaduan</w:t>
      </w:r>
      <w:r w:rsidRPr="00E400FC">
        <w:t>.</w:t>
      </w:r>
    </w:p>
    <w:p w14:paraId="0CA8914A" w14:textId="0C3B368A" w:rsidR="000101F0" w:rsidRPr="00E400FC" w:rsidRDefault="000101F0" w:rsidP="000101F0">
      <w:pPr>
        <w:pStyle w:val="Heading4"/>
      </w:pPr>
      <w:r w:rsidRPr="00E400FC">
        <w:t>Proses Bisnis Registrasi Petugas</w:t>
      </w:r>
    </w:p>
    <w:p w14:paraId="56A80D18" w14:textId="2237CC81" w:rsidR="009671DA" w:rsidRPr="00E400FC" w:rsidRDefault="009671DA" w:rsidP="009671DA">
      <w:r w:rsidRPr="00E400FC">
        <w:t xml:space="preserve">Tujuan dari proses registrasi petugas adalah membuat akun sehingga data kontak petugas dapat tercatat di </w:t>
      </w:r>
      <w:r w:rsidRPr="00E400FC">
        <w:rPr>
          <w:i/>
          <w:iCs/>
        </w:rPr>
        <w:t>database</w:t>
      </w:r>
      <w:r w:rsidRPr="00E400FC">
        <w:t>. Berikut adalah gambaran proses bisnis usulan registrasi petugas menggunakan BPMN.</w:t>
      </w:r>
    </w:p>
    <w:p w14:paraId="0F167F4E" w14:textId="77777777" w:rsidR="009671DA" w:rsidRPr="00E400FC" w:rsidRDefault="009671DA" w:rsidP="009671DA">
      <w:pPr>
        <w:keepNext/>
      </w:pPr>
      <w:r w:rsidRPr="00E400FC">
        <w:rPr>
          <w:noProof/>
        </w:rPr>
        <w:lastRenderedPageBreak/>
        <w:drawing>
          <wp:inline distT="0" distB="0" distL="0" distR="0" wp14:anchorId="20F2C777" wp14:editId="1228D359">
            <wp:extent cx="4763135" cy="134488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763135" cy="1344885"/>
                    </a:xfrm>
                    <a:prstGeom prst="rect">
                      <a:avLst/>
                    </a:prstGeom>
                    <a:noFill/>
                    <a:ln>
                      <a:noFill/>
                    </a:ln>
                  </pic:spPr>
                </pic:pic>
              </a:graphicData>
            </a:graphic>
          </wp:inline>
        </w:drawing>
      </w:r>
    </w:p>
    <w:p w14:paraId="51AD2995" w14:textId="0A72191E" w:rsidR="009671DA" w:rsidRPr="00E400FC" w:rsidRDefault="009671DA" w:rsidP="009671DA">
      <w:pPr>
        <w:pStyle w:val="Caption"/>
        <w:jc w:val="center"/>
        <w:rPr>
          <w:color w:val="auto"/>
        </w:rPr>
      </w:pPr>
      <w:bookmarkStart w:id="115" w:name="_Ref107532920"/>
      <w:bookmarkStart w:id="116" w:name="_Toc107670038"/>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3</w:t>
      </w:r>
      <w:r w:rsidR="00445BB0" w:rsidRPr="00E400FC">
        <w:rPr>
          <w:color w:val="auto"/>
        </w:rPr>
        <w:fldChar w:fldCharType="end"/>
      </w:r>
      <w:bookmarkEnd w:id="115"/>
      <w:r w:rsidRPr="00E400FC">
        <w:rPr>
          <w:color w:val="auto"/>
        </w:rPr>
        <w:br/>
        <w:t xml:space="preserve">Proses Bisnis </w:t>
      </w:r>
      <w:r w:rsidR="00DD0DB2" w:rsidRPr="00E400FC">
        <w:rPr>
          <w:color w:val="auto"/>
        </w:rPr>
        <w:t>Regi</w:t>
      </w:r>
      <w:r w:rsidR="00991FDE" w:rsidRPr="00E400FC">
        <w:rPr>
          <w:color w:val="auto"/>
        </w:rPr>
        <w:t>strasi</w:t>
      </w:r>
      <w:r w:rsidRPr="00E400FC">
        <w:rPr>
          <w:color w:val="auto"/>
        </w:rPr>
        <w:t xml:space="preserve"> Petugas</w:t>
      </w:r>
      <w:bookmarkEnd w:id="116"/>
    </w:p>
    <w:p w14:paraId="0B00CEA4" w14:textId="36421A1E" w:rsidR="009671DA" w:rsidRPr="00E400FC" w:rsidRDefault="00E62AC2" w:rsidP="009671DA">
      <w:r w:rsidRPr="00E400FC">
        <w:t>Uraian pada</w:t>
      </w:r>
      <w:r w:rsidR="00E048C2" w:rsidRPr="00E400FC">
        <w:t xml:space="preserve"> </w:t>
      </w:r>
      <w:r w:rsidR="00E048C2" w:rsidRPr="00E400FC">
        <w:fldChar w:fldCharType="begin"/>
      </w:r>
      <w:r w:rsidR="00E048C2" w:rsidRPr="00E400FC">
        <w:instrText xml:space="preserve"> REF _Ref107532920 \h </w:instrText>
      </w:r>
      <w:r w:rsidR="00E048C2" w:rsidRPr="00E400FC">
        <w:fldChar w:fldCharType="separate"/>
      </w:r>
      <w:r w:rsidR="00775E57" w:rsidRPr="00E400FC">
        <w:t xml:space="preserve">Gambar </w:t>
      </w:r>
      <w:r w:rsidR="00775E57" w:rsidRPr="00E400FC">
        <w:rPr>
          <w:noProof/>
        </w:rPr>
        <w:t>3</w:t>
      </w:r>
      <w:r w:rsidR="00775E57" w:rsidRPr="00E400FC">
        <w:noBreakHyphen/>
      </w:r>
      <w:r w:rsidR="00775E57" w:rsidRPr="00E400FC">
        <w:rPr>
          <w:noProof/>
        </w:rPr>
        <w:t>3</w:t>
      </w:r>
      <w:r w:rsidR="00E048C2" w:rsidRPr="00E400FC">
        <w:fldChar w:fldCharType="end"/>
      </w:r>
      <w:r w:rsidRPr="00E400FC">
        <w:t xml:space="preserve">, yaitu pertama </w:t>
      </w:r>
      <w:r w:rsidR="00F3208F" w:rsidRPr="00E400FC">
        <w:t>petugas</w:t>
      </w:r>
      <w:r w:rsidRPr="00E400FC">
        <w:t xml:space="preserve"> yang belum memiliki akun mengisi </w:t>
      </w:r>
      <w:r w:rsidR="006B693B" w:rsidRPr="00E400FC">
        <w:t xml:space="preserve">NIP, Email dan </w:t>
      </w:r>
      <w:r w:rsidR="006B693B" w:rsidRPr="00E400FC">
        <w:rPr>
          <w:i/>
          <w:iCs/>
        </w:rPr>
        <w:t>password</w:t>
      </w:r>
      <w:r w:rsidRPr="00E400FC">
        <w:t xml:space="preserve"> pada form registrasi akun </w:t>
      </w:r>
      <w:r w:rsidR="006B693B" w:rsidRPr="00E400FC">
        <w:t xml:space="preserve">petugas </w:t>
      </w:r>
      <w:r w:rsidRPr="00E400FC">
        <w:t xml:space="preserve">lalu melakukan verifikasi </w:t>
      </w:r>
      <w:r w:rsidR="006B693B" w:rsidRPr="00E400FC">
        <w:t>NIP</w:t>
      </w:r>
      <w:r w:rsidRPr="00E400FC">
        <w:t xml:space="preserve">. </w:t>
      </w:r>
      <w:r w:rsidR="00E259C0" w:rsidRPr="00E400FC">
        <w:t>Jika NIP yang dimasukkan terdaftar</w:t>
      </w:r>
      <w:r w:rsidRPr="00E400FC">
        <w:t xml:space="preserve">, data akun </w:t>
      </w:r>
      <w:r w:rsidR="00E259C0" w:rsidRPr="00E400FC">
        <w:t xml:space="preserve">petugas </w:t>
      </w:r>
      <w:r w:rsidRPr="00E400FC">
        <w:t xml:space="preserve">akan tersimpan di </w:t>
      </w:r>
      <w:r w:rsidRPr="00E400FC">
        <w:rPr>
          <w:i/>
          <w:iCs/>
        </w:rPr>
        <w:t>database</w:t>
      </w:r>
      <w:r w:rsidRPr="00E400FC">
        <w:t xml:space="preserve"> aplikasi.</w:t>
      </w:r>
    </w:p>
    <w:p w14:paraId="28A133D6" w14:textId="69A04FC8" w:rsidR="00AE2121" w:rsidRPr="00E400FC" w:rsidRDefault="00AE2121" w:rsidP="00AE2121">
      <w:pPr>
        <w:pStyle w:val="Heading4"/>
      </w:pPr>
      <w:r w:rsidRPr="00E400FC">
        <w:t>Proses Bisnis Login Petugas</w:t>
      </w:r>
    </w:p>
    <w:p w14:paraId="46218F9C" w14:textId="45DDBF92" w:rsidR="00AE2121" w:rsidRPr="00E400FC" w:rsidRDefault="00AE2121" w:rsidP="00AE2121">
      <w:r w:rsidRPr="00E400FC">
        <w:t>Berikut ini adalah proses usulan login petugas untuk masuk ke dalam aplikasi sesuai dengan akun yang telah terdaftar.</w:t>
      </w:r>
    </w:p>
    <w:p w14:paraId="41387156" w14:textId="77777777" w:rsidR="00AE2121" w:rsidRPr="00E400FC" w:rsidRDefault="00AE2121" w:rsidP="00AE2121">
      <w:pPr>
        <w:keepNext/>
      </w:pPr>
      <w:r w:rsidRPr="00E400FC">
        <w:rPr>
          <w:noProof/>
        </w:rPr>
        <w:drawing>
          <wp:inline distT="0" distB="0" distL="0" distR="0" wp14:anchorId="20A53279" wp14:editId="7E9806F9">
            <wp:extent cx="4805907" cy="15904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805907" cy="1590444"/>
                    </a:xfrm>
                    <a:prstGeom prst="rect">
                      <a:avLst/>
                    </a:prstGeom>
                    <a:noFill/>
                    <a:ln>
                      <a:noFill/>
                    </a:ln>
                  </pic:spPr>
                </pic:pic>
              </a:graphicData>
            </a:graphic>
          </wp:inline>
        </w:drawing>
      </w:r>
    </w:p>
    <w:p w14:paraId="670B2CBF" w14:textId="3BED13F1" w:rsidR="00AE2121" w:rsidRPr="00E400FC" w:rsidRDefault="00AE2121" w:rsidP="00AE2121">
      <w:pPr>
        <w:pStyle w:val="Caption"/>
        <w:jc w:val="center"/>
        <w:rPr>
          <w:color w:val="auto"/>
        </w:rPr>
      </w:pPr>
      <w:bookmarkStart w:id="117" w:name="_Ref107528795"/>
      <w:bookmarkStart w:id="118" w:name="_Toc107670039"/>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4</w:t>
      </w:r>
      <w:r w:rsidR="00445BB0" w:rsidRPr="00E400FC">
        <w:rPr>
          <w:color w:val="auto"/>
        </w:rPr>
        <w:fldChar w:fldCharType="end"/>
      </w:r>
      <w:bookmarkEnd w:id="117"/>
      <w:r w:rsidRPr="00E400FC">
        <w:rPr>
          <w:color w:val="auto"/>
        </w:rPr>
        <w:br/>
        <w:t>Proses Bisnis Login Petugas</w:t>
      </w:r>
      <w:bookmarkEnd w:id="118"/>
    </w:p>
    <w:p w14:paraId="1E2ABE3D" w14:textId="58A8D5F2" w:rsidR="00F02FB5" w:rsidRPr="00E400FC" w:rsidRDefault="00197035" w:rsidP="00F02FB5">
      <w:r w:rsidRPr="00E400FC">
        <w:t xml:space="preserve">Pada </w:t>
      </w:r>
      <w:r w:rsidRPr="00E400FC">
        <w:fldChar w:fldCharType="begin"/>
      </w:r>
      <w:r w:rsidRPr="00E400FC">
        <w:instrText xml:space="preserve"> REF _Ref107528795 \h </w:instrText>
      </w:r>
      <w:r w:rsidRPr="00E400FC">
        <w:fldChar w:fldCharType="separate"/>
      </w:r>
      <w:r w:rsidR="00775E57" w:rsidRPr="00E400FC">
        <w:t xml:space="preserve">Gambar </w:t>
      </w:r>
      <w:r w:rsidR="00775E57" w:rsidRPr="00E400FC">
        <w:rPr>
          <w:noProof/>
        </w:rPr>
        <w:t>3</w:t>
      </w:r>
      <w:r w:rsidR="00775E57" w:rsidRPr="00E400FC">
        <w:noBreakHyphen/>
      </w:r>
      <w:r w:rsidR="00775E57" w:rsidRPr="00E400FC">
        <w:rPr>
          <w:noProof/>
        </w:rPr>
        <w:t>4</w:t>
      </w:r>
      <w:r w:rsidRPr="00E400FC">
        <w:fldChar w:fldCharType="end"/>
      </w:r>
      <w:r w:rsidRPr="00E400FC">
        <w:t>,</w:t>
      </w:r>
      <w:r w:rsidR="00070AAB" w:rsidRPr="00E400FC">
        <w:t xml:space="preserve"> petugas</w:t>
      </w:r>
      <w:r w:rsidR="00070AAB" w:rsidRPr="00E400FC">
        <w:rPr>
          <w:i/>
          <w:iCs/>
        </w:rPr>
        <w:t xml:space="preserve"> </w:t>
      </w:r>
      <w:r w:rsidR="00070AAB" w:rsidRPr="00E400FC">
        <w:t xml:space="preserve">memasukkan </w:t>
      </w:r>
      <w:r w:rsidR="00070AAB" w:rsidRPr="00E400FC">
        <w:rPr>
          <w:i/>
          <w:iCs/>
        </w:rPr>
        <w:t xml:space="preserve">email </w:t>
      </w:r>
      <w:r w:rsidR="00070AAB" w:rsidRPr="00E400FC">
        <w:t xml:space="preserve">dan </w:t>
      </w:r>
      <w:r w:rsidR="00070AAB" w:rsidRPr="00E400FC">
        <w:rPr>
          <w:i/>
          <w:iCs/>
        </w:rPr>
        <w:t xml:space="preserve">password </w:t>
      </w:r>
      <w:r w:rsidR="00070AAB" w:rsidRPr="00E400FC">
        <w:t xml:space="preserve">ke </w:t>
      </w:r>
      <w:r w:rsidR="00070AAB" w:rsidRPr="00E400FC">
        <w:rPr>
          <w:i/>
          <w:iCs/>
        </w:rPr>
        <w:t>form login</w:t>
      </w:r>
      <w:r w:rsidR="00070AAB" w:rsidRPr="00E400FC">
        <w:t xml:space="preserve">. Selanjutnya, aplikasi akan mengecek </w:t>
      </w:r>
      <w:r w:rsidR="00070AAB" w:rsidRPr="00E400FC">
        <w:rPr>
          <w:i/>
          <w:iCs/>
        </w:rPr>
        <w:t xml:space="preserve">email </w:t>
      </w:r>
      <w:r w:rsidR="00070AAB" w:rsidRPr="00E400FC">
        <w:t xml:space="preserve">dan </w:t>
      </w:r>
      <w:r w:rsidR="00070AAB" w:rsidRPr="00E400FC">
        <w:rPr>
          <w:i/>
          <w:iCs/>
        </w:rPr>
        <w:t>password</w:t>
      </w:r>
      <w:r w:rsidR="00070AAB" w:rsidRPr="00E400FC">
        <w:t xml:space="preserve">. Jika </w:t>
      </w:r>
      <w:r w:rsidR="00070AAB" w:rsidRPr="00E400FC">
        <w:rPr>
          <w:i/>
          <w:iCs/>
        </w:rPr>
        <w:t>username</w:t>
      </w:r>
      <w:r w:rsidR="00070AAB" w:rsidRPr="00E400FC">
        <w:t xml:space="preserve"> dan </w:t>
      </w:r>
      <w:r w:rsidR="00070AAB" w:rsidRPr="00E400FC">
        <w:rPr>
          <w:i/>
          <w:iCs/>
        </w:rPr>
        <w:t xml:space="preserve">password </w:t>
      </w:r>
      <w:r w:rsidR="00070AAB" w:rsidRPr="00E400FC">
        <w:t xml:space="preserve">salah maka </w:t>
      </w:r>
      <w:r w:rsidRPr="00E400FC">
        <w:t>petugas</w:t>
      </w:r>
      <w:r w:rsidR="00070AAB" w:rsidRPr="00E400FC">
        <w:t xml:space="preserve"> harus mengisi ulang </w:t>
      </w:r>
      <w:r w:rsidR="00070AAB" w:rsidRPr="00E400FC">
        <w:rPr>
          <w:i/>
          <w:iCs/>
        </w:rPr>
        <w:t>form login</w:t>
      </w:r>
      <w:r w:rsidR="00070AAB" w:rsidRPr="00E400FC">
        <w:t xml:space="preserve">. Jika sudah benar maka </w:t>
      </w:r>
      <w:r w:rsidR="005634FA" w:rsidRPr="00E400FC">
        <w:t xml:space="preserve">petugas </w:t>
      </w:r>
      <w:r w:rsidRPr="00E400FC">
        <w:t xml:space="preserve">akan </w:t>
      </w:r>
      <w:r w:rsidR="00070AAB" w:rsidRPr="00E400FC">
        <w:t>masuk ke aplikasi</w:t>
      </w:r>
      <w:r w:rsidRPr="00E400FC">
        <w:t xml:space="preserve"> sesuai dengan kelompok akunnya yaitu</w:t>
      </w:r>
      <w:r w:rsidR="00CF666A" w:rsidRPr="00E400FC">
        <w:t xml:space="preserve"> APTB atau </w:t>
      </w:r>
      <w:r w:rsidR="00CF666A" w:rsidRPr="00E400FC">
        <w:rPr>
          <w:i/>
          <w:iCs/>
        </w:rPr>
        <w:t>landing page</w:t>
      </w:r>
      <w:r w:rsidR="00070AAB" w:rsidRPr="00E400FC">
        <w:t>.</w:t>
      </w:r>
    </w:p>
    <w:p w14:paraId="1CAD60BD" w14:textId="2F4CDB07" w:rsidR="003C3401" w:rsidRPr="00E400FC" w:rsidRDefault="003C3401" w:rsidP="003C3401">
      <w:pPr>
        <w:pStyle w:val="Heading3"/>
      </w:pPr>
      <w:bookmarkStart w:id="119" w:name="_Toc70543591"/>
      <w:bookmarkStart w:id="120" w:name="_Toc107670018"/>
      <w:r w:rsidRPr="00E400FC">
        <w:lastRenderedPageBreak/>
        <w:t>Analisis Kebutuhan Sistem</w:t>
      </w:r>
      <w:bookmarkEnd w:id="119"/>
      <w:bookmarkEnd w:id="120"/>
    </w:p>
    <w:p w14:paraId="4264FE90" w14:textId="7657DC77" w:rsidR="003C3401" w:rsidRPr="00E400FC" w:rsidRDefault="003C3401" w:rsidP="003C3401">
      <w:r w:rsidRPr="00E400FC">
        <w:t>Bagian ini akan menjabarkan analisis fungsionalitas dan analisis pengguna</w:t>
      </w:r>
      <w:r w:rsidR="00DA1DAF" w:rsidRPr="00E400FC">
        <w:t xml:space="preserve"> dari aplikasi </w:t>
      </w:r>
      <w:r w:rsidR="00874981" w:rsidRPr="00E400FC">
        <w:rPr>
          <w:i/>
          <w:iCs/>
          <w:noProof/>
        </w:rPr>
        <w:t>Landing Page KPKNL Bandung Modul Pengaduan Online</w:t>
      </w:r>
      <w:r w:rsidRPr="00E400FC">
        <w:t>.</w:t>
      </w:r>
    </w:p>
    <w:p w14:paraId="3786B43A" w14:textId="495DAFC6" w:rsidR="003C3401" w:rsidRPr="00E400FC" w:rsidRDefault="003C3401" w:rsidP="003C3401">
      <w:pPr>
        <w:pStyle w:val="Heading4"/>
      </w:pPr>
      <w:r w:rsidRPr="00E400FC">
        <w:t>Analisis Fungsionalitas</w:t>
      </w:r>
    </w:p>
    <w:p w14:paraId="607180A7" w14:textId="2B8C8B70" w:rsidR="00967555" w:rsidRPr="00E400FC" w:rsidRDefault="00561D67" w:rsidP="00A77BC2">
      <w:pPr>
        <w:rPr>
          <w:b/>
          <w:bCs/>
          <w:sz w:val="18"/>
          <w:szCs w:val="18"/>
        </w:rPr>
      </w:pPr>
      <w:r w:rsidRPr="00E400FC">
        <w:t>Berdasarkan sistem usulan terdapat 7 fungsionalitas utama</w:t>
      </w:r>
      <w:r w:rsidR="002C49B8" w:rsidRPr="00E400FC">
        <w:t xml:space="preserve">. </w:t>
      </w:r>
      <w:r w:rsidR="003C3401" w:rsidRPr="00E400FC">
        <w:t xml:space="preserve">Berikut adalah analisis fungsionalitas yang ada di dalam aplikasi </w:t>
      </w:r>
      <w:r w:rsidR="00874981" w:rsidRPr="00E400FC">
        <w:rPr>
          <w:i/>
          <w:iCs/>
        </w:rPr>
        <w:t>Landing Page KPKNL Bandung Modul Pengaduan Online</w:t>
      </w:r>
      <w:r w:rsidR="003C3401" w:rsidRPr="00E400FC">
        <w:t>.</w:t>
      </w:r>
      <w:bookmarkStart w:id="121" w:name="_Toc71498613"/>
    </w:p>
    <w:p w14:paraId="7BF83462" w14:textId="3761BBAF" w:rsidR="003C3401" w:rsidRPr="00E400FC" w:rsidRDefault="00967555" w:rsidP="00967555">
      <w:pPr>
        <w:pStyle w:val="Caption"/>
        <w:jc w:val="center"/>
        <w:rPr>
          <w:color w:val="auto"/>
        </w:rPr>
      </w:pPr>
      <w:bookmarkStart w:id="122" w:name="_Toc107670079"/>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3C3401" w:rsidRPr="00E400FC">
        <w:rPr>
          <w:color w:val="auto"/>
        </w:rPr>
        <w:br/>
        <w:t>Analisis Fungsionalitas</w:t>
      </w:r>
      <w:bookmarkEnd w:id="121"/>
      <w:bookmarkEnd w:id="122"/>
    </w:p>
    <w:tbl>
      <w:tblPr>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8"/>
        <w:gridCol w:w="1555"/>
        <w:gridCol w:w="1588"/>
        <w:gridCol w:w="1488"/>
        <w:gridCol w:w="1489"/>
        <w:gridCol w:w="567"/>
        <w:gridCol w:w="567"/>
      </w:tblGrid>
      <w:tr w:rsidR="00261DCF" w:rsidRPr="00E400FC" w14:paraId="44D06B9F" w14:textId="77777777" w:rsidTr="00812F3C">
        <w:trPr>
          <w:cantSplit/>
          <w:trHeight w:val="481"/>
          <w:tblHeader/>
        </w:trPr>
        <w:tc>
          <w:tcPr>
            <w:tcW w:w="538" w:type="dxa"/>
            <w:vMerge w:val="restart"/>
            <w:tcBorders>
              <w:top w:val="single" w:sz="4" w:space="0" w:color="000000"/>
              <w:left w:val="single" w:sz="4" w:space="0" w:color="000000"/>
              <w:right w:val="single" w:sz="4" w:space="0" w:color="000000"/>
            </w:tcBorders>
            <w:shd w:val="clear" w:color="auto" w:fill="8EAADB"/>
            <w:vAlign w:val="center"/>
          </w:tcPr>
          <w:p w14:paraId="21091200" w14:textId="63424A99" w:rsidR="00261DCF" w:rsidRPr="00E400FC" w:rsidRDefault="00261DCF" w:rsidP="00812F3C">
            <w:pPr>
              <w:spacing w:after="0" w:line="240" w:lineRule="auto"/>
              <w:jc w:val="center"/>
              <w:rPr>
                <w:b/>
                <w:bCs/>
                <w:noProof/>
              </w:rPr>
            </w:pPr>
            <w:r w:rsidRPr="00E400FC">
              <w:rPr>
                <w:b/>
                <w:bCs/>
              </w:rPr>
              <w:t>No.</w:t>
            </w:r>
          </w:p>
        </w:tc>
        <w:tc>
          <w:tcPr>
            <w:tcW w:w="1555" w:type="dxa"/>
            <w:vMerge w:val="restart"/>
            <w:tcBorders>
              <w:top w:val="single" w:sz="4" w:space="0" w:color="000000"/>
              <w:left w:val="single" w:sz="4" w:space="0" w:color="000000"/>
              <w:right w:val="single" w:sz="4" w:space="0" w:color="000000"/>
            </w:tcBorders>
            <w:shd w:val="clear" w:color="auto" w:fill="8EAADB"/>
            <w:vAlign w:val="center"/>
          </w:tcPr>
          <w:p w14:paraId="74045261" w14:textId="387322AC" w:rsidR="00261DCF" w:rsidRPr="00E400FC" w:rsidRDefault="00261DCF" w:rsidP="00812F3C">
            <w:pPr>
              <w:spacing w:after="0" w:line="240" w:lineRule="auto"/>
              <w:jc w:val="center"/>
              <w:rPr>
                <w:b/>
                <w:bCs/>
                <w:noProof/>
              </w:rPr>
            </w:pPr>
            <w:r w:rsidRPr="00E400FC">
              <w:rPr>
                <w:b/>
                <w:bCs/>
              </w:rPr>
              <w:t>Fungsionalitas</w:t>
            </w:r>
          </w:p>
        </w:tc>
        <w:tc>
          <w:tcPr>
            <w:tcW w:w="1588" w:type="dxa"/>
            <w:vMerge w:val="restart"/>
            <w:tcBorders>
              <w:top w:val="single" w:sz="4" w:space="0" w:color="000000"/>
              <w:left w:val="single" w:sz="4" w:space="0" w:color="000000"/>
              <w:right w:val="single" w:sz="4" w:space="0" w:color="000000"/>
            </w:tcBorders>
            <w:shd w:val="clear" w:color="auto" w:fill="8EAADB"/>
            <w:vAlign w:val="center"/>
          </w:tcPr>
          <w:p w14:paraId="64D93EE9" w14:textId="51513501" w:rsidR="00261DCF" w:rsidRPr="00E400FC" w:rsidRDefault="00261DCF" w:rsidP="00812F3C">
            <w:pPr>
              <w:spacing w:after="0" w:line="240" w:lineRule="auto"/>
              <w:jc w:val="center"/>
              <w:rPr>
                <w:b/>
                <w:bCs/>
                <w:noProof/>
              </w:rPr>
            </w:pPr>
            <w:r w:rsidRPr="00E400FC">
              <w:rPr>
                <w:b/>
                <w:bCs/>
              </w:rPr>
              <w:t>Deskripsi</w:t>
            </w:r>
          </w:p>
        </w:tc>
        <w:tc>
          <w:tcPr>
            <w:tcW w:w="1488" w:type="dxa"/>
            <w:vMerge w:val="restart"/>
            <w:tcBorders>
              <w:top w:val="single" w:sz="4" w:space="0" w:color="000000"/>
              <w:left w:val="single" w:sz="4" w:space="0" w:color="000000"/>
              <w:right w:val="single" w:sz="4" w:space="0" w:color="000000"/>
            </w:tcBorders>
            <w:shd w:val="clear" w:color="auto" w:fill="8EAADB"/>
            <w:vAlign w:val="center"/>
          </w:tcPr>
          <w:p w14:paraId="7D4F4B3B" w14:textId="0F690472" w:rsidR="00261DCF" w:rsidRPr="00E400FC" w:rsidRDefault="00261DCF" w:rsidP="00812F3C">
            <w:pPr>
              <w:spacing w:after="0" w:line="240" w:lineRule="auto"/>
              <w:jc w:val="center"/>
              <w:rPr>
                <w:b/>
                <w:bCs/>
                <w:noProof/>
              </w:rPr>
            </w:pPr>
            <w:r w:rsidRPr="00E400FC">
              <w:rPr>
                <w:b/>
                <w:bCs/>
              </w:rPr>
              <w:t>Data/Dokumen input</w:t>
            </w:r>
          </w:p>
        </w:tc>
        <w:tc>
          <w:tcPr>
            <w:tcW w:w="1489" w:type="dxa"/>
            <w:vMerge w:val="restart"/>
            <w:tcBorders>
              <w:top w:val="single" w:sz="4" w:space="0" w:color="000000"/>
              <w:left w:val="single" w:sz="4" w:space="0" w:color="000000"/>
              <w:right w:val="single" w:sz="4" w:space="0" w:color="000000"/>
            </w:tcBorders>
            <w:shd w:val="clear" w:color="auto" w:fill="8EAADB"/>
            <w:vAlign w:val="center"/>
          </w:tcPr>
          <w:p w14:paraId="6606076C" w14:textId="7BC5F16F" w:rsidR="00261DCF" w:rsidRPr="00E400FC" w:rsidRDefault="00261DCF" w:rsidP="00812F3C">
            <w:pPr>
              <w:spacing w:after="0" w:line="240" w:lineRule="auto"/>
              <w:jc w:val="center"/>
              <w:rPr>
                <w:b/>
                <w:bCs/>
                <w:noProof/>
              </w:rPr>
            </w:pPr>
            <w:r w:rsidRPr="00E400FC">
              <w:rPr>
                <w:b/>
                <w:bCs/>
              </w:rPr>
              <w:t>Data/Dokumen output</w:t>
            </w:r>
          </w:p>
        </w:tc>
        <w:tc>
          <w:tcPr>
            <w:tcW w:w="1134" w:type="dxa"/>
            <w:gridSpan w:val="2"/>
            <w:tcBorders>
              <w:top w:val="single" w:sz="4" w:space="0" w:color="000000"/>
              <w:left w:val="single" w:sz="4" w:space="0" w:color="000000"/>
              <w:right w:val="single" w:sz="4" w:space="0" w:color="000000"/>
            </w:tcBorders>
            <w:shd w:val="clear" w:color="auto" w:fill="8EAADB"/>
            <w:vAlign w:val="center"/>
          </w:tcPr>
          <w:p w14:paraId="1019B20E" w14:textId="0E984D09" w:rsidR="00261DCF" w:rsidRPr="00E400FC" w:rsidRDefault="00261DCF" w:rsidP="0020317B">
            <w:pPr>
              <w:spacing w:after="0" w:line="240" w:lineRule="auto"/>
              <w:jc w:val="center"/>
              <w:rPr>
                <w:b/>
                <w:bCs/>
              </w:rPr>
            </w:pPr>
            <w:r w:rsidRPr="00E400FC">
              <w:rPr>
                <w:b/>
                <w:bCs/>
              </w:rPr>
              <w:t>Pengguna</w:t>
            </w:r>
          </w:p>
        </w:tc>
      </w:tr>
      <w:tr w:rsidR="00261DCF" w:rsidRPr="00E400FC" w14:paraId="5DFCD4AF" w14:textId="77777777" w:rsidTr="00812F3C">
        <w:trPr>
          <w:cantSplit/>
          <w:trHeight w:val="1438"/>
          <w:tblHeader/>
        </w:trPr>
        <w:tc>
          <w:tcPr>
            <w:tcW w:w="538" w:type="dxa"/>
            <w:vMerge/>
            <w:tcBorders>
              <w:left w:val="single" w:sz="4" w:space="0" w:color="000000"/>
              <w:bottom w:val="single" w:sz="4" w:space="0" w:color="000000"/>
              <w:right w:val="single" w:sz="4" w:space="0" w:color="000000"/>
            </w:tcBorders>
            <w:shd w:val="clear" w:color="auto" w:fill="8EAADB"/>
            <w:vAlign w:val="center"/>
          </w:tcPr>
          <w:p w14:paraId="0ABD96DF" w14:textId="25AC6F9B" w:rsidR="00261DCF" w:rsidRPr="00E400FC" w:rsidRDefault="00261DCF" w:rsidP="00261DCF">
            <w:pPr>
              <w:spacing w:after="0" w:line="240" w:lineRule="auto"/>
              <w:jc w:val="center"/>
              <w:rPr>
                <w:b/>
                <w:bCs/>
                <w:noProof/>
              </w:rPr>
            </w:pPr>
          </w:p>
        </w:tc>
        <w:tc>
          <w:tcPr>
            <w:tcW w:w="1555" w:type="dxa"/>
            <w:vMerge/>
            <w:tcBorders>
              <w:left w:val="single" w:sz="4" w:space="0" w:color="000000"/>
              <w:bottom w:val="single" w:sz="4" w:space="0" w:color="000000"/>
              <w:right w:val="single" w:sz="4" w:space="0" w:color="000000"/>
            </w:tcBorders>
            <w:shd w:val="clear" w:color="auto" w:fill="8EAADB"/>
            <w:vAlign w:val="center"/>
          </w:tcPr>
          <w:p w14:paraId="26518FE7" w14:textId="26662A57" w:rsidR="00261DCF" w:rsidRPr="00E400FC" w:rsidRDefault="00261DCF" w:rsidP="00261DCF">
            <w:pPr>
              <w:spacing w:after="0" w:line="240" w:lineRule="auto"/>
              <w:rPr>
                <w:b/>
                <w:bCs/>
                <w:noProof/>
              </w:rPr>
            </w:pPr>
          </w:p>
        </w:tc>
        <w:tc>
          <w:tcPr>
            <w:tcW w:w="1588" w:type="dxa"/>
            <w:vMerge/>
            <w:tcBorders>
              <w:left w:val="single" w:sz="4" w:space="0" w:color="000000"/>
              <w:bottom w:val="single" w:sz="4" w:space="0" w:color="000000"/>
              <w:right w:val="single" w:sz="4" w:space="0" w:color="000000"/>
            </w:tcBorders>
            <w:shd w:val="clear" w:color="auto" w:fill="8EAADB"/>
            <w:vAlign w:val="center"/>
          </w:tcPr>
          <w:p w14:paraId="220A4ED0" w14:textId="0FDAA0A3" w:rsidR="00261DCF" w:rsidRPr="00E400FC" w:rsidRDefault="00261DCF" w:rsidP="00261DCF">
            <w:pPr>
              <w:spacing w:after="0" w:line="240" w:lineRule="auto"/>
              <w:rPr>
                <w:b/>
                <w:bCs/>
                <w:noProof/>
              </w:rPr>
            </w:pPr>
          </w:p>
        </w:tc>
        <w:tc>
          <w:tcPr>
            <w:tcW w:w="1488" w:type="dxa"/>
            <w:vMerge/>
            <w:tcBorders>
              <w:left w:val="single" w:sz="4" w:space="0" w:color="000000"/>
              <w:bottom w:val="single" w:sz="4" w:space="0" w:color="000000"/>
              <w:right w:val="single" w:sz="4" w:space="0" w:color="000000"/>
            </w:tcBorders>
            <w:shd w:val="clear" w:color="auto" w:fill="8EAADB"/>
            <w:vAlign w:val="center"/>
          </w:tcPr>
          <w:p w14:paraId="007E3664" w14:textId="5A411FAD" w:rsidR="00261DCF" w:rsidRPr="00E400FC" w:rsidRDefault="00261DCF" w:rsidP="00261DCF">
            <w:pPr>
              <w:spacing w:after="0" w:line="240" w:lineRule="auto"/>
              <w:rPr>
                <w:b/>
                <w:bCs/>
                <w:noProof/>
              </w:rPr>
            </w:pPr>
          </w:p>
        </w:tc>
        <w:tc>
          <w:tcPr>
            <w:tcW w:w="1489" w:type="dxa"/>
            <w:vMerge/>
            <w:tcBorders>
              <w:left w:val="single" w:sz="4" w:space="0" w:color="000000"/>
              <w:bottom w:val="single" w:sz="4" w:space="0" w:color="000000"/>
              <w:right w:val="single" w:sz="4" w:space="0" w:color="000000"/>
            </w:tcBorders>
            <w:shd w:val="clear" w:color="auto" w:fill="8EAADB"/>
            <w:vAlign w:val="center"/>
          </w:tcPr>
          <w:p w14:paraId="04F94FFB" w14:textId="483A3311" w:rsidR="00261DCF" w:rsidRPr="00E400FC" w:rsidRDefault="00261DCF" w:rsidP="00261DCF">
            <w:pPr>
              <w:spacing w:after="0" w:line="240" w:lineRule="auto"/>
              <w:rPr>
                <w:b/>
                <w:bCs/>
                <w:noProof/>
              </w:rPr>
            </w:pPr>
          </w:p>
        </w:tc>
        <w:tc>
          <w:tcPr>
            <w:tcW w:w="567" w:type="dxa"/>
            <w:tcBorders>
              <w:top w:val="single" w:sz="4" w:space="0" w:color="000000"/>
              <w:left w:val="single" w:sz="4" w:space="0" w:color="000000"/>
              <w:right w:val="single" w:sz="4" w:space="0" w:color="000000"/>
            </w:tcBorders>
            <w:shd w:val="clear" w:color="auto" w:fill="8EAADB"/>
            <w:textDirection w:val="btLr"/>
            <w:vAlign w:val="center"/>
          </w:tcPr>
          <w:p w14:paraId="6B7E05C2" w14:textId="1FBB576C" w:rsidR="00261DCF" w:rsidRPr="00E400FC" w:rsidRDefault="00261DCF" w:rsidP="00261DCF">
            <w:pPr>
              <w:spacing w:after="0" w:line="240" w:lineRule="auto"/>
              <w:jc w:val="center"/>
              <w:rPr>
                <w:b/>
                <w:bCs/>
              </w:rPr>
            </w:pPr>
            <w:r w:rsidRPr="00E400FC">
              <w:rPr>
                <w:b/>
                <w:bCs/>
              </w:rPr>
              <w:t>Petugas APT</w:t>
            </w:r>
            <w:r w:rsidR="009434BE" w:rsidRPr="00E400FC">
              <w:rPr>
                <w:b/>
                <w:bCs/>
              </w:rPr>
              <w:t>B</w:t>
            </w:r>
          </w:p>
        </w:tc>
        <w:tc>
          <w:tcPr>
            <w:tcW w:w="567" w:type="dxa"/>
            <w:tcBorders>
              <w:top w:val="single" w:sz="4" w:space="0" w:color="000000"/>
              <w:left w:val="single" w:sz="4" w:space="0" w:color="000000"/>
              <w:bottom w:val="single" w:sz="4" w:space="0" w:color="000000"/>
              <w:right w:val="single" w:sz="4" w:space="0" w:color="000000"/>
            </w:tcBorders>
            <w:shd w:val="clear" w:color="auto" w:fill="8EAADB"/>
            <w:textDirection w:val="btLr"/>
            <w:vAlign w:val="center"/>
          </w:tcPr>
          <w:p w14:paraId="5CAFC3F1" w14:textId="1FDF15FE" w:rsidR="00261DCF" w:rsidRPr="00E400FC" w:rsidRDefault="00261DCF" w:rsidP="00261DCF">
            <w:pPr>
              <w:spacing w:after="0" w:line="240" w:lineRule="auto"/>
              <w:jc w:val="center"/>
              <w:rPr>
                <w:b/>
                <w:bCs/>
              </w:rPr>
            </w:pPr>
            <w:r w:rsidRPr="00E400FC">
              <w:rPr>
                <w:b/>
                <w:bCs/>
              </w:rPr>
              <w:t>Customer</w:t>
            </w:r>
          </w:p>
        </w:tc>
      </w:tr>
      <w:tr w:rsidR="00807CB8" w:rsidRPr="00E400FC" w14:paraId="4B05146C" w14:textId="77777777" w:rsidTr="00812F3C">
        <w:tc>
          <w:tcPr>
            <w:tcW w:w="538" w:type="dxa"/>
            <w:tcBorders>
              <w:top w:val="single" w:sz="4" w:space="0" w:color="000000"/>
              <w:left w:val="single" w:sz="4" w:space="0" w:color="000000"/>
              <w:bottom w:val="single" w:sz="4" w:space="0" w:color="000000"/>
              <w:right w:val="single" w:sz="4" w:space="0" w:color="000000"/>
            </w:tcBorders>
            <w:vAlign w:val="center"/>
            <w:hideMark/>
          </w:tcPr>
          <w:p w14:paraId="634DFD14" w14:textId="77777777" w:rsidR="00807CB8" w:rsidRPr="00E400FC" w:rsidRDefault="00807CB8" w:rsidP="0020317B">
            <w:pPr>
              <w:spacing w:after="0" w:line="240" w:lineRule="auto"/>
              <w:jc w:val="center"/>
            </w:pPr>
            <w:r w:rsidRPr="00E400FC">
              <w:t>1.</w:t>
            </w:r>
          </w:p>
        </w:tc>
        <w:tc>
          <w:tcPr>
            <w:tcW w:w="1555" w:type="dxa"/>
            <w:tcBorders>
              <w:top w:val="single" w:sz="4" w:space="0" w:color="000000"/>
              <w:left w:val="single" w:sz="4" w:space="0" w:color="000000"/>
              <w:bottom w:val="single" w:sz="4" w:space="0" w:color="000000"/>
              <w:right w:val="single" w:sz="4" w:space="0" w:color="000000"/>
            </w:tcBorders>
          </w:tcPr>
          <w:p w14:paraId="41F2D549" w14:textId="7BA10584" w:rsidR="00807CB8" w:rsidRPr="00E400FC" w:rsidRDefault="00807CB8" w:rsidP="0020317B">
            <w:pPr>
              <w:spacing w:after="0" w:line="240" w:lineRule="auto"/>
            </w:pPr>
            <w:r w:rsidRPr="00E400FC">
              <w:t xml:space="preserve">Registrasi </w:t>
            </w:r>
            <w:r w:rsidR="00812F3C" w:rsidRPr="00E400FC">
              <w:t>Petugas</w:t>
            </w:r>
          </w:p>
        </w:tc>
        <w:tc>
          <w:tcPr>
            <w:tcW w:w="1588" w:type="dxa"/>
            <w:tcBorders>
              <w:top w:val="single" w:sz="4" w:space="0" w:color="000000"/>
              <w:left w:val="single" w:sz="4" w:space="0" w:color="000000"/>
              <w:bottom w:val="single" w:sz="4" w:space="0" w:color="000000"/>
              <w:right w:val="single" w:sz="4" w:space="0" w:color="000000"/>
            </w:tcBorders>
            <w:hideMark/>
          </w:tcPr>
          <w:p w14:paraId="1BED3660" w14:textId="54C7F6CF" w:rsidR="00807CB8" w:rsidRPr="00E400FC" w:rsidRDefault="00807CB8" w:rsidP="0020317B">
            <w:pPr>
              <w:spacing w:after="0" w:line="240" w:lineRule="auto"/>
              <w:jc w:val="left"/>
            </w:pPr>
            <w:r w:rsidRPr="00E400FC">
              <w:t>Fitur pendaftaran akun</w:t>
            </w:r>
            <w:r w:rsidR="00DD1996" w:rsidRPr="00E400FC">
              <w:t xml:space="preserve"> petugas</w:t>
            </w:r>
            <w:r w:rsidRPr="00E400FC">
              <w:t>.</w:t>
            </w:r>
          </w:p>
        </w:tc>
        <w:tc>
          <w:tcPr>
            <w:tcW w:w="1488" w:type="dxa"/>
            <w:tcBorders>
              <w:top w:val="single" w:sz="4" w:space="0" w:color="000000"/>
              <w:left w:val="single" w:sz="4" w:space="0" w:color="000000"/>
              <w:bottom w:val="single" w:sz="4" w:space="0" w:color="000000"/>
              <w:right w:val="single" w:sz="4" w:space="0" w:color="000000"/>
            </w:tcBorders>
          </w:tcPr>
          <w:p w14:paraId="764BC714" w14:textId="797930BC" w:rsidR="00807CB8" w:rsidRPr="00E400FC" w:rsidRDefault="00807CB8" w:rsidP="0020317B">
            <w:pPr>
              <w:spacing w:after="0" w:line="240" w:lineRule="auto"/>
            </w:pPr>
            <w:r w:rsidRPr="00E400FC">
              <w:t>Biodata</w:t>
            </w:r>
            <w:r w:rsidR="001E20C8" w:rsidRPr="00E400FC">
              <w:t xml:space="preserve"> Petugas</w:t>
            </w:r>
            <w:r w:rsidRPr="00E400FC">
              <w:t>.</w:t>
            </w:r>
          </w:p>
        </w:tc>
        <w:tc>
          <w:tcPr>
            <w:tcW w:w="1489" w:type="dxa"/>
            <w:tcBorders>
              <w:top w:val="single" w:sz="4" w:space="0" w:color="000000"/>
              <w:left w:val="single" w:sz="4" w:space="0" w:color="000000"/>
              <w:bottom w:val="single" w:sz="4" w:space="0" w:color="000000"/>
              <w:right w:val="single" w:sz="4" w:space="0" w:color="000000"/>
            </w:tcBorders>
          </w:tcPr>
          <w:p w14:paraId="54215209" w14:textId="6BF094B6" w:rsidR="00807CB8" w:rsidRPr="00E400FC" w:rsidRDefault="00B37932" w:rsidP="0020317B">
            <w:pPr>
              <w:spacing w:after="0" w:line="240" w:lineRule="auto"/>
              <w:jc w:val="center"/>
            </w:pPr>
            <w:r w:rsidRPr="00E400FC">
              <w:t>-</w:t>
            </w:r>
          </w:p>
        </w:tc>
        <w:tc>
          <w:tcPr>
            <w:tcW w:w="567" w:type="dxa"/>
            <w:tcBorders>
              <w:left w:val="single" w:sz="4" w:space="0" w:color="000000"/>
              <w:right w:val="single" w:sz="4" w:space="0" w:color="000000"/>
            </w:tcBorders>
            <w:shd w:val="clear" w:color="auto" w:fill="FFFFFF" w:themeFill="background1"/>
          </w:tcPr>
          <w:p w14:paraId="44E2DBA6" w14:textId="1C878FA2" w:rsidR="00807CB8" w:rsidRPr="00E400FC" w:rsidRDefault="00B37932" w:rsidP="00CE0A53">
            <w:pPr>
              <w:spacing w:after="0" w:line="240" w:lineRule="auto"/>
              <w:jc w:val="center"/>
            </w:pPr>
            <w:r w:rsidRPr="00E400FC">
              <w:t>V</w:t>
            </w:r>
          </w:p>
        </w:tc>
        <w:tc>
          <w:tcPr>
            <w:tcW w:w="567" w:type="dxa"/>
            <w:tcBorders>
              <w:top w:val="single" w:sz="4" w:space="0" w:color="000000"/>
              <w:left w:val="single" w:sz="4" w:space="0" w:color="000000"/>
              <w:bottom w:val="single" w:sz="4" w:space="0" w:color="000000"/>
              <w:right w:val="single" w:sz="4" w:space="0" w:color="000000"/>
            </w:tcBorders>
          </w:tcPr>
          <w:p w14:paraId="6142640C" w14:textId="446924CC" w:rsidR="00807CB8" w:rsidRPr="00E400FC" w:rsidRDefault="00B37932" w:rsidP="00CE0A53">
            <w:pPr>
              <w:spacing w:after="0" w:line="240" w:lineRule="auto"/>
              <w:jc w:val="center"/>
            </w:pPr>
            <w:r w:rsidRPr="00E400FC">
              <w:t>-</w:t>
            </w:r>
          </w:p>
        </w:tc>
      </w:tr>
      <w:tr w:rsidR="00DD1996" w:rsidRPr="00E400FC" w14:paraId="470733AF" w14:textId="77777777" w:rsidTr="00812F3C">
        <w:tc>
          <w:tcPr>
            <w:tcW w:w="538" w:type="dxa"/>
            <w:tcBorders>
              <w:top w:val="single" w:sz="4" w:space="0" w:color="000000"/>
              <w:left w:val="single" w:sz="4" w:space="0" w:color="000000"/>
              <w:bottom w:val="single" w:sz="4" w:space="0" w:color="000000"/>
              <w:right w:val="single" w:sz="4" w:space="0" w:color="000000"/>
            </w:tcBorders>
            <w:vAlign w:val="center"/>
            <w:hideMark/>
          </w:tcPr>
          <w:p w14:paraId="1CED5AF0" w14:textId="77777777" w:rsidR="00DD1996" w:rsidRPr="00E400FC" w:rsidRDefault="00DD1996" w:rsidP="00DD1996">
            <w:pPr>
              <w:spacing w:after="0" w:line="240" w:lineRule="auto"/>
              <w:jc w:val="center"/>
            </w:pPr>
            <w:r w:rsidRPr="00E400FC">
              <w:t>2.</w:t>
            </w:r>
          </w:p>
        </w:tc>
        <w:tc>
          <w:tcPr>
            <w:tcW w:w="1555" w:type="dxa"/>
            <w:tcBorders>
              <w:top w:val="single" w:sz="4" w:space="0" w:color="000000"/>
              <w:left w:val="single" w:sz="4" w:space="0" w:color="000000"/>
              <w:bottom w:val="single" w:sz="4" w:space="0" w:color="000000"/>
              <w:right w:val="single" w:sz="4" w:space="0" w:color="000000"/>
            </w:tcBorders>
          </w:tcPr>
          <w:p w14:paraId="58C66BA6" w14:textId="38CF1D3C" w:rsidR="00DD1996" w:rsidRPr="00E400FC" w:rsidRDefault="00DD1996" w:rsidP="00DD1996">
            <w:pPr>
              <w:spacing w:after="0" w:line="240" w:lineRule="auto"/>
            </w:pPr>
            <w:r w:rsidRPr="00E400FC">
              <w:t>Login Petugas</w:t>
            </w:r>
          </w:p>
        </w:tc>
        <w:tc>
          <w:tcPr>
            <w:tcW w:w="1588" w:type="dxa"/>
            <w:tcBorders>
              <w:top w:val="single" w:sz="4" w:space="0" w:color="000000"/>
              <w:left w:val="single" w:sz="4" w:space="0" w:color="000000"/>
              <w:bottom w:val="single" w:sz="4" w:space="0" w:color="000000"/>
              <w:right w:val="single" w:sz="4" w:space="0" w:color="000000"/>
            </w:tcBorders>
          </w:tcPr>
          <w:p w14:paraId="4F1C9D90" w14:textId="52CED662" w:rsidR="00DD1996" w:rsidRPr="00E400FC" w:rsidRDefault="00DD1996" w:rsidP="00DD1996">
            <w:pPr>
              <w:spacing w:after="0" w:line="240" w:lineRule="auto"/>
              <w:jc w:val="left"/>
            </w:pPr>
            <w:r w:rsidRPr="00E400FC">
              <w:t>Fitur bagi petugas untuk masuk ke aplikasi agar dapat mengakses fitur-fitur yang tersedia.</w:t>
            </w:r>
          </w:p>
        </w:tc>
        <w:tc>
          <w:tcPr>
            <w:tcW w:w="1488" w:type="dxa"/>
            <w:tcBorders>
              <w:top w:val="single" w:sz="4" w:space="0" w:color="000000"/>
              <w:left w:val="single" w:sz="4" w:space="0" w:color="000000"/>
              <w:bottom w:val="single" w:sz="4" w:space="0" w:color="000000"/>
              <w:right w:val="single" w:sz="4" w:space="0" w:color="000000"/>
            </w:tcBorders>
          </w:tcPr>
          <w:p w14:paraId="17D58A7C" w14:textId="5C1FC562" w:rsidR="00DD1996" w:rsidRPr="00E400FC" w:rsidRDefault="00DD1996" w:rsidP="00DD1996">
            <w:pPr>
              <w:spacing w:after="0" w:line="240" w:lineRule="auto"/>
            </w:pPr>
            <w:r w:rsidRPr="00E400FC">
              <w:t>Email dan kata sandi.</w:t>
            </w:r>
          </w:p>
        </w:tc>
        <w:tc>
          <w:tcPr>
            <w:tcW w:w="1489" w:type="dxa"/>
            <w:tcBorders>
              <w:top w:val="single" w:sz="4" w:space="0" w:color="000000"/>
              <w:left w:val="single" w:sz="4" w:space="0" w:color="000000"/>
              <w:bottom w:val="single" w:sz="4" w:space="0" w:color="000000"/>
              <w:right w:val="single" w:sz="4" w:space="0" w:color="000000"/>
            </w:tcBorders>
          </w:tcPr>
          <w:p w14:paraId="762E8379" w14:textId="77777777" w:rsidR="00DD1996" w:rsidRPr="00E400FC" w:rsidRDefault="00DD1996" w:rsidP="00DD1996">
            <w:pPr>
              <w:spacing w:after="0" w:line="240" w:lineRule="auto"/>
              <w:jc w:val="center"/>
            </w:pPr>
            <w:r w:rsidRPr="00E400FC">
              <w:t>-</w:t>
            </w:r>
          </w:p>
        </w:tc>
        <w:tc>
          <w:tcPr>
            <w:tcW w:w="567" w:type="dxa"/>
            <w:tcBorders>
              <w:left w:val="single" w:sz="4" w:space="0" w:color="000000"/>
              <w:right w:val="single" w:sz="4" w:space="0" w:color="000000"/>
            </w:tcBorders>
            <w:shd w:val="clear" w:color="auto" w:fill="FFFFFF" w:themeFill="background1"/>
          </w:tcPr>
          <w:p w14:paraId="37EF2DEF" w14:textId="2FB92E58" w:rsidR="00DD1996" w:rsidRPr="00E400FC" w:rsidRDefault="00DD1996" w:rsidP="00DD1996">
            <w:pPr>
              <w:spacing w:after="0" w:line="240" w:lineRule="auto"/>
              <w:jc w:val="center"/>
            </w:pPr>
            <w:r w:rsidRPr="00E400FC">
              <w:t>V</w:t>
            </w:r>
          </w:p>
        </w:tc>
        <w:tc>
          <w:tcPr>
            <w:tcW w:w="567" w:type="dxa"/>
            <w:tcBorders>
              <w:top w:val="single" w:sz="4" w:space="0" w:color="000000"/>
              <w:left w:val="single" w:sz="4" w:space="0" w:color="000000"/>
              <w:bottom w:val="single" w:sz="4" w:space="0" w:color="000000"/>
              <w:right w:val="single" w:sz="4" w:space="0" w:color="000000"/>
            </w:tcBorders>
          </w:tcPr>
          <w:p w14:paraId="6E7CDBBF" w14:textId="72960554" w:rsidR="00DD1996" w:rsidRPr="00E400FC" w:rsidRDefault="00C35F17" w:rsidP="00DD1996">
            <w:pPr>
              <w:spacing w:after="0" w:line="240" w:lineRule="auto"/>
              <w:jc w:val="center"/>
            </w:pPr>
            <w:r w:rsidRPr="00E400FC">
              <w:t>-</w:t>
            </w:r>
          </w:p>
        </w:tc>
      </w:tr>
      <w:tr w:rsidR="00807CB8" w:rsidRPr="00E400FC" w14:paraId="78E6B673" w14:textId="77777777" w:rsidTr="00812F3C">
        <w:tc>
          <w:tcPr>
            <w:tcW w:w="538" w:type="dxa"/>
            <w:tcBorders>
              <w:top w:val="single" w:sz="4" w:space="0" w:color="000000"/>
              <w:left w:val="single" w:sz="4" w:space="0" w:color="000000"/>
              <w:bottom w:val="single" w:sz="4" w:space="0" w:color="000000"/>
              <w:right w:val="single" w:sz="4" w:space="0" w:color="000000"/>
            </w:tcBorders>
            <w:vAlign w:val="center"/>
            <w:hideMark/>
          </w:tcPr>
          <w:p w14:paraId="7A569FCE" w14:textId="77777777" w:rsidR="00807CB8" w:rsidRPr="00E400FC" w:rsidRDefault="00807CB8" w:rsidP="0020317B">
            <w:pPr>
              <w:spacing w:after="0" w:line="240" w:lineRule="auto"/>
              <w:jc w:val="center"/>
            </w:pPr>
            <w:r w:rsidRPr="00E400FC">
              <w:t>3.</w:t>
            </w:r>
          </w:p>
        </w:tc>
        <w:tc>
          <w:tcPr>
            <w:tcW w:w="1555" w:type="dxa"/>
            <w:tcBorders>
              <w:top w:val="single" w:sz="4" w:space="0" w:color="000000"/>
              <w:left w:val="single" w:sz="4" w:space="0" w:color="000000"/>
              <w:bottom w:val="single" w:sz="4" w:space="0" w:color="000000"/>
              <w:right w:val="single" w:sz="4" w:space="0" w:color="000000"/>
            </w:tcBorders>
          </w:tcPr>
          <w:p w14:paraId="683D9CDE" w14:textId="39A7417B" w:rsidR="00807CB8" w:rsidRPr="00E400FC" w:rsidRDefault="00807CB8" w:rsidP="0020317B">
            <w:pPr>
              <w:spacing w:after="0" w:line="240" w:lineRule="auto"/>
            </w:pPr>
            <w:r w:rsidRPr="00E400FC">
              <w:t>Kelola pengaduan</w:t>
            </w:r>
          </w:p>
        </w:tc>
        <w:tc>
          <w:tcPr>
            <w:tcW w:w="1588" w:type="dxa"/>
            <w:tcBorders>
              <w:top w:val="single" w:sz="4" w:space="0" w:color="000000"/>
              <w:left w:val="single" w:sz="4" w:space="0" w:color="000000"/>
              <w:bottom w:val="single" w:sz="4" w:space="0" w:color="000000"/>
              <w:right w:val="single" w:sz="4" w:space="0" w:color="000000"/>
            </w:tcBorders>
          </w:tcPr>
          <w:p w14:paraId="1EB7D461" w14:textId="6C27A3B5" w:rsidR="00807CB8" w:rsidRPr="00E400FC" w:rsidRDefault="00807CB8" w:rsidP="00CE0A53">
            <w:pPr>
              <w:spacing w:after="0" w:line="240" w:lineRule="auto"/>
              <w:jc w:val="left"/>
            </w:pPr>
            <w:r w:rsidRPr="00E400FC">
              <w:t>Fitur pengelolaan pengaduan seperti membuat, mengedit, membatalkan, dan melihat detail pengaduan</w:t>
            </w:r>
          </w:p>
        </w:tc>
        <w:tc>
          <w:tcPr>
            <w:tcW w:w="1488" w:type="dxa"/>
            <w:tcBorders>
              <w:top w:val="single" w:sz="4" w:space="0" w:color="000000"/>
              <w:left w:val="single" w:sz="4" w:space="0" w:color="000000"/>
              <w:bottom w:val="single" w:sz="4" w:space="0" w:color="000000"/>
              <w:right w:val="single" w:sz="4" w:space="0" w:color="000000"/>
            </w:tcBorders>
          </w:tcPr>
          <w:p w14:paraId="0D5B5E04" w14:textId="2E765F61" w:rsidR="00807CB8" w:rsidRPr="00E400FC" w:rsidRDefault="00807CB8" w:rsidP="0020317B">
            <w:pPr>
              <w:spacing w:after="0" w:line="240" w:lineRule="auto"/>
            </w:pPr>
            <w:r w:rsidRPr="00E400FC">
              <w:t>Pengaduan dan lampiran.</w:t>
            </w:r>
          </w:p>
        </w:tc>
        <w:tc>
          <w:tcPr>
            <w:tcW w:w="1489" w:type="dxa"/>
            <w:tcBorders>
              <w:top w:val="single" w:sz="4" w:space="0" w:color="000000"/>
              <w:left w:val="single" w:sz="4" w:space="0" w:color="000000"/>
              <w:bottom w:val="single" w:sz="4" w:space="0" w:color="000000"/>
              <w:right w:val="single" w:sz="4" w:space="0" w:color="000000"/>
            </w:tcBorders>
          </w:tcPr>
          <w:p w14:paraId="05326B97" w14:textId="43F1C0D1" w:rsidR="00807CB8" w:rsidRPr="00E400FC" w:rsidRDefault="00807CB8" w:rsidP="00CE0A53">
            <w:pPr>
              <w:spacing w:after="0" w:line="240" w:lineRule="auto"/>
              <w:jc w:val="left"/>
            </w:pPr>
            <w:r w:rsidRPr="00E400FC">
              <w:softHyphen/>
              <w:t xml:space="preserve">Tiket </w:t>
            </w:r>
            <w:r w:rsidR="004E613C" w:rsidRPr="00E400FC">
              <w:t>p</w:t>
            </w:r>
            <w:r w:rsidRPr="00E400FC">
              <w:t>engaduan.</w:t>
            </w:r>
          </w:p>
        </w:tc>
        <w:tc>
          <w:tcPr>
            <w:tcW w:w="567" w:type="dxa"/>
            <w:tcBorders>
              <w:left w:val="single" w:sz="4" w:space="0" w:color="000000"/>
              <w:right w:val="single" w:sz="4" w:space="0" w:color="000000"/>
            </w:tcBorders>
            <w:shd w:val="clear" w:color="auto" w:fill="FFFFFF" w:themeFill="background1"/>
          </w:tcPr>
          <w:p w14:paraId="7CDDE8AD" w14:textId="4EDA01D5" w:rsidR="00807CB8" w:rsidRPr="00E400FC" w:rsidRDefault="00807CB8" w:rsidP="00CE0A53">
            <w:pPr>
              <w:spacing w:after="0" w:line="240" w:lineRule="auto"/>
              <w:jc w:val="center"/>
            </w:pPr>
            <w:r w:rsidRPr="00E400FC">
              <w:t>-</w:t>
            </w:r>
          </w:p>
        </w:tc>
        <w:tc>
          <w:tcPr>
            <w:tcW w:w="567" w:type="dxa"/>
            <w:tcBorders>
              <w:top w:val="single" w:sz="4" w:space="0" w:color="000000"/>
              <w:left w:val="single" w:sz="4" w:space="0" w:color="000000"/>
              <w:bottom w:val="single" w:sz="4" w:space="0" w:color="000000"/>
              <w:right w:val="single" w:sz="4" w:space="0" w:color="000000"/>
            </w:tcBorders>
          </w:tcPr>
          <w:p w14:paraId="57E7F674" w14:textId="77777777" w:rsidR="00807CB8" w:rsidRPr="00E400FC" w:rsidRDefault="00807CB8" w:rsidP="00CE0A53">
            <w:pPr>
              <w:spacing w:after="0" w:line="240" w:lineRule="auto"/>
              <w:jc w:val="center"/>
            </w:pPr>
            <w:r w:rsidRPr="00E400FC">
              <w:t>V</w:t>
            </w:r>
          </w:p>
        </w:tc>
      </w:tr>
      <w:tr w:rsidR="00807CB8" w:rsidRPr="00E400FC" w14:paraId="26DCFDC8" w14:textId="77777777" w:rsidTr="00812F3C">
        <w:tc>
          <w:tcPr>
            <w:tcW w:w="538" w:type="dxa"/>
            <w:tcBorders>
              <w:top w:val="single" w:sz="4" w:space="0" w:color="000000"/>
              <w:left w:val="single" w:sz="4" w:space="0" w:color="000000"/>
              <w:bottom w:val="single" w:sz="4" w:space="0" w:color="000000"/>
              <w:right w:val="single" w:sz="4" w:space="0" w:color="000000"/>
            </w:tcBorders>
            <w:vAlign w:val="center"/>
            <w:hideMark/>
          </w:tcPr>
          <w:p w14:paraId="45F252B6" w14:textId="77777777" w:rsidR="00807CB8" w:rsidRPr="00E400FC" w:rsidRDefault="00807CB8" w:rsidP="0020317B">
            <w:pPr>
              <w:spacing w:after="0" w:line="240" w:lineRule="auto"/>
              <w:jc w:val="center"/>
            </w:pPr>
            <w:r w:rsidRPr="00E400FC">
              <w:t>4.</w:t>
            </w:r>
          </w:p>
        </w:tc>
        <w:tc>
          <w:tcPr>
            <w:tcW w:w="1555" w:type="dxa"/>
            <w:tcBorders>
              <w:top w:val="single" w:sz="4" w:space="0" w:color="000000"/>
              <w:left w:val="single" w:sz="4" w:space="0" w:color="000000"/>
              <w:bottom w:val="single" w:sz="4" w:space="0" w:color="000000"/>
              <w:right w:val="single" w:sz="4" w:space="0" w:color="000000"/>
            </w:tcBorders>
          </w:tcPr>
          <w:p w14:paraId="7C5BF08C" w14:textId="07ACACE3" w:rsidR="00807CB8" w:rsidRPr="00E400FC" w:rsidRDefault="00B06BEB" w:rsidP="0020317B">
            <w:pPr>
              <w:spacing w:after="0" w:line="240" w:lineRule="auto"/>
            </w:pPr>
            <w:r w:rsidRPr="00E400FC">
              <w:t xml:space="preserve">Tanggapan </w:t>
            </w:r>
            <w:r w:rsidR="00807CB8" w:rsidRPr="00E400FC">
              <w:t>pengaduan</w:t>
            </w:r>
          </w:p>
        </w:tc>
        <w:tc>
          <w:tcPr>
            <w:tcW w:w="1588" w:type="dxa"/>
            <w:tcBorders>
              <w:top w:val="single" w:sz="4" w:space="0" w:color="000000"/>
              <w:left w:val="single" w:sz="4" w:space="0" w:color="000000"/>
              <w:bottom w:val="single" w:sz="4" w:space="0" w:color="000000"/>
              <w:right w:val="single" w:sz="4" w:space="0" w:color="000000"/>
            </w:tcBorders>
          </w:tcPr>
          <w:p w14:paraId="6E28224B" w14:textId="74E1789E" w:rsidR="00807CB8" w:rsidRPr="00E400FC" w:rsidRDefault="00807CB8" w:rsidP="0020317B">
            <w:pPr>
              <w:spacing w:after="0" w:line="240" w:lineRule="auto"/>
              <w:jc w:val="left"/>
            </w:pPr>
            <w:r w:rsidRPr="00E400FC">
              <w:t xml:space="preserve">Fitur untuk menanggapi </w:t>
            </w:r>
            <w:r w:rsidR="009052C6" w:rsidRPr="00E400FC">
              <w:t>peng</w:t>
            </w:r>
            <w:r w:rsidRPr="00E400FC">
              <w:t>aduan.</w:t>
            </w:r>
          </w:p>
        </w:tc>
        <w:tc>
          <w:tcPr>
            <w:tcW w:w="1488" w:type="dxa"/>
            <w:tcBorders>
              <w:top w:val="single" w:sz="4" w:space="0" w:color="000000"/>
              <w:left w:val="single" w:sz="4" w:space="0" w:color="000000"/>
              <w:bottom w:val="single" w:sz="4" w:space="0" w:color="000000"/>
              <w:right w:val="single" w:sz="4" w:space="0" w:color="000000"/>
            </w:tcBorders>
          </w:tcPr>
          <w:p w14:paraId="14B885C5" w14:textId="0FE69EBB" w:rsidR="00807CB8" w:rsidRPr="00E400FC" w:rsidRDefault="00807CB8" w:rsidP="00CE0A53">
            <w:pPr>
              <w:spacing w:after="0" w:line="240" w:lineRule="auto"/>
              <w:jc w:val="left"/>
            </w:pPr>
            <w:r w:rsidRPr="00E400FC">
              <w:t>Tanggapan dan lampiran.</w:t>
            </w:r>
          </w:p>
        </w:tc>
        <w:tc>
          <w:tcPr>
            <w:tcW w:w="1489" w:type="dxa"/>
            <w:tcBorders>
              <w:top w:val="single" w:sz="4" w:space="0" w:color="000000"/>
              <w:left w:val="single" w:sz="4" w:space="0" w:color="000000"/>
              <w:bottom w:val="single" w:sz="4" w:space="0" w:color="000000"/>
              <w:right w:val="single" w:sz="4" w:space="0" w:color="000000"/>
            </w:tcBorders>
          </w:tcPr>
          <w:p w14:paraId="05F0870D" w14:textId="77777777" w:rsidR="00807CB8" w:rsidRPr="00E400FC" w:rsidRDefault="00807CB8" w:rsidP="0020317B">
            <w:pPr>
              <w:spacing w:after="0" w:line="240" w:lineRule="auto"/>
              <w:jc w:val="center"/>
            </w:pPr>
            <w:r w:rsidRPr="00E400FC">
              <w:t>-</w:t>
            </w:r>
          </w:p>
        </w:tc>
        <w:tc>
          <w:tcPr>
            <w:tcW w:w="567" w:type="dxa"/>
            <w:tcBorders>
              <w:left w:val="single" w:sz="4" w:space="0" w:color="000000"/>
              <w:right w:val="single" w:sz="4" w:space="0" w:color="000000"/>
            </w:tcBorders>
            <w:shd w:val="clear" w:color="auto" w:fill="FFFFFF" w:themeFill="background1"/>
          </w:tcPr>
          <w:p w14:paraId="24078504" w14:textId="3B8CC3DC" w:rsidR="00807CB8" w:rsidRPr="00E400FC" w:rsidRDefault="00807CB8" w:rsidP="00CE0A53">
            <w:pPr>
              <w:spacing w:after="0" w:line="240" w:lineRule="auto"/>
              <w:jc w:val="center"/>
            </w:pPr>
            <w:r w:rsidRPr="00E400FC">
              <w:t>V</w:t>
            </w:r>
          </w:p>
        </w:tc>
        <w:tc>
          <w:tcPr>
            <w:tcW w:w="567" w:type="dxa"/>
            <w:tcBorders>
              <w:top w:val="single" w:sz="4" w:space="0" w:color="000000"/>
              <w:left w:val="single" w:sz="4" w:space="0" w:color="000000"/>
              <w:bottom w:val="single" w:sz="4" w:space="0" w:color="000000"/>
              <w:right w:val="single" w:sz="4" w:space="0" w:color="000000"/>
            </w:tcBorders>
          </w:tcPr>
          <w:p w14:paraId="0FCF82E3" w14:textId="0BD8DB1B" w:rsidR="00807CB8" w:rsidRPr="00E400FC" w:rsidRDefault="00807CB8" w:rsidP="00CE0A53">
            <w:pPr>
              <w:spacing w:after="0" w:line="240" w:lineRule="auto"/>
              <w:jc w:val="center"/>
            </w:pPr>
            <w:r w:rsidRPr="00E400FC">
              <w:t>-</w:t>
            </w:r>
          </w:p>
        </w:tc>
      </w:tr>
      <w:tr w:rsidR="00807CB8" w:rsidRPr="00E400FC" w14:paraId="238D6941" w14:textId="77777777" w:rsidTr="00812F3C">
        <w:tc>
          <w:tcPr>
            <w:tcW w:w="538" w:type="dxa"/>
            <w:tcBorders>
              <w:top w:val="single" w:sz="4" w:space="0" w:color="000000"/>
              <w:left w:val="single" w:sz="4" w:space="0" w:color="000000"/>
              <w:bottom w:val="single" w:sz="4" w:space="0" w:color="000000"/>
              <w:right w:val="single" w:sz="4" w:space="0" w:color="000000"/>
            </w:tcBorders>
            <w:vAlign w:val="center"/>
            <w:hideMark/>
          </w:tcPr>
          <w:p w14:paraId="0700A7CB" w14:textId="77777777" w:rsidR="00807CB8" w:rsidRPr="00E400FC" w:rsidRDefault="00807CB8" w:rsidP="0020317B">
            <w:pPr>
              <w:spacing w:after="0" w:line="240" w:lineRule="auto"/>
              <w:jc w:val="center"/>
            </w:pPr>
            <w:r w:rsidRPr="00E400FC">
              <w:lastRenderedPageBreak/>
              <w:t>5.</w:t>
            </w:r>
          </w:p>
        </w:tc>
        <w:tc>
          <w:tcPr>
            <w:tcW w:w="1555" w:type="dxa"/>
            <w:tcBorders>
              <w:top w:val="single" w:sz="4" w:space="0" w:color="000000"/>
              <w:left w:val="single" w:sz="4" w:space="0" w:color="000000"/>
              <w:bottom w:val="single" w:sz="4" w:space="0" w:color="000000"/>
              <w:right w:val="single" w:sz="4" w:space="0" w:color="000000"/>
            </w:tcBorders>
          </w:tcPr>
          <w:p w14:paraId="3F31CAD2" w14:textId="60A7FFAF" w:rsidR="00807CB8" w:rsidRPr="00E400FC" w:rsidRDefault="00807CB8" w:rsidP="0020317B">
            <w:pPr>
              <w:spacing w:after="0" w:line="240" w:lineRule="auto"/>
            </w:pPr>
            <w:r w:rsidRPr="00E400FC">
              <w:t>Rating</w:t>
            </w:r>
            <w:r w:rsidR="00DD1996" w:rsidRPr="00E400FC">
              <w:t xml:space="preserve"> dan ulasan</w:t>
            </w:r>
            <w:r w:rsidR="00175217" w:rsidRPr="00E400FC">
              <w:t xml:space="preserve"> pengaduan</w:t>
            </w:r>
            <w:r w:rsidR="00DD1996" w:rsidRPr="00E400FC">
              <w:t>.</w:t>
            </w:r>
          </w:p>
        </w:tc>
        <w:tc>
          <w:tcPr>
            <w:tcW w:w="1588" w:type="dxa"/>
            <w:tcBorders>
              <w:top w:val="single" w:sz="4" w:space="0" w:color="000000"/>
              <w:left w:val="single" w:sz="4" w:space="0" w:color="000000"/>
              <w:bottom w:val="single" w:sz="4" w:space="0" w:color="000000"/>
              <w:right w:val="single" w:sz="4" w:space="0" w:color="000000"/>
            </w:tcBorders>
          </w:tcPr>
          <w:p w14:paraId="743EBD57" w14:textId="5D259241" w:rsidR="00807CB8" w:rsidRPr="00E400FC" w:rsidRDefault="00807CB8" w:rsidP="0020317B">
            <w:pPr>
              <w:spacing w:after="0" w:line="240" w:lineRule="auto"/>
              <w:jc w:val="left"/>
            </w:pPr>
            <w:r w:rsidRPr="00E400FC">
              <w:t xml:space="preserve">Fitur untuk memberikan </w:t>
            </w:r>
            <w:r w:rsidRPr="00E400FC">
              <w:rPr>
                <w:i/>
                <w:iCs/>
              </w:rPr>
              <w:t>rating</w:t>
            </w:r>
            <w:r w:rsidRPr="00E400FC">
              <w:t xml:space="preserve"> </w:t>
            </w:r>
            <w:r w:rsidR="00B76A6A" w:rsidRPr="00E400FC">
              <w:t xml:space="preserve">dan ulasan </w:t>
            </w:r>
            <w:r w:rsidRPr="00E400FC">
              <w:t>dari pelayanan yang diberikan.</w:t>
            </w:r>
          </w:p>
        </w:tc>
        <w:tc>
          <w:tcPr>
            <w:tcW w:w="1488" w:type="dxa"/>
            <w:tcBorders>
              <w:top w:val="single" w:sz="4" w:space="0" w:color="000000"/>
              <w:left w:val="single" w:sz="4" w:space="0" w:color="000000"/>
              <w:bottom w:val="single" w:sz="4" w:space="0" w:color="000000"/>
              <w:right w:val="single" w:sz="4" w:space="0" w:color="000000"/>
            </w:tcBorders>
          </w:tcPr>
          <w:p w14:paraId="25F2B7C1" w14:textId="19ED1C7B" w:rsidR="00807CB8" w:rsidRPr="00E400FC" w:rsidRDefault="00807CB8" w:rsidP="00FC6132">
            <w:pPr>
              <w:spacing w:after="0" w:line="240" w:lineRule="auto"/>
            </w:pPr>
            <w:r w:rsidRPr="00E400FC">
              <w:t>Skor kepuasan</w:t>
            </w:r>
            <w:r w:rsidR="009A182C" w:rsidRPr="00E400FC">
              <w:t xml:space="preserve"> dan ulasan</w:t>
            </w:r>
            <w:r w:rsidRPr="00E400FC">
              <w:t>.</w:t>
            </w:r>
          </w:p>
        </w:tc>
        <w:tc>
          <w:tcPr>
            <w:tcW w:w="1489" w:type="dxa"/>
            <w:tcBorders>
              <w:top w:val="single" w:sz="4" w:space="0" w:color="000000"/>
              <w:left w:val="single" w:sz="4" w:space="0" w:color="000000"/>
              <w:bottom w:val="single" w:sz="4" w:space="0" w:color="000000"/>
              <w:right w:val="single" w:sz="4" w:space="0" w:color="000000"/>
            </w:tcBorders>
          </w:tcPr>
          <w:p w14:paraId="6B803868" w14:textId="77777777" w:rsidR="00807CB8" w:rsidRPr="00E400FC" w:rsidRDefault="00807CB8" w:rsidP="0020317B">
            <w:pPr>
              <w:spacing w:after="0" w:line="240" w:lineRule="auto"/>
              <w:jc w:val="center"/>
            </w:pPr>
            <w:r w:rsidRPr="00E400FC">
              <w:t>-</w:t>
            </w:r>
          </w:p>
        </w:tc>
        <w:tc>
          <w:tcPr>
            <w:tcW w:w="567" w:type="dxa"/>
            <w:tcBorders>
              <w:left w:val="single" w:sz="4" w:space="0" w:color="000000"/>
              <w:right w:val="single" w:sz="4" w:space="0" w:color="000000"/>
            </w:tcBorders>
            <w:shd w:val="clear" w:color="auto" w:fill="FFFFFF" w:themeFill="background1"/>
          </w:tcPr>
          <w:p w14:paraId="1539C4BE" w14:textId="395A4E1B" w:rsidR="00807CB8" w:rsidRPr="00E400FC" w:rsidRDefault="00807CB8" w:rsidP="00CE0A53">
            <w:pPr>
              <w:spacing w:after="0" w:line="240" w:lineRule="auto"/>
              <w:jc w:val="center"/>
            </w:pPr>
            <w:r w:rsidRPr="00E400FC">
              <w:t>-</w:t>
            </w:r>
          </w:p>
        </w:tc>
        <w:tc>
          <w:tcPr>
            <w:tcW w:w="567" w:type="dxa"/>
            <w:tcBorders>
              <w:top w:val="single" w:sz="4" w:space="0" w:color="000000"/>
              <w:left w:val="single" w:sz="4" w:space="0" w:color="000000"/>
              <w:bottom w:val="single" w:sz="4" w:space="0" w:color="000000"/>
              <w:right w:val="single" w:sz="4" w:space="0" w:color="000000"/>
            </w:tcBorders>
          </w:tcPr>
          <w:p w14:paraId="0C2C88EB" w14:textId="77777777" w:rsidR="00807CB8" w:rsidRPr="00E400FC" w:rsidRDefault="00807CB8" w:rsidP="00CE0A53">
            <w:pPr>
              <w:keepNext/>
              <w:spacing w:after="0" w:line="240" w:lineRule="auto"/>
              <w:jc w:val="center"/>
            </w:pPr>
            <w:r w:rsidRPr="00E400FC">
              <w:t>V</w:t>
            </w:r>
          </w:p>
        </w:tc>
      </w:tr>
    </w:tbl>
    <w:p w14:paraId="4AAD2A68" w14:textId="77777777" w:rsidR="00A77BC2" w:rsidRPr="00E400FC" w:rsidRDefault="00A77BC2" w:rsidP="00A77BC2"/>
    <w:p w14:paraId="030B99D7" w14:textId="765C36BF" w:rsidR="003C3401" w:rsidRPr="00E400FC" w:rsidRDefault="003C3401" w:rsidP="003C3401">
      <w:pPr>
        <w:pStyle w:val="Heading4"/>
      </w:pPr>
      <w:r w:rsidRPr="00E400FC">
        <w:t>Analisis Pengguna</w:t>
      </w:r>
    </w:p>
    <w:p w14:paraId="2DFE8AC8" w14:textId="03DAC15E" w:rsidR="00E379DD" w:rsidRPr="00E400FC" w:rsidRDefault="003C3401" w:rsidP="004C03BE">
      <w:r w:rsidRPr="00E400FC">
        <w:t xml:space="preserve">Berikut adalah analisis pengguna yang akan menggunakan aplikasi </w:t>
      </w:r>
      <w:r w:rsidR="00874981" w:rsidRPr="00E400FC">
        <w:rPr>
          <w:i/>
          <w:iCs/>
        </w:rPr>
        <w:t>Landing Page KPKNL Bandung Modul Pengaduan Online</w:t>
      </w:r>
      <w:r w:rsidRPr="00E400FC">
        <w:t>.</w:t>
      </w:r>
      <w:bookmarkStart w:id="123" w:name="_Toc71498614"/>
    </w:p>
    <w:p w14:paraId="3FA60E78" w14:textId="00C2B9CF" w:rsidR="003C3401" w:rsidRPr="00E400FC" w:rsidRDefault="00EB216C" w:rsidP="00EB216C">
      <w:pPr>
        <w:pStyle w:val="Caption"/>
        <w:jc w:val="center"/>
        <w:rPr>
          <w:color w:val="auto"/>
        </w:rPr>
      </w:pPr>
      <w:bookmarkStart w:id="124" w:name="_Toc107670080"/>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4</w:t>
      </w:r>
      <w:r w:rsidR="00BD2605" w:rsidRPr="00E400FC">
        <w:rPr>
          <w:color w:val="auto"/>
        </w:rPr>
        <w:fldChar w:fldCharType="end"/>
      </w:r>
      <w:r w:rsidR="003C3401" w:rsidRPr="00E400FC">
        <w:rPr>
          <w:color w:val="auto"/>
        </w:rPr>
        <w:br/>
        <w:t>Analisis Pengguna</w:t>
      </w:r>
      <w:bookmarkEnd w:id="123"/>
      <w:bookmarkEnd w:id="12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6"/>
        <w:gridCol w:w="1456"/>
        <w:gridCol w:w="2551"/>
        <w:gridCol w:w="2818"/>
      </w:tblGrid>
      <w:tr w:rsidR="003C3401" w:rsidRPr="00E400FC" w14:paraId="03A6A2E2" w14:textId="77777777" w:rsidTr="004C03BE">
        <w:trPr>
          <w:tblHeader/>
        </w:trPr>
        <w:tc>
          <w:tcPr>
            <w:tcW w:w="666" w:type="dxa"/>
            <w:tcBorders>
              <w:top w:val="single" w:sz="4" w:space="0" w:color="000000"/>
              <w:left w:val="single" w:sz="4" w:space="0" w:color="000000"/>
              <w:bottom w:val="single" w:sz="4" w:space="0" w:color="000000"/>
              <w:right w:val="single" w:sz="4" w:space="0" w:color="000000"/>
            </w:tcBorders>
            <w:shd w:val="clear" w:color="auto" w:fill="8EAADB"/>
            <w:vAlign w:val="center"/>
            <w:hideMark/>
          </w:tcPr>
          <w:p w14:paraId="6085E330" w14:textId="77777777" w:rsidR="003C3401" w:rsidRPr="00E400FC" w:rsidRDefault="003C3401" w:rsidP="001E48C8">
            <w:pPr>
              <w:spacing w:after="0"/>
              <w:jc w:val="center"/>
              <w:rPr>
                <w:b/>
                <w:bCs/>
              </w:rPr>
            </w:pPr>
            <w:r w:rsidRPr="00E400FC">
              <w:rPr>
                <w:b/>
                <w:bCs/>
              </w:rPr>
              <w:t>No.</w:t>
            </w:r>
          </w:p>
        </w:tc>
        <w:tc>
          <w:tcPr>
            <w:tcW w:w="1456" w:type="dxa"/>
            <w:tcBorders>
              <w:top w:val="single" w:sz="4" w:space="0" w:color="000000"/>
              <w:left w:val="single" w:sz="4" w:space="0" w:color="000000"/>
              <w:bottom w:val="single" w:sz="4" w:space="0" w:color="000000"/>
              <w:right w:val="single" w:sz="4" w:space="0" w:color="000000"/>
            </w:tcBorders>
            <w:shd w:val="clear" w:color="auto" w:fill="8EAADB"/>
            <w:vAlign w:val="center"/>
            <w:hideMark/>
          </w:tcPr>
          <w:p w14:paraId="0B69A13A" w14:textId="77777777" w:rsidR="003C3401" w:rsidRPr="00E400FC" w:rsidRDefault="003C3401" w:rsidP="001E48C8">
            <w:pPr>
              <w:spacing w:after="0"/>
              <w:jc w:val="center"/>
              <w:rPr>
                <w:b/>
                <w:bCs/>
              </w:rPr>
            </w:pPr>
            <w:r w:rsidRPr="00E400FC">
              <w:rPr>
                <w:b/>
                <w:bCs/>
              </w:rPr>
              <w:t>Pengguna</w:t>
            </w:r>
          </w:p>
        </w:tc>
        <w:tc>
          <w:tcPr>
            <w:tcW w:w="2551" w:type="dxa"/>
            <w:tcBorders>
              <w:top w:val="single" w:sz="4" w:space="0" w:color="000000"/>
              <w:left w:val="single" w:sz="4" w:space="0" w:color="000000"/>
              <w:bottom w:val="single" w:sz="4" w:space="0" w:color="000000"/>
              <w:right w:val="single" w:sz="4" w:space="0" w:color="000000"/>
            </w:tcBorders>
            <w:shd w:val="clear" w:color="auto" w:fill="8EAADB"/>
            <w:vAlign w:val="center"/>
            <w:hideMark/>
          </w:tcPr>
          <w:p w14:paraId="6E5ADA0D" w14:textId="77777777" w:rsidR="003C3401" w:rsidRPr="00E400FC" w:rsidRDefault="003C3401" w:rsidP="001E48C8">
            <w:pPr>
              <w:spacing w:after="0"/>
              <w:jc w:val="center"/>
              <w:rPr>
                <w:b/>
                <w:bCs/>
              </w:rPr>
            </w:pPr>
            <w:r w:rsidRPr="00E400FC">
              <w:rPr>
                <w:b/>
                <w:bCs/>
              </w:rPr>
              <w:t>Deskripsi</w:t>
            </w:r>
          </w:p>
        </w:tc>
        <w:tc>
          <w:tcPr>
            <w:tcW w:w="2818" w:type="dxa"/>
            <w:tcBorders>
              <w:top w:val="single" w:sz="4" w:space="0" w:color="000000"/>
              <w:left w:val="single" w:sz="4" w:space="0" w:color="000000"/>
              <w:bottom w:val="single" w:sz="4" w:space="0" w:color="000000"/>
              <w:right w:val="single" w:sz="4" w:space="0" w:color="000000"/>
            </w:tcBorders>
            <w:shd w:val="clear" w:color="auto" w:fill="8EAADB"/>
            <w:vAlign w:val="center"/>
            <w:hideMark/>
          </w:tcPr>
          <w:p w14:paraId="2E6C1677" w14:textId="77777777" w:rsidR="003C3401" w:rsidRPr="00E400FC" w:rsidRDefault="003C3401" w:rsidP="001E48C8">
            <w:pPr>
              <w:spacing w:after="0"/>
              <w:jc w:val="center"/>
              <w:rPr>
                <w:b/>
                <w:bCs/>
              </w:rPr>
            </w:pPr>
            <w:r w:rsidRPr="00E400FC">
              <w:rPr>
                <w:b/>
                <w:bCs/>
              </w:rPr>
              <w:t>Kompetensi IT/Non IT yang harus dimiliki</w:t>
            </w:r>
          </w:p>
        </w:tc>
      </w:tr>
      <w:tr w:rsidR="003C3401" w:rsidRPr="00E400FC" w14:paraId="63ABDB64" w14:textId="77777777" w:rsidTr="001E48C8">
        <w:tc>
          <w:tcPr>
            <w:tcW w:w="666" w:type="dxa"/>
            <w:tcBorders>
              <w:top w:val="single" w:sz="4" w:space="0" w:color="000000"/>
              <w:left w:val="single" w:sz="4" w:space="0" w:color="000000"/>
              <w:bottom w:val="single" w:sz="4" w:space="0" w:color="000000"/>
              <w:right w:val="single" w:sz="4" w:space="0" w:color="000000"/>
            </w:tcBorders>
            <w:vAlign w:val="center"/>
            <w:hideMark/>
          </w:tcPr>
          <w:p w14:paraId="2AC36ECD" w14:textId="77777777" w:rsidR="003C3401" w:rsidRPr="00E400FC" w:rsidRDefault="003C3401" w:rsidP="001E48C8">
            <w:pPr>
              <w:spacing w:after="0"/>
              <w:jc w:val="center"/>
            </w:pPr>
            <w:r w:rsidRPr="00E400FC">
              <w:t>1.</w:t>
            </w:r>
          </w:p>
        </w:tc>
        <w:tc>
          <w:tcPr>
            <w:tcW w:w="1456" w:type="dxa"/>
            <w:tcBorders>
              <w:top w:val="single" w:sz="4" w:space="0" w:color="000000"/>
              <w:left w:val="single" w:sz="4" w:space="0" w:color="000000"/>
              <w:bottom w:val="single" w:sz="4" w:space="0" w:color="000000"/>
              <w:right w:val="single" w:sz="4" w:space="0" w:color="000000"/>
            </w:tcBorders>
          </w:tcPr>
          <w:p w14:paraId="267E78E1" w14:textId="3BA5057F" w:rsidR="003C3401" w:rsidRPr="00E400FC" w:rsidRDefault="001E1E9A" w:rsidP="001E48C8">
            <w:pPr>
              <w:spacing w:after="0"/>
            </w:pPr>
            <w:r w:rsidRPr="00E400FC">
              <w:t>Petugas APT</w:t>
            </w:r>
          </w:p>
        </w:tc>
        <w:tc>
          <w:tcPr>
            <w:tcW w:w="2551" w:type="dxa"/>
            <w:tcBorders>
              <w:top w:val="single" w:sz="4" w:space="0" w:color="000000"/>
              <w:left w:val="single" w:sz="4" w:space="0" w:color="000000"/>
              <w:bottom w:val="single" w:sz="4" w:space="0" w:color="000000"/>
              <w:right w:val="single" w:sz="4" w:space="0" w:color="000000"/>
            </w:tcBorders>
          </w:tcPr>
          <w:p w14:paraId="5CF01160" w14:textId="77C363EC" w:rsidR="003C3401" w:rsidRPr="00E400FC" w:rsidRDefault="001E1E9A" w:rsidP="001E48C8">
            <w:pPr>
              <w:spacing w:after="0"/>
            </w:pPr>
            <w:r w:rsidRPr="00E400FC">
              <w:t xml:space="preserve">Admin yang bertugas menerima dan mengelola </w:t>
            </w:r>
            <w:r w:rsidR="00B06BEB" w:rsidRPr="00E400FC">
              <w:t>tanggapan</w:t>
            </w:r>
            <w:r w:rsidRPr="00E400FC">
              <w:t xml:space="preserve"> pengaduan dari </w:t>
            </w:r>
            <w:r w:rsidRPr="00E400FC">
              <w:rPr>
                <w:i/>
                <w:iCs/>
              </w:rPr>
              <w:t>customer</w:t>
            </w:r>
            <w:r w:rsidR="003C3401" w:rsidRPr="00E400FC">
              <w:t>.</w:t>
            </w:r>
          </w:p>
        </w:tc>
        <w:tc>
          <w:tcPr>
            <w:tcW w:w="2818" w:type="dxa"/>
            <w:tcBorders>
              <w:top w:val="single" w:sz="4" w:space="0" w:color="000000"/>
              <w:left w:val="single" w:sz="4" w:space="0" w:color="000000"/>
              <w:bottom w:val="single" w:sz="4" w:space="0" w:color="000000"/>
              <w:right w:val="single" w:sz="4" w:space="0" w:color="000000"/>
            </w:tcBorders>
          </w:tcPr>
          <w:p w14:paraId="705682A6" w14:textId="77777777" w:rsidR="001E48C8" w:rsidRPr="00E400FC" w:rsidRDefault="001E48C8" w:rsidP="001E48C8">
            <w:pPr>
              <w:spacing w:after="0"/>
            </w:pPr>
            <w:r w:rsidRPr="00E400FC">
              <w:t>Kompetensi IT:</w:t>
            </w:r>
          </w:p>
          <w:p w14:paraId="41DF115E" w14:textId="3C9FEC24" w:rsidR="001E48C8" w:rsidRPr="00E400FC" w:rsidRDefault="001E48C8" w:rsidP="001E48C8">
            <w:pPr>
              <w:spacing w:after="0"/>
            </w:pPr>
            <w:r w:rsidRPr="00E400FC">
              <w:t>1. Mampu mengoperasikan komputer dengan baik.</w:t>
            </w:r>
          </w:p>
          <w:p w14:paraId="25AA0EC1" w14:textId="25E0F540" w:rsidR="001E48C8" w:rsidRPr="00E400FC" w:rsidRDefault="001E48C8" w:rsidP="001E48C8">
            <w:pPr>
              <w:spacing w:after="0"/>
            </w:pPr>
            <w:r w:rsidRPr="00E400FC">
              <w:t xml:space="preserve">2. Mampu mengoperasikan fitur-fitur </w:t>
            </w:r>
            <w:r w:rsidR="00EC209C" w:rsidRPr="00E400FC">
              <w:t>petugas pada</w:t>
            </w:r>
            <w:r w:rsidRPr="00E400FC">
              <w:t xml:space="preserve"> aplikasi</w:t>
            </w:r>
            <w:r w:rsidR="00EC209C" w:rsidRPr="00E400FC">
              <w:t xml:space="preserve"> yang akan dibuat</w:t>
            </w:r>
            <w:r w:rsidRPr="00E400FC">
              <w:t>.</w:t>
            </w:r>
          </w:p>
          <w:p w14:paraId="138C5B6B" w14:textId="77777777" w:rsidR="004C03BE" w:rsidRPr="00E400FC" w:rsidRDefault="004C03BE" w:rsidP="001E48C8">
            <w:pPr>
              <w:spacing w:after="0"/>
            </w:pPr>
          </w:p>
          <w:p w14:paraId="0804C028" w14:textId="7CA6515D" w:rsidR="001E48C8" w:rsidRPr="00E400FC" w:rsidRDefault="001E48C8" w:rsidP="001E48C8">
            <w:pPr>
              <w:spacing w:after="0"/>
            </w:pPr>
            <w:r w:rsidRPr="00E400FC">
              <w:t>Kompetensi Non IT:</w:t>
            </w:r>
          </w:p>
          <w:p w14:paraId="00D76E37" w14:textId="15A0FE44" w:rsidR="003C3401" w:rsidRPr="00E400FC" w:rsidRDefault="001E48C8" w:rsidP="001E48C8">
            <w:pPr>
              <w:spacing w:after="0"/>
            </w:pPr>
            <w:r w:rsidRPr="00E400FC">
              <w:t xml:space="preserve">1. Memahami bidang dan layanan yang </w:t>
            </w:r>
            <w:r w:rsidR="00672BE4" w:rsidRPr="00E400FC">
              <w:t xml:space="preserve">ada </w:t>
            </w:r>
            <w:r w:rsidRPr="00E400FC">
              <w:t xml:space="preserve">di </w:t>
            </w:r>
            <w:r w:rsidR="0079786B" w:rsidRPr="00E400FC">
              <w:t>KPKNL Bandung</w:t>
            </w:r>
            <w:r w:rsidRPr="00E400FC">
              <w:t>.</w:t>
            </w:r>
          </w:p>
        </w:tc>
      </w:tr>
      <w:tr w:rsidR="003C3401" w:rsidRPr="00E400FC" w14:paraId="584D0368" w14:textId="77777777" w:rsidTr="001E48C8">
        <w:tc>
          <w:tcPr>
            <w:tcW w:w="666" w:type="dxa"/>
            <w:tcBorders>
              <w:top w:val="single" w:sz="4" w:space="0" w:color="000000"/>
              <w:left w:val="single" w:sz="4" w:space="0" w:color="000000"/>
              <w:bottom w:val="single" w:sz="4" w:space="0" w:color="000000"/>
              <w:right w:val="single" w:sz="4" w:space="0" w:color="000000"/>
            </w:tcBorders>
            <w:vAlign w:val="center"/>
          </w:tcPr>
          <w:p w14:paraId="530C79FF" w14:textId="55D729B6" w:rsidR="003C3401" w:rsidRPr="00E400FC" w:rsidRDefault="008F75ED" w:rsidP="001E48C8">
            <w:pPr>
              <w:spacing w:after="0"/>
              <w:jc w:val="center"/>
            </w:pPr>
            <w:r w:rsidRPr="00E400FC">
              <w:lastRenderedPageBreak/>
              <w:t>3</w:t>
            </w:r>
            <w:r w:rsidR="003C3401" w:rsidRPr="00E400FC">
              <w:t>.</w:t>
            </w:r>
          </w:p>
        </w:tc>
        <w:tc>
          <w:tcPr>
            <w:tcW w:w="1456" w:type="dxa"/>
            <w:tcBorders>
              <w:top w:val="single" w:sz="4" w:space="0" w:color="000000"/>
              <w:left w:val="single" w:sz="4" w:space="0" w:color="000000"/>
              <w:bottom w:val="single" w:sz="4" w:space="0" w:color="000000"/>
              <w:right w:val="single" w:sz="4" w:space="0" w:color="000000"/>
            </w:tcBorders>
          </w:tcPr>
          <w:p w14:paraId="20B11BCE" w14:textId="77777777" w:rsidR="003C3401" w:rsidRPr="00E400FC" w:rsidRDefault="003C3401" w:rsidP="001E48C8">
            <w:pPr>
              <w:spacing w:after="0"/>
              <w:rPr>
                <w:i/>
                <w:iCs/>
              </w:rPr>
            </w:pPr>
            <w:r w:rsidRPr="00E400FC">
              <w:rPr>
                <w:i/>
                <w:iCs/>
              </w:rPr>
              <w:t>Customer</w:t>
            </w:r>
          </w:p>
        </w:tc>
        <w:tc>
          <w:tcPr>
            <w:tcW w:w="2551" w:type="dxa"/>
            <w:tcBorders>
              <w:top w:val="single" w:sz="4" w:space="0" w:color="000000"/>
              <w:left w:val="single" w:sz="4" w:space="0" w:color="000000"/>
              <w:bottom w:val="single" w:sz="4" w:space="0" w:color="000000"/>
              <w:right w:val="single" w:sz="4" w:space="0" w:color="000000"/>
            </w:tcBorders>
          </w:tcPr>
          <w:p w14:paraId="45848474" w14:textId="0D1E5929" w:rsidR="003C3401" w:rsidRPr="00E400FC" w:rsidRDefault="004C03BE" w:rsidP="004C03BE">
            <w:pPr>
              <w:spacing w:after="0"/>
            </w:pPr>
            <w:r w:rsidRPr="00E400FC">
              <w:rPr>
                <w:i/>
                <w:iCs/>
              </w:rPr>
              <w:t>Customer</w:t>
            </w:r>
            <w:r w:rsidR="004E2528" w:rsidRPr="00E400FC">
              <w:t xml:space="preserve"> adalah seseorang yang akan</w:t>
            </w:r>
            <w:r w:rsidR="00F13104" w:rsidRPr="00E400FC">
              <w:t xml:space="preserve"> </w:t>
            </w:r>
            <w:r w:rsidR="004E2528" w:rsidRPr="00E400FC">
              <w:t>menggunakan layanan pada aplikasi ini</w:t>
            </w:r>
            <w:r w:rsidR="007D1295" w:rsidRPr="00E400FC">
              <w:t>.</w:t>
            </w:r>
          </w:p>
        </w:tc>
        <w:tc>
          <w:tcPr>
            <w:tcW w:w="2818" w:type="dxa"/>
            <w:tcBorders>
              <w:top w:val="single" w:sz="4" w:space="0" w:color="000000"/>
              <w:left w:val="single" w:sz="4" w:space="0" w:color="000000"/>
              <w:bottom w:val="single" w:sz="4" w:space="0" w:color="000000"/>
              <w:right w:val="single" w:sz="4" w:space="0" w:color="000000"/>
            </w:tcBorders>
          </w:tcPr>
          <w:p w14:paraId="74C75F23" w14:textId="77777777" w:rsidR="004C03BE" w:rsidRPr="00E400FC" w:rsidRDefault="004C03BE" w:rsidP="004C03BE">
            <w:pPr>
              <w:keepNext/>
              <w:spacing w:after="0"/>
            </w:pPr>
            <w:r w:rsidRPr="00E400FC">
              <w:t>Kompetensi IT:</w:t>
            </w:r>
          </w:p>
          <w:p w14:paraId="1F99A60C" w14:textId="254DC850" w:rsidR="004C03BE" w:rsidRPr="00E400FC" w:rsidRDefault="004C03BE" w:rsidP="004C03BE">
            <w:pPr>
              <w:keepNext/>
              <w:spacing w:after="0"/>
            </w:pPr>
            <w:r w:rsidRPr="00E400FC">
              <w:t xml:space="preserve">1. Mampu mengoperasikan komputer atau </w:t>
            </w:r>
            <w:r w:rsidR="0056198A" w:rsidRPr="00E400FC">
              <w:t>ponsel pintar dengan baik.</w:t>
            </w:r>
          </w:p>
          <w:p w14:paraId="4D20C159" w14:textId="77777777" w:rsidR="004C03BE" w:rsidRPr="00E400FC" w:rsidRDefault="004C03BE" w:rsidP="004C03BE">
            <w:pPr>
              <w:keepNext/>
              <w:spacing w:after="0"/>
            </w:pPr>
          </w:p>
          <w:p w14:paraId="6483D63A" w14:textId="65321371" w:rsidR="004C03BE" w:rsidRPr="00E400FC" w:rsidRDefault="004C03BE" w:rsidP="004C03BE">
            <w:pPr>
              <w:keepNext/>
              <w:spacing w:after="0"/>
            </w:pPr>
            <w:r w:rsidRPr="00E400FC">
              <w:t>Kompetensi non IT:</w:t>
            </w:r>
          </w:p>
          <w:p w14:paraId="07DA2F16" w14:textId="08F71396" w:rsidR="003C3401" w:rsidRPr="00E400FC" w:rsidRDefault="004C03BE" w:rsidP="004C03BE">
            <w:pPr>
              <w:keepNext/>
              <w:spacing w:after="0"/>
            </w:pPr>
            <w:r w:rsidRPr="00E400FC">
              <w:t>1. Mampu memahami penggunaan fitur</w:t>
            </w:r>
            <w:r w:rsidR="00A75312" w:rsidRPr="00E400FC">
              <w:t xml:space="preserve"> </w:t>
            </w:r>
            <w:r w:rsidRPr="00E400FC">
              <w:t>yang terdapat dalam aplikasi.</w:t>
            </w:r>
          </w:p>
        </w:tc>
      </w:tr>
    </w:tbl>
    <w:p w14:paraId="65CC1636" w14:textId="77777777" w:rsidR="00362155" w:rsidRPr="00E400FC" w:rsidRDefault="00362155" w:rsidP="00362155">
      <w:bookmarkStart w:id="125" w:name="_Toc70543592"/>
    </w:p>
    <w:p w14:paraId="1D889143" w14:textId="628084A7" w:rsidR="003C3401" w:rsidRPr="00E400FC" w:rsidRDefault="003C3401" w:rsidP="003C3401">
      <w:pPr>
        <w:pStyle w:val="Heading3"/>
      </w:pPr>
      <w:bookmarkStart w:id="126" w:name="_Toc107670019"/>
      <w:r w:rsidRPr="00E400FC">
        <w:t>Kebutuhan Perangkat Keras dan Perangkat Lunak</w:t>
      </w:r>
      <w:bookmarkEnd w:id="125"/>
      <w:bookmarkEnd w:id="126"/>
    </w:p>
    <w:p w14:paraId="1B398112" w14:textId="759DC6A7" w:rsidR="003C3401" w:rsidRPr="00E400FC" w:rsidRDefault="003C3401" w:rsidP="003C3401">
      <w:r w:rsidRPr="00E400FC">
        <w:t xml:space="preserve">Berikut adalah kebutuhan perangkat keras dan perangkat lunak pada pembangunan aplikasi </w:t>
      </w:r>
      <w:r w:rsidR="00874981" w:rsidRPr="00E400FC">
        <w:rPr>
          <w:i/>
          <w:iCs/>
        </w:rPr>
        <w:t>Landing Page KPKNL Bandung Modul Pengaduan Online</w:t>
      </w:r>
      <w:r w:rsidRPr="00E400FC">
        <w:t>.</w:t>
      </w:r>
    </w:p>
    <w:p w14:paraId="08195F31" w14:textId="0ED2C588" w:rsidR="003C3401" w:rsidRPr="00E400FC" w:rsidRDefault="003C3401" w:rsidP="003C3401">
      <w:pPr>
        <w:pStyle w:val="Heading4"/>
      </w:pPr>
      <w:r w:rsidRPr="00E400FC">
        <w:t>Pengembangan Sistem</w:t>
      </w:r>
    </w:p>
    <w:p w14:paraId="5065917F" w14:textId="2B7ADA8D" w:rsidR="003C3401" w:rsidRPr="00E400FC" w:rsidRDefault="003C3401" w:rsidP="003C3401">
      <w:r w:rsidRPr="00E400FC">
        <w:t xml:space="preserve">Berikut adalah tabel kebutuhan perangkat keras dan perangkat lunak pada pembangunan aplikasi </w:t>
      </w:r>
      <w:r w:rsidR="00874981" w:rsidRPr="00E400FC">
        <w:rPr>
          <w:i/>
          <w:iCs/>
        </w:rPr>
        <w:t>Landing Page KPKNL Bandung Modul Pengaduan Online</w:t>
      </w:r>
      <w:r w:rsidRPr="00E400FC">
        <w:t>.</w:t>
      </w:r>
    </w:p>
    <w:p w14:paraId="638BA5E7" w14:textId="3D576508" w:rsidR="003C3401" w:rsidRPr="00E400FC" w:rsidRDefault="00CF65BC" w:rsidP="00CF65BC">
      <w:pPr>
        <w:pStyle w:val="Caption"/>
        <w:jc w:val="center"/>
        <w:rPr>
          <w:color w:val="auto"/>
        </w:rPr>
      </w:pPr>
      <w:bookmarkStart w:id="127" w:name="_Toc71498615"/>
      <w:bookmarkStart w:id="128" w:name="_Toc107670081"/>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5</w:t>
      </w:r>
      <w:r w:rsidR="00BD2605" w:rsidRPr="00E400FC">
        <w:rPr>
          <w:color w:val="auto"/>
        </w:rPr>
        <w:fldChar w:fldCharType="end"/>
      </w:r>
      <w:r w:rsidR="003C3401" w:rsidRPr="00E400FC">
        <w:rPr>
          <w:color w:val="auto"/>
        </w:rPr>
        <w:br/>
        <w:t>Hardware dan Software Pengembangan Sistem</w:t>
      </w:r>
      <w:bookmarkEnd w:id="127"/>
      <w:bookmarkEnd w:id="128"/>
    </w:p>
    <w:tbl>
      <w:tblPr>
        <w:tblW w:w="73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28" w:type="dxa"/>
          <w:bottom w:w="28" w:type="dxa"/>
        </w:tblCellMar>
        <w:tblLook w:val="04A0" w:firstRow="1" w:lastRow="0" w:firstColumn="1" w:lastColumn="0" w:noHBand="0" w:noVBand="1"/>
      </w:tblPr>
      <w:tblGrid>
        <w:gridCol w:w="538"/>
        <w:gridCol w:w="3400"/>
        <w:gridCol w:w="3400"/>
      </w:tblGrid>
      <w:tr w:rsidR="003C3401" w:rsidRPr="00E400FC" w14:paraId="444EED95" w14:textId="77777777" w:rsidTr="00CF65BC">
        <w:trPr>
          <w:trHeight w:val="283"/>
          <w:tblHeader/>
        </w:trPr>
        <w:tc>
          <w:tcPr>
            <w:tcW w:w="538" w:type="dxa"/>
            <w:shd w:val="clear" w:color="auto" w:fill="8EAADB"/>
            <w:vAlign w:val="center"/>
          </w:tcPr>
          <w:p w14:paraId="7F6876EA" w14:textId="77777777" w:rsidR="003C3401" w:rsidRPr="00E400FC" w:rsidRDefault="003C3401" w:rsidP="00127162">
            <w:pPr>
              <w:spacing w:after="0"/>
              <w:jc w:val="center"/>
              <w:rPr>
                <w:b/>
              </w:rPr>
            </w:pPr>
            <w:r w:rsidRPr="00E400FC">
              <w:rPr>
                <w:b/>
              </w:rPr>
              <w:t>No.</w:t>
            </w:r>
          </w:p>
        </w:tc>
        <w:tc>
          <w:tcPr>
            <w:tcW w:w="3400" w:type="dxa"/>
            <w:shd w:val="clear" w:color="auto" w:fill="8EAADB"/>
            <w:vAlign w:val="center"/>
          </w:tcPr>
          <w:p w14:paraId="65A6F3B4" w14:textId="77777777" w:rsidR="003C3401" w:rsidRPr="00E400FC" w:rsidRDefault="003C3401" w:rsidP="00127162">
            <w:pPr>
              <w:spacing w:after="0"/>
              <w:jc w:val="center"/>
              <w:rPr>
                <w:b/>
              </w:rPr>
            </w:pPr>
            <w:r w:rsidRPr="00E400FC">
              <w:rPr>
                <w:b/>
              </w:rPr>
              <w:t>Hardware atau Software</w:t>
            </w:r>
          </w:p>
        </w:tc>
        <w:tc>
          <w:tcPr>
            <w:tcW w:w="3400" w:type="dxa"/>
            <w:shd w:val="clear" w:color="auto" w:fill="8EAADB"/>
            <w:vAlign w:val="center"/>
          </w:tcPr>
          <w:p w14:paraId="50E0349B" w14:textId="77777777" w:rsidR="003C3401" w:rsidRPr="00E400FC" w:rsidRDefault="003C3401" w:rsidP="00127162">
            <w:pPr>
              <w:spacing w:after="0"/>
              <w:jc w:val="center"/>
              <w:rPr>
                <w:b/>
              </w:rPr>
            </w:pPr>
            <w:r w:rsidRPr="00E400FC">
              <w:rPr>
                <w:b/>
              </w:rPr>
              <w:t>Spesifikasi</w:t>
            </w:r>
          </w:p>
        </w:tc>
      </w:tr>
      <w:tr w:rsidR="003C3401" w:rsidRPr="00E400FC" w14:paraId="2BCD90B2" w14:textId="77777777" w:rsidTr="00CF65BC">
        <w:trPr>
          <w:trHeight w:val="283"/>
        </w:trPr>
        <w:tc>
          <w:tcPr>
            <w:tcW w:w="538" w:type="dxa"/>
            <w:shd w:val="clear" w:color="auto" w:fill="auto"/>
          </w:tcPr>
          <w:p w14:paraId="22FD4DB7" w14:textId="77777777" w:rsidR="003C3401" w:rsidRPr="00E400FC" w:rsidRDefault="003C3401" w:rsidP="00127162">
            <w:pPr>
              <w:spacing w:after="0"/>
            </w:pPr>
            <w:r w:rsidRPr="00E400FC">
              <w:t xml:space="preserve">1. </w:t>
            </w:r>
          </w:p>
        </w:tc>
        <w:tc>
          <w:tcPr>
            <w:tcW w:w="3400" w:type="dxa"/>
            <w:shd w:val="clear" w:color="auto" w:fill="auto"/>
          </w:tcPr>
          <w:p w14:paraId="6A9B1E20" w14:textId="77777777" w:rsidR="003C3401" w:rsidRPr="00E400FC" w:rsidRDefault="003C3401" w:rsidP="00127162">
            <w:pPr>
              <w:spacing w:after="0"/>
              <w:rPr>
                <w:i/>
                <w:iCs/>
              </w:rPr>
            </w:pPr>
            <w:r w:rsidRPr="00E400FC">
              <w:rPr>
                <w:i/>
                <w:iCs/>
              </w:rPr>
              <w:t>Processor</w:t>
            </w:r>
          </w:p>
        </w:tc>
        <w:tc>
          <w:tcPr>
            <w:tcW w:w="3400" w:type="dxa"/>
            <w:shd w:val="clear" w:color="auto" w:fill="auto"/>
          </w:tcPr>
          <w:p w14:paraId="5BDF97C0" w14:textId="77777777" w:rsidR="003C3401" w:rsidRPr="00E400FC" w:rsidRDefault="003C3401" w:rsidP="00127162">
            <w:pPr>
              <w:spacing w:after="0"/>
            </w:pPr>
            <w:r w:rsidRPr="00E400FC">
              <w:t>2.60 GHz</w:t>
            </w:r>
          </w:p>
        </w:tc>
      </w:tr>
      <w:tr w:rsidR="003C3401" w:rsidRPr="00E400FC" w14:paraId="792052D3" w14:textId="77777777" w:rsidTr="00CF65BC">
        <w:trPr>
          <w:trHeight w:val="283"/>
        </w:trPr>
        <w:tc>
          <w:tcPr>
            <w:tcW w:w="538" w:type="dxa"/>
            <w:shd w:val="clear" w:color="auto" w:fill="auto"/>
          </w:tcPr>
          <w:p w14:paraId="0834BE61" w14:textId="77777777" w:rsidR="003C3401" w:rsidRPr="00E400FC" w:rsidRDefault="003C3401" w:rsidP="00127162">
            <w:pPr>
              <w:spacing w:after="0"/>
            </w:pPr>
            <w:r w:rsidRPr="00E400FC">
              <w:t xml:space="preserve">2. </w:t>
            </w:r>
          </w:p>
        </w:tc>
        <w:tc>
          <w:tcPr>
            <w:tcW w:w="3400" w:type="dxa"/>
            <w:shd w:val="clear" w:color="auto" w:fill="auto"/>
          </w:tcPr>
          <w:p w14:paraId="6A784E2D" w14:textId="77777777" w:rsidR="003C3401" w:rsidRPr="00E400FC" w:rsidRDefault="003C3401" w:rsidP="00127162">
            <w:pPr>
              <w:spacing w:after="0"/>
            </w:pPr>
            <w:r w:rsidRPr="00E400FC">
              <w:t>RAM</w:t>
            </w:r>
          </w:p>
        </w:tc>
        <w:tc>
          <w:tcPr>
            <w:tcW w:w="3400" w:type="dxa"/>
            <w:shd w:val="clear" w:color="auto" w:fill="auto"/>
          </w:tcPr>
          <w:p w14:paraId="245C045E" w14:textId="77777777" w:rsidR="003C3401" w:rsidRPr="00E400FC" w:rsidRDefault="003C3401" w:rsidP="00127162">
            <w:pPr>
              <w:spacing w:after="0"/>
            </w:pPr>
            <w:r w:rsidRPr="00E400FC">
              <w:t>8.00 GB</w:t>
            </w:r>
          </w:p>
        </w:tc>
      </w:tr>
      <w:tr w:rsidR="003C3401" w:rsidRPr="00E400FC" w14:paraId="42867DA4" w14:textId="77777777" w:rsidTr="00CF65BC">
        <w:trPr>
          <w:trHeight w:val="283"/>
        </w:trPr>
        <w:tc>
          <w:tcPr>
            <w:tcW w:w="538" w:type="dxa"/>
            <w:shd w:val="clear" w:color="auto" w:fill="auto"/>
          </w:tcPr>
          <w:p w14:paraId="68167032" w14:textId="77777777" w:rsidR="003C3401" w:rsidRPr="00E400FC" w:rsidRDefault="003C3401" w:rsidP="00127162">
            <w:pPr>
              <w:spacing w:after="0"/>
            </w:pPr>
            <w:r w:rsidRPr="00E400FC">
              <w:t xml:space="preserve">3. </w:t>
            </w:r>
          </w:p>
        </w:tc>
        <w:tc>
          <w:tcPr>
            <w:tcW w:w="3400" w:type="dxa"/>
            <w:shd w:val="clear" w:color="auto" w:fill="auto"/>
          </w:tcPr>
          <w:p w14:paraId="3FDB1EA2" w14:textId="77777777" w:rsidR="003C3401" w:rsidRPr="00E400FC" w:rsidRDefault="003C3401" w:rsidP="00127162">
            <w:pPr>
              <w:spacing w:after="0"/>
            </w:pPr>
            <w:r w:rsidRPr="00E400FC">
              <w:t>Resolusi Layar</w:t>
            </w:r>
          </w:p>
        </w:tc>
        <w:tc>
          <w:tcPr>
            <w:tcW w:w="3400" w:type="dxa"/>
            <w:shd w:val="clear" w:color="auto" w:fill="auto"/>
          </w:tcPr>
          <w:p w14:paraId="5432F8FA" w14:textId="77777777" w:rsidR="003C3401" w:rsidRPr="00E400FC" w:rsidRDefault="003C3401" w:rsidP="00127162">
            <w:pPr>
              <w:spacing w:after="0"/>
            </w:pPr>
            <w:r w:rsidRPr="00E400FC">
              <w:t>1920 x 1080</w:t>
            </w:r>
          </w:p>
        </w:tc>
      </w:tr>
      <w:tr w:rsidR="003C3401" w:rsidRPr="00E400FC" w14:paraId="05B74EFE" w14:textId="77777777" w:rsidTr="00CF65BC">
        <w:trPr>
          <w:trHeight w:val="283"/>
        </w:trPr>
        <w:tc>
          <w:tcPr>
            <w:tcW w:w="538" w:type="dxa"/>
            <w:shd w:val="clear" w:color="auto" w:fill="auto"/>
          </w:tcPr>
          <w:p w14:paraId="3C8EC8DB" w14:textId="77777777" w:rsidR="003C3401" w:rsidRPr="00E400FC" w:rsidRDefault="003C3401" w:rsidP="00127162">
            <w:pPr>
              <w:spacing w:after="0"/>
            </w:pPr>
            <w:r w:rsidRPr="00E400FC">
              <w:t>4.</w:t>
            </w:r>
          </w:p>
        </w:tc>
        <w:tc>
          <w:tcPr>
            <w:tcW w:w="3400" w:type="dxa"/>
            <w:shd w:val="clear" w:color="auto" w:fill="auto"/>
          </w:tcPr>
          <w:p w14:paraId="4CBC4FF3" w14:textId="77777777" w:rsidR="003C3401" w:rsidRPr="00E400FC" w:rsidRDefault="003C3401" w:rsidP="00127162">
            <w:pPr>
              <w:spacing w:after="0"/>
            </w:pPr>
            <w:r w:rsidRPr="00E400FC">
              <w:t>Penyimpanan</w:t>
            </w:r>
          </w:p>
        </w:tc>
        <w:tc>
          <w:tcPr>
            <w:tcW w:w="3400" w:type="dxa"/>
            <w:shd w:val="clear" w:color="auto" w:fill="auto"/>
          </w:tcPr>
          <w:p w14:paraId="6F5407AC" w14:textId="77777777" w:rsidR="003C3401" w:rsidRPr="00E400FC" w:rsidRDefault="003C3401" w:rsidP="00127162">
            <w:pPr>
              <w:spacing w:after="0"/>
            </w:pPr>
            <w:r w:rsidRPr="00E400FC">
              <w:t xml:space="preserve">477 GB </w:t>
            </w:r>
          </w:p>
        </w:tc>
      </w:tr>
      <w:tr w:rsidR="003C3401" w:rsidRPr="00E400FC" w14:paraId="2F89D64E" w14:textId="77777777" w:rsidTr="00CF65BC">
        <w:trPr>
          <w:trHeight w:val="283"/>
        </w:trPr>
        <w:tc>
          <w:tcPr>
            <w:tcW w:w="538" w:type="dxa"/>
            <w:shd w:val="clear" w:color="auto" w:fill="auto"/>
          </w:tcPr>
          <w:p w14:paraId="645E2357" w14:textId="77777777" w:rsidR="003C3401" w:rsidRPr="00E400FC" w:rsidRDefault="003C3401" w:rsidP="00127162">
            <w:pPr>
              <w:spacing w:after="0"/>
            </w:pPr>
            <w:r w:rsidRPr="00E400FC">
              <w:t>5.</w:t>
            </w:r>
          </w:p>
        </w:tc>
        <w:tc>
          <w:tcPr>
            <w:tcW w:w="3400" w:type="dxa"/>
            <w:shd w:val="clear" w:color="auto" w:fill="auto"/>
          </w:tcPr>
          <w:p w14:paraId="0A7E9BDF" w14:textId="77777777" w:rsidR="003C3401" w:rsidRPr="00E400FC" w:rsidRDefault="003C3401" w:rsidP="00127162">
            <w:pPr>
              <w:spacing w:after="0"/>
            </w:pPr>
            <w:r w:rsidRPr="00E400FC">
              <w:t>Sistem Operasi</w:t>
            </w:r>
          </w:p>
        </w:tc>
        <w:tc>
          <w:tcPr>
            <w:tcW w:w="3400" w:type="dxa"/>
            <w:shd w:val="clear" w:color="auto" w:fill="auto"/>
          </w:tcPr>
          <w:p w14:paraId="362E76A1" w14:textId="77777777" w:rsidR="003C3401" w:rsidRPr="00E400FC" w:rsidRDefault="003C3401" w:rsidP="00127162">
            <w:pPr>
              <w:spacing w:after="0"/>
            </w:pPr>
            <w:r w:rsidRPr="00E400FC">
              <w:t>Windows 10</w:t>
            </w:r>
          </w:p>
        </w:tc>
      </w:tr>
      <w:tr w:rsidR="003C3401" w:rsidRPr="00E400FC" w14:paraId="47710050" w14:textId="77777777" w:rsidTr="00CF65BC">
        <w:trPr>
          <w:trHeight w:val="283"/>
        </w:trPr>
        <w:tc>
          <w:tcPr>
            <w:tcW w:w="538" w:type="dxa"/>
            <w:shd w:val="clear" w:color="auto" w:fill="auto"/>
          </w:tcPr>
          <w:p w14:paraId="55EF43AE" w14:textId="77777777" w:rsidR="003C3401" w:rsidRPr="00E400FC" w:rsidRDefault="003C3401" w:rsidP="00127162">
            <w:pPr>
              <w:spacing w:after="0"/>
            </w:pPr>
            <w:r w:rsidRPr="00E400FC">
              <w:t xml:space="preserve">6. </w:t>
            </w:r>
          </w:p>
        </w:tc>
        <w:tc>
          <w:tcPr>
            <w:tcW w:w="3400" w:type="dxa"/>
            <w:shd w:val="clear" w:color="auto" w:fill="auto"/>
          </w:tcPr>
          <w:p w14:paraId="57043FC7" w14:textId="77777777" w:rsidR="003C3401" w:rsidRPr="00E400FC" w:rsidRDefault="003C3401" w:rsidP="00127162">
            <w:pPr>
              <w:spacing w:after="0"/>
            </w:pPr>
            <w:r w:rsidRPr="00E400FC">
              <w:t>Dokumentasi</w:t>
            </w:r>
          </w:p>
        </w:tc>
        <w:tc>
          <w:tcPr>
            <w:tcW w:w="3400" w:type="dxa"/>
            <w:shd w:val="clear" w:color="auto" w:fill="auto"/>
          </w:tcPr>
          <w:p w14:paraId="590F9FC4" w14:textId="77777777" w:rsidR="003C3401" w:rsidRPr="00E400FC" w:rsidRDefault="003C3401" w:rsidP="00127162">
            <w:pPr>
              <w:spacing w:after="0"/>
            </w:pPr>
            <w:r w:rsidRPr="00E400FC">
              <w:t>Microsoft Word</w:t>
            </w:r>
          </w:p>
        </w:tc>
      </w:tr>
      <w:tr w:rsidR="003C3401" w:rsidRPr="00E400FC" w14:paraId="71AA74B5" w14:textId="77777777" w:rsidTr="00CF65BC">
        <w:trPr>
          <w:trHeight w:val="283"/>
        </w:trPr>
        <w:tc>
          <w:tcPr>
            <w:tcW w:w="538" w:type="dxa"/>
            <w:shd w:val="clear" w:color="auto" w:fill="auto"/>
          </w:tcPr>
          <w:p w14:paraId="5525DC4C" w14:textId="77777777" w:rsidR="003C3401" w:rsidRPr="00E400FC" w:rsidRDefault="003C3401" w:rsidP="00127162">
            <w:pPr>
              <w:spacing w:after="0"/>
            </w:pPr>
            <w:r w:rsidRPr="00E400FC">
              <w:t>7.</w:t>
            </w:r>
          </w:p>
        </w:tc>
        <w:tc>
          <w:tcPr>
            <w:tcW w:w="3400" w:type="dxa"/>
            <w:shd w:val="clear" w:color="auto" w:fill="auto"/>
          </w:tcPr>
          <w:p w14:paraId="28812448" w14:textId="77777777" w:rsidR="003C3401" w:rsidRPr="00E400FC" w:rsidRDefault="003C3401" w:rsidP="00127162">
            <w:pPr>
              <w:spacing w:after="0"/>
              <w:rPr>
                <w:i/>
                <w:iCs/>
              </w:rPr>
            </w:pPr>
            <w:r w:rsidRPr="00E400FC">
              <w:rPr>
                <w:i/>
                <w:iCs/>
              </w:rPr>
              <w:t xml:space="preserve">Text Editor </w:t>
            </w:r>
          </w:p>
        </w:tc>
        <w:tc>
          <w:tcPr>
            <w:tcW w:w="3400" w:type="dxa"/>
            <w:shd w:val="clear" w:color="auto" w:fill="auto"/>
          </w:tcPr>
          <w:p w14:paraId="7D599B5F" w14:textId="30606D0C" w:rsidR="003C3401" w:rsidRPr="00E400FC" w:rsidRDefault="00020A74" w:rsidP="00127162">
            <w:pPr>
              <w:keepNext/>
              <w:spacing w:after="0"/>
            </w:pPr>
            <w:r w:rsidRPr="00E400FC">
              <w:t>Visual Studio Code</w:t>
            </w:r>
          </w:p>
        </w:tc>
      </w:tr>
      <w:tr w:rsidR="003C3401" w:rsidRPr="00E400FC" w14:paraId="008B23B7" w14:textId="77777777" w:rsidTr="00CF65BC">
        <w:trPr>
          <w:trHeight w:val="283"/>
        </w:trPr>
        <w:tc>
          <w:tcPr>
            <w:tcW w:w="538" w:type="dxa"/>
            <w:shd w:val="clear" w:color="auto" w:fill="auto"/>
          </w:tcPr>
          <w:p w14:paraId="334C44DB" w14:textId="77777777" w:rsidR="003C3401" w:rsidRPr="00E400FC" w:rsidRDefault="003C3401" w:rsidP="00127162">
            <w:pPr>
              <w:spacing w:after="0"/>
            </w:pPr>
            <w:r w:rsidRPr="00E400FC">
              <w:lastRenderedPageBreak/>
              <w:t>8.</w:t>
            </w:r>
          </w:p>
        </w:tc>
        <w:tc>
          <w:tcPr>
            <w:tcW w:w="3400" w:type="dxa"/>
            <w:shd w:val="clear" w:color="auto" w:fill="auto"/>
          </w:tcPr>
          <w:p w14:paraId="0FFA5E34" w14:textId="77777777" w:rsidR="003C3401" w:rsidRPr="00E400FC" w:rsidRDefault="003C3401" w:rsidP="00127162">
            <w:pPr>
              <w:spacing w:after="0"/>
              <w:rPr>
                <w:i/>
                <w:iCs/>
              </w:rPr>
            </w:pPr>
            <w:r w:rsidRPr="00E400FC">
              <w:rPr>
                <w:i/>
                <w:iCs/>
              </w:rPr>
              <w:t>Local Web Server</w:t>
            </w:r>
          </w:p>
        </w:tc>
        <w:tc>
          <w:tcPr>
            <w:tcW w:w="3400" w:type="dxa"/>
            <w:shd w:val="clear" w:color="auto" w:fill="auto"/>
          </w:tcPr>
          <w:p w14:paraId="12FC9FCC" w14:textId="77777777" w:rsidR="003C3401" w:rsidRPr="00E400FC" w:rsidRDefault="003C3401" w:rsidP="00127162">
            <w:pPr>
              <w:keepNext/>
              <w:spacing w:after="0"/>
            </w:pPr>
            <w:r w:rsidRPr="00E400FC">
              <w:t>XAMPP</w:t>
            </w:r>
          </w:p>
        </w:tc>
      </w:tr>
      <w:tr w:rsidR="003C3401" w:rsidRPr="00E400FC" w14:paraId="5138C2B0" w14:textId="77777777" w:rsidTr="00CF65BC">
        <w:trPr>
          <w:trHeight w:val="283"/>
        </w:trPr>
        <w:tc>
          <w:tcPr>
            <w:tcW w:w="538" w:type="dxa"/>
            <w:shd w:val="clear" w:color="auto" w:fill="auto"/>
          </w:tcPr>
          <w:p w14:paraId="74E5C558" w14:textId="77777777" w:rsidR="003C3401" w:rsidRPr="00E400FC" w:rsidRDefault="003C3401" w:rsidP="00127162">
            <w:pPr>
              <w:spacing w:after="0"/>
            </w:pPr>
            <w:r w:rsidRPr="00E400FC">
              <w:t xml:space="preserve">9. </w:t>
            </w:r>
          </w:p>
        </w:tc>
        <w:tc>
          <w:tcPr>
            <w:tcW w:w="3400" w:type="dxa"/>
            <w:shd w:val="clear" w:color="auto" w:fill="auto"/>
          </w:tcPr>
          <w:p w14:paraId="2DD0C512" w14:textId="77777777" w:rsidR="003C3401" w:rsidRPr="00E400FC" w:rsidRDefault="003C3401" w:rsidP="00127162">
            <w:pPr>
              <w:spacing w:after="0"/>
              <w:rPr>
                <w:i/>
                <w:iCs/>
              </w:rPr>
            </w:pPr>
            <w:r w:rsidRPr="00E400FC">
              <w:rPr>
                <w:i/>
                <w:iCs/>
              </w:rPr>
              <w:t>Web Browser</w:t>
            </w:r>
          </w:p>
        </w:tc>
        <w:tc>
          <w:tcPr>
            <w:tcW w:w="3400" w:type="dxa"/>
            <w:shd w:val="clear" w:color="auto" w:fill="auto"/>
          </w:tcPr>
          <w:p w14:paraId="3D250B8C" w14:textId="42D4E092" w:rsidR="003C3401" w:rsidRPr="00E400FC" w:rsidRDefault="003C3401" w:rsidP="00127162">
            <w:pPr>
              <w:keepNext/>
              <w:spacing w:after="0"/>
            </w:pPr>
            <w:r w:rsidRPr="00E400FC">
              <w:t xml:space="preserve">Google Chrome </w:t>
            </w:r>
            <w:r w:rsidR="00DD7BB1" w:rsidRPr="00E400FC">
              <w:t>Ver. 96.0.4664.110</w:t>
            </w:r>
          </w:p>
        </w:tc>
      </w:tr>
      <w:tr w:rsidR="003C3401" w:rsidRPr="00E400FC" w14:paraId="04273014" w14:textId="77777777" w:rsidTr="00CF65BC">
        <w:trPr>
          <w:trHeight w:val="283"/>
        </w:trPr>
        <w:tc>
          <w:tcPr>
            <w:tcW w:w="538" w:type="dxa"/>
            <w:shd w:val="clear" w:color="auto" w:fill="auto"/>
          </w:tcPr>
          <w:p w14:paraId="0991C90F" w14:textId="77777777" w:rsidR="003C3401" w:rsidRPr="00E400FC" w:rsidRDefault="003C3401" w:rsidP="00127162">
            <w:pPr>
              <w:spacing w:after="0"/>
            </w:pPr>
            <w:r w:rsidRPr="00E400FC">
              <w:t>10.</w:t>
            </w:r>
          </w:p>
        </w:tc>
        <w:tc>
          <w:tcPr>
            <w:tcW w:w="3400" w:type="dxa"/>
            <w:shd w:val="clear" w:color="auto" w:fill="auto"/>
          </w:tcPr>
          <w:p w14:paraId="38DB063D" w14:textId="77777777" w:rsidR="003C3401" w:rsidRPr="00E400FC" w:rsidRDefault="003C3401" w:rsidP="00127162">
            <w:pPr>
              <w:spacing w:after="0"/>
            </w:pPr>
            <w:r w:rsidRPr="00E400FC">
              <w:t>Desain</w:t>
            </w:r>
          </w:p>
        </w:tc>
        <w:tc>
          <w:tcPr>
            <w:tcW w:w="3400" w:type="dxa"/>
            <w:shd w:val="clear" w:color="auto" w:fill="auto"/>
          </w:tcPr>
          <w:p w14:paraId="458B1811" w14:textId="29AB711B" w:rsidR="003C3401" w:rsidRPr="00E400FC" w:rsidRDefault="00B1558E" w:rsidP="00127162">
            <w:pPr>
              <w:keepNext/>
              <w:spacing w:after="0"/>
            </w:pPr>
            <w:r w:rsidRPr="00E400FC">
              <w:t xml:space="preserve">Balsamiq, </w:t>
            </w:r>
            <w:r w:rsidR="003C3401" w:rsidRPr="00E400FC">
              <w:t>Figma, yED dan StarUML</w:t>
            </w:r>
          </w:p>
        </w:tc>
      </w:tr>
      <w:tr w:rsidR="00D111D9" w:rsidRPr="00E400FC" w14:paraId="59523730" w14:textId="77777777" w:rsidTr="00CF65BC">
        <w:trPr>
          <w:trHeight w:val="283"/>
        </w:trPr>
        <w:tc>
          <w:tcPr>
            <w:tcW w:w="538" w:type="dxa"/>
            <w:shd w:val="clear" w:color="auto" w:fill="auto"/>
          </w:tcPr>
          <w:p w14:paraId="2DE52C89" w14:textId="0E3D967F" w:rsidR="00D111D9" w:rsidRPr="00E400FC" w:rsidRDefault="00D111D9" w:rsidP="00127162">
            <w:pPr>
              <w:spacing w:after="0"/>
            </w:pPr>
            <w:r w:rsidRPr="00E400FC">
              <w:t>11.</w:t>
            </w:r>
          </w:p>
        </w:tc>
        <w:tc>
          <w:tcPr>
            <w:tcW w:w="3400" w:type="dxa"/>
            <w:shd w:val="clear" w:color="auto" w:fill="auto"/>
          </w:tcPr>
          <w:p w14:paraId="4BEA5FC8" w14:textId="1E0ABDD1" w:rsidR="00D111D9" w:rsidRPr="00E400FC" w:rsidRDefault="00D111D9" w:rsidP="00127162">
            <w:pPr>
              <w:spacing w:after="0"/>
              <w:rPr>
                <w:i/>
                <w:iCs/>
              </w:rPr>
            </w:pPr>
            <w:r w:rsidRPr="00E400FC">
              <w:rPr>
                <w:i/>
                <w:iCs/>
              </w:rPr>
              <w:t>Database</w:t>
            </w:r>
          </w:p>
        </w:tc>
        <w:tc>
          <w:tcPr>
            <w:tcW w:w="3400" w:type="dxa"/>
            <w:shd w:val="clear" w:color="auto" w:fill="auto"/>
          </w:tcPr>
          <w:p w14:paraId="79695797" w14:textId="7259A947" w:rsidR="00D111D9" w:rsidRPr="00E400FC" w:rsidRDefault="00D111D9" w:rsidP="00127162">
            <w:pPr>
              <w:keepNext/>
              <w:spacing w:after="0"/>
            </w:pPr>
            <w:r w:rsidRPr="00E400FC">
              <w:t>MySQL</w:t>
            </w:r>
          </w:p>
        </w:tc>
      </w:tr>
      <w:tr w:rsidR="00D111D9" w:rsidRPr="00E400FC" w14:paraId="55B9C06D" w14:textId="77777777" w:rsidTr="00CF65BC">
        <w:trPr>
          <w:trHeight w:val="283"/>
        </w:trPr>
        <w:tc>
          <w:tcPr>
            <w:tcW w:w="538" w:type="dxa"/>
            <w:shd w:val="clear" w:color="auto" w:fill="auto"/>
          </w:tcPr>
          <w:p w14:paraId="1AC5314E" w14:textId="152CE7F4" w:rsidR="00D111D9" w:rsidRPr="00E400FC" w:rsidRDefault="00D111D9" w:rsidP="00127162">
            <w:pPr>
              <w:spacing w:after="0"/>
            </w:pPr>
            <w:r w:rsidRPr="00E400FC">
              <w:t>12.</w:t>
            </w:r>
          </w:p>
        </w:tc>
        <w:tc>
          <w:tcPr>
            <w:tcW w:w="3400" w:type="dxa"/>
            <w:shd w:val="clear" w:color="auto" w:fill="auto"/>
          </w:tcPr>
          <w:p w14:paraId="1A013FBA" w14:textId="50A51B64" w:rsidR="00D111D9" w:rsidRPr="00E400FC" w:rsidRDefault="00D111D9" w:rsidP="00127162">
            <w:pPr>
              <w:spacing w:after="0"/>
            </w:pPr>
            <w:r w:rsidRPr="00E400FC">
              <w:t>Koneksi Internet</w:t>
            </w:r>
          </w:p>
        </w:tc>
        <w:tc>
          <w:tcPr>
            <w:tcW w:w="3400" w:type="dxa"/>
            <w:shd w:val="clear" w:color="auto" w:fill="auto"/>
          </w:tcPr>
          <w:p w14:paraId="3CF67380" w14:textId="72256736" w:rsidR="00D111D9" w:rsidRPr="00E400FC" w:rsidRDefault="00D111D9" w:rsidP="00127162">
            <w:pPr>
              <w:keepNext/>
              <w:spacing w:after="0"/>
            </w:pPr>
            <w:r w:rsidRPr="00E400FC">
              <w:t>5 Mbps</w:t>
            </w:r>
          </w:p>
        </w:tc>
      </w:tr>
    </w:tbl>
    <w:p w14:paraId="5C98E5E9" w14:textId="77777777" w:rsidR="00127162" w:rsidRPr="00E400FC" w:rsidRDefault="00127162" w:rsidP="00127162"/>
    <w:p w14:paraId="6E6C11F4" w14:textId="19F4BA39" w:rsidR="003C3401" w:rsidRPr="00E400FC" w:rsidRDefault="003C3401" w:rsidP="00127162">
      <w:pPr>
        <w:pStyle w:val="Heading4"/>
      </w:pPr>
      <w:r w:rsidRPr="00E400FC">
        <w:t>Implementasi Sistem</w:t>
      </w:r>
    </w:p>
    <w:p w14:paraId="42F9C1AA" w14:textId="7E24AF93" w:rsidR="003C3401" w:rsidRPr="00E400FC" w:rsidRDefault="003C3401" w:rsidP="003C3401">
      <w:r w:rsidRPr="00E400FC">
        <w:t xml:space="preserve">Berikut adalah tabel kebutuhan perangkat keras dan perangkat lunak pada implementasi aplikasi </w:t>
      </w:r>
      <w:r w:rsidR="00874981" w:rsidRPr="00E400FC">
        <w:rPr>
          <w:i/>
          <w:iCs/>
        </w:rPr>
        <w:t>Landing Page KPKNL Bandung Modul Pengaduan Online</w:t>
      </w:r>
      <w:r w:rsidRPr="00E400FC">
        <w:t>.</w:t>
      </w:r>
    </w:p>
    <w:p w14:paraId="028772B3" w14:textId="763192F4" w:rsidR="003C3401" w:rsidRPr="00E400FC" w:rsidRDefault="00534031" w:rsidP="00534031">
      <w:pPr>
        <w:pStyle w:val="Caption"/>
        <w:jc w:val="center"/>
        <w:rPr>
          <w:color w:val="auto"/>
        </w:rPr>
      </w:pPr>
      <w:bookmarkStart w:id="129" w:name="_Toc71498616"/>
      <w:bookmarkStart w:id="130" w:name="_Toc107670082"/>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6</w:t>
      </w:r>
      <w:r w:rsidR="00BD2605" w:rsidRPr="00E400FC">
        <w:rPr>
          <w:color w:val="auto"/>
        </w:rPr>
        <w:fldChar w:fldCharType="end"/>
      </w:r>
      <w:r w:rsidR="003C3401" w:rsidRPr="00E400FC">
        <w:rPr>
          <w:color w:val="auto"/>
        </w:rPr>
        <w:br/>
        <w:t>Hardware dan Software Implementasi Sistem</w:t>
      </w:r>
      <w:bookmarkEnd w:id="129"/>
      <w:bookmarkEnd w:id="130"/>
    </w:p>
    <w:tbl>
      <w:tblPr>
        <w:tblW w:w="73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28" w:type="dxa"/>
          <w:bottom w:w="28" w:type="dxa"/>
        </w:tblCellMar>
        <w:tblLook w:val="04A0" w:firstRow="1" w:lastRow="0" w:firstColumn="1" w:lastColumn="0" w:noHBand="0" w:noVBand="1"/>
      </w:tblPr>
      <w:tblGrid>
        <w:gridCol w:w="538"/>
        <w:gridCol w:w="3400"/>
        <w:gridCol w:w="3400"/>
      </w:tblGrid>
      <w:tr w:rsidR="003C3401" w:rsidRPr="00E400FC" w14:paraId="23DED13D" w14:textId="77777777" w:rsidTr="00600BB0">
        <w:trPr>
          <w:trHeight w:val="570"/>
          <w:tblHeader/>
        </w:trPr>
        <w:tc>
          <w:tcPr>
            <w:tcW w:w="538" w:type="dxa"/>
            <w:shd w:val="clear" w:color="auto" w:fill="8EAADB"/>
            <w:vAlign w:val="center"/>
          </w:tcPr>
          <w:p w14:paraId="2147EBA3" w14:textId="77777777" w:rsidR="003C3401" w:rsidRPr="00E400FC" w:rsidRDefault="003C3401" w:rsidP="00127162">
            <w:pPr>
              <w:spacing w:after="0"/>
              <w:jc w:val="center"/>
              <w:rPr>
                <w:b/>
              </w:rPr>
            </w:pPr>
            <w:r w:rsidRPr="00E400FC">
              <w:rPr>
                <w:b/>
              </w:rPr>
              <w:t>No.</w:t>
            </w:r>
          </w:p>
        </w:tc>
        <w:tc>
          <w:tcPr>
            <w:tcW w:w="3400" w:type="dxa"/>
            <w:shd w:val="clear" w:color="auto" w:fill="8EAADB"/>
            <w:vAlign w:val="center"/>
          </w:tcPr>
          <w:p w14:paraId="5F277EF1" w14:textId="77777777" w:rsidR="003C3401" w:rsidRPr="00E400FC" w:rsidRDefault="003C3401" w:rsidP="00127162">
            <w:pPr>
              <w:spacing w:after="0"/>
              <w:jc w:val="center"/>
              <w:rPr>
                <w:b/>
              </w:rPr>
            </w:pPr>
            <w:r w:rsidRPr="00E400FC">
              <w:rPr>
                <w:b/>
              </w:rPr>
              <w:t>Hardware atau Software</w:t>
            </w:r>
          </w:p>
        </w:tc>
        <w:tc>
          <w:tcPr>
            <w:tcW w:w="3400" w:type="dxa"/>
            <w:shd w:val="clear" w:color="auto" w:fill="8EAADB"/>
            <w:vAlign w:val="center"/>
          </w:tcPr>
          <w:p w14:paraId="093DD346" w14:textId="77777777" w:rsidR="003C3401" w:rsidRPr="00E400FC" w:rsidRDefault="003C3401" w:rsidP="00127162">
            <w:pPr>
              <w:spacing w:after="0"/>
              <w:jc w:val="center"/>
              <w:rPr>
                <w:b/>
              </w:rPr>
            </w:pPr>
            <w:r w:rsidRPr="00E400FC">
              <w:rPr>
                <w:b/>
              </w:rPr>
              <w:t>Spesifikasi Minimal</w:t>
            </w:r>
          </w:p>
        </w:tc>
      </w:tr>
      <w:tr w:rsidR="003C3401" w:rsidRPr="00E400FC" w14:paraId="75360B43" w14:textId="77777777" w:rsidTr="00204F78">
        <w:trPr>
          <w:trHeight w:val="283"/>
        </w:trPr>
        <w:tc>
          <w:tcPr>
            <w:tcW w:w="538" w:type="dxa"/>
            <w:shd w:val="clear" w:color="auto" w:fill="auto"/>
          </w:tcPr>
          <w:p w14:paraId="360DDC77" w14:textId="77777777" w:rsidR="003C3401" w:rsidRPr="00E400FC" w:rsidRDefault="003C3401" w:rsidP="00127162">
            <w:pPr>
              <w:spacing w:after="0"/>
            </w:pPr>
            <w:r w:rsidRPr="00E400FC">
              <w:t xml:space="preserve">1. </w:t>
            </w:r>
          </w:p>
        </w:tc>
        <w:tc>
          <w:tcPr>
            <w:tcW w:w="3400" w:type="dxa"/>
            <w:shd w:val="clear" w:color="auto" w:fill="auto"/>
          </w:tcPr>
          <w:p w14:paraId="4CCF89C3" w14:textId="77777777" w:rsidR="003C3401" w:rsidRPr="00E400FC" w:rsidRDefault="003C3401" w:rsidP="00127162">
            <w:pPr>
              <w:spacing w:after="0"/>
              <w:rPr>
                <w:i/>
                <w:iCs/>
              </w:rPr>
            </w:pPr>
            <w:r w:rsidRPr="00E400FC">
              <w:rPr>
                <w:i/>
                <w:iCs/>
              </w:rPr>
              <w:t>Processor</w:t>
            </w:r>
          </w:p>
        </w:tc>
        <w:tc>
          <w:tcPr>
            <w:tcW w:w="3400" w:type="dxa"/>
            <w:shd w:val="clear" w:color="auto" w:fill="auto"/>
          </w:tcPr>
          <w:p w14:paraId="50E4D116" w14:textId="77777777" w:rsidR="003C3401" w:rsidRPr="00E400FC" w:rsidRDefault="003C3401" w:rsidP="00127162">
            <w:pPr>
              <w:spacing w:after="0"/>
            </w:pPr>
            <w:r w:rsidRPr="00E400FC">
              <w:t>1 GHz</w:t>
            </w:r>
          </w:p>
        </w:tc>
      </w:tr>
      <w:tr w:rsidR="003C3401" w:rsidRPr="00E400FC" w14:paraId="20FED337" w14:textId="77777777" w:rsidTr="00204F78">
        <w:trPr>
          <w:trHeight w:val="283"/>
        </w:trPr>
        <w:tc>
          <w:tcPr>
            <w:tcW w:w="538" w:type="dxa"/>
            <w:shd w:val="clear" w:color="auto" w:fill="auto"/>
          </w:tcPr>
          <w:p w14:paraId="355AF41D" w14:textId="77777777" w:rsidR="003C3401" w:rsidRPr="00E400FC" w:rsidRDefault="003C3401" w:rsidP="00127162">
            <w:pPr>
              <w:spacing w:after="0"/>
            </w:pPr>
            <w:r w:rsidRPr="00E400FC">
              <w:t xml:space="preserve">2. </w:t>
            </w:r>
          </w:p>
        </w:tc>
        <w:tc>
          <w:tcPr>
            <w:tcW w:w="3400" w:type="dxa"/>
            <w:shd w:val="clear" w:color="auto" w:fill="auto"/>
          </w:tcPr>
          <w:p w14:paraId="7D53D03A" w14:textId="77777777" w:rsidR="003C3401" w:rsidRPr="00E400FC" w:rsidRDefault="003C3401" w:rsidP="00127162">
            <w:pPr>
              <w:spacing w:after="0"/>
            </w:pPr>
            <w:r w:rsidRPr="00E400FC">
              <w:t>RAM</w:t>
            </w:r>
          </w:p>
        </w:tc>
        <w:tc>
          <w:tcPr>
            <w:tcW w:w="3400" w:type="dxa"/>
            <w:shd w:val="clear" w:color="auto" w:fill="auto"/>
          </w:tcPr>
          <w:p w14:paraId="13683D28" w14:textId="77777777" w:rsidR="003C3401" w:rsidRPr="00E400FC" w:rsidRDefault="003C3401" w:rsidP="00127162">
            <w:pPr>
              <w:spacing w:after="0"/>
            </w:pPr>
            <w:r w:rsidRPr="00E400FC">
              <w:t>512 MB</w:t>
            </w:r>
          </w:p>
        </w:tc>
      </w:tr>
      <w:tr w:rsidR="003C3401" w:rsidRPr="00E400FC" w14:paraId="7A6E4AD3" w14:textId="77777777" w:rsidTr="00204F78">
        <w:trPr>
          <w:trHeight w:val="283"/>
        </w:trPr>
        <w:tc>
          <w:tcPr>
            <w:tcW w:w="538" w:type="dxa"/>
            <w:shd w:val="clear" w:color="auto" w:fill="auto"/>
          </w:tcPr>
          <w:p w14:paraId="6AF9BAD9" w14:textId="77777777" w:rsidR="003C3401" w:rsidRPr="00E400FC" w:rsidRDefault="003C3401" w:rsidP="00127162">
            <w:pPr>
              <w:spacing w:after="0"/>
            </w:pPr>
            <w:r w:rsidRPr="00E400FC">
              <w:t>3.</w:t>
            </w:r>
          </w:p>
        </w:tc>
        <w:tc>
          <w:tcPr>
            <w:tcW w:w="3400" w:type="dxa"/>
            <w:shd w:val="clear" w:color="auto" w:fill="auto"/>
          </w:tcPr>
          <w:p w14:paraId="0981F6D2" w14:textId="77777777" w:rsidR="003C3401" w:rsidRPr="00E400FC" w:rsidRDefault="003C3401" w:rsidP="00127162">
            <w:pPr>
              <w:spacing w:after="0"/>
            </w:pPr>
            <w:r w:rsidRPr="00E400FC">
              <w:t>Penyimpanan</w:t>
            </w:r>
          </w:p>
        </w:tc>
        <w:tc>
          <w:tcPr>
            <w:tcW w:w="3400" w:type="dxa"/>
            <w:shd w:val="clear" w:color="auto" w:fill="auto"/>
          </w:tcPr>
          <w:p w14:paraId="59E67DA0" w14:textId="77777777" w:rsidR="003C3401" w:rsidRPr="00E400FC" w:rsidRDefault="003C3401" w:rsidP="00127162">
            <w:pPr>
              <w:spacing w:after="0"/>
            </w:pPr>
            <w:r w:rsidRPr="00E400FC">
              <w:t>10 GB</w:t>
            </w:r>
          </w:p>
        </w:tc>
      </w:tr>
      <w:tr w:rsidR="003C3401" w:rsidRPr="00E400FC" w14:paraId="69C06260" w14:textId="77777777" w:rsidTr="00204F78">
        <w:trPr>
          <w:trHeight w:val="283"/>
        </w:trPr>
        <w:tc>
          <w:tcPr>
            <w:tcW w:w="538" w:type="dxa"/>
            <w:shd w:val="clear" w:color="auto" w:fill="auto"/>
          </w:tcPr>
          <w:p w14:paraId="74396979" w14:textId="77777777" w:rsidR="003C3401" w:rsidRPr="00E400FC" w:rsidRDefault="003C3401" w:rsidP="00127162">
            <w:pPr>
              <w:spacing w:after="0"/>
            </w:pPr>
            <w:r w:rsidRPr="00E400FC">
              <w:t>4.</w:t>
            </w:r>
          </w:p>
        </w:tc>
        <w:tc>
          <w:tcPr>
            <w:tcW w:w="3400" w:type="dxa"/>
            <w:shd w:val="clear" w:color="auto" w:fill="auto"/>
          </w:tcPr>
          <w:p w14:paraId="59904BA7" w14:textId="77777777" w:rsidR="003C3401" w:rsidRPr="00E400FC" w:rsidRDefault="003C3401" w:rsidP="00127162">
            <w:pPr>
              <w:spacing w:after="0"/>
            </w:pPr>
            <w:r w:rsidRPr="00E400FC">
              <w:t>Sistem Operasi</w:t>
            </w:r>
          </w:p>
        </w:tc>
        <w:tc>
          <w:tcPr>
            <w:tcW w:w="3400" w:type="dxa"/>
            <w:shd w:val="clear" w:color="auto" w:fill="auto"/>
          </w:tcPr>
          <w:p w14:paraId="0FB339E3" w14:textId="77777777" w:rsidR="003C3401" w:rsidRPr="00E400FC" w:rsidRDefault="003C3401" w:rsidP="00127162">
            <w:pPr>
              <w:spacing w:after="0"/>
            </w:pPr>
            <w:r w:rsidRPr="00E400FC">
              <w:t>Windows 7</w:t>
            </w:r>
          </w:p>
        </w:tc>
      </w:tr>
      <w:tr w:rsidR="003C3401" w:rsidRPr="00E400FC" w14:paraId="6A4B976C" w14:textId="77777777" w:rsidTr="00204F78">
        <w:trPr>
          <w:trHeight w:val="283"/>
        </w:trPr>
        <w:tc>
          <w:tcPr>
            <w:tcW w:w="538" w:type="dxa"/>
            <w:shd w:val="clear" w:color="auto" w:fill="auto"/>
          </w:tcPr>
          <w:p w14:paraId="148ADD76" w14:textId="77777777" w:rsidR="003C3401" w:rsidRPr="00E400FC" w:rsidRDefault="003C3401" w:rsidP="00127162">
            <w:pPr>
              <w:spacing w:after="0"/>
            </w:pPr>
            <w:r w:rsidRPr="00E400FC">
              <w:t xml:space="preserve">5. </w:t>
            </w:r>
          </w:p>
        </w:tc>
        <w:tc>
          <w:tcPr>
            <w:tcW w:w="3400" w:type="dxa"/>
            <w:shd w:val="clear" w:color="auto" w:fill="auto"/>
          </w:tcPr>
          <w:p w14:paraId="2E5EB084" w14:textId="77777777" w:rsidR="003C3401" w:rsidRPr="00E400FC" w:rsidRDefault="003C3401" w:rsidP="00127162">
            <w:pPr>
              <w:spacing w:after="0"/>
            </w:pPr>
            <w:r w:rsidRPr="00E400FC">
              <w:t>Internet</w:t>
            </w:r>
          </w:p>
        </w:tc>
        <w:tc>
          <w:tcPr>
            <w:tcW w:w="3400" w:type="dxa"/>
            <w:shd w:val="clear" w:color="auto" w:fill="auto"/>
          </w:tcPr>
          <w:p w14:paraId="01A677B9" w14:textId="77777777" w:rsidR="003C3401" w:rsidRPr="00E400FC" w:rsidRDefault="003C3401" w:rsidP="00127162">
            <w:pPr>
              <w:spacing w:after="0"/>
            </w:pPr>
            <w:r w:rsidRPr="00E400FC">
              <w:t>1 Mbps</w:t>
            </w:r>
          </w:p>
        </w:tc>
      </w:tr>
      <w:tr w:rsidR="003C3401" w:rsidRPr="00E400FC" w14:paraId="57B137A3" w14:textId="77777777" w:rsidTr="00204F78">
        <w:trPr>
          <w:trHeight w:val="283"/>
        </w:trPr>
        <w:tc>
          <w:tcPr>
            <w:tcW w:w="538" w:type="dxa"/>
            <w:shd w:val="clear" w:color="auto" w:fill="auto"/>
          </w:tcPr>
          <w:p w14:paraId="70FCF24F" w14:textId="77777777" w:rsidR="003C3401" w:rsidRPr="00E400FC" w:rsidRDefault="003C3401" w:rsidP="00127162">
            <w:pPr>
              <w:spacing w:after="0"/>
            </w:pPr>
            <w:r w:rsidRPr="00E400FC">
              <w:t>6.</w:t>
            </w:r>
          </w:p>
        </w:tc>
        <w:tc>
          <w:tcPr>
            <w:tcW w:w="3400" w:type="dxa"/>
            <w:shd w:val="clear" w:color="auto" w:fill="auto"/>
          </w:tcPr>
          <w:p w14:paraId="32E8B178" w14:textId="77777777" w:rsidR="003C3401" w:rsidRPr="00E400FC" w:rsidRDefault="003C3401" w:rsidP="00127162">
            <w:pPr>
              <w:spacing w:after="0"/>
              <w:rPr>
                <w:i/>
                <w:iCs/>
              </w:rPr>
            </w:pPr>
            <w:r w:rsidRPr="00E400FC">
              <w:rPr>
                <w:i/>
                <w:iCs/>
              </w:rPr>
              <w:t>Web Browser</w:t>
            </w:r>
          </w:p>
        </w:tc>
        <w:tc>
          <w:tcPr>
            <w:tcW w:w="3400" w:type="dxa"/>
            <w:shd w:val="clear" w:color="auto" w:fill="auto"/>
          </w:tcPr>
          <w:p w14:paraId="23ED0A4F" w14:textId="77777777" w:rsidR="003C3401" w:rsidRPr="00E400FC" w:rsidRDefault="003C3401" w:rsidP="00127162">
            <w:pPr>
              <w:spacing w:after="0"/>
            </w:pPr>
            <w:r w:rsidRPr="00E400FC">
              <w:t>Google Chrome 77.0</w:t>
            </w:r>
          </w:p>
        </w:tc>
      </w:tr>
    </w:tbl>
    <w:p w14:paraId="139DAE8D" w14:textId="2C5EB780" w:rsidR="006B51AA" w:rsidRPr="00E400FC" w:rsidRDefault="006B51AA" w:rsidP="003C3401"/>
    <w:p w14:paraId="289D6D57" w14:textId="645DB293" w:rsidR="006B51AA" w:rsidRPr="00E400FC" w:rsidRDefault="006B51AA" w:rsidP="006B51AA">
      <w:pPr>
        <w:pStyle w:val="Heading2"/>
      </w:pPr>
      <w:bookmarkStart w:id="131" w:name="_Toc107670020"/>
      <w:r w:rsidRPr="00E400FC">
        <w:t>Perancangan</w:t>
      </w:r>
      <w:bookmarkEnd w:id="131"/>
    </w:p>
    <w:p w14:paraId="3A785B07" w14:textId="77777777" w:rsidR="006B51AA" w:rsidRPr="00E400FC" w:rsidRDefault="006B51AA" w:rsidP="006B51AA">
      <w:r w:rsidRPr="00E400FC">
        <w:t>Berikut adalah perancangan aplikasi yang terdiri dari model aplikasi berbasis objek, perancangan basis data dan perancangan antar muka.</w:t>
      </w:r>
    </w:p>
    <w:p w14:paraId="3648ECC4" w14:textId="35A3DF15" w:rsidR="006B51AA" w:rsidRPr="00E400FC" w:rsidRDefault="006B51AA" w:rsidP="006B51AA">
      <w:pPr>
        <w:pStyle w:val="Heading3"/>
      </w:pPr>
      <w:bookmarkStart w:id="132" w:name="_Toc70543594"/>
      <w:bookmarkStart w:id="133" w:name="_Toc107670021"/>
      <w:r w:rsidRPr="00E400FC">
        <w:lastRenderedPageBreak/>
        <w:t>Model Aplikasi Berbasis Objek</w:t>
      </w:r>
      <w:bookmarkEnd w:id="132"/>
      <w:bookmarkEnd w:id="133"/>
    </w:p>
    <w:p w14:paraId="26AFF126" w14:textId="44274976" w:rsidR="006B51AA" w:rsidRPr="00E400FC" w:rsidRDefault="006B51AA" w:rsidP="006B51AA">
      <w:r w:rsidRPr="00E400FC">
        <w:t xml:space="preserve">Berikut adalah pemodelan aplikasi berbasis objek dengan penggambaran menggunakan </w:t>
      </w:r>
      <w:r w:rsidR="003A2B87" w:rsidRPr="00E400FC">
        <w:t>Use case diagram</w:t>
      </w:r>
      <w:r w:rsidRPr="00E400FC">
        <w:t>.</w:t>
      </w:r>
    </w:p>
    <w:p w14:paraId="46C2FF65" w14:textId="4BFFEDF2" w:rsidR="006B51AA" w:rsidRPr="00E400FC" w:rsidRDefault="003A2B87" w:rsidP="006B51AA">
      <w:pPr>
        <w:pStyle w:val="Heading4"/>
      </w:pPr>
      <w:r w:rsidRPr="00E400FC">
        <w:t>Use Case diagram</w:t>
      </w:r>
    </w:p>
    <w:p w14:paraId="41CC8F32" w14:textId="2CFE47AD" w:rsidR="006B51AA" w:rsidRPr="00E400FC" w:rsidRDefault="006B51AA" w:rsidP="006B51AA">
      <w:r w:rsidRPr="00E400FC">
        <w:t xml:space="preserve">Berikut ini adalah gambaran </w:t>
      </w:r>
      <w:r w:rsidR="003A2B87" w:rsidRPr="00E400FC">
        <w:t>Use case diagram</w:t>
      </w:r>
      <w:r w:rsidRPr="00E400FC">
        <w:t xml:space="preserve"> pada aplikasi </w:t>
      </w:r>
      <w:r w:rsidR="00874981" w:rsidRPr="00E400FC">
        <w:rPr>
          <w:i/>
          <w:iCs/>
        </w:rPr>
        <w:t>Landing Page KPKNL Bandung Modul Pengaduan Online</w:t>
      </w:r>
      <w:r w:rsidRPr="00E400FC">
        <w:t>.</w:t>
      </w:r>
      <w:r w:rsidR="00B677CB" w:rsidRPr="00E400FC">
        <w:t xml:space="preserve"> Pada </w:t>
      </w:r>
      <w:r w:rsidR="00B677CB" w:rsidRPr="00E400FC">
        <w:fldChar w:fldCharType="begin"/>
      </w:r>
      <w:r w:rsidR="00B677CB" w:rsidRPr="00E400FC">
        <w:instrText xml:space="preserve"> REF _Ref107527313 \h </w:instrText>
      </w:r>
      <w:r w:rsidR="00B677CB" w:rsidRPr="00E400FC">
        <w:fldChar w:fldCharType="separate"/>
      </w:r>
      <w:r w:rsidR="00775E57" w:rsidRPr="00E400FC">
        <w:t xml:space="preserve">Gambar </w:t>
      </w:r>
      <w:r w:rsidR="00775E57" w:rsidRPr="00E400FC">
        <w:rPr>
          <w:noProof/>
        </w:rPr>
        <w:t>3</w:t>
      </w:r>
      <w:r w:rsidR="00775E57" w:rsidRPr="00E400FC">
        <w:noBreakHyphen/>
      </w:r>
      <w:r w:rsidR="00775E57" w:rsidRPr="00E400FC">
        <w:rPr>
          <w:noProof/>
        </w:rPr>
        <w:t>5</w:t>
      </w:r>
      <w:r w:rsidR="00B677CB" w:rsidRPr="00E400FC">
        <w:fldChar w:fldCharType="end"/>
      </w:r>
      <w:r w:rsidR="00012F14" w:rsidRPr="00E400FC">
        <w:t xml:space="preserve"> </w:t>
      </w:r>
      <w:r w:rsidR="00B677CB" w:rsidRPr="00E400FC">
        <w:rPr>
          <w:noProof/>
        </w:rPr>
        <w:t>s</w:t>
      </w:r>
      <w:r w:rsidR="00012F14" w:rsidRPr="00E400FC">
        <w:rPr>
          <w:noProof/>
        </w:rPr>
        <w:t xml:space="preserve">emua </w:t>
      </w:r>
      <w:r w:rsidR="00080890" w:rsidRPr="00E400FC">
        <w:rPr>
          <w:noProof/>
        </w:rPr>
        <w:t>Use case</w:t>
      </w:r>
      <w:r w:rsidR="00012F14" w:rsidRPr="00E400FC">
        <w:rPr>
          <w:i/>
          <w:iCs/>
          <w:noProof/>
        </w:rPr>
        <w:t xml:space="preserve"> </w:t>
      </w:r>
      <w:r w:rsidR="00012F14" w:rsidRPr="00E400FC">
        <w:rPr>
          <w:noProof/>
        </w:rPr>
        <w:t xml:space="preserve">yang terdapat di dalam </w:t>
      </w:r>
      <w:r w:rsidR="00012F14" w:rsidRPr="00E400FC">
        <w:rPr>
          <w:i/>
          <w:iCs/>
          <w:noProof/>
        </w:rPr>
        <w:t>boundary</w:t>
      </w:r>
      <w:r w:rsidR="00012F14" w:rsidRPr="00E400FC">
        <w:rPr>
          <w:noProof/>
        </w:rPr>
        <w:t xml:space="preserve"> harus melewati fitur </w:t>
      </w:r>
      <w:r w:rsidR="00012F14" w:rsidRPr="00E400FC">
        <w:rPr>
          <w:i/>
          <w:iCs/>
          <w:noProof/>
        </w:rPr>
        <w:t>login</w:t>
      </w:r>
      <w:r w:rsidR="00012F14" w:rsidRPr="00E400FC">
        <w:rPr>
          <w:noProof/>
        </w:rPr>
        <w:t xml:space="preserve"> terlebih dahulu. Pada </w:t>
      </w:r>
      <w:r w:rsidR="003A2B87" w:rsidRPr="00E400FC">
        <w:rPr>
          <w:noProof/>
        </w:rPr>
        <w:t>Use case diagram</w:t>
      </w:r>
      <w:r w:rsidR="00012F14" w:rsidRPr="00E400FC">
        <w:rPr>
          <w:noProof/>
        </w:rPr>
        <w:t xml:space="preserve"> modul Pengaduan</w:t>
      </w:r>
      <w:r w:rsidR="00012F14" w:rsidRPr="00E400FC">
        <w:rPr>
          <w:i/>
          <w:iCs/>
          <w:noProof/>
        </w:rPr>
        <w:t xml:space="preserve"> Online </w:t>
      </w:r>
      <w:r w:rsidR="00012F14" w:rsidRPr="00E400FC">
        <w:rPr>
          <w:noProof/>
        </w:rPr>
        <w:t xml:space="preserve">ditandai dengan warna hijau dan </w:t>
      </w:r>
      <w:r w:rsidR="00194760" w:rsidRPr="00E400FC">
        <w:rPr>
          <w:noProof/>
        </w:rPr>
        <w:t>putih</w:t>
      </w:r>
      <w:r w:rsidR="00A85324" w:rsidRPr="00E400FC">
        <w:rPr>
          <w:noProof/>
        </w:rPr>
        <w:t xml:space="preserve"> dan terdapat 3 aktor yaitu </w:t>
      </w:r>
      <w:r w:rsidR="00A85324" w:rsidRPr="00E400FC">
        <w:rPr>
          <w:i/>
          <w:iCs/>
          <w:noProof/>
        </w:rPr>
        <w:t>Customer</w:t>
      </w:r>
      <w:r w:rsidR="00A85324" w:rsidRPr="00E400FC">
        <w:rPr>
          <w:noProof/>
        </w:rPr>
        <w:t xml:space="preserve">, Petugas APTB dan Admin </w:t>
      </w:r>
      <w:r w:rsidR="00A85324" w:rsidRPr="00E400FC">
        <w:rPr>
          <w:i/>
          <w:iCs/>
          <w:noProof/>
        </w:rPr>
        <w:t>Landing Page</w:t>
      </w:r>
      <w:r w:rsidR="00012F14" w:rsidRPr="00E400FC">
        <w:rPr>
          <w:noProof/>
        </w:rPr>
        <w:t>.</w:t>
      </w:r>
    </w:p>
    <w:p w14:paraId="0AEE5B4F" w14:textId="77777777" w:rsidR="006B51AA" w:rsidRPr="00E400FC" w:rsidRDefault="006B51AA" w:rsidP="003F25F6">
      <w:pPr>
        <w:keepNext/>
      </w:pPr>
      <w:r w:rsidRPr="00E400FC">
        <w:rPr>
          <w:noProof/>
        </w:rPr>
        <w:drawing>
          <wp:inline distT="0" distB="0" distL="0" distR="0" wp14:anchorId="7E6EEB70" wp14:editId="606E286C">
            <wp:extent cx="4666613" cy="3175708"/>
            <wp:effectExtent l="0" t="0" r="127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666613" cy="3175708"/>
                    </a:xfrm>
                    <a:prstGeom prst="rect">
                      <a:avLst/>
                    </a:prstGeom>
                    <a:noFill/>
                    <a:ln>
                      <a:noFill/>
                    </a:ln>
                  </pic:spPr>
                </pic:pic>
              </a:graphicData>
            </a:graphic>
          </wp:inline>
        </w:drawing>
      </w:r>
    </w:p>
    <w:p w14:paraId="57C70A7D" w14:textId="435B1635" w:rsidR="006B51AA" w:rsidRPr="00E400FC" w:rsidRDefault="006B51AA" w:rsidP="006B51AA">
      <w:pPr>
        <w:pStyle w:val="Caption"/>
        <w:jc w:val="center"/>
        <w:rPr>
          <w:color w:val="auto"/>
        </w:rPr>
      </w:pPr>
      <w:bookmarkStart w:id="134" w:name="_Ref107527313"/>
      <w:bookmarkStart w:id="135" w:name="_Toc107670040"/>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5</w:t>
      </w:r>
      <w:r w:rsidR="00445BB0" w:rsidRPr="00E400FC">
        <w:rPr>
          <w:color w:val="auto"/>
        </w:rPr>
        <w:fldChar w:fldCharType="end"/>
      </w:r>
      <w:bookmarkStart w:id="136" w:name="_Toc71498975"/>
      <w:bookmarkEnd w:id="134"/>
      <w:r w:rsidRPr="00E400FC">
        <w:rPr>
          <w:color w:val="auto"/>
        </w:rPr>
        <w:br/>
      </w:r>
      <w:r w:rsidR="003A2B87" w:rsidRPr="00E400FC">
        <w:rPr>
          <w:color w:val="auto"/>
        </w:rPr>
        <w:t>Use case diagram</w:t>
      </w:r>
      <w:bookmarkEnd w:id="135"/>
      <w:bookmarkEnd w:id="136"/>
    </w:p>
    <w:p w14:paraId="49B24F70" w14:textId="77777777" w:rsidR="009247B0" w:rsidRPr="00E400FC" w:rsidRDefault="009247B0" w:rsidP="009247B0"/>
    <w:p w14:paraId="43B0397E" w14:textId="7661E36A" w:rsidR="00BB4B6D" w:rsidRPr="00E400FC" w:rsidRDefault="00364003" w:rsidP="00BB4B6D">
      <w:pPr>
        <w:pStyle w:val="Heading4"/>
      </w:pPr>
      <w:r w:rsidRPr="00E400FC">
        <w:lastRenderedPageBreak/>
        <w:t xml:space="preserve">Skenario </w:t>
      </w:r>
      <w:r w:rsidR="00922C75" w:rsidRPr="00E400FC">
        <w:t xml:space="preserve">Use </w:t>
      </w:r>
      <w:r w:rsidR="004467EB" w:rsidRPr="00E400FC">
        <w:t>C</w:t>
      </w:r>
      <w:r w:rsidR="00922C75" w:rsidRPr="00E400FC">
        <w:t>ase</w:t>
      </w:r>
    </w:p>
    <w:p w14:paraId="35D8BB10" w14:textId="3278E860" w:rsidR="00442C6D" w:rsidRPr="00E400FC" w:rsidRDefault="00C007D1" w:rsidP="00442C6D">
      <w:pPr>
        <w:rPr>
          <w:noProof/>
        </w:rPr>
      </w:pPr>
      <w:r w:rsidRPr="00E400FC">
        <w:rPr>
          <w:noProof/>
        </w:rPr>
        <w:t xml:space="preserve">Berikut adalah deskripsi </w:t>
      </w:r>
      <w:r w:rsidR="003A2B87" w:rsidRPr="00E400FC">
        <w:rPr>
          <w:noProof/>
        </w:rPr>
        <w:t>Use case diagram</w:t>
      </w:r>
      <w:r w:rsidRPr="00E400FC">
        <w:rPr>
          <w:noProof/>
        </w:rPr>
        <w:t xml:space="preserve"> yang digambarkan melalui </w:t>
      </w:r>
      <w:r w:rsidR="00364003" w:rsidRPr="00E400FC">
        <w:rPr>
          <w:noProof/>
        </w:rPr>
        <w:t xml:space="preserve">Skenario </w:t>
      </w:r>
      <w:r w:rsidR="00080890" w:rsidRPr="00E400FC">
        <w:rPr>
          <w:noProof/>
        </w:rPr>
        <w:t>Use case</w:t>
      </w:r>
      <w:r w:rsidRPr="00E400FC">
        <w:rPr>
          <w:noProof/>
        </w:rPr>
        <w:t xml:space="preserve">. </w:t>
      </w:r>
      <w:r w:rsidR="00B70C73" w:rsidRPr="00E400FC">
        <w:rPr>
          <w:noProof/>
        </w:rPr>
        <w:t>Skenario</w:t>
      </w:r>
      <w:r w:rsidRPr="00E400FC">
        <w:rPr>
          <w:noProof/>
        </w:rPr>
        <w:t xml:space="preserve"> diambil dari </w:t>
      </w:r>
      <w:r w:rsidR="00080890" w:rsidRPr="00E400FC">
        <w:rPr>
          <w:noProof/>
        </w:rPr>
        <w:t>Use case</w:t>
      </w:r>
      <w:r w:rsidRPr="00E400FC">
        <w:rPr>
          <w:noProof/>
        </w:rPr>
        <w:t xml:space="preserve"> pada diagram di atas (Ruang lingkup modul </w:t>
      </w:r>
      <w:r w:rsidR="00EF3DDE" w:rsidRPr="00E400FC">
        <w:rPr>
          <w:noProof/>
        </w:rPr>
        <w:t>p</w:t>
      </w:r>
      <w:r w:rsidRPr="00E400FC">
        <w:rPr>
          <w:noProof/>
        </w:rPr>
        <w:t xml:space="preserve">engaduan </w:t>
      </w:r>
      <w:r w:rsidR="00EF3DDE" w:rsidRPr="00E400FC">
        <w:rPr>
          <w:i/>
          <w:iCs/>
          <w:noProof/>
        </w:rPr>
        <w:t>o</w:t>
      </w:r>
      <w:r w:rsidRPr="00E400FC">
        <w:rPr>
          <w:i/>
          <w:iCs/>
          <w:noProof/>
        </w:rPr>
        <w:t>nline</w:t>
      </w:r>
      <w:r w:rsidRPr="00E400FC">
        <w:rPr>
          <w:noProof/>
        </w:rPr>
        <w:t>).</w:t>
      </w:r>
    </w:p>
    <w:p w14:paraId="54CFEF93" w14:textId="78933006" w:rsidR="008F4393" w:rsidRPr="00E400FC" w:rsidRDefault="008F4393" w:rsidP="008F4393">
      <w:pPr>
        <w:pStyle w:val="ListParagraph"/>
        <w:numPr>
          <w:ilvl w:val="0"/>
          <w:numId w:val="23"/>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w:t>
      </w:r>
      <w:r w:rsidR="00B12113" w:rsidRPr="00E400FC">
        <w:rPr>
          <w:szCs w:val="24"/>
        </w:rPr>
        <w:t>Registrasi</w:t>
      </w:r>
      <w:r w:rsidR="007001FF" w:rsidRPr="00E400FC">
        <w:rPr>
          <w:szCs w:val="24"/>
        </w:rPr>
        <w:t xml:space="preserve"> </w:t>
      </w:r>
      <w:r w:rsidR="00990601" w:rsidRPr="00E400FC">
        <w:rPr>
          <w:szCs w:val="24"/>
        </w:rPr>
        <w:t>Petugas</w:t>
      </w:r>
    </w:p>
    <w:p w14:paraId="4826CEB1" w14:textId="242A6C7D" w:rsidR="008F4393" w:rsidRPr="00E400FC" w:rsidRDefault="008F4393" w:rsidP="00374DD5">
      <w:pPr>
        <w:pStyle w:val="ListParagraph"/>
        <w:spacing w:after="0"/>
        <w:ind w:left="284"/>
        <w:rPr>
          <w:szCs w:val="24"/>
        </w:rPr>
      </w:pPr>
      <w:r w:rsidRPr="00E400FC">
        <w:rPr>
          <w:szCs w:val="24"/>
        </w:rPr>
        <w:t xml:space="preserve">Nama </w:t>
      </w:r>
      <w:r w:rsidR="00080890" w:rsidRPr="00E400FC">
        <w:rPr>
          <w:szCs w:val="24"/>
        </w:rPr>
        <w:t>Use case</w:t>
      </w:r>
      <w:r w:rsidRPr="00E400FC">
        <w:rPr>
          <w:szCs w:val="24"/>
        </w:rPr>
        <w:tab/>
        <w:t>:</w:t>
      </w:r>
      <w:r w:rsidR="00F13104" w:rsidRPr="00E400FC">
        <w:rPr>
          <w:szCs w:val="24"/>
        </w:rPr>
        <w:t xml:space="preserve"> </w:t>
      </w:r>
      <w:r w:rsidR="00E70D85" w:rsidRPr="00E400FC">
        <w:rPr>
          <w:szCs w:val="24"/>
        </w:rPr>
        <w:t>Registrasi</w:t>
      </w:r>
      <w:r w:rsidR="003560E8" w:rsidRPr="00E400FC">
        <w:rPr>
          <w:szCs w:val="24"/>
        </w:rPr>
        <w:t xml:space="preserve"> </w:t>
      </w:r>
      <w:r w:rsidR="00990601" w:rsidRPr="00E400FC">
        <w:rPr>
          <w:szCs w:val="24"/>
        </w:rPr>
        <w:t>Petugas</w:t>
      </w:r>
    </w:p>
    <w:p w14:paraId="13D4328C" w14:textId="4918268D" w:rsidR="008F4393" w:rsidRPr="00E400FC" w:rsidRDefault="008F4393" w:rsidP="00374DD5">
      <w:pPr>
        <w:pStyle w:val="ListParagraph"/>
        <w:spacing w:after="0"/>
        <w:ind w:left="284"/>
        <w:rPr>
          <w:szCs w:val="24"/>
        </w:rPr>
      </w:pPr>
      <w:r w:rsidRPr="00E400FC">
        <w:rPr>
          <w:szCs w:val="24"/>
        </w:rPr>
        <w:t>Aktor</w:t>
      </w:r>
      <w:r w:rsidRPr="00E400FC">
        <w:rPr>
          <w:szCs w:val="24"/>
        </w:rPr>
        <w:tab/>
      </w:r>
      <w:r w:rsidRPr="00E400FC">
        <w:rPr>
          <w:szCs w:val="24"/>
        </w:rPr>
        <w:tab/>
        <w:t>:</w:t>
      </w:r>
      <w:r w:rsidR="00F13104" w:rsidRPr="00E400FC">
        <w:rPr>
          <w:szCs w:val="24"/>
        </w:rPr>
        <w:t xml:space="preserve"> </w:t>
      </w:r>
      <w:r w:rsidR="00990601" w:rsidRPr="00E400FC">
        <w:rPr>
          <w:szCs w:val="24"/>
        </w:rPr>
        <w:t>Petugas APTB</w:t>
      </w:r>
    </w:p>
    <w:p w14:paraId="4EA3DAF5" w14:textId="5CD697AF" w:rsidR="008F4393" w:rsidRPr="00E400FC" w:rsidRDefault="008F4393" w:rsidP="00374DD5">
      <w:pPr>
        <w:pStyle w:val="ListParagraph"/>
        <w:spacing w:after="0"/>
        <w:ind w:left="2156" w:hanging="1872"/>
        <w:rPr>
          <w:szCs w:val="24"/>
        </w:rPr>
      </w:pPr>
      <w:r w:rsidRPr="00E400FC">
        <w:rPr>
          <w:szCs w:val="24"/>
        </w:rPr>
        <w:t>Deskripsi</w:t>
      </w:r>
      <w:r w:rsidRPr="00E400FC">
        <w:rPr>
          <w:szCs w:val="24"/>
        </w:rPr>
        <w:tab/>
      </w:r>
      <w:r w:rsidRPr="00E400FC">
        <w:rPr>
          <w:szCs w:val="24"/>
        </w:rPr>
        <w:tab/>
        <w:t>:</w:t>
      </w:r>
      <w:r w:rsidR="00F13104" w:rsidRPr="00E400FC">
        <w:rPr>
          <w:szCs w:val="24"/>
        </w:rPr>
        <w:t xml:space="preserve"> </w:t>
      </w:r>
      <w:r w:rsidR="00990601" w:rsidRPr="00E400FC">
        <w:rPr>
          <w:szCs w:val="24"/>
        </w:rPr>
        <w:t xml:space="preserve">Petugas </w:t>
      </w:r>
      <w:r w:rsidR="00E70D85" w:rsidRPr="00E400FC">
        <w:rPr>
          <w:szCs w:val="24"/>
        </w:rPr>
        <w:t>membuat akun untuk menggunakan aplikasi</w:t>
      </w:r>
      <w:r w:rsidRPr="00E400FC">
        <w:rPr>
          <w:i/>
          <w:iCs/>
          <w:szCs w:val="24"/>
        </w:rPr>
        <w:t>.</w:t>
      </w:r>
    </w:p>
    <w:p w14:paraId="7F13C862" w14:textId="28C67246" w:rsidR="008F4393" w:rsidRPr="00E400FC" w:rsidRDefault="00922C75" w:rsidP="00374DD5">
      <w:pPr>
        <w:pStyle w:val="ListParagraph"/>
        <w:spacing w:after="0"/>
        <w:ind w:left="2156" w:hanging="1872"/>
        <w:rPr>
          <w:szCs w:val="24"/>
        </w:rPr>
      </w:pPr>
      <w:r w:rsidRPr="00E400FC">
        <w:rPr>
          <w:i/>
          <w:iCs/>
          <w:szCs w:val="24"/>
        </w:rPr>
        <w:t>Pre-Condition</w:t>
      </w:r>
      <w:r w:rsidR="008F4393" w:rsidRPr="00E400FC">
        <w:rPr>
          <w:szCs w:val="24"/>
        </w:rPr>
        <w:tab/>
        <w:t xml:space="preserve">: </w:t>
      </w:r>
      <w:r w:rsidR="00990601" w:rsidRPr="00E400FC">
        <w:rPr>
          <w:szCs w:val="24"/>
        </w:rPr>
        <w:t>NIP Petugas terdaftar pada database</w:t>
      </w:r>
      <w:r w:rsidR="008F4393" w:rsidRPr="00E400FC">
        <w:rPr>
          <w:szCs w:val="24"/>
        </w:rPr>
        <w:t>.</w:t>
      </w:r>
    </w:p>
    <w:p w14:paraId="34FB6092" w14:textId="5BF5A3FD" w:rsidR="008F4393" w:rsidRPr="00E400FC" w:rsidRDefault="00922C75" w:rsidP="00374DD5">
      <w:pPr>
        <w:pStyle w:val="ListParagraph"/>
        <w:spacing w:after="0"/>
        <w:ind w:left="2156" w:hanging="1872"/>
        <w:rPr>
          <w:szCs w:val="24"/>
        </w:rPr>
      </w:pPr>
      <w:r w:rsidRPr="00E400FC">
        <w:rPr>
          <w:i/>
          <w:iCs/>
          <w:szCs w:val="24"/>
        </w:rPr>
        <w:t>Post-Condition</w:t>
      </w:r>
      <w:r w:rsidR="008F4393" w:rsidRPr="00E400FC">
        <w:rPr>
          <w:szCs w:val="24"/>
        </w:rPr>
        <w:tab/>
        <w:t xml:space="preserve">: </w:t>
      </w:r>
      <w:r w:rsidR="00E70D85" w:rsidRPr="00E400FC">
        <w:rPr>
          <w:szCs w:val="24"/>
        </w:rPr>
        <w:t xml:space="preserve">Akun </w:t>
      </w:r>
      <w:r w:rsidR="00990601" w:rsidRPr="00E400FC">
        <w:rPr>
          <w:szCs w:val="24"/>
        </w:rPr>
        <w:t xml:space="preserve">Petugas </w:t>
      </w:r>
      <w:r w:rsidR="00E70D85" w:rsidRPr="00E400FC">
        <w:rPr>
          <w:szCs w:val="24"/>
        </w:rPr>
        <w:t>sudah terdaftar</w:t>
      </w:r>
      <w:r w:rsidR="008F4393" w:rsidRPr="00E400FC">
        <w:rPr>
          <w:szCs w:val="24"/>
        </w:rPr>
        <w:t>.</w:t>
      </w:r>
    </w:p>
    <w:p w14:paraId="2AB49C61" w14:textId="02CC6408" w:rsidR="008F4393" w:rsidRPr="00E400FC" w:rsidRDefault="008F4393" w:rsidP="00374DD5">
      <w:pPr>
        <w:pStyle w:val="ListParagraph"/>
        <w:ind w:left="284"/>
        <w:rPr>
          <w:b/>
          <w:szCs w:val="24"/>
        </w:rPr>
      </w:pPr>
      <w:r w:rsidRPr="00E400FC">
        <w:rPr>
          <w:b/>
          <w:szCs w:val="24"/>
        </w:rPr>
        <w:t xml:space="preserve">Skenario Normal / </w:t>
      </w:r>
      <w:r w:rsidR="00922C75" w:rsidRPr="00E400FC">
        <w:rPr>
          <w:b/>
          <w:i/>
          <w:iCs/>
          <w:szCs w:val="24"/>
        </w:rPr>
        <w:t xml:space="preserve">Basic Flow </w:t>
      </w:r>
      <w:r w:rsidRPr="00E400FC">
        <w:rPr>
          <w:b/>
          <w:szCs w:val="24"/>
        </w:rPr>
        <w:t>:</w:t>
      </w:r>
    </w:p>
    <w:p w14:paraId="4CD068C7" w14:textId="17AE47A0" w:rsidR="00107AF6" w:rsidRPr="00E400FC" w:rsidRDefault="00107AF6" w:rsidP="00107AF6">
      <w:pPr>
        <w:pStyle w:val="Caption"/>
        <w:keepNext/>
        <w:jc w:val="center"/>
        <w:rPr>
          <w:color w:val="auto"/>
        </w:rPr>
      </w:pPr>
      <w:bookmarkStart w:id="137" w:name="_Toc107670083"/>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7</w:t>
      </w:r>
      <w:r w:rsidR="00BD2605" w:rsidRPr="00E400FC">
        <w:rPr>
          <w:color w:val="auto"/>
        </w:rPr>
        <w:fldChar w:fldCharType="end"/>
      </w:r>
      <w:r w:rsidRPr="00E400FC">
        <w:rPr>
          <w:color w:val="auto"/>
        </w:rPr>
        <w:br/>
        <w:t>Skenario Registrasi</w:t>
      </w:r>
      <w:bookmarkEnd w:id="137"/>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366"/>
        <w:gridCol w:w="3405"/>
      </w:tblGrid>
      <w:tr w:rsidR="00E70D85" w:rsidRPr="00E400FC" w14:paraId="4FF023CB" w14:textId="77777777" w:rsidTr="00122327">
        <w:trPr>
          <w:tblHeader/>
        </w:trPr>
        <w:tc>
          <w:tcPr>
            <w:tcW w:w="3366" w:type="dxa"/>
            <w:shd w:val="clear" w:color="auto" w:fill="8EAADB" w:themeFill="accent1" w:themeFillTint="99"/>
            <w:vAlign w:val="center"/>
          </w:tcPr>
          <w:p w14:paraId="597A1EFD" w14:textId="77777777" w:rsidR="00E70D85" w:rsidRPr="00E400FC" w:rsidRDefault="00E70D85" w:rsidP="00E70D85">
            <w:pPr>
              <w:pStyle w:val="ListParagraph"/>
              <w:spacing w:after="0"/>
              <w:ind w:left="0"/>
              <w:jc w:val="center"/>
              <w:rPr>
                <w:b/>
                <w:szCs w:val="24"/>
              </w:rPr>
            </w:pPr>
            <w:r w:rsidRPr="00E400FC">
              <w:rPr>
                <w:b/>
                <w:szCs w:val="24"/>
              </w:rPr>
              <w:t>Aksi Aktor</w:t>
            </w:r>
          </w:p>
        </w:tc>
        <w:tc>
          <w:tcPr>
            <w:tcW w:w="3405" w:type="dxa"/>
            <w:shd w:val="clear" w:color="auto" w:fill="8EAADB"/>
            <w:vAlign w:val="center"/>
          </w:tcPr>
          <w:p w14:paraId="3D03A57B" w14:textId="77777777" w:rsidR="00E70D85" w:rsidRPr="00E400FC" w:rsidRDefault="00E70D85" w:rsidP="00E70D85">
            <w:pPr>
              <w:pStyle w:val="ListParagraph"/>
              <w:spacing w:after="0"/>
              <w:ind w:left="0"/>
              <w:jc w:val="center"/>
              <w:rPr>
                <w:b/>
                <w:szCs w:val="24"/>
              </w:rPr>
            </w:pPr>
            <w:r w:rsidRPr="00E400FC">
              <w:rPr>
                <w:b/>
                <w:szCs w:val="24"/>
              </w:rPr>
              <w:t>Reaksi Sistem</w:t>
            </w:r>
          </w:p>
        </w:tc>
      </w:tr>
      <w:tr w:rsidR="00E70D85" w:rsidRPr="00E400FC" w14:paraId="07CE306B" w14:textId="77777777" w:rsidTr="00107AF6">
        <w:trPr>
          <w:cantSplit/>
          <w:trHeight w:val="567"/>
        </w:trPr>
        <w:tc>
          <w:tcPr>
            <w:tcW w:w="3366" w:type="dxa"/>
            <w:shd w:val="clear" w:color="auto" w:fill="auto"/>
          </w:tcPr>
          <w:p w14:paraId="4A9A00DB" w14:textId="2E70BB1E" w:rsidR="00E70D85" w:rsidRPr="00E400FC" w:rsidRDefault="00E70D85" w:rsidP="00E70D85">
            <w:pPr>
              <w:pStyle w:val="ListParagraph"/>
              <w:spacing w:after="0"/>
              <w:ind w:left="0"/>
              <w:rPr>
                <w:szCs w:val="24"/>
              </w:rPr>
            </w:pPr>
            <w:r w:rsidRPr="00E400FC">
              <w:rPr>
                <w:szCs w:val="24"/>
              </w:rPr>
              <w:t xml:space="preserve">1. </w:t>
            </w:r>
            <w:r w:rsidRPr="00E400FC">
              <w:rPr>
                <w:i/>
                <w:iCs/>
                <w:szCs w:val="24"/>
              </w:rPr>
              <w:t>customer</w:t>
            </w:r>
            <w:r w:rsidRPr="00E400FC">
              <w:rPr>
                <w:szCs w:val="24"/>
              </w:rPr>
              <w:t xml:space="preserve"> mengisi form registrasi.</w:t>
            </w:r>
          </w:p>
        </w:tc>
        <w:tc>
          <w:tcPr>
            <w:tcW w:w="3405" w:type="dxa"/>
            <w:shd w:val="clear" w:color="auto" w:fill="auto"/>
          </w:tcPr>
          <w:p w14:paraId="111FB0CC" w14:textId="77777777" w:rsidR="00E70D85" w:rsidRPr="00E400FC" w:rsidRDefault="00E70D85" w:rsidP="00E70D85">
            <w:pPr>
              <w:pStyle w:val="ListParagraph"/>
              <w:spacing w:after="0"/>
              <w:ind w:left="0"/>
              <w:rPr>
                <w:szCs w:val="24"/>
              </w:rPr>
            </w:pPr>
          </w:p>
        </w:tc>
      </w:tr>
      <w:tr w:rsidR="00E70D85" w:rsidRPr="00E400FC" w14:paraId="6621D989" w14:textId="77777777" w:rsidTr="00107AF6">
        <w:trPr>
          <w:cantSplit/>
          <w:trHeight w:val="567"/>
        </w:trPr>
        <w:tc>
          <w:tcPr>
            <w:tcW w:w="3366" w:type="dxa"/>
            <w:shd w:val="clear" w:color="auto" w:fill="auto"/>
          </w:tcPr>
          <w:p w14:paraId="0C243617" w14:textId="57E6184C" w:rsidR="00E70D85" w:rsidRPr="00E400FC" w:rsidRDefault="00E70D85" w:rsidP="00E70D85">
            <w:pPr>
              <w:pStyle w:val="ListParagraph"/>
              <w:spacing w:after="0"/>
              <w:ind w:left="0"/>
              <w:rPr>
                <w:szCs w:val="24"/>
              </w:rPr>
            </w:pPr>
            <w:r w:rsidRPr="00E400FC">
              <w:rPr>
                <w:szCs w:val="24"/>
              </w:rPr>
              <w:t xml:space="preserve">2. </w:t>
            </w:r>
            <w:r w:rsidRPr="00E400FC">
              <w:rPr>
                <w:i/>
                <w:iCs/>
                <w:szCs w:val="24"/>
              </w:rPr>
              <w:t>customer</w:t>
            </w:r>
            <w:r w:rsidRPr="00E400FC">
              <w:rPr>
                <w:szCs w:val="24"/>
              </w:rPr>
              <w:t xml:space="preserve"> menekan tombol daftar.</w:t>
            </w:r>
          </w:p>
        </w:tc>
        <w:tc>
          <w:tcPr>
            <w:tcW w:w="3405" w:type="dxa"/>
            <w:shd w:val="clear" w:color="auto" w:fill="auto"/>
          </w:tcPr>
          <w:p w14:paraId="643BD331" w14:textId="77777777" w:rsidR="00E70D85" w:rsidRPr="00E400FC" w:rsidRDefault="00E70D85" w:rsidP="00E70D85">
            <w:pPr>
              <w:pStyle w:val="ListParagraph"/>
              <w:spacing w:after="0"/>
              <w:ind w:left="0"/>
              <w:rPr>
                <w:szCs w:val="24"/>
              </w:rPr>
            </w:pPr>
          </w:p>
        </w:tc>
      </w:tr>
      <w:tr w:rsidR="00E70D85" w:rsidRPr="00E400FC" w14:paraId="2CD6593D" w14:textId="77777777" w:rsidTr="00107AF6">
        <w:trPr>
          <w:cantSplit/>
          <w:trHeight w:val="621"/>
        </w:trPr>
        <w:tc>
          <w:tcPr>
            <w:tcW w:w="3366" w:type="dxa"/>
            <w:shd w:val="clear" w:color="auto" w:fill="auto"/>
          </w:tcPr>
          <w:p w14:paraId="3BA35BB3" w14:textId="77777777" w:rsidR="00E70D85" w:rsidRPr="00E400FC" w:rsidRDefault="00E70D85" w:rsidP="00E70D85">
            <w:pPr>
              <w:pStyle w:val="ListParagraph"/>
              <w:spacing w:after="0"/>
              <w:ind w:left="0"/>
              <w:rPr>
                <w:szCs w:val="24"/>
              </w:rPr>
            </w:pPr>
          </w:p>
        </w:tc>
        <w:tc>
          <w:tcPr>
            <w:tcW w:w="3405" w:type="dxa"/>
            <w:shd w:val="clear" w:color="auto" w:fill="auto"/>
          </w:tcPr>
          <w:p w14:paraId="0501B055" w14:textId="77777777" w:rsidR="00E70D85" w:rsidRPr="00E400FC" w:rsidRDefault="00E70D85" w:rsidP="00E70D85">
            <w:pPr>
              <w:pStyle w:val="ListParagraph"/>
              <w:spacing w:after="0"/>
              <w:ind w:left="0"/>
              <w:rPr>
                <w:szCs w:val="24"/>
              </w:rPr>
            </w:pPr>
            <w:r w:rsidRPr="00E400FC">
              <w:rPr>
                <w:szCs w:val="24"/>
              </w:rPr>
              <w:t>3. Jika data yang diperlukan sudah terisi lengkap, isi dari form registrasi akan disimpan ke dalam database</w:t>
            </w:r>
          </w:p>
        </w:tc>
      </w:tr>
      <w:tr w:rsidR="00E70D85" w:rsidRPr="00E400FC" w14:paraId="0E0D17B7" w14:textId="77777777" w:rsidTr="00122327">
        <w:trPr>
          <w:cantSplit/>
          <w:trHeight w:val="184"/>
        </w:trPr>
        <w:tc>
          <w:tcPr>
            <w:tcW w:w="6771" w:type="dxa"/>
            <w:gridSpan w:val="2"/>
            <w:shd w:val="clear" w:color="auto" w:fill="8EAADB" w:themeFill="accent1" w:themeFillTint="99"/>
          </w:tcPr>
          <w:p w14:paraId="362A4104" w14:textId="17922CB9" w:rsidR="00E70D85" w:rsidRPr="00E400FC" w:rsidRDefault="00E70D85" w:rsidP="00E70D85">
            <w:pPr>
              <w:pStyle w:val="ListParagraph"/>
              <w:tabs>
                <w:tab w:val="left" w:pos="2955"/>
              </w:tabs>
              <w:spacing w:after="0"/>
              <w:ind w:left="0"/>
              <w:rPr>
                <w:b/>
                <w:szCs w:val="24"/>
              </w:rPr>
            </w:pPr>
            <w:r w:rsidRPr="00E400FC">
              <w:rPr>
                <w:b/>
                <w:szCs w:val="24"/>
              </w:rPr>
              <w:t xml:space="preserve">Skenario Alternatif </w:t>
            </w:r>
            <w:r w:rsidR="000E5F99" w:rsidRPr="00E400FC">
              <w:rPr>
                <w:b/>
                <w:szCs w:val="24"/>
              </w:rPr>
              <w:t>No</w:t>
            </w:r>
            <w:r w:rsidRPr="00E400FC">
              <w:rPr>
                <w:b/>
                <w:szCs w:val="24"/>
              </w:rPr>
              <w:t>. 3</w:t>
            </w:r>
          </w:p>
        </w:tc>
      </w:tr>
      <w:tr w:rsidR="00E70D85" w:rsidRPr="00E400FC" w14:paraId="097D2924" w14:textId="77777777" w:rsidTr="00107AF6">
        <w:trPr>
          <w:cantSplit/>
          <w:trHeight w:val="621"/>
        </w:trPr>
        <w:tc>
          <w:tcPr>
            <w:tcW w:w="3366" w:type="dxa"/>
            <w:shd w:val="clear" w:color="auto" w:fill="auto"/>
          </w:tcPr>
          <w:p w14:paraId="2753721E" w14:textId="77777777" w:rsidR="00E70D85" w:rsidRPr="00E400FC" w:rsidRDefault="00E70D85" w:rsidP="00E70D85">
            <w:pPr>
              <w:pStyle w:val="ListParagraph"/>
              <w:spacing w:after="0"/>
              <w:ind w:left="0"/>
              <w:rPr>
                <w:szCs w:val="24"/>
              </w:rPr>
            </w:pPr>
          </w:p>
        </w:tc>
        <w:tc>
          <w:tcPr>
            <w:tcW w:w="3405" w:type="dxa"/>
            <w:shd w:val="clear" w:color="auto" w:fill="auto"/>
          </w:tcPr>
          <w:p w14:paraId="474DA9F0" w14:textId="3B46BA6B" w:rsidR="00E70D85" w:rsidRPr="00E400FC" w:rsidRDefault="00E70D85" w:rsidP="00E70D85">
            <w:pPr>
              <w:pStyle w:val="ListParagraph"/>
              <w:spacing w:after="0"/>
              <w:ind w:left="0"/>
              <w:rPr>
                <w:szCs w:val="24"/>
              </w:rPr>
            </w:pPr>
            <w:r w:rsidRPr="00E400FC">
              <w:rPr>
                <w:szCs w:val="24"/>
              </w:rPr>
              <w:t xml:space="preserve">3a. </w:t>
            </w:r>
            <w:r w:rsidR="000E5F99" w:rsidRPr="00E400FC">
              <w:rPr>
                <w:szCs w:val="24"/>
              </w:rPr>
              <w:t>J</w:t>
            </w:r>
            <w:r w:rsidRPr="00E400FC">
              <w:rPr>
                <w:szCs w:val="24"/>
              </w:rPr>
              <w:t xml:space="preserve">ika data ada yang belum terisi atau email sudah terdaftar atau </w:t>
            </w:r>
            <w:r w:rsidR="0028329D" w:rsidRPr="00E400FC">
              <w:rPr>
                <w:szCs w:val="24"/>
              </w:rPr>
              <w:t>kata sandi</w:t>
            </w:r>
            <w:r w:rsidRPr="00E400FC">
              <w:rPr>
                <w:szCs w:val="24"/>
              </w:rPr>
              <w:t xml:space="preserve"> tidak sesuai, sistem akan memberikan peringatan bahwa ada bagian yang belum sesuai.</w:t>
            </w:r>
          </w:p>
        </w:tc>
      </w:tr>
      <w:tr w:rsidR="00E70D85" w:rsidRPr="00E400FC" w14:paraId="7C53DEDC" w14:textId="77777777" w:rsidTr="00107AF6">
        <w:trPr>
          <w:cantSplit/>
          <w:trHeight w:val="621"/>
        </w:trPr>
        <w:tc>
          <w:tcPr>
            <w:tcW w:w="3366" w:type="dxa"/>
            <w:shd w:val="clear" w:color="auto" w:fill="auto"/>
          </w:tcPr>
          <w:p w14:paraId="21A01276" w14:textId="426325F3" w:rsidR="00E70D85" w:rsidRPr="00E400FC" w:rsidRDefault="00E70D85" w:rsidP="00E70D85">
            <w:pPr>
              <w:pStyle w:val="ListParagraph"/>
              <w:spacing w:after="0"/>
              <w:ind w:left="0"/>
              <w:rPr>
                <w:szCs w:val="24"/>
              </w:rPr>
            </w:pPr>
            <w:r w:rsidRPr="00E400FC">
              <w:rPr>
                <w:szCs w:val="24"/>
              </w:rPr>
              <w:t>4</w:t>
            </w:r>
            <w:r w:rsidR="007D66C5" w:rsidRPr="00E400FC">
              <w:rPr>
                <w:szCs w:val="24"/>
              </w:rPr>
              <w:t>a</w:t>
            </w:r>
            <w:r w:rsidRPr="00E400FC">
              <w:rPr>
                <w:szCs w:val="24"/>
              </w:rPr>
              <w:t xml:space="preserve">. </w:t>
            </w:r>
            <w:r w:rsidR="000E5F99" w:rsidRPr="00E400FC">
              <w:rPr>
                <w:i/>
                <w:iCs/>
                <w:szCs w:val="24"/>
              </w:rPr>
              <w:t>C</w:t>
            </w:r>
            <w:r w:rsidRPr="00E400FC">
              <w:rPr>
                <w:i/>
                <w:iCs/>
                <w:szCs w:val="24"/>
              </w:rPr>
              <w:t>ustomer</w:t>
            </w:r>
            <w:r w:rsidRPr="00E400FC">
              <w:rPr>
                <w:szCs w:val="24"/>
              </w:rPr>
              <w:t xml:space="preserve"> akan mengisi data yang kurang lalu menekan tombol daftar.</w:t>
            </w:r>
          </w:p>
        </w:tc>
        <w:tc>
          <w:tcPr>
            <w:tcW w:w="3405" w:type="dxa"/>
            <w:shd w:val="clear" w:color="auto" w:fill="auto"/>
          </w:tcPr>
          <w:p w14:paraId="14F0FE2E" w14:textId="77777777" w:rsidR="00E70D85" w:rsidRPr="00E400FC" w:rsidRDefault="00E70D85" w:rsidP="00E70D85">
            <w:pPr>
              <w:pStyle w:val="ListParagraph"/>
              <w:spacing w:after="0"/>
              <w:ind w:left="0"/>
              <w:rPr>
                <w:szCs w:val="24"/>
              </w:rPr>
            </w:pPr>
          </w:p>
        </w:tc>
      </w:tr>
      <w:tr w:rsidR="00E70D85" w:rsidRPr="00E400FC" w14:paraId="48A7C43C" w14:textId="77777777" w:rsidTr="00107AF6">
        <w:trPr>
          <w:cantSplit/>
          <w:trHeight w:val="621"/>
        </w:trPr>
        <w:tc>
          <w:tcPr>
            <w:tcW w:w="3366" w:type="dxa"/>
            <w:shd w:val="clear" w:color="auto" w:fill="auto"/>
          </w:tcPr>
          <w:p w14:paraId="389987F2" w14:textId="77777777" w:rsidR="00E70D85" w:rsidRPr="00E400FC" w:rsidRDefault="00E70D85" w:rsidP="00E70D85">
            <w:pPr>
              <w:pStyle w:val="ListParagraph"/>
              <w:spacing w:after="0"/>
              <w:ind w:left="0"/>
              <w:rPr>
                <w:szCs w:val="24"/>
              </w:rPr>
            </w:pPr>
          </w:p>
        </w:tc>
        <w:tc>
          <w:tcPr>
            <w:tcW w:w="3405" w:type="dxa"/>
            <w:shd w:val="clear" w:color="auto" w:fill="auto"/>
          </w:tcPr>
          <w:p w14:paraId="750129A6" w14:textId="5178D5D5" w:rsidR="00E70D85" w:rsidRPr="00E400FC" w:rsidRDefault="00E70D85" w:rsidP="00E70D85">
            <w:pPr>
              <w:pStyle w:val="ListParagraph"/>
              <w:spacing w:after="0"/>
              <w:ind w:left="0"/>
              <w:rPr>
                <w:szCs w:val="24"/>
              </w:rPr>
            </w:pPr>
            <w:r w:rsidRPr="00E400FC">
              <w:rPr>
                <w:szCs w:val="24"/>
              </w:rPr>
              <w:t>5</w:t>
            </w:r>
            <w:r w:rsidR="007D66C5" w:rsidRPr="00E400FC">
              <w:rPr>
                <w:szCs w:val="24"/>
              </w:rPr>
              <w:t>a</w:t>
            </w:r>
            <w:r w:rsidRPr="00E400FC">
              <w:rPr>
                <w:szCs w:val="24"/>
              </w:rPr>
              <w:t>. Sistem akan menyimpan data tersebut.</w:t>
            </w:r>
          </w:p>
        </w:tc>
      </w:tr>
    </w:tbl>
    <w:p w14:paraId="502FEBE9" w14:textId="6BEF1D16" w:rsidR="00E70D85" w:rsidRPr="00E400FC" w:rsidRDefault="00E70D85" w:rsidP="008F4393">
      <w:pPr>
        <w:pStyle w:val="ListParagraph"/>
        <w:ind w:left="284"/>
        <w:rPr>
          <w:b/>
          <w:szCs w:val="24"/>
        </w:rPr>
      </w:pPr>
    </w:p>
    <w:p w14:paraId="43D64ECB" w14:textId="6C20AAD0" w:rsidR="00F97496" w:rsidRPr="00E400FC" w:rsidRDefault="00F97496" w:rsidP="00F97496">
      <w:pPr>
        <w:pStyle w:val="ListParagraph"/>
        <w:numPr>
          <w:ilvl w:val="0"/>
          <w:numId w:val="23"/>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w:t>
      </w:r>
      <w:r w:rsidR="0028329D" w:rsidRPr="00E400FC">
        <w:rPr>
          <w:i/>
          <w:iCs/>
          <w:szCs w:val="24"/>
        </w:rPr>
        <w:t>Login</w:t>
      </w:r>
    </w:p>
    <w:p w14:paraId="0F999226" w14:textId="614F2EEB" w:rsidR="00F97496" w:rsidRPr="00E400FC" w:rsidRDefault="00F97496" w:rsidP="00374DD5">
      <w:pPr>
        <w:pStyle w:val="ListParagraph"/>
        <w:spacing w:after="0"/>
        <w:ind w:left="284"/>
        <w:rPr>
          <w:szCs w:val="24"/>
        </w:rPr>
      </w:pPr>
      <w:r w:rsidRPr="00E400FC">
        <w:rPr>
          <w:szCs w:val="24"/>
        </w:rPr>
        <w:t xml:space="preserve">Nama </w:t>
      </w:r>
      <w:r w:rsidR="00080890" w:rsidRPr="00E400FC">
        <w:rPr>
          <w:szCs w:val="24"/>
        </w:rPr>
        <w:t>Use case</w:t>
      </w:r>
      <w:r w:rsidRPr="00E400FC">
        <w:rPr>
          <w:szCs w:val="24"/>
        </w:rPr>
        <w:tab/>
        <w:t>:</w:t>
      </w:r>
      <w:r w:rsidR="00F13104" w:rsidRPr="00E400FC">
        <w:rPr>
          <w:szCs w:val="24"/>
        </w:rPr>
        <w:t xml:space="preserve"> </w:t>
      </w:r>
      <w:r w:rsidR="0028329D" w:rsidRPr="00E400FC">
        <w:rPr>
          <w:i/>
          <w:iCs/>
          <w:szCs w:val="24"/>
        </w:rPr>
        <w:t>Login</w:t>
      </w:r>
    </w:p>
    <w:p w14:paraId="11886B76" w14:textId="13BD0519" w:rsidR="00F97496" w:rsidRPr="00E400FC" w:rsidRDefault="00F97496" w:rsidP="00374DD5">
      <w:pPr>
        <w:pStyle w:val="ListParagraph"/>
        <w:spacing w:after="0"/>
        <w:ind w:left="284"/>
        <w:rPr>
          <w:szCs w:val="24"/>
        </w:rPr>
      </w:pPr>
      <w:r w:rsidRPr="00E400FC">
        <w:rPr>
          <w:szCs w:val="24"/>
        </w:rPr>
        <w:t>Aktor</w:t>
      </w:r>
      <w:r w:rsidRPr="00E400FC">
        <w:rPr>
          <w:szCs w:val="24"/>
        </w:rPr>
        <w:tab/>
      </w:r>
      <w:r w:rsidRPr="00E400FC">
        <w:rPr>
          <w:szCs w:val="24"/>
        </w:rPr>
        <w:tab/>
        <w:t>:</w:t>
      </w:r>
      <w:r w:rsidR="00F13104" w:rsidRPr="00E400FC">
        <w:rPr>
          <w:szCs w:val="24"/>
        </w:rPr>
        <w:t xml:space="preserve"> </w:t>
      </w:r>
      <w:r w:rsidRPr="00E400FC">
        <w:rPr>
          <w:i/>
          <w:iCs/>
          <w:szCs w:val="24"/>
        </w:rPr>
        <w:t>Customer</w:t>
      </w:r>
      <w:r w:rsidR="0028329D" w:rsidRPr="00E400FC">
        <w:rPr>
          <w:szCs w:val="24"/>
        </w:rPr>
        <w:t>, Petugas APT</w:t>
      </w:r>
      <w:r w:rsidR="00122327" w:rsidRPr="00E400FC">
        <w:rPr>
          <w:szCs w:val="24"/>
        </w:rPr>
        <w:t>B</w:t>
      </w:r>
      <w:r w:rsidR="0028329D" w:rsidRPr="00E400FC">
        <w:rPr>
          <w:szCs w:val="24"/>
        </w:rPr>
        <w:t>.</w:t>
      </w:r>
    </w:p>
    <w:p w14:paraId="398F556D" w14:textId="214CE8DB" w:rsidR="00F97496" w:rsidRPr="00E400FC" w:rsidRDefault="00F97496" w:rsidP="00374DD5">
      <w:pPr>
        <w:pStyle w:val="ListParagraph"/>
        <w:spacing w:after="0"/>
        <w:ind w:left="2156" w:hanging="1872"/>
        <w:rPr>
          <w:szCs w:val="24"/>
        </w:rPr>
      </w:pPr>
      <w:r w:rsidRPr="00E400FC">
        <w:rPr>
          <w:szCs w:val="24"/>
        </w:rPr>
        <w:t>Deskripsi</w:t>
      </w:r>
      <w:r w:rsidRPr="00E400FC">
        <w:rPr>
          <w:szCs w:val="24"/>
        </w:rPr>
        <w:tab/>
      </w:r>
      <w:r w:rsidRPr="00E400FC">
        <w:rPr>
          <w:szCs w:val="24"/>
        </w:rPr>
        <w:tab/>
        <w:t>:</w:t>
      </w:r>
      <w:r w:rsidR="00F13104" w:rsidRPr="00E400FC">
        <w:rPr>
          <w:szCs w:val="24"/>
        </w:rPr>
        <w:t xml:space="preserve"> </w:t>
      </w:r>
      <w:r w:rsidR="0028329D" w:rsidRPr="00E400FC">
        <w:rPr>
          <w:szCs w:val="24"/>
        </w:rPr>
        <w:t xml:space="preserve">Proses memasukkan identitas dari akun </w:t>
      </w:r>
      <w:r w:rsidR="0028329D" w:rsidRPr="00E400FC">
        <w:rPr>
          <w:i/>
          <w:iCs/>
          <w:szCs w:val="24"/>
        </w:rPr>
        <w:t>user</w:t>
      </w:r>
      <w:r w:rsidR="0028329D" w:rsidRPr="00E400FC">
        <w:rPr>
          <w:szCs w:val="24"/>
        </w:rPr>
        <w:t xml:space="preserve"> untuk </w:t>
      </w:r>
      <w:r w:rsidR="0028329D" w:rsidRPr="00E400FC">
        <w:rPr>
          <w:szCs w:val="24"/>
        </w:rPr>
        <w:tab/>
      </w:r>
      <w:r w:rsidR="0028329D" w:rsidRPr="00E400FC">
        <w:rPr>
          <w:szCs w:val="24"/>
        </w:rPr>
        <w:tab/>
        <w:t>mengakses aplikasi</w:t>
      </w:r>
      <w:r w:rsidRPr="00E400FC">
        <w:rPr>
          <w:i/>
          <w:iCs/>
          <w:szCs w:val="24"/>
        </w:rPr>
        <w:t>.</w:t>
      </w:r>
    </w:p>
    <w:p w14:paraId="4ACCFBFB" w14:textId="2A483B21" w:rsidR="00F97496" w:rsidRPr="00E400FC" w:rsidRDefault="00922C75" w:rsidP="00374DD5">
      <w:pPr>
        <w:pStyle w:val="ListParagraph"/>
        <w:spacing w:after="0"/>
        <w:ind w:left="2156" w:hanging="1872"/>
        <w:rPr>
          <w:szCs w:val="24"/>
        </w:rPr>
      </w:pPr>
      <w:r w:rsidRPr="00E400FC">
        <w:rPr>
          <w:i/>
          <w:iCs/>
          <w:szCs w:val="24"/>
        </w:rPr>
        <w:t>Pre-Condition</w:t>
      </w:r>
      <w:r w:rsidR="00F97496" w:rsidRPr="00E400FC">
        <w:rPr>
          <w:szCs w:val="24"/>
        </w:rPr>
        <w:tab/>
        <w:t xml:space="preserve">: </w:t>
      </w:r>
      <w:r w:rsidR="00980D43" w:rsidRPr="00E400FC">
        <w:rPr>
          <w:szCs w:val="24"/>
        </w:rPr>
        <w:t xml:space="preserve">Aktor </w:t>
      </w:r>
      <w:r w:rsidR="0028329D" w:rsidRPr="00E400FC">
        <w:rPr>
          <w:szCs w:val="24"/>
        </w:rPr>
        <w:t>sudah memiliki akun</w:t>
      </w:r>
      <w:r w:rsidR="00F97496" w:rsidRPr="00E400FC">
        <w:rPr>
          <w:szCs w:val="24"/>
        </w:rPr>
        <w:t>.</w:t>
      </w:r>
    </w:p>
    <w:p w14:paraId="34EBADAB" w14:textId="4ED6C7FC" w:rsidR="00F97496" w:rsidRPr="00E400FC" w:rsidRDefault="00922C75" w:rsidP="00374DD5">
      <w:pPr>
        <w:pStyle w:val="ListParagraph"/>
        <w:spacing w:after="0"/>
        <w:ind w:left="2156" w:hanging="1872"/>
        <w:rPr>
          <w:szCs w:val="24"/>
        </w:rPr>
      </w:pPr>
      <w:r w:rsidRPr="00E400FC">
        <w:rPr>
          <w:i/>
          <w:iCs/>
          <w:szCs w:val="24"/>
        </w:rPr>
        <w:t>Post-Condition</w:t>
      </w:r>
      <w:r w:rsidR="00F97496" w:rsidRPr="00E400FC">
        <w:rPr>
          <w:szCs w:val="24"/>
        </w:rPr>
        <w:tab/>
        <w:t xml:space="preserve">: </w:t>
      </w:r>
      <w:r w:rsidR="00980D43" w:rsidRPr="00E400FC">
        <w:rPr>
          <w:szCs w:val="24"/>
        </w:rPr>
        <w:t xml:space="preserve">Aktor </w:t>
      </w:r>
      <w:r w:rsidR="0028329D" w:rsidRPr="00E400FC">
        <w:rPr>
          <w:szCs w:val="24"/>
        </w:rPr>
        <w:t xml:space="preserve">mendapatkan hak akses untuk menggunakan </w:t>
      </w:r>
      <w:r w:rsidR="0028329D" w:rsidRPr="00E400FC">
        <w:rPr>
          <w:szCs w:val="24"/>
        </w:rPr>
        <w:tab/>
      </w:r>
      <w:r w:rsidR="0028329D" w:rsidRPr="00E400FC">
        <w:rPr>
          <w:szCs w:val="24"/>
        </w:rPr>
        <w:tab/>
        <w:t>aplikasi</w:t>
      </w:r>
      <w:r w:rsidR="00F97496" w:rsidRPr="00E400FC">
        <w:rPr>
          <w:szCs w:val="24"/>
        </w:rPr>
        <w:t>.</w:t>
      </w:r>
    </w:p>
    <w:p w14:paraId="48F4866F" w14:textId="0708B1EE" w:rsidR="00F97496" w:rsidRPr="00E400FC" w:rsidRDefault="00F97496" w:rsidP="00374DD5">
      <w:pPr>
        <w:pStyle w:val="ListParagraph"/>
        <w:ind w:left="284"/>
      </w:pPr>
      <w:r w:rsidRPr="00E400FC">
        <w:rPr>
          <w:b/>
          <w:szCs w:val="24"/>
        </w:rPr>
        <w:t xml:space="preserve">Skenario Normal / </w:t>
      </w:r>
      <w:r w:rsidR="00922C75" w:rsidRPr="00E400FC">
        <w:rPr>
          <w:b/>
          <w:i/>
          <w:iCs/>
          <w:szCs w:val="24"/>
        </w:rPr>
        <w:t xml:space="preserve">Basic Flow </w:t>
      </w:r>
      <w:r w:rsidRPr="00E400FC">
        <w:t>:</w:t>
      </w:r>
    </w:p>
    <w:p w14:paraId="67D61E66" w14:textId="14340D22" w:rsidR="00F97496" w:rsidRPr="00E400FC" w:rsidRDefault="00F97496" w:rsidP="00F97496">
      <w:pPr>
        <w:pStyle w:val="Caption"/>
        <w:keepNext/>
        <w:jc w:val="center"/>
        <w:rPr>
          <w:color w:val="auto"/>
        </w:rPr>
      </w:pPr>
      <w:bookmarkStart w:id="138" w:name="_Toc107670084"/>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8</w:t>
      </w:r>
      <w:r w:rsidR="00BD2605" w:rsidRPr="00E400FC">
        <w:rPr>
          <w:color w:val="auto"/>
        </w:rPr>
        <w:fldChar w:fldCharType="end"/>
      </w:r>
      <w:r w:rsidRPr="00E400FC">
        <w:rPr>
          <w:color w:val="auto"/>
        </w:rPr>
        <w:br/>
        <w:t>Skenario Login</w:t>
      </w:r>
      <w:bookmarkEnd w:id="138"/>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616"/>
        <w:gridCol w:w="3155"/>
      </w:tblGrid>
      <w:tr w:rsidR="00F97496" w:rsidRPr="00E400FC" w14:paraId="611DAE96" w14:textId="77777777" w:rsidTr="008754DE">
        <w:trPr>
          <w:trHeight w:val="172"/>
          <w:tblHeader/>
        </w:trPr>
        <w:tc>
          <w:tcPr>
            <w:tcW w:w="361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1C59133C" w14:textId="77777777" w:rsidR="00F97496" w:rsidRPr="00E400FC" w:rsidRDefault="00F97496" w:rsidP="008754DE">
            <w:pPr>
              <w:pStyle w:val="ListParagraph"/>
              <w:spacing w:after="0"/>
              <w:ind w:left="0"/>
              <w:jc w:val="center"/>
              <w:rPr>
                <w:b/>
                <w:szCs w:val="24"/>
              </w:rPr>
            </w:pPr>
            <w:r w:rsidRPr="00E400FC">
              <w:rPr>
                <w:b/>
                <w:szCs w:val="24"/>
              </w:rPr>
              <w:t>Aksi Aktor</w:t>
            </w:r>
          </w:p>
        </w:tc>
        <w:tc>
          <w:tcPr>
            <w:tcW w:w="315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2043B905" w14:textId="77777777" w:rsidR="00F97496" w:rsidRPr="00E400FC" w:rsidRDefault="00F97496" w:rsidP="008754DE">
            <w:pPr>
              <w:pStyle w:val="ListParagraph"/>
              <w:spacing w:after="0"/>
              <w:ind w:left="0"/>
              <w:jc w:val="center"/>
              <w:rPr>
                <w:b/>
                <w:szCs w:val="24"/>
              </w:rPr>
            </w:pPr>
            <w:r w:rsidRPr="00E400FC">
              <w:rPr>
                <w:b/>
                <w:szCs w:val="24"/>
              </w:rPr>
              <w:t>Reaksi Sistem</w:t>
            </w:r>
          </w:p>
        </w:tc>
      </w:tr>
      <w:tr w:rsidR="0028329D" w:rsidRPr="00E400FC" w14:paraId="36176E19"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hideMark/>
          </w:tcPr>
          <w:p w14:paraId="4ABF8C0E" w14:textId="5446761A" w:rsidR="0028329D" w:rsidRPr="00E400FC" w:rsidRDefault="0028329D" w:rsidP="0028329D">
            <w:pPr>
              <w:pStyle w:val="ListParagraph"/>
              <w:spacing w:after="0"/>
              <w:ind w:left="0"/>
              <w:rPr>
                <w:szCs w:val="24"/>
              </w:rPr>
            </w:pPr>
            <w:r w:rsidRPr="00E400FC">
              <w:rPr>
                <w:szCs w:val="24"/>
              </w:rPr>
              <w:t xml:space="preserve">1. </w:t>
            </w:r>
            <w:r w:rsidR="00980D43" w:rsidRPr="00E400FC">
              <w:rPr>
                <w:szCs w:val="24"/>
              </w:rPr>
              <w:t>Aktor</w:t>
            </w:r>
            <w:r w:rsidRPr="00E400FC">
              <w:rPr>
                <w:szCs w:val="24"/>
              </w:rPr>
              <w:t xml:space="preserve"> memasukkan</w:t>
            </w:r>
            <w:r w:rsidRPr="00E400FC">
              <w:rPr>
                <w:i/>
                <w:iCs/>
                <w:szCs w:val="24"/>
              </w:rPr>
              <w:t xml:space="preserve"> </w:t>
            </w:r>
            <w:r w:rsidR="00374276" w:rsidRPr="00E400FC">
              <w:rPr>
                <w:i/>
                <w:iCs/>
                <w:szCs w:val="24"/>
              </w:rPr>
              <w:t>Email</w:t>
            </w:r>
            <w:r w:rsidRPr="00E400FC">
              <w:rPr>
                <w:szCs w:val="24"/>
              </w:rPr>
              <w:t xml:space="preserve"> dan </w:t>
            </w:r>
            <w:r w:rsidR="00D13F10" w:rsidRPr="00E400FC">
              <w:rPr>
                <w:i/>
                <w:iCs/>
                <w:szCs w:val="24"/>
              </w:rPr>
              <w:t>kata sandi</w:t>
            </w:r>
            <w:r w:rsidRPr="00E400FC">
              <w:rPr>
                <w:szCs w:val="24"/>
              </w:rPr>
              <w:t xml:space="preserve"> akunnya.</w:t>
            </w:r>
          </w:p>
        </w:tc>
        <w:tc>
          <w:tcPr>
            <w:tcW w:w="3155" w:type="dxa"/>
            <w:tcBorders>
              <w:top w:val="single" w:sz="4" w:space="0" w:color="000000"/>
              <w:left w:val="single" w:sz="4" w:space="0" w:color="000000"/>
              <w:bottom w:val="single" w:sz="4" w:space="0" w:color="000000"/>
              <w:right w:val="single" w:sz="4" w:space="0" w:color="000000"/>
            </w:tcBorders>
          </w:tcPr>
          <w:p w14:paraId="316CCD94" w14:textId="77777777" w:rsidR="0028329D" w:rsidRPr="00E400FC" w:rsidRDefault="0028329D" w:rsidP="0028329D">
            <w:pPr>
              <w:pStyle w:val="ListParagraph"/>
              <w:spacing w:after="0"/>
              <w:ind w:left="0"/>
              <w:rPr>
                <w:szCs w:val="24"/>
              </w:rPr>
            </w:pPr>
          </w:p>
        </w:tc>
      </w:tr>
      <w:tr w:rsidR="0028329D" w:rsidRPr="00E400FC" w14:paraId="563B748B"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3BE78BED" w14:textId="60219B19" w:rsidR="0028329D" w:rsidRPr="00E400FC" w:rsidRDefault="0028329D" w:rsidP="0028329D">
            <w:pPr>
              <w:pStyle w:val="ListParagraph"/>
              <w:spacing w:after="0"/>
              <w:ind w:left="0"/>
              <w:rPr>
                <w:szCs w:val="24"/>
              </w:rPr>
            </w:pPr>
            <w:r w:rsidRPr="00E400FC">
              <w:rPr>
                <w:szCs w:val="24"/>
              </w:rPr>
              <w:lastRenderedPageBreak/>
              <w:t xml:space="preserve">2. </w:t>
            </w:r>
            <w:r w:rsidR="00980D43" w:rsidRPr="00E400FC">
              <w:rPr>
                <w:szCs w:val="24"/>
              </w:rPr>
              <w:t xml:space="preserve">Aktor </w:t>
            </w:r>
            <w:r w:rsidRPr="00E400FC">
              <w:rPr>
                <w:szCs w:val="24"/>
              </w:rPr>
              <w:t xml:space="preserve">menekan tombol </w:t>
            </w:r>
            <w:r w:rsidRPr="00E400FC">
              <w:rPr>
                <w:i/>
                <w:iCs/>
                <w:szCs w:val="24"/>
              </w:rPr>
              <w:t>login</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hideMark/>
          </w:tcPr>
          <w:p w14:paraId="3CEFCA94" w14:textId="5D62BFDE" w:rsidR="0028329D" w:rsidRPr="00E400FC" w:rsidRDefault="0028329D" w:rsidP="0028329D">
            <w:pPr>
              <w:pStyle w:val="ListParagraph"/>
              <w:spacing w:after="0"/>
              <w:ind w:left="0"/>
              <w:jc w:val="left"/>
              <w:rPr>
                <w:szCs w:val="24"/>
              </w:rPr>
            </w:pPr>
          </w:p>
        </w:tc>
      </w:tr>
      <w:tr w:rsidR="0028329D" w:rsidRPr="00E400FC" w14:paraId="201E213C"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1F2DE19" w14:textId="77777777" w:rsidR="0028329D" w:rsidRPr="00E400FC" w:rsidRDefault="0028329D" w:rsidP="0028329D">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hideMark/>
          </w:tcPr>
          <w:p w14:paraId="1D3F4A9D" w14:textId="411C268E" w:rsidR="0028329D" w:rsidRPr="00E400FC" w:rsidRDefault="0028329D" w:rsidP="0028329D">
            <w:pPr>
              <w:pStyle w:val="ListParagraph"/>
              <w:spacing w:after="0"/>
              <w:ind w:left="0"/>
              <w:rPr>
                <w:szCs w:val="24"/>
              </w:rPr>
            </w:pPr>
            <w:r w:rsidRPr="00E400FC">
              <w:rPr>
                <w:szCs w:val="24"/>
              </w:rPr>
              <w:t xml:space="preserve">3. Jika </w:t>
            </w:r>
            <w:r w:rsidR="00374276" w:rsidRPr="00E400FC">
              <w:rPr>
                <w:i/>
                <w:iCs/>
                <w:szCs w:val="24"/>
              </w:rPr>
              <w:t>Email</w:t>
            </w:r>
            <w:r w:rsidRPr="00E400FC">
              <w:rPr>
                <w:i/>
                <w:iCs/>
                <w:szCs w:val="24"/>
              </w:rPr>
              <w:t>/</w:t>
            </w:r>
            <w:r w:rsidR="00D13F10" w:rsidRPr="00E400FC">
              <w:rPr>
                <w:i/>
                <w:iCs/>
                <w:szCs w:val="24"/>
              </w:rPr>
              <w:t>kata sandi</w:t>
            </w:r>
            <w:r w:rsidRPr="00E400FC">
              <w:rPr>
                <w:szCs w:val="24"/>
              </w:rPr>
              <w:t xml:space="preserve"> sudah benar, </w:t>
            </w:r>
            <w:r w:rsidR="00980D43" w:rsidRPr="00E400FC">
              <w:rPr>
                <w:szCs w:val="24"/>
              </w:rPr>
              <w:t xml:space="preserve">Aktor </w:t>
            </w:r>
            <w:r w:rsidRPr="00E400FC">
              <w:rPr>
                <w:szCs w:val="24"/>
              </w:rPr>
              <w:t xml:space="preserve">akan dimasukkan ke </w:t>
            </w:r>
            <w:r w:rsidR="00374276" w:rsidRPr="00E400FC">
              <w:rPr>
                <w:szCs w:val="24"/>
              </w:rPr>
              <w:t>halaman yang sesuai dengan level user</w:t>
            </w:r>
            <w:r w:rsidR="003B7CBA" w:rsidRPr="00E400FC">
              <w:rPr>
                <w:szCs w:val="24"/>
              </w:rPr>
              <w:t>nya</w:t>
            </w:r>
            <w:r w:rsidRPr="00E400FC">
              <w:rPr>
                <w:szCs w:val="24"/>
              </w:rPr>
              <w:t>.</w:t>
            </w:r>
          </w:p>
        </w:tc>
      </w:tr>
      <w:tr w:rsidR="00C31E75" w:rsidRPr="00E400FC" w14:paraId="31D74AE5" w14:textId="77777777" w:rsidTr="00C121D5">
        <w:trPr>
          <w:cantSplit/>
          <w:trHeight w:val="621"/>
        </w:trPr>
        <w:tc>
          <w:tcPr>
            <w:tcW w:w="6771" w:type="dxa"/>
            <w:gridSpan w:val="2"/>
            <w:tcBorders>
              <w:top w:val="single" w:sz="4" w:space="0" w:color="000000"/>
              <w:left w:val="single" w:sz="4" w:space="0" w:color="000000"/>
              <w:bottom w:val="single" w:sz="4" w:space="0" w:color="000000"/>
              <w:right w:val="single" w:sz="4" w:space="0" w:color="000000"/>
            </w:tcBorders>
            <w:shd w:val="clear" w:color="auto" w:fill="8EAADB" w:themeFill="accent1" w:themeFillTint="99"/>
            <w:hideMark/>
          </w:tcPr>
          <w:p w14:paraId="70CADEEE" w14:textId="70208F23" w:rsidR="00C31E75" w:rsidRPr="00E400FC" w:rsidRDefault="00C31E75" w:rsidP="0028329D">
            <w:pPr>
              <w:pStyle w:val="ListParagraph"/>
              <w:spacing w:after="0"/>
              <w:ind w:left="0"/>
              <w:rPr>
                <w:b/>
                <w:szCs w:val="24"/>
              </w:rPr>
            </w:pPr>
            <w:r w:rsidRPr="00E400FC">
              <w:rPr>
                <w:b/>
                <w:szCs w:val="24"/>
              </w:rPr>
              <w:t xml:space="preserve">Skenario Alternatif </w:t>
            </w:r>
            <w:r w:rsidR="000E5F99" w:rsidRPr="00E400FC">
              <w:rPr>
                <w:b/>
                <w:szCs w:val="24"/>
              </w:rPr>
              <w:t>No</w:t>
            </w:r>
            <w:r w:rsidRPr="00E400FC">
              <w:rPr>
                <w:b/>
                <w:szCs w:val="24"/>
              </w:rPr>
              <w:t>. 3</w:t>
            </w:r>
          </w:p>
        </w:tc>
      </w:tr>
      <w:tr w:rsidR="0028329D" w:rsidRPr="00E400FC" w14:paraId="591D5316"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2B61058A" w14:textId="77777777" w:rsidR="0028329D" w:rsidRPr="00E400FC" w:rsidRDefault="0028329D" w:rsidP="0028329D">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hideMark/>
          </w:tcPr>
          <w:p w14:paraId="441E4A83" w14:textId="387871A6" w:rsidR="0028329D" w:rsidRPr="00E400FC" w:rsidRDefault="0028329D" w:rsidP="0028329D">
            <w:pPr>
              <w:pStyle w:val="ListParagraph"/>
              <w:spacing w:after="0"/>
              <w:ind w:left="0"/>
              <w:rPr>
                <w:szCs w:val="24"/>
              </w:rPr>
            </w:pPr>
            <w:r w:rsidRPr="00E400FC">
              <w:rPr>
                <w:szCs w:val="24"/>
              </w:rPr>
              <w:t xml:space="preserve">3a. Jika </w:t>
            </w:r>
            <w:r w:rsidR="00374276" w:rsidRPr="00E400FC">
              <w:rPr>
                <w:i/>
                <w:iCs/>
                <w:szCs w:val="24"/>
              </w:rPr>
              <w:t>Email</w:t>
            </w:r>
            <w:r w:rsidRPr="00E400FC">
              <w:rPr>
                <w:i/>
                <w:iCs/>
                <w:szCs w:val="24"/>
              </w:rPr>
              <w:t>/</w:t>
            </w:r>
            <w:r w:rsidR="00D13F10" w:rsidRPr="00E400FC">
              <w:rPr>
                <w:i/>
                <w:iCs/>
                <w:szCs w:val="24"/>
              </w:rPr>
              <w:t>kata sandi</w:t>
            </w:r>
            <w:r w:rsidRPr="00E400FC">
              <w:rPr>
                <w:szCs w:val="24"/>
              </w:rPr>
              <w:t xml:space="preserve"> salah, </w:t>
            </w:r>
            <w:r w:rsidR="00980D43" w:rsidRPr="00E400FC">
              <w:rPr>
                <w:szCs w:val="24"/>
              </w:rPr>
              <w:t xml:space="preserve">aktor </w:t>
            </w:r>
            <w:r w:rsidRPr="00E400FC">
              <w:rPr>
                <w:szCs w:val="24"/>
              </w:rPr>
              <w:t xml:space="preserve">akan diminta untuk memasukkan </w:t>
            </w:r>
            <w:r w:rsidR="003C4204" w:rsidRPr="00E400FC">
              <w:rPr>
                <w:i/>
                <w:iCs/>
                <w:szCs w:val="24"/>
              </w:rPr>
              <w:t>Email</w:t>
            </w:r>
            <w:r w:rsidRPr="00E400FC">
              <w:rPr>
                <w:szCs w:val="24"/>
              </w:rPr>
              <w:t xml:space="preserve"> dan </w:t>
            </w:r>
            <w:r w:rsidR="00F91393" w:rsidRPr="00E400FC">
              <w:rPr>
                <w:szCs w:val="24"/>
              </w:rPr>
              <w:t>kata sandi</w:t>
            </w:r>
            <w:r w:rsidRPr="00E400FC">
              <w:rPr>
                <w:szCs w:val="24"/>
              </w:rPr>
              <w:t>nya kembali.</w:t>
            </w:r>
          </w:p>
        </w:tc>
      </w:tr>
      <w:tr w:rsidR="0028329D" w:rsidRPr="00E400FC" w14:paraId="53F0BE95"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hideMark/>
          </w:tcPr>
          <w:p w14:paraId="64FA0954" w14:textId="3E878626" w:rsidR="0028329D" w:rsidRPr="00E400FC" w:rsidRDefault="0028329D" w:rsidP="0028329D">
            <w:pPr>
              <w:pStyle w:val="ListParagraph"/>
              <w:spacing w:after="0"/>
              <w:ind w:left="0"/>
              <w:rPr>
                <w:szCs w:val="24"/>
              </w:rPr>
            </w:pPr>
            <w:r w:rsidRPr="00E400FC">
              <w:rPr>
                <w:szCs w:val="24"/>
              </w:rPr>
              <w:t>4</w:t>
            </w:r>
            <w:r w:rsidR="007D66C5" w:rsidRPr="00E400FC">
              <w:rPr>
                <w:szCs w:val="24"/>
              </w:rPr>
              <w:t>a</w:t>
            </w:r>
            <w:r w:rsidRPr="00E400FC">
              <w:rPr>
                <w:szCs w:val="24"/>
              </w:rPr>
              <w:t xml:space="preserve">. </w:t>
            </w:r>
            <w:r w:rsidR="00980D43" w:rsidRPr="00E400FC">
              <w:rPr>
                <w:szCs w:val="24"/>
              </w:rPr>
              <w:t xml:space="preserve">Aktor </w:t>
            </w:r>
            <w:r w:rsidRPr="00E400FC">
              <w:rPr>
                <w:szCs w:val="24"/>
              </w:rPr>
              <w:t xml:space="preserve">memasukkan </w:t>
            </w:r>
            <w:r w:rsidR="003C4204" w:rsidRPr="00E400FC">
              <w:rPr>
                <w:i/>
                <w:iCs/>
                <w:szCs w:val="24"/>
              </w:rPr>
              <w:t>Email</w:t>
            </w:r>
            <w:r w:rsidRPr="00E400FC">
              <w:rPr>
                <w:szCs w:val="24"/>
              </w:rPr>
              <w:t xml:space="preserve"> dan </w:t>
            </w:r>
            <w:r w:rsidR="00D13F10" w:rsidRPr="00E400FC">
              <w:rPr>
                <w:szCs w:val="24"/>
              </w:rPr>
              <w:t>kata sandi</w:t>
            </w:r>
            <w:r w:rsidRPr="00E400FC">
              <w:rPr>
                <w:szCs w:val="24"/>
              </w:rPr>
              <w:t xml:space="preserve"> yang sesuai</w:t>
            </w:r>
            <w:r w:rsidR="000E5F99" w:rsidRPr="00E400FC">
              <w:rPr>
                <w:szCs w:val="24"/>
              </w:rPr>
              <w:t xml:space="preserve"> lalu menekan tombol login</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6744C2C4" w14:textId="77777777" w:rsidR="0028329D" w:rsidRPr="00E400FC" w:rsidRDefault="0028329D" w:rsidP="0028329D">
            <w:pPr>
              <w:pStyle w:val="ListParagraph"/>
              <w:spacing w:after="0"/>
              <w:ind w:left="0"/>
              <w:rPr>
                <w:szCs w:val="24"/>
              </w:rPr>
            </w:pPr>
          </w:p>
        </w:tc>
      </w:tr>
      <w:tr w:rsidR="000E5F99" w:rsidRPr="00E400FC" w14:paraId="1486DD17"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3271BDF" w14:textId="77777777" w:rsidR="000E5F99" w:rsidRPr="00E400FC" w:rsidRDefault="000E5F99" w:rsidP="0028329D">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4E65053D" w14:textId="5A7F3B07" w:rsidR="000E5F99" w:rsidRPr="00E400FC" w:rsidRDefault="000E5F99" w:rsidP="0028329D">
            <w:pPr>
              <w:pStyle w:val="ListParagraph"/>
              <w:spacing w:after="0"/>
              <w:ind w:left="0"/>
              <w:rPr>
                <w:szCs w:val="24"/>
              </w:rPr>
            </w:pPr>
            <w:r w:rsidRPr="00E400FC">
              <w:rPr>
                <w:szCs w:val="24"/>
              </w:rPr>
              <w:t>5a. Aktor akan dimasukkan ke halaman yang sesuai dengan level usernya.</w:t>
            </w:r>
          </w:p>
        </w:tc>
      </w:tr>
    </w:tbl>
    <w:p w14:paraId="4F3BD3D8" w14:textId="77777777" w:rsidR="00F97496" w:rsidRPr="00E400FC" w:rsidRDefault="00F97496" w:rsidP="008F4393">
      <w:pPr>
        <w:pStyle w:val="ListParagraph"/>
        <w:ind w:left="284"/>
        <w:rPr>
          <w:b/>
          <w:szCs w:val="24"/>
        </w:rPr>
      </w:pPr>
    </w:p>
    <w:p w14:paraId="02FCFD59" w14:textId="4D37C885" w:rsidR="00B70C73" w:rsidRPr="00E400FC" w:rsidRDefault="00B70C73" w:rsidP="00B70C73">
      <w:pPr>
        <w:pStyle w:val="ListParagraph"/>
        <w:numPr>
          <w:ilvl w:val="0"/>
          <w:numId w:val="26"/>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Kelola Pengaduan</w:t>
      </w:r>
    </w:p>
    <w:p w14:paraId="3E8FEC84" w14:textId="5C58D21B" w:rsidR="00B70C73" w:rsidRPr="00E400FC" w:rsidRDefault="00B70C73" w:rsidP="00374DD5">
      <w:pPr>
        <w:pStyle w:val="ListParagraph"/>
        <w:spacing w:after="0"/>
        <w:ind w:left="284"/>
        <w:rPr>
          <w:szCs w:val="24"/>
        </w:rPr>
      </w:pPr>
      <w:r w:rsidRPr="00E400FC">
        <w:rPr>
          <w:szCs w:val="24"/>
        </w:rPr>
        <w:t xml:space="preserve">Nama </w:t>
      </w:r>
      <w:r w:rsidR="00080890" w:rsidRPr="00E400FC">
        <w:rPr>
          <w:szCs w:val="24"/>
        </w:rPr>
        <w:t>Use case</w:t>
      </w:r>
      <w:r w:rsidRPr="00E400FC">
        <w:rPr>
          <w:szCs w:val="24"/>
        </w:rPr>
        <w:tab/>
        <w:t>:</w:t>
      </w:r>
      <w:r w:rsidR="00F13104" w:rsidRPr="00E400FC">
        <w:rPr>
          <w:szCs w:val="24"/>
        </w:rPr>
        <w:t xml:space="preserve"> </w:t>
      </w:r>
      <w:r w:rsidRPr="00E400FC">
        <w:rPr>
          <w:szCs w:val="24"/>
        </w:rPr>
        <w:t>Kelola Pengaduan</w:t>
      </w:r>
    </w:p>
    <w:p w14:paraId="32714BBD" w14:textId="2AA5C4D1" w:rsidR="00B70C73" w:rsidRPr="00E400FC" w:rsidRDefault="00B70C73" w:rsidP="00374DD5">
      <w:pPr>
        <w:pStyle w:val="ListParagraph"/>
        <w:spacing w:after="0"/>
        <w:ind w:left="284"/>
        <w:rPr>
          <w:szCs w:val="24"/>
        </w:rPr>
      </w:pPr>
      <w:r w:rsidRPr="00E400FC">
        <w:rPr>
          <w:szCs w:val="24"/>
        </w:rPr>
        <w:t>Aktor</w:t>
      </w:r>
      <w:r w:rsidRPr="00E400FC">
        <w:rPr>
          <w:szCs w:val="24"/>
        </w:rPr>
        <w:tab/>
      </w:r>
      <w:r w:rsidRPr="00E400FC">
        <w:rPr>
          <w:szCs w:val="24"/>
        </w:rPr>
        <w:tab/>
        <w:t>:</w:t>
      </w:r>
      <w:r w:rsidR="00F13104" w:rsidRPr="00E400FC">
        <w:rPr>
          <w:szCs w:val="24"/>
        </w:rPr>
        <w:t xml:space="preserve"> </w:t>
      </w:r>
      <w:r w:rsidRPr="00E400FC">
        <w:rPr>
          <w:i/>
          <w:iCs/>
          <w:szCs w:val="24"/>
        </w:rPr>
        <w:t>Customer</w:t>
      </w:r>
    </w:p>
    <w:p w14:paraId="3F735C97" w14:textId="5F58D295" w:rsidR="00B70C73" w:rsidRPr="00E400FC" w:rsidRDefault="00B70C73" w:rsidP="00374DD5">
      <w:pPr>
        <w:pStyle w:val="ListParagraph"/>
        <w:spacing w:after="0"/>
        <w:ind w:left="2156" w:hanging="1872"/>
        <w:rPr>
          <w:szCs w:val="24"/>
        </w:rPr>
      </w:pPr>
      <w:r w:rsidRPr="00E400FC">
        <w:rPr>
          <w:szCs w:val="24"/>
        </w:rPr>
        <w:t>Deskripsi</w:t>
      </w:r>
      <w:r w:rsidRPr="00E400FC">
        <w:rPr>
          <w:szCs w:val="24"/>
        </w:rPr>
        <w:tab/>
      </w:r>
      <w:r w:rsidRPr="00E400FC">
        <w:rPr>
          <w:szCs w:val="24"/>
        </w:rPr>
        <w:tab/>
        <w:t>:</w:t>
      </w:r>
      <w:r w:rsidR="00F13104" w:rsidRPr="00E400FC">
        <w:rPr>
          <w:szCs w:val="24"/>
        </w:rPr>
        <w:t xml:space="preserve"> </w:t>
      </w:r>
      <w:r w:rsidRPr="00E400FC">
        <w:rPr>
          <w:i/>
          <w:iCs/>
          <w:szCs w:val="24"/>
        </w:rPr>
        <w:t>Customer</w:t>
      </w:r>
      <w:r w:rsidRPr="00E400FC">
        <w:rPr>
          <w:szCs w:val="24"/>
        </w:rPr>
        <w:t xml:space="preserve"> melakukan </w:t>
      </w:r>
      <w:r w:rsidR="00E2492C" w:rsidRPr="00E400FC">
        <w:rPr>
          <w:szCs w:val="24"/>
        </w:rPr>
        <w:t>pengaduan yang akan diproses</w:t>
      </w:r>
      <w:r w:rsidRPr="00E400FC">
        <w:rPr>
          <w:szCs w:val="24"/>
        </w:rPr>
        <w:t xml:space="preserve">. </w:t>
      </w:r>
      <w:r w:rsidR="00D43A77" w:rsidRPr="00E400FC">
        <w:rPr>
          <w:i/>
          <w:iCs/>
          <w:szCs w:val="24"/>
        </w:rPr>
        <w:t>Customer</w:t>
      </w:r>
      <w:r w:rsidR="00D43A77" w:rsidRPr="00E400FC">
        <w:rPr>
          <w:szCs w:val="24"/>
        </w:rPr>
        <w:t xml:space="preserve"> </w:t>
      </w:r>
      <w:r w:rsidRPr="00E400FC">
        <w:rPr>
          <w:szCs w:val="24"/>
        </w:rPr>
        <w:t>dapat menambah</w:t>
      </w:r>
      <w:r w:rsidRPr="00E400FC">
        <w:rPr>
          <w:i/>
          <w:iCs/>
          <w:szCs w:val="24"/>
        </w:rPr>
        <w:t xml:space="preserve">, </w:t>
      </w:r>
      <w:r w:rsidRPr="00E400FC">
        <w:rPr>
          <w:szCs w:val="24"/>
        </w:rPr>
        <w:t>mengedit</w:t>
      </w:r>
      <w:r w:rsidR="00E70D6F" w:rsidRPr="00E400FC">
        <w:rPr>
          <w:szCs w:val="24"/>
        </w:rPr>
        <w:t>, menghapus</w:t>
      </w:r>
      <w:r w:rsidR="00EB10C0" w:rsidRPr="00E400FC">
        <w:rPr>
          <w:szCs w:val="24"/>
        </w:rPr>
        <w:t xml:space="preserve"> </w:t>
      </w:r>
      <w:r w:rsidR="00A82304" w:rsidRPr="00E400FC">
        <w:rPr>
          <w:szCs w:val="24"/>
        </w:rPr>
        <w:t>dan melihat detail</w:t>
      </w:r>
      <w:r w:rsidR="00E2492C" w:rsidRPr="00E400FC">
        <w:rPr>
          <w:szCs w:val="24"/>
        </w:rPr>
        <w:t xml:space="preserve"> pengaduan</w:t>
      </w:r>
      <w:r w:rsidRPr="00E400FC">
        <w:rPr>
          <w:szCs w:val="24"/>
        </w:rPr>
        <w:t xml:space="preserve"> yang ada di </w:t>
      </w:r>
      <w:r w:rsidR="00E2492C" w:rsidRPr="00E400FC">
        <w:rPr>
          <w:szCs w:val="24"/>
        </w:rPr>
        <w:t>daftar tiket</w:t>
      </w:r>
      <w:r w:rsidRPr="00E400FC">
        <w:rPr>
          <w:i/>
          <w:iCs/>
          <w:szCs w:val="24"/>
        </w:rPr>
        <w:t>.</w:t>
      </w:r>
    </w:p>
    <w:p w14:paraId="47B3D8E8" w14:textId="00E369DF" w:rsidR="00B70C73" w:rsidRPr="00E400FC" w:rsidRDefault="00922C75" w:rsidP="00374DD5">
      <w:pPr>
        <w:pStyle w:val="ListParagraph"/>
        <w:spacing w:after="0"/>
        <w:ind w:left="2156" w:hanging="1872"/>
        <w:rPr>
          <w:szCs w:val="24"/>
        </w:rPr>
      </w:pPr>
      <w:r w:rsidRPr="00E400FC">
        <w:rPr>
          <w:i/>
          <w:iCs/>
          <w:szCs w:val="24"/>
        </w:rPr>
        <w:lastRenderedPageBreak/>
        <w:t>Pre-Condition</w:t>
      </w:r>
      <w:r w:rsidR="00B70C73" w:rsidRPr="00E400FC">
        <w:rPr>
          <w:szCs w:val="24"/>
        </w:rPr>
        <w:tab/>
        <w:t xml:space="preserve">: </w:t>
      </w:r>
      <w:r w:rsidR="00444ECA" w:rsidRPr="00E400FC">
        <w:rPr>
          <w:i/>
          <w:iCs/>
          <w:szCs w:val="24"/>
        </w:rPr>
        <w:t>Customer</w:t>
      </w:r>
      <w:r w:rsidR="00B70C73" w:rsidRPr="00E400FC">
        <w:rPr>
          <w:szCs w:val="24"/>
        </w:rPr>
        <w:t xml:space="preserve"> harus melakukan </w:t>
      </w:r>
      <w:r w:rsidR="00B70C73" w:rsidRPr="00E400FC">
        <w:rPr>
          <w:i/>
          <w:iCs/>
          <w:szCs w:val="24"/>
        </w:rPr>
        <w:t xml:space="preserve">login </w:t>
      </w:r>
      <w:r w:rsidR="00B70C73" w:rsidRPr="00E400FC">
        <w:rPr>
          <w:szCs w:val="24"/>
        </w:rPr>
        <w:t xml:space="preserve">terlebih dahulu dan masuk ke menu </w:t>
      </w:r>
      <w:r w:rsidR="00E457CF" w:rsidRPr="00E400FC">
        <w:rPr>
          <w:szCs w:val="24"/>
        </w:rPr>
        <w:t>APT</w:t>
      </w:r>
      <w:r w:rsidR="00FA27B0" w:rsidRPr="00E400FC">
        <w:rPr>
          <w:szCs w:val="24"/>
        </w:rPr>
        <w:t>B</w:t>
      </w:r>
      <w:r w:rsidR="00B70C73" w:rsidRPr="00E400FC">
        <w:rPr>
          <w:szCs w:val="24"/>
        </w:rPr>
        <w:t>.</w:t>
      </w:r>
    </w:p>
    <w:p w14:paraId="4997FCC0" w14:textId="5CD2116E" w:rsidR="00B70C73" w:rsidRPr="00E400FC" w:rsidRDefault="00922C75" w:rsidP="00374DD5">
      <w:pPr>
        <w:pStyle w:val="ListParagraph"/>
        <w:spacing w:after="0"/>
        <w:ind w:left="2156" w:hanging="1872"/>
        <w:rPr>
          <w:szCs w:val="24"/>
        </w:rPr>
      </w:pPr>
      <w:r w:rsidRPr="00E400FC">
        <w:rPr>
          <w:i/>
          <w:iCs/>
          <w:szCs w:val="24"/>
        </w:rPr>
        <w:t>Post-Condition</w:t>
      </w:r>
      <w:r w:rsidR="00B70C73" w:rsidRPr="00E400FC">
        <w:rPr>
          <w:szCs w:val="24"/>
        </w:rPr>
        <w:tab/>
        <w:t xml:space="preserve">: </w:t>
      </w:r>
      <w:r w:rsidR="00444ECA" w:rsidRPr="00E400FC">
        <w:rPr>
          <w:szCs w:val="24"/>
        </w:rPr>
        <w:t xml:space="preserve">Pengaduan </w:t>
      </w:r>
      <w:r w:rsidR="00B70C73" w:rsidRPr="00E400FC">
        <w:rPr>
          <w:szCs w:val="24"/>
        </w:rPr>
        <w:t>berhasil ditambah/diedit</w:t>
      </w:r>
      <w:r w:rsidR="00A82304" w:rsidRPr="00E400FC">
        <w:rPr>
          <w:szCs w:val="24"/>
        </w:rPr>
        <w:t>/</w:t>
      </w:r>
      <w:r w:rsidR="00E70D6F" w:rsidRPr="00E400FC">
        <w:rPr>
          <w:szCs w:val="24"/>
        </w:rPr>
        <w:t xml:space="preserve">dihapus/ </w:t>
      </w:r>
      <w:r w:rsidR="00A82304" w:rsidRPr="00E400FC">
        <w:rPr>
          <w:szCs w:val="24"/>
        </w:rPr>
        <w:t>menampilkan detail pengaduan</w:t>
      </w:r>
      <w:r w:rsidR="00B70C73" w:rsidRPr="00E400FC">
        <w:rPr>
          <w:szCs w:val="24"/>
        </w:rPr>
        <w:t>.</w:t>
      </w:r>
    </w:p>
    <w:p w14:paraId="2DF39411" w14:textId="28E28CEE" w:rsidR="0047751D" w:rsidRPr="00E400FC" w:rsidRDefault="00B70C73" w:rsidP="00F97496">
      <w:pPr>
        <w:pStyle w:val="ListParagraph"/>
        <w:ind w:left="284"/>
        <w:rPr>
          <w:b/>
          <w:szCs w:val="24"/>
        </w:rPr>
      </w:pPr>
      <w:r w:rsidRPr="00E400FC">
        <w:rPr>
          <w:b/>
          <w:szCs w:val="24"/>
        </w:rPr>
        <w:t xml:space="preserve">Skenario Normal / </w:t>
      </w:r>
      <w:r w:rsidR="00922C75" w:rsidRPr="00E400FC">
        <w:rPr>
          <w:b/>
          <w:i/>
          <w:iCs/>
          <w:szCs w:val="24"/>
        </w:rPr>
        <w:t xml:space="preserve">Basic Flow </w:t>
      </w:r>
      <w:r w:rsidRPr="00E400FC">
        <w:rPr>
          <w:b/>
          <w:szCs w:val="24"/>
        </w:rPr>
        <w:t>:</w:t>
      </w:r>
    </w:p>
    <w:p w14:paraId="1E867391" w14:textId="0E25EC9D" w:rsidR="00F97496" w:rsidRPr="00E400FC" w:rsidRDefault="00F97496" w:rsidP="00F97496">
      <w:pPr>
        <w:pStyle w:val="Caption"/>
        <w:keepNext/>
        <w:jc w:val="center"/>
      </w:pPr>
      <w:bookmarkStart w:id="139" w:name="_Toc107670085"/>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9</w:t>
      </w:r>
      <w:r w:rsidR="00BD2605" w:rsidRPr="00E400FC">
        <w:rPr>
          <w:color w:val="auto"/>
        </w:rPr>
        <w:fldChar w:fldCharType="end"/>
      </w:r>
      <w:r w:rsidRPr="00E400FC">
        <w:br/>
      </w:r>
      <w:r w:rsidRPr="00E400FC">
        <w:rPr>
          <w:color w:val="auto"/>
        </w:rPr>
        <w:t>Skenario Kelola Pengaduan</w:t>
      </w:r>
      <w:bookmarkEnd w:id="139"/>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616"/>
        <w:gridCol w:w="54"/>
        <w:gridCol w:w="3101"/>
      </w:tblGrid>
      <w:tr w:rsidR="00B70C73" w:rsidRPr="00E400FC" w14:paraId="279EBE28" w14:textId="77777777" w:rsidTr="0047751D">
        <w:trPr>
          <w:trHeight w:val="172"/>
          <w:tblHeader/>
        </w:trPr>
        <w:tc>
          <w:tcPr>
            <w:tcW w:w="361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51CF2902" w14:textId="77777777" w:rsidR="00B70C73" w:rsidRPr="00E400FC" w:rsidRDefault="00B70C73" w:rsidP="008754DE">
            <w:pPr>
              <w:pStyle w:val="ListParagraph"/>
              <w:spacing w:after="0"/>
              <w:ind w:left="0"/>
              <w:jc w:val="center"/>
              <w:rPr>
                <w:b/>
                <w:szCs w:val="24"/>
              </w:rPr>
            </w:pPr>
            <w:r w:rsidRPr="00E400FC">
              <w:rPr>
                <w:b/>
                <w:szCs w:val="24"/>
              </w:rPr>
              <w:t>Aksi Aktor</w:t>
            </w:r>
          </w:p>
        </w:tc>
        <w:tc>
          <w:tcPr>
            <w:tcW w:w="3155" w:type="dxa"/>
            <w:gridSpan w:val="2"/>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13651336" w14:textId="77777777" w:rsidR="00B70C73" w:rsidRPr="00E400FC" w:rsidRDefault="00B70C73" w:rsidP="008754DE">
            <w:pPr>
              <w:pStyle w:val="ListParagraph"/>
              <w:spacing w:after="0"/>
              <w:ind w:left="0"/>
              <w:jc w:val="center"/>
              <w:rPr>
                <w:b/>
                <w:szCs w:val="24"/>
              </w:rPr>
            </w:pPr>
            <w:r w:rsidRPr="00E400FC">
              <w:rPr>
                <w:b/>
                <w:szCs w:val="24"/>
              </w:rPr>
              <w:t>Reaksi Sistem</w:t>
            </w:r>
          </w:p>
        </w:tc>
      </w:tr>
      <w:tr w:rsidR="00B70C73" w:rsidRPr="00E400FC" w14:paraId="68F22928"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D5218AB" w14:textId="0B29E069" w:rsidR="00B70C73" w:rsidRPr="00E400FC" w:rsidRDefault="00DC385B" w:rsidP="00F66CA8">
            <w:pPr>
              <w:pStyle w:val="ListParagraph"/>
              <w:numPr>
                <w:ilvl w:val="0"/>
                <w:numId w:val="29"/>
              </w:numPr>
              <w:spacing w:after="0"/>
              <w:ind w:left="268"/>
              <w:rPr>
                <w:szCs w:val="24"/>
              </w:rPr>
            </w:pPr>
            <w:r w:rsidRPr="00E400FC">
              <w:rPr>
                <w:szCs w:val="24"/>
              </w:rPr>
              <w:t xml:space="preserve">Menekan </w:t>
            </w:r>
            <w:r w:rsidRPr="00E400FC">
              <w:rPr>
                <w:i/>
                <w:iCs/>
                <w:szCs w:val="24"/>
              </w:rPr>
              <w:t xml:space="preserve">link </w:t>
            </w:r>
            <w:r w:rsidRPr="00E400FC">
              <w:rPr>
                <w:szCs w:val="24"/>
              </w:rPr>
              <w:t>riwayat pengaduan</w:t>
            </w:r>
          </w:p>
        </w:tc>
        <w:tc>
          <w:tcPr>
            <w:tcW w:w="3155" w:type="dxa"/>
            <w:gridSpan w:val="2"/>
            <w:tcBorders>
              <w:top w:val="single" w:sz="4" w:space="0" w:color="000000"/>
              <w:left w:val="single" w:sz="4" w:space="0" w:color="000000"/>
              <w:bottom w:val="single" w:sz="4" w:space="0" w:color="000000"/>
              <w:right w:val="single" w:sz="4" w:space="0" w:color="000000"/>
            </w:tcBorders>
            <w:hideMark/>
          </w:tcPr>
          <w:p w14:paraId="61893CE6" w14:textId="0FA4688B" w:rsidR="00B70C73" w:rsidRPr="00E400FC" w:rsidRDefault="00B70C73" w:rsidP="008754DE">
            <w:pPr>
              <w:pStyle w:val="ListParagraph"/>
              <w:spacing w:after="0"/>
              <w:ind w:left="0"/>
              <w:rPr>
                <w:szCs w:val="24"/>
              </w:rPr>
            </w:pPr>
          </w:p>
        </w:tc>
      </w:tr>
      <w:tr w:rsidR="00DC385B" w:rsidRPr="00E400FC" w14:paraId="72AB299A"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2EC0221F" w14:textId="77777777" w:rsidR="00DC385B" w:rsidRPr="00E400FC" w:rsidRDefault="00DC385B" w:rsidP="00EE26B9">
            <w:pPr>
              <w:pStyle w:val="ListParagraph"/>
              <w:spacing w:after="0"/>
              <w:ind w:left="360"/>
              <w:rPr>
                <w:szCs w:val="24"/>
              </w:rPr>
            </w:pPr>
          </w:p>
        </w:tc>
        <w:tc>
          <w:tcPr>
            <w:tcW w:w="3155" w:type="dxa"/>
            <w:gridSpan w:val="2"/>
            <w:tcBorders>
              <w:top w:val="single" w:sz="4" w:space="0" w:color="000000"/>
              <w:left w:val="single" w:sz="4" w:space="0" w:color="000000"/>
              <w:bottom w:val="single" w:sz="4" w:space="0" w:color="000000"/>
              <w:right w:val="single" w:sz="4" w:space="0" w:color="000000"/>
            </w:tcBorders>
          </w:tcPr>
          <w:p w14:paraId="1BE9C805" w14:textId="092B1B63" w:rsidR="00DC385B" w:rsidRPr="00E400FC" w:rsidRDefault="00DC385B" w:rsidP="008C646F">
            <w:pPr>
              <w:pStyle w:val="ListParagraph"/>
              <w:numPr>
                <w:ilvl w:val="0"/>
                <w:numId w:val="30"/>
              </w:numPr>
              <w:spacing w:after="0"/>
              <w:rPr>
                <w:szCs w:val="24"/>
              </w:rPr>
            </w:pPr>
            <w:r w:rsidRPr="00E400FC">
              <w:rPr>
                <w:szCs w:val="24"/>
              </w:rPr>
              <w:t>Menampilkan riwayat pengaduan</w:t>
            </w:r>
          </w:p>
        </w:tc>
      </w:tr>
      <w:tr w:rsidR="00B70C73" w:rsidRPr="00E400FC" w14:paraId="1F960617"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hideMark/>
          </w:tcPr>
          <w:p w14:paraId="042B2303" w14:textId="61AF0128" w:rsidR="00B70C73" w:rsidRPr="00E400FC" w:rsidRDefault="00B70C73" w:rsidP="008C646F">
            <w:pPr>
              <w:pStyle w:val="ListParagraph"/>
              <w:numPr>
                <w:ilvl w:val="0"/>
                <w:numId w:val="30"/>
              </w:numPr>
              <w:spacing w:after="0"/>
              <w:ind w:left="268"/>
              <w:rPr>
                <w:szCs w:val="24"/>
              </w:rPr>
            </w:pPr>
            <w:r w:rsidRPr="00E400FC">
              <w:rPr>
                <w:szCs w:val="24"/>
              </w:rPr>
              <w:t xml:space="preserve">Memilih </w:t>
            </w:r>
            <w:r w:rsidR="008D7209" w:rsidRPr="00E400FC">
              <w:rPr>
                <w:szCs w:val="24"/>
              </w:rPr>
              <w:t xml:space="preserve">tombol </w:t>
            </w:r>
            <w:r w:rsidR="008C646F" w:rsidRPr="00E400FC">
              <w:rPr>
                <w:szCs w:val="24"/>
              </w:rPr>
              <w:t>tambah</w:t>
            </w:r>
            <w:r w:rsidR="0048113F" w:rsidRPr="00E400FC">
              <w:rPr>
                <w:szCs w:val="24"/>
              </w:rPr>
              <w:t>.</w:t>
            </w:r>
          </w:p>
        </w:tc>
        <w:tc>
          <w:tcPr>
            <w:tcW w:w="3155" w:type="dxa"/>
            <w:gridSpan w:val="2"/>
            <w:tcBorders>
              <w:top w:val="single" w:sz="4" w:space="0" w:color="000000"/>
              <w:left w:val="single" w:sz="4" w:space="0" w:color="000000"/>
              <w:bottom w:val="single" w:sz="4" w:space="0" w:color="000000"/>
              <w:right w:val="single" w:sz="4" w:space="0" w:color="000000"/>
            </w:tcBorders>
          </w:tcPr>
          <w:p w14:paraId="05EAE669" w14:textId="77777777" w:rsidR="00B70C73" w:rsidRPr="00E400FC" w:rsidRDefault="00B70C73" w:rsidP="008754DE">
            <w:pPr>
              <w:pStyle w:val="ListParagraph"/>
              <w:spacing w:after="0"/>
              <w:ind w:left="0"/>
              <w:rPr>
                <w:szCs w:val="24"/>
              </w:rPr>
            </w:pPr>
          </w:p>
        </w:tc>
      </w:tr>
      <w:tr w:rsidR="00B70C73" w:rsidRPr="00E400FC" w14:paraId="14FBCE9F"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59745FD2" w14:textId="77777777" w:rsidR="00B70C73" w:rsidRPr="00E400FC" w:rsidRDefault="00B70C73" w:rsidP="008754DE">
            <w:pPr>
              <w:pStyle w:val="ListParagraph"/>
              <w:spacing w:after="0"/>
              <w:ind w:left="0"/>
              <w:rPr>
                <w:szCs w:val="24"/>
              </w:rPr>
            </w:pPr>
          </w:p>
        </w:tc>
        <w:tc>
          <w:tcPr>
            <w:tcW w:w="3155" w:type="dxa"/>
            <w:gridSpan w:val="2"/>
            <w:tcBorders>
              <w:top w:val="single" w:sz="4" w:space="0" w:color="000000"/>
              <w:left w:val="single" w:sz="4" w:space="0" w:color="000000"/>
              <w:bottom w:val="single" w:sz="4" w:space="0" w:color="000000"/>
              <w:right w:val="single" w:sz="4" w:space="0" w:color="000000"/>
            </w:tcBorders>
            <w:hideMark/>
          </w:tcPr>
          <w:p w14:paraId="608CCF5B" w14:textId="52D21D96" w:rsidR="00B70C73" w:rsidRPr="00E400FC" w:rsidRDefault="00B70C73" w:rsidP="008C646F">
            <w:pPr>
              <w:pStyle w:val="ListParagraph"/>
              <w:numPr>
                <w:ilvl w:val="0"/>
                <w:numId w:val="30"/>
              </w:numPr>
              <w:spacing w:after="0"/>
              <w:rPr>
                <w:szCs w:val="24"/>
              </w:rPr>
            </w:pPr>
            <w:r w:rsidRPr="00E400FC">
              <w:rPr>
                <w:szCs w:val="24"/>
              </w:rPr>
              <w:t>Menampilkan</w:t>
            </w:r>
            <w:r w:rsidR="008C646F" w:rsidRPr="00E400FC">
              <w:rPr>
                <w:szCs w:val="24"/>
              </w:rPr>
              <w:t xml:space="preserve"> laman </w:t>
            </w:r>
            <w:r w:rsidR="008C646F" w:rsidRPr="00E400FC">
              <w:rPr>
                <w:i/>
                <w:iCs/>
                <w:szCs w:val="24"/>
              </w:rPr>
              <w:t>form</w:t>
            </w:r>
            <w:r w:rsidR="008C646F" w:rsidRPr="00E400FC">
              <w:rPr>
                <w:szCs w:val="24"/>
              </w:rPr>
              <w:t xml:space="preserve"> pengaduan</w:t>
            </w:r>
            <w:r w:rsidRPr="00E400FC">
              <w:rPr>
                <w:szCs w:val="24"/>
              </w:rPr>
              <w:t>.</w:t>
            </w:r>
          </w:p>
        </w:tc>
      </w:tr>
      <w:tr w:rsidR="00B70C73" w:rsidRPr="00E400FC" w14:paraId="22ED60E9"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hideMark/>
          </w:tcPr>
          <w:p w14:paraId="7C954BAB" w14:textId="0F0CA138" w:rsidR="008C646F" w:rsidRPr="00E400FC" w:rsidRDefault="008C646F" w:rsidP="008C646F">
            <w:pPr>
              <w:pStyle w:val="ListParagraph"/>
              <w:numPr>
                <w:ilvl w:val="0"/>
                <w:numId w:val="30"/>
              </w:numPr>
              <w:spacing w:after="0"/>
              <w:rPr>
                <w:szCs w:val="24"/>
              </w:rPr>
            </w:pPr>
            <w:r w:rsidRPr="00E400FC">
              <w:rPr>
                <w:szCs w:val="24"/>
              </w:rPr>
              <w:t xml:space="preserve">Mengisi form pengaduan, lalu menekan tombol </w:t>
            </w:r>
            <w:r w:rsidRPr="00E400FC">
              <w:rPr>
                <w:i/>
                <w:iCs/>
                <w:szCs w:val="24"/>
              </w:rPr>
              <w:t>submit</w:t>
            </w:r>
            <w:r w:rsidRPr="00E400FC">
              <w:rPr>
                <w:szCs w:val="24"/>
              </w:rPr>
              <w:t>.</w:t>
            </w:r>
          </w:p>
          <w:p w14:paraId="77AE0DA1" w14:textId="460D3B95" w:rsidR="00B70C73" w:rsidRPr="00E400FC" w:rsidRDefault="00B70C73" w:rsidP="007569C6">
            <w:pPr>
              <w:pStyle w:val="ListParagraph"/>
              <w:spacing w:after="0"/>
              <w:ind w:left="0"/>
              <w:rPr>
                <w:szCs w:val="24"/>
              </w:rPr>
            </w:pPr>
          </w:p>
        </w:tc>
        <w:tc>
          <w:tcPr>
            <w:tcW w:w="3155" w:type="dxa"/>
            <w:gridSpan w:val="2"/>
            <w:tcBorders>
              <w:top w:val="single" w:sz="4" w:space="0" w:color="000000"/>
              <w:left w:val="single" w:sz="4" w:space="0" w:color="000000"/>
              <w:bottom w:val="single" w:sz="4" w:space="0" w:color="000000"/>
              <w:right w:val="single" w:sz="4" w:space="0" w:color="000000"/>
            </w:tcBorders>
          </w:tcPr>
          <w:p w14:paraId="6B4DCE39" w14:textId="77777777" w:rsidR="00B70C73" w:rsidRPr="00E400FC" w:rsidRDefault="00B70C73" w:rsidP="008754DE">
            <w:pPr>
              <w:pStyle w:val="ListParagraph"/>
              <w:spacing w:after="0"/>
              <w:ind w:left="0"/>
              <w:rPr>
                <w:szCs w:val="24"/>
              </w:rPr>
            </w:pPr>
          </w:p>
        </w:tc>
      </w:tr>
      <w:tr w:rsidR="00B70C73" w:rsidRPr="00E400FC" w14:paraId="32D7920B"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07AB9C65" w14:textId="77777777" w:rsidR="00B70C73" w:rsidRPr="00E400FC" w:rsidRDefault="00B70C73" w:rsidP="008754DE">
            <w:pPr>
              <w:pStyle w:val="ListParagraph"/>
              <w:spacing w:after="0"/>
              <w:ind w:left="0"/>
              <w:rPr>
                <w:szCs w:val="24"/>
              </w:rPr>
            </w:pPr>
          </w:p>
        </w:tc>
        <w:tc>
          <w:tcPr>
            <w:tcW w:w="3155" w:type="dxa"/>
            <w:gridSpan w:val="2"/>
            <w:tcBorders>
              <w:top w:val="single" w:sz="4" w:space="0" w:color="000000"/>
              <w:left w:val="single" w:sz="4" w:space="0" w:color="000000"/>
              <w:bottom w:val="single" w:sz="4" w:space="0" w:color="000000"/>
              <w:right w:val="single" w:sz="4" w:space="0" w:color="000000"/>
            </w:tcBorders>
            <w:hideMark/>
          </w:tcPr>
          <w:p w14:paraId="5D9B88AF" w14:textId="6B23727C" w:rsidR="00B70C73" w:rsidRPr="00E400FC" w:rsidRDefault="00BE6662" w:rsidP="008C646F">
            <w:pPr>
              <w:pStyle w:val="ListParagraph"/>
              <w:numPr>
                <w:ilvl w:val="0"/>
                <w:numId w:val="30"/>
              </w:numPr>
              <w:spacing w:after="0"/>
              <w:rPr>
                <w:szCs w:val="24"/>
              </w:rPr>
            </w:pPr>
            <w:r w:rsidRPr="00E400FC">
              <w:rPr>
                <w:szCs w:val="24"/>
              </w:rPr>
              <w:t>Jika isi form pengaduan sesuai, sistem akan m</w:t>
            </w:r>
            <w:r w:rsidR="008C646F" w:rsidRPr="00E400FC">
              <w:rPr>
                <w:szCs w:val="24"/>
              </w:rPr>
              <w:t xml:space="preserve">enyimpan pengaduan ke dalam </w:t>
            </w:r>
            <w:r w:rsidR="008C646F" w:rsidRPr="00E400FC">
              <w:rPr>
                <w:i/>
                <w:iCs/>
                <w:szCs w:val="24"/>
              </w:rPr>
              <w:t>database.</w:t>
            </w:r>
          </w:p>
        </w:tc>
      </w:tr>
      <w:tr w:rsidR="008C646F" w:rsidRPr="00E400FC" w14:paraId="61FA85FD" w14:textId="77777777" w:rsidTr="008C646F">
        <w:trPr>
          <w:cantSplit/>
          <w:trHeight w:val="621"/>
        </w:trPr>
        <w:tc>
          <w:tcPr>
            <w:tcW w:w="6771" w:type="dxa"/>
            <w:gridSpan w:val="3"/>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770DA832" w14:textId="5F1B1AC4" w:rsidR="008C646F" w:rsidRPr="00E400FC" w:rsidRDefault="008C646F" w:rsidP="008C646F">
            <w:pPr>
              <w:spacing w:after="0"/>
              <w:rPr>
                <w:b/>
                <w:szCs w:val="24"/>
              </w:rPr>
            </w:pPr>
            <w:r w:rsidRPr="00E400FC">
              <w:rPr>
                <w:b/>
                <w:szCs w:val="24"/>
              </w:rPr>
              <w:t>Skenario Alternatif</w:t>
            </w:r>
            <w:r w:rsidR="00374DD5" w:rsidRPr="00E400FC">
              <w:rPr>
                <w:b/>
                <w:szCs w:val="24"/>
              </w:rPr>
              <w:t xml:space="preserve"> No. </w:t>
            </w:r>
            <w:r w:rsidR="00BE6662" w:rsidRPr="00E400FC">
              <w:rPr>
                <w:b/>
                <w:szCs w:val="24"/>
              </w:rPr>
              <w:t>6</w:t>
            </w:r>
          </w:p>
        </w:tc>
      </w:tr>
      <w:tr w:rsidR="00BE6662" w:rsidRPr="00E400FC" w14:paraId="6E92AE2F"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A299A2A" w14:textId="77777777" w:rsidR="00BE6662" w:rsidRPr="00E400FC" w:rsidRDefault="00BE6662" w:rsidP="008C646F">
            <w:pPr>
              <w:spacing w:after="0"/>
              <w:rPr>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3152E01" w14:textId="296F54F0" w:rsidR="00BE6662" w:rsidRPr="00E400FC" w:rsidRDefault="00BE6662" w:rsidP="008C646F">
            <w:pPr>
              <w:spacing w:after="0"/>
              <w:rPr>
                <w:szCs w:val="24"/>
              </w:rPr>
            </w:pPr>
            <w:r w:rsidRPr="00E400FC">
              <w:rPr>
                <w:szCs w:val="24"/>
              </w:rPr>
              <w:t>6a. Jika isi form tidak sesuai, aktor diminta untuk mengisi form sesuai dengan ketentuan.</w:t>
            </w:r>
          </w:p>
        </w:tc>
      </w:tr>
      <w:tr w:rsidR="00BE6662" w:rsidRPr="00E400FC" w14:paraId="07D9A657"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C2EE956" w14:textId="77777777" w:rsidR="00BE6662" w:rsidRPr="00E400FC" w:rsidRDefault="00BE6662" w:rsidP="00BE6662">
            <w:pPr>
              <w:spacing w:after="0"/>
              <w:rPr>
                <w:szCs w:val="24"/>
              </w:rPr>
            </w:pPr>
            <w:r w:rsidRPr="00E400FC">
              <w:rPr>
                <w:szCs w:val="24"/>
              </w:rPr>
              <w:t xml:space="preserve">7a. Mengisi form pengaduan, lalu menekan tombol </w:t>
            </w:r>
            <w:r w:rsidRPr="00E400FC">
              <w:rPr>
                <w:i/>
                <w:iCs/>
                <w:szCs w:val="24"/>
              </w:rPr>
              <w:t>submit</w:t>
            </w:r>
            <w:r w:rsidRPr="00E400FC">
              <w:rPr>
                <w:szCs w:val="24"/>
              </w:rPr>
              <w:t>.</w:t>
            </w:r>
          </w:p>
          <w:p w14:paraId="0AEB76EA" w14:textId="1EBA4529" w:rsidR="00BE6662" w:rsidRPr="00E400FC" w:rsidRDefault="00BE6662" w:rsidP="008C646F">
            <w:pPr>
              <w:spacing w:after="0"/>
              <w:rPr>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3DB1C6" w14:textId="77777777" w:rsidR="00BE6662" w:rsidRPr="00E400FC" w:rsidRDefault="00BE6662" w:rsidP="008C646F">
            <w:pPr>
              <w:spacing w:after="0"/>
              <w:rPr>
                <w:szCs w:val="24"/>
              </w:rPr>
            </w:pPr>
          </w:p>
        </w:tc>
      </w:tr>
      <w:tr w:rsidR="00374DD5" w:rsidRPr="00E400FC" w14:paraId="49DF4BF2" w14:textId="77777777" w:rsidTr="008C646F">
        <w:trPr>
          <w:cantSplit/>
          <w:trHeight w:val="621"/>
        </w:trPr>
        <w:tc>
          <w:tcPr>
            <w:tcW w:w="6771" w:type="dxa"/>
            <w:gridSpan w:val="3"/>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092ACBF6" w14:textId="74DE5924" w:rsidR="00374DD5" w:rsidRPr="00E400FC" w:rsidRDefault="00E70D6F" w:rsidP="008C646F">
            <w:pPr>
              <w:spacing w:after="0"/>
              <w:rPr>
                <w:b/>
                <w:szCs w:val="24"/>
              </w:rPr>
            </w:pPr>
            <w:r w:rsidRPr="00E400FC">
              <w:rPr>
                <w:b/>
                <w:szCs w:val="24"/>
              </w:rPr>
              <w:t>Skenario Alternatif No. 3</w:t>
            </w:r>
          </w:p>
        </w:tc>
      </w:tr>
      <w:tr w:rsidR="00D82CC3" w:rsidRPr="00E400FC" w14:paraId="046CBD5E"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4610E30" w14:textId="0906B734" w:rsidR="00D82CC3" w:rsidRPr="00E400FC" w:rsidRDefault="00D82CC3" w:rsidP="00D82CC3">
            <w:pPr>
              <w:spacing w:after="0"/>
              <w:rPr>
                <w:b/>
                <w:szCs w:val="24"/>
              </w:rPr>
            </w:pPr>
            <w:r w:rsidRPr="00E400FC">
              <w:rPr>
                <w:szCs w:val="24"/>
              </w:rPr>
              <w:t>3b. Memilih tombol tambah</w:t>
            </w:r>
            <w:r w:rsidR="0048113F" w:rsidRPr="00E400FC">
              <w:rPr>
                <w:szCs w:val="24"/>
              </w:rPr>
              <w:t>.</w:t>
            </w: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25F131B" w14:textId="48049F53" w:rsidR="00D82CC3" w:rsidRPr="00E400FC" w:rsidRDefault="00D82CC3" w:rsidP="00D82CC3">
            <w:pPr>
              <w:spacing w:after="0"/>
              <w:rPr>
                <w:b/>
                <w:szCs w:val="24"/>
              </w:rPr>
            </w:pPr>
          </w:p>
        </w:tc>
      </w:tr>
      <w:tr w:rsidR="00D82CC3" w:rsidRPr="00E400FC" w14:paraId="3A3335B9"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8B78533" w14:textId="77777777" w:rsidR="00D82CC3" w:rsidRPr="00E400FC" w:rsidRDefault="00D82CC3" w:rsidP="00D82CC3">
            <w:pPr>
              <w:spacing w:after="0"/>
              <w:rPr>
                <w:b/>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7DBFC7" w14:textId="6C0EFDBF" w:rsidR="00D82CC3" w:rsidRPr="00E400FC" w:rsidRDefault="00D82CC3" w:rsidP="00D82CC3">
            <w:pPr>
              <w:spacing w:after="0"/>
              <w:rPr>
                <w:b/>
                <w:szCs w:val="24"/>
              </w:rPr>
            </w:pPr>
            <w:r w:rsidRPr="00E400FC">
              <w:rPr>
                <w:szCs w:val="24"/>
              </w:rPr>
              <w:t xml:space="preserve">4b. Menampilkan laman </w:t>
            </w:r>
            <w:r w:rsidRPr="00E400FC">
              <w:rPr>
                <w:i/>
                <w:iCs/>
                <w:szCs w:val="24"/>
              </w:rPr>
              <w:t xml:space="preserve">form </w:t>
            </w:r>
            <w:r w:rsidRPr="00E400FC">
              <w:rPr>
                <w:szCs w:val="24"/>
              </w:rPr>
              <w:t>edit pengaduan.</w:t>
            </w:r>
          </w:p>
        </w:tc>
      </w:tr>
      <w:tr w:rsidR="00D82CC3" w:rsidRPr="00E400FC" w14:paraId="4FE7EC94"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969E85C" w14:textId="5EFB6CF1" w:rsidR="00D82CC3" w:rsidRPr="00E400FC" w:rsidRDefault="00984236" w:rsidP="00984236">
            <w:pPr>
              <w:spacing w:after="0"/>
              <w:rPr>
                <w:szCs w:val="24"/>
              </w:rPr>
            </w:pPr>
            <w:r w:rsidRPr="00E400FC">
              <w:rPr>
                <w:szCs w:val="24"/>
              </w:rPr>
              <w:t xml:space="preserve">5b. </w:t>
            </w:r>
            <w:r w:rsidR="00D82CC3" w:rsidRPr="00E400FC">
              <w:rPr>
                <w:szCs w:val="24"/>
              </w:rPr>
              <w:t xml:space="preserve">Mengisi form edit pengaduan, lalu menekan tombol </w:t>
            </w:r>
            <w:r w:rsidR="00D82CC3" w:rsidRPr="00E400FC">
              <w:rPr>
                <w:i/>
                <w:iCs/>
                <w:szCs w:val="24"/>
              </w:rPr>
              <w:t>submit</w:t>
            </w:r>
            <w:r w:rsidR="00D82CC3" w:rsidRPr="00E400FC">
              <w:rPr>
                <w:szCs w:val="24"/>
              </w:rPr>
              <w:t>.</w:t>
            </w:r>
          </w:p>
          <w:p w14:paraId="5B7E48E7" w14:textId="77777777" w:rsidR="00D82CC3" w:rsidRPr="00E400FC" w:rsidRDefault="00D82CC3" w:rsidP="00D82CC3">
            <w:pPr>
              <w:spacing w:after="0"/>
              <w:rPr>
                <w:b/>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BF9C9D" w14:textId="77777777" w:rsidR="00D82CC3" w:rsidRPr="00E400FC" w:rsidRDefault="00D82CC3" w:rsidP="00D82CC3">
            <w:pPr>
              <w:spacing w:after="0"/>
              <w:rPr>
                <w:b/>
                <w:szCs w:val="24"/>
              </w:rPr>
            </w:pPr>
          </w:p>
        </w:tc>
      </w:tr>
      <w:tr w:rsidR="00D82CC3" w:rsidRPr="00E400FC" w14:paraId="7CB9BBB3" w14:textId="77777777" w:rsidTr="00D82CC3">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EE97495" w14:textId="77777777" w:rsidR="00D82CC3" w:rsidRPr="00E400FC" w:rsidRDefault="00D82CC3" w:rsidP="00D82CC3">
            <w:pPr>
              <w:spacing w:after="0"/>
              <w:rPr>
                <w:b/>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D2A598A" w14:textId="5143D1D3" w:rsidR="00D82CC3" w:rsidRPr="00E400FC" w:rsidRDefault="00984236" w:rsidP="00D82CC3">
            <w:pPr>
              <w:spacing w:after="0"/>
              <w:rPr>
                <w:b/>
                <w:szCs w:val="24"/>
              </w:rPr>
            </w:pPr>
            <w:r w:rsidRPr="00E400FC">
              <w:rPr>
                <w:szCs w:val="24"/>
              </w:rPr>
              <w:t xml:space="preserve">6b. </w:t>
            </w:r>
            <w:r w:rsidR="00D82CC3" w:rsidRPr="00E400FC">
              <w:rPr>
                <w:szCs w:val="24"/>
              </w:rPr>
              <w:t xml:space="preserve">Jika isi form edit pengaduan sesuai, sistem akan menyimpan pengaduan ke dalam </w:t>
            </w:r>
            <w:r w:rsidR="00D82CC3" w:rsidRPr="00E400FC">
              <w:rPr>
                <w:i/>
                <w:iCs/>
                <w:szCs w:val="24"/>
              </w:rPr>
              <w:t>database.</w:t>
            </w:r>
          </w:p>
        </w:tc>
      </w:tr>
      <w:tr w:rsidR="00984236" w:rsidRPr="00E400FC" w14:paraId="79C78136" w14:textId="77777777" w:rsidTr="00776568">
        <w:trPr>
          <w:cantSplit/>
          <w:trHeight w:val="621"/>
        </w:trPr>
        <w:tc>
          <w:tcPr>
            <w:tcW w:w="6771" w:type="dxa"/>
            <w:gridSpan w:val="3"/>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7A07013D" w14:textId="00A9D733" w:rsidR="00984236" w:rsidRPr="00E400FC" w:rsidRDefault="00984236" w:rsidP="00776568">
            <w:pPr>
              <w:spacing w:after="0"/>
              <w:rPr>
                <w:b/>
                <w:szCs w:val="24"/>
              </w:rPr>
            </w:pPr>
            <w:r w:rsidRPr="00E400FC">
              <w:rPr>
                <w:b/>
                <w:szCs w:val="24"/>
              </w:rPr>
              <w:t>Skenario Alternatif No. 6b</w:t>
            </w:r>
          </w:p>
        </w:tc>
      </w:tr>
      <w:tr w:rsidR="00984236" w:rsidRPr="00E400FC" w14:paraId="777B13D8"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5B4DECA" w14:textId="77777777" w:rsidR="00984236" w:rsidRPr="00E400FC" w:rsidRDefault="00984236" w:rsidP="00776568">
            <w:pPr>
              <w:spacing w:after="0"/>
              <w:rPr>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6D3D40F" w14:textId="62F718B2" w:rsidR="00984236" w:rsidRPr="00E400FC" w:rsidRDefault="00984236" w:rsidP="00776568">
            <w:pPr>
              <w:spacing w:after="0"/>
              <w:rPr>
                <w:szCs w:val="24"/>
              </w:rPr>
            </w:pPr>
            <w:r w:rsidRPr="00E400FC">
              <w:rPr>
                <w:szCs w:val="24"/>
              </w:rPr>
              <w:t>6c. Jika isi form edit tidak sesuai, aktor diminta untuk mengisi form sesuai dengan ketentuan.</w:t>
            </w:r>
          </w:p>
        </w:tc>
      </w:tr>
      <w:tr w:rsidR="00984236" w:rsidRPr="00E400FC" w14:paraId="2FB5FD9F"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47B541D9" w14:textId="18F8BCB3" w:rsidR="00984236" w:rsidRPr="00E400FC" w:rsidRDefault="00984236" w:rsidP="00776568">
            <w:pPr>
              <w:spacing w:after="0"/>
              <w:rPr>
                <w:szCs w:val="24"/>
              </w:rPr>
            </w:pPr>
            <w:r w:rsidRPr="00E400FC">
              <w:rPr>
                <w:szCs w:val="24"/>
              </w:rPr>
              <w:t xml:space="preserve">7c. Mengisi form edit pengaduan, lalu menekan tombol </w:t>
            </w:r>
            <w:r w:rsidRPr="00E400FC">
              <w:rPr>
                <w:i/>
                <w:iCs/>
                <w:szCs w:val="24"/>
              </w:rPr>
              <w:t>submit</w:t>
            </w:r>
            <w:r w:rsidRPr="00E400FC">
              <w:rPr>
                <w:szCs w:val="24"/>
              </w:rPr>
              <w:t>.</w:t>
            </w:r>
          </w:p>
          <w:p w14:paraId="0FAC0FC1" w14:textId="77777777" w:rsidR="00984236" w:rsidRPr="00E400FC" w:rsidRDefault="00984236" w:rsidP="00776568">
            <w:pPr>
              <w:spacing w:after="0"/>
              <w:rPr>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6E5247F" w14:textId="77777777" w:rsidR="00984236" w:rsidRPr="00E400FC" w:rsidRDefault="00984236" w:rsidP="00776568">
            <w:pPr>
              <w:spacing w:after="0"/>
              <w:rPr>
                <w:szCs w:val="24"/>
              </w:rPr>
            </w:pPr>
          </w:p>
        </w:tc>
      </w:tr>
      <w:tr w:rsidR="00B22E2A" w:rsidRPr="00E400FC" w14:paraId="523A2FBD" w14:textId="77777777" w:rsidTr="00776568">
        <w:trPr>
          <w:cantSplit/>
          <w:trHeight w:val="621"/>
        </w:trPr>
        <w:tc>
          <w:tcPr>
            <w:tcW w:w="6771" w:type="dxa"/>
            <w:gridSpan w:val="3"/>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1495CF30" w14:textId="77777777" w:rsidR="00B22E2A" w:rsidRPr="00E400FC" w:rsidRDefault="00B22E2A" w:rsidP="00776568">
            <w:pPr>
              <w:spacing w:after="0"/>
              <w:rPr>
                <w:b/>
                <w:szCs w:val="24"/>
              </w:rPr>
            </w:pPr>
            <w:r w:rsidRPr="00E400FC">
              <w:rPr>
                <w:b/>
                <w:szCs w:val="24"/>
              </w:rPr>
              <w:t>Skenario Alternatif No. 3</w:t>
            </w:r>
          </w:p>
        </w:tc>
      </w:tr>
      <w:tr w:rsidR="00B22E2A" w:rsidRPr="00E400FC" w14:paraId="1AA823A7"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D46548E" w14:textId="74D0CAF3" w:rsidR="00B22E2A" w:rsidRPr="00E400FC" w:rsidRDefault="00B22E2A" w:rsidP="00776568">
            <w:pPr>
              <w:spacing w:after="0"/>
              <w:rPr>
                <w:b/>
                <w:szCs w:val="24"/>
              </w:rPr>
            </w:pPr>
            <w:r w:rsidRPr="00E400FC">
              <w:rPr>
                <w:szCs w:val="24"/>
              </w:rPr>
              <w:t>3d. Memilih tombol hapus</w:t>
            </w:r>
            <w:r w:rsidR="0048113F" w:rsidRPr="00E400FC">
              <w:rPr>
                <w:szCs w:val="24"/>
              </w:rPr>
              <w:t>.</w:t>
            </w: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E269ED5" w14:textId="77777777" w:rsidR="00B22E2A" w:rsidRPr="00E400FC" w:rsidRDefault="00B22E2A" w:rsidP="00776568">
            <w:pPr>
              <w:spacing w:after="0"/>
              <w:rPr>
                <w:b/>
                <w:szCs w:val="24"/>
              </w:rPr>
            </w:pPr>
          </w:p>
        </w:tc>
      </w:tr>
      <w:tr w:rsidR="00B22E2A" w:rsidRPr="00E400FC" w14:paraId="14E77914"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48168923" w14:textId="77777777" w:rsidR="00B22E2A" w:rsidRPr="00E400FC" w:rsidRDefault="00B22E2A" w:rsidP="00776568">
            <w:pPr>
              <w:spacing w:after="0"/>
              <w:rPr>
                <w:b/>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397E2E0" w14:textId="49D58218" w:rsidR="00B22E2A" w:rsidRPr="00E400FC" w:rsidRDefault="00B22E2A" w:rsidP="00776568">
            <w:pPr>
              <w:spacing w:after="0"/>
              <w:rPr>
                <w:b/>
                <w:szCs w:val="24"/>
              </w:rPr>
            </w:pPr>
            <w:r w:rsidRPr="00E400FC">
              <w:rPr>
                <w:szCs w:val="24"/>
              </w:rPr>
              <w:t>4d. Menghapus pengaduan</w:t>
            </w:r>
            <w:r w:rsidRPr="00E400FC">
              <w:rPr>
                <w:i/>
                <w:iCs/>
                <w:szCs w:val="24"/>
              </w:rPr>
              <w:t>.</w:t>
            </w:r>
          </w:p>
        </w:tc>
      </w:tr>
      <w:tr w:rsidR="0048113F" w:rsidRPr="00E400FC" w14:paraId="1B1C409D" w14:textId="77777777" w:rsidTr="00776568">
        <w:trPr>
          <w:cantSplit/>
          <w:trHeight w:val="621"/>
        </w:trPr>
        <w:tc>
          <w:tcPr>
            <w:tcW w:w="6771" w:type="dxa"/>
            <w:gridSpan w:val="3"/>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1378C4A2" w14:textId="77777777" w:rsidR="0048113F" w:rsidRPr="00E400FC" w:rsidRDefault="0048113F" w:rsidP="00776568">
            <w:pPr>
              <w:spacing w:after="0"/>
              <w:rPr>
                <w:b/>
                <w:szCs w:val="24"/>
              </w:rPr>
            </w:pPr>
            <w:r w:rsidRPr="00E400FC">
              <w:rPr>
                <w:b/>
                <w:szCs w:val="24"/>
              </w:rPr>
              <w:t>Skenario Alternatif No. 3</w:t>
            </w:r>
          </w:p>
        </w:tc>
      </w:tr>
      <w:tr w:rsidR="0048113F" w:rsidRPr="00E400FC" w14:paraId="25E434B8"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5E77EA2" w14:textId="577D1663" w:rsidR="0048113F" w:rsidRPr="00E400FC" w:rsidRDefault="0048113F" w:rsidP="00776568">
            <w:pPr>
              <w:spacing w:after="0"/>
              <w:rPr>
                <w:b/>
                <w:szCs w:val="24"/>
              </w:rPr>
            </w:pPr>
            <w:r w:rsidRPr="00E400FC">
              <w:rPr>
                <w:szCs w:val="24"/>
              </w:rPr>
              <w:t>3e. Memilih tombol detail.</w:t>
            </w: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CF1DE26" w14:textId="77777777" w:rsidR="0048113F" w:rsidRPr="00E400FC" w:rsidRDefault="0048113F" w:rsidP="00776568">
            <w:pPr>
              <w:spacing w:after="0"/>
              <w:rPr>
                <w:b/>
                <w:szCs w:val="24"/>
              </w:rPr>
            </w:pPr>
          </w:p>
        </w:tc>
      </w:tr>
      <w:tr w:rsidR="0048113F" w:rsidRPr="00E400FC" w14:paraId="08A2F424" w14:textId="77777777" w:rsidTr="00776568">
        <w:trPr>
          <w:cantSplit/>
          <w:trHeight w:val="621"/>
        </w:trPr>
        <w:tc>
          <w:tcPr>
            <w:tcW w:w="3670"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EC73350" w14:textId="77777777" w:rsidR="0048113F" w:rsidRPr="00E400FC" w:rsidRDefault="0048113F" w:rsidP="00776568">
            <w:pPr>
              <w:spacing w:after="0"/>
              <w:rPr>
                <w:b/>
                <w:szCs w:val="24"/>
              </w:rPr>
            </w:pPr>
          </w:p>
        </w:tc>
        <w:tc>
          <w:tcPr>
            <w:tcW w:w="310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084DF0" w14:textId="32C7F52E" w:rsidR="0048113F" w:rsidRPr="00E400FC" w:rsidRDefault="0048113F" w:rsidP="00776568">
            <w:pPr>
              <w:spacing w:after="0"/>
              <w:rPr>
                <w:b/>
                <w:szCs w:val="24"/>
              </w:rPr>
            </w:pPr>
            <w:r w:rsidRPr="00E400FC">
              <w:rPr>
                <w:szCs w:val="24"/>
              </w:rPr>
              <w:t>4e. Menampilkan laman detail</w:t>
            </w:r>
            <w:r w:rsidRPr="00E400FC">
              <w:rPr>
                <w:i/>
                <w:iCs/>
                <w:szCs w:val="24"/>
              </w:rPr>
              <w:t xml:space="preserve"> </w:t>
            </w:r>
            <w:r w:rsidRPr="00E400FC">
              <w:rPr>
                <w:szCs w:val="24"/>
              </w:rPr>
              <w:t>pengaduan.</w:t>
            </w:r>
          </w:p>
        </w:tc>
      </w:tr>
    </w:tbl>
    <w:p w14:paraId="2981F8A4" w14:textId="13CF937E" w:rsidR="003E0E0E" w:rsidRPr="00E400FC" w:rsidRDefault="003E0E0E" w:rsidP="002D7068"/>
    <w:p w14:paraId="59582BB2" w14:textId="36ABB25B" w:rsidR="005E49F3" w:rsidRPr="00E400FC" w:rsidRDefault="005E49F3" w:rsidP="005E49F3">
      <w:pPr>
        <w:pStyle w:val="ListParagraph"/>
        <w:numPr>
          <w:ilvl w:val="0"/>
          <w:numId w:val="23"/>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w:t>
      </w:r>
      <w:r w:rsidR="001D7EA2" w:rsidRPr="00E400FC">
        <w:rPr>
          <w:szCs w:val="24"/>
        </w:rPr>
        <w:t>Tanggapan</w:t>
      </w:r>
      <w:r w:rsidRPr="00E400FC">
        <w:rPr>
          <w:szCs w:val="24"/>
        </w:rPr>
        <w:t xml:space="preserve"> Pengaduan</w:t>
      </w:r>
    </w:p>
    <w:p w14:paraId="26912967" w14:textId="5CABF70A" w:rsidR="005E49F3" w:rsidRPr="00E400FC" w:rsidRDefault="005E49F3" w:rsidP="00374DD5">
      <w:pPr>
        <w:pStyle w:val="ListParagraph"/>
        <w:spacing w:after="0"/>
        <w:ind w:left="284"/>
        <w:jc w:val="left"/>
        <w:rPr>
          <w:szCs w:val="24"/>
        </w:rPr>
      </w:pPr>
      <w:r w:rsidRPr="00E400FC">
        <w:rPr>
          <w:szCs w:val="24"/>
        </w:rPr>
        <w:t xml:space="preserve">Nama </w:t>
      </w:r>
      <w:r w:rsidR="00080890" w:rsidRPr="00E400FC">
        <w:rPr>
          <w:szCs w:val="24"/>
        </w:rPr>
        <w:t>Use case</w:t>
      </w:r>
      <w:r w:rsidRPr="00E400FC">
        <w:rPr>
          <w:szCs w:val="24"/>
        </w:rPr>
        <w:tab/>
        <w:t>:</w:t>
      </w:r>
      <w:r w:rsidR="00F13104" w:rsidRPr="00E400FC">
        <w:rPr>
          <w:szCs w:val="24"/>
        </w:rPr>
        <w:t xml:space="preserve"> </w:t>
      </w:r>
      <w:r w:rsidR="001D7EA2" w:rsidRPr="00E400FC">
        <w:rPr>
          <w:szCs w:val="24"/>
        </w:rPr>
        <w:t>Tanggapan</w:t>
      </w:r>
      <w:r w:rsidRPr="00E400FC">
        <w:rPr>
          <w:szCs w:val="24"/>
        </w:rPr>
        <w:t xml:space="preserve"> Pengaduan</w:t>
      </w:r>
    </w:p>
    <w:p w14:paraId="29EE10D0" w14:textId="2F529702" w:rsidR="005E49F3" w:rsidRPr="00E400FC" w:rsidRDefault="005E49F3" w:rsidP="00374DD5">
      <w:pPr>
        <w:pStyle w:val="ListParagraph"/>
        <w:spacing w:after="0"/>
        <w:ind w:left="284"/>
        <w:jc w:val="left"/>
        <w:rPr>
          <w:szCs w:val="24"/>
        </w:rPr>
      </w:pPr>
      <w:r w:rsidRPr="00E400FC">
        <w:rPr>
          <w:szCs w:val="24"/>
        </w:rPr>
        <w:t>Aktor</w:t>
      </w:r>
      <w:r w:rsidRPr="00E400FC">
        <w:rPr>
          <w:szCs w:val="24"/>
        </w:rPr>
        <w:tab/>
      </w:r>
      <w:r w:rsidRPr="00E400FC">
        <w:rPr>
          <w:szCs w:val="24"/>
        </w:rPr>
        <w:tab/>
        <w:t>:</w:t>
      </w:r>
      <w:r w:rsidR="00F13104" w:rsidRPr="00E400FC">
        <w:rPr>
          <w:szCs w:val="24"/>
        </w:rPr>
        <w:t xml:space="preserve"> </w:t>
      </w:r>
      <w:r w:rsidRPr="00E400FC">
        <w:rPr>
          <w:szCs w:val="24"/>
        </w:rPr>
        <w:t>Petugas APT</w:t>
      </w:r>
      <w:r w:rsidR="00490799" w:rsidRPr="00E400FC">
        <w:rPr>
          <w:szCs w:val="24"/>
        </w:rPr>
        <w:t>B.</w:t>
      </w:r>
    </w:p>
    <w:p w14:paraId="2D07BE7A" w14:textId="072EA688" w:rsidR="005E49F3" w:rsidRPr="00E400FC" w:rsidRDefault="005E49F3" w:rsidP="00374DD5">
      <w:pPr>
        <w:pStyle w:val="ListParagraph"/>
        <w:tabs>
          <w:tab w:val="left" w:pos="720"/>
          <w:tab w:val="left" w:pos="1440"/>
          <w:tab w:val="left" w:pos="2160"/>
          <w:tab w:val="center" w:pos="3892"/>
        </w:tabs>
        <w:spacing w:after="0"/>
        <w:ind w:left="2156" w:hanging="1872"/>
        <w:jc w:val="left"/>
        <w:rPr>
          <w:szCs w:val="24"/>
        </w:rPr>
      </w:pPr>
      <w:r w:rsidRPr="00E400FC">
        <w:rPr>
          <w:szCs w:val="24"/>
        </w:rPr>
        <w:t>Deskripsi</w:t>
      </w:r>
      <w:r w:rsidRPr="00E400FC">
        <w:rPr>
          <w:szCs w:val="24"/>
        </w:rPr>
        <w:tab/>
      </w:r>
      <w:r w:rsidRPr="00E400FC">
        <w:rPr>
          <w:szCs w:val="24"/>
        </w:rPr>
        <w:tab/>
        <w:t>:</w:t>
      </w:r>
      <w:r w:rsidR="00F13104" w:rsidRPr="00E400FC">
        <w:rPr>
          <w:szCs w:val="24"/>
        </w:rPr>
        <w:t xml:space="preserve"> </w:t>
      </w:r>
      <w:r w:rsidR="0045434F" w:rsidRPr="00E400FC">
        <w:rPr>
          <w:szCs w:val="24"/>
        </w:rPr>
        <w:t xml:space="preserve">Aktor mengecek dan </w:t>
      </w:r>
      <w:r w:rsidR="00FA75A3" w:rsidRPr="00E400FC">
        <w:rPr>
          <w:szCs w:val="24"/>
        </w:rPr>
        <w:t>menanggapi</w:t>
      </w:r>
      <w:r w:rsidR="0045434F" w:rsidRPr="00E400FC">
        <w:rPr>
          <w:szCs w:val="24"/>
        </w:rPr>
        <w:t xml:space="preserve"> pengaduan</w:t>
      </w:r>
      <w:r w:rsidRPr="00E400FC">
        <w:rPr>
          <w:i/>
          <w:iCs/>
          <w:szCs w:val="24"/>
        </w:rPr>
        <w:t>.</w:t>
      </w:r>
      <w:r w:rsidR="0045434F" w:rsidRPr="00E400FC">
        <w:rPr>
          <w:i/>
          <w:iCs/>
          <w:szCs w:val="24"/>
        </w:rPr>
        <w:tab/>
      </w:r>
    </w:p>
    <w:p w14:paraId="1D2309AA" w14:textId="12BF083B" w:rsidR="005E49F3" w:rsidRPr="00E400FC" w:rsidRDefault="00922C75" w:rsidP="00374DD5">
      <w:pPr>
        <w:pStyle w:val="ListParagraph"/>
        <w:spacing w:after="0"/>
        <w:ind w:left="2156" w:hanging="1872"/>
        <w:jc w:val="left"/>
        <w:rPr>
          <w:szCs w:val="24"/>
        </w:rPr>
      </w:pPr>
      <w:r w:rsidRPr="00E400FC">
        <w:rPr>
          <w:i/>
          <w:iCs/>
          <w:szCs w:val="24"/>
        </w:rPr>
        <w:t>Pre-Condition</w:t>
      </w:r>
      <w:r w:rsidR="005E49F3" w:rsidRPr="00E400FC">
        <w:rPr>
          <w:szCs w:val="24"/>
        </w:rPr>
        <w:tab/>
        <w:t xml:space="preserve">: </w:t>
      </w:r>
      <w:r w:rsidR="00541C02" w:rsidRPr="00E400FC">
        <w:rPr>
          <w:szCs w:val="24"/>
        </w:rPr>
        <w:t xml:space="preserve">Data pengaduan sudah tersimpan di </w:t>
      </w:r>
      <w:r w:rsidR="00541C02" w:rsidRPr="00E400FC">
        <w:rPr>
          <w:i/>
          <w:iCs/>
          <w:szCs w:val="24"/>
        </w:rPr>
        <w:t>database</w:t>
      </w:r>
      <w:r w:rsidR="005E49F3" w:rsidRPr="00E400FC">
        <w:rPr>
          <w:szCs w:val="24"/>
        </w:rPr>
        <w:t>.</w:t>
      </w:r>
    </w:p>
    <w:p w14:paraId="64369333" w14:textId="7AC85DBC" w:rsidR="005E49F3" w:rsidRPr="00E400FC" w:rsidRDefault="00922C75" w:rsidP="00374DD5">
      <w:pPr>
        <w:pStyle w:val="ListParagraph"/>
        <w:spacing w:after="0"/>
        <w:ind w:left="2156" w:hanging="1872"/>
        <w:jc w:val="left"/>
        <w:rPr>
          <w:szCs w:val="24"/>
        </w:rPr>
      </w:pPr>
      <w:r w:rsidRPr="00E400FC">
        <w:rPr>
          <w:i/>
          <w:iCs/>
          <w:szCs w:val="24"/>
        </w:rPr>
        <w:t>Post-Condition</w:t>
      </w:r>
      <w:r w:rsidR="005E49F3" w:rsidRPr="00E400FC">
        <w:rPr>
          <w:szCs w:val="24"/>
        </w:rPr>
        <w:tab/>
        <w:t xml:space="preserve">: </w:t>
      </w:r>
      <w:r w:rsidR="00541C02" w:rsidRPr="00E400FC">
        <w:rPr>
          <w:szCs w:val="24"/>
        </w:rPr>
        <w:t>Pengaduan yang sudah memiliki tanggapan/jawaban</w:t>
      </w:r>
      <w:r w:rsidR="005E49F3" w:rsidRPr="00E400FC">
        <w:rPr>
          <w:szCs w:val="24"/>
        </w:rPr>
        <w:t>.</w:t>
      </w:r>
    </w:p>
    <w:p w14:paraId="1CBA0091" w14:textId="7CE2CEC8" w:rsidR="005E49F3" w:rsidRPr="00E400FC" w:rsidRDefault="005E49F3" w:rsidP="005E49F3">
      <w:pPr>
        <w:pStyle w:val="ListParagraph"/>
        <w:ind w:left="284"/>
        <w:rPr>
          <w:b/>
          <w:szCs w:val="24"/>
        </w:rPr>
      </w:pPr>
      <w:r w:rsidRPr="00E400FC">
        <w:rPr>
          <w:b/>
          <w:szCs w:val="24"/>
        </w:rPr>
        <w:t xml:space="preserve">Skenario Normal / </w:t>
      </w:r>
      <w:r w:rsidR="00922C75" w:rsidRPr="00E400FC">
        <w:rPr>
          <w:b/>
          <w:i/>
          <w:iCs/>
          <w:szCs w:val="24"/>
        </w:rPr>
        <w:t xml:space="preserve">Basic Flow </w:t>
      </w:r>
      <w:r w:rsidRPr="00E400FC">
        <w:rPr>
          <w:b/>
          <w:szCs w:val="24"/>
        </w:rPr>
        <w:t>:</w:t>
      </w:r>
    </w:p>
    <w:p w14:paraId="26B489E0" w14:textId="5A46F800" w:rsidR="005E49F3" w:rsidRPr="00E400FC" w:rsidRDefault="005E49F3" w:rsidP="005E49F3">
      <w:pPr>
        <w:pStyle w:val="Caption"/>
        <w:keepNext/>
        <w:jc w:val="center"/>
      </w:pPr>
    </w:p>
    <w:p w14:paraId="6C4D0A8A" w14:textId="3055DFEB" w:rsidR="00980D43" w:rsidRPr="00E400FC" w:rsidRDefault="00980D43" w:rsidP="00980D43">
      <w:pPr>
        <w:pStyle w:val="Caption"/>
        <w:keepNext/>
        <w:jc w:val="center"/>
        <w:rPr>
          <w:color w:val="auto"/>
        </w:rPr>
      </w:pPr>
      <w:bookmarkStart w:id="140" w:name="_Toc107670086"/>
      <w:r w:rsidRPr="00E400FC">
        <w:rPr>
          <w:color w:val="auto"/>
        </w:rPr>
        <w:t xml:space="preserve">Tabel </w:t>
      </w:r>
      <w:r w:rsidR="00BD2605" w:rsidRPr="00E400FC">
        <w:rPr>
          <w:color w:val="auto"/>
        </w:rPr>
        <w:fldChar w:fldCharType="begin"/>
      </w:r>
      <w:r w:rsidR="00BD2605" w:rsidRPr="00E400FC">
        <w:rPr>
          <w:color w:val="auto"/>
        </w:rPr>
        <w:instrText xml:space="preserve"> STYLEREF 1 \s </w:instrText>
      </w:r>
      <w:r w:rsidR="00BD2605" w:rsidRPr="00E400FC">
        <w:rPr>
          <w:color w:val="auto"/>
        </w:rPr>
        <w:fldChar w:fldCharType="separate"/>
      </w:r>
      <w:r w:rsidR="00775E57" w:rsidRPr="00E400FC">
        <w:rPr>
          <w:noProof/>
          <w:color w:val="auto"/>
        </w:rPr>
        <w:t>3</w:t>
      </w:r>
      <w:r w:rsidR="00BD2605" w:rsidRPr="00E400FC">
        <w:rPr>
          <w:color w:val="auto"/>
        </w:rPr>
        <w:fldChar w:fldCharType="end"/>
      </w:r>
      <w:r w:rsidR="00BD2605" w:rsidRPr="00E400FC">
        <w:rPr>
          <w:color w:val="auto"/>
        </w:rPr>
        <w:noBreakHyphen/>
      </w:r>
      <w:r w:rsidR="00BD2605" w:rsidRPr="00E400FC">
        <w:rPr>
          <w:color w:val="auto"/>
        </w:rPr>
        <w:fldChar w:fldCharType="begin"/>
      </w:r>
      <w:r w:rsidR="00BD2605" w:rsidRPr="00E400FC">
        <w:rPr>
          <w:color w:val="auto"/>
        </w:rPr>
        <w:instrText xml:space="preserve"> SEQ Tabel \* ARABIC \s 1 </w:instrText>
      </w:r>
      <w:r w:rsidR="00BD2605" w:rsidRPr="00E400FC">
        <w:rPr>
          <w:color w:val="auto"/>
        </w:rPr>
        <w:fldChar w:fldCharType="separate"/>
      </w:r>
      <w:r w:rsidR="00775E57" w:rsidRPr="00E400FC">
        <w:rPr>
          <w:noProof/>
          <w:color w:val="auto"/>
        </w:rPr>
        <w:t>10</w:t>
      </w:r>
      <w:r w:rsidR="00BD2605" w:rsidRPr="00E400FC">
        <w:rPr>
          <w:color w:val="auto"/>
        </w:rPr>
        <w:fldChar w:fldCharType="end"/>
      </w:r>
      <w:r w:rsidRPr="00E400FC">
        <w:rPr>
          <w:color w:val="auto"/>
        </w:rPr>
        <w:br/>
        <w:t xml:space="preserve">Skenario </w:t>
      </w:r>
      <w:r w:rsidR="00FA75A3" w:rsidRPr="00E400FC">
        <w:rPr>
          <w:color w:val="auto"/>
        </w:rPr>
        <w:t>Tanggapan</w:t>
      </w:r>
      <w:r w:rsidRPr="00E400FC">
        <w:rPr>
          <w:color w:val="auto"/>
        </w:rPr>
        <w:t xml:space="preserve"> Pengaduan</w:t>
      </w:r>
      <w:bookmarkEnd w:id="140"/>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616"/>
        <w:gridCol w:w="3155"/>
      </w:tblGrid>
      <w:tr w:rsidR="005E49F3" w:rsidRPr="00E400FC" w14:paraId="7032C575" w14:textId="77777777" w:rsidTr="008754DE">
        <w:trPr>
          <w:trHeight w:val="172"/>
          <w:tblHeader/>
        </w:trPr>
        <w:tc>
          <w:tcPr>
            <w:tcW w:w="361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771A2FFC" w14:textId="77777777" w:rsidR="005E49F3" w:rsidRPr="00E400FC" w:rsidRDefault="005E49F3" w:rsidP="008754DE">
            <w:pPr>
              <w:pStyle w:val="ListParagraph"/>
              <w:spacing w:after="0"/>
              <w:ind w:left="0"/>
              <w:jc w:val="center"/>
              <w:rPr>
                <w:b/>
                <w:szCs w:val="24"/>
              </w:rPr>
            </w:pPr>
            <w:r w:rsidRPr="00E400FC">
              <w:rPr>
                <w:b/>
                <w:szCs w:val="24"/>
              </w:rPr>
              <w:t>Aksi Aktor</w:t>
            </w:r>
          </w:p>
        </w:tc>
        <w:tc>
          <w:tcPr>
            <w:tcW w:w="315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42AFE00A" w14:textId="77777777" w:rsidR="005E49F3" w:rsidRPr="00E400FC" w:rsidRDefault="005E49F3" w:rsidP="008754DE">
            <w:pPr>
              <w:pStyle w:val="ListParagraph"/>
              <w:spacing w:after="0"/>
              <w:ind w:left="0"/>
              <w:jc w:val="center"/>
              <w:rPr>
                <w:b/>
                <w:szCs w:val="24"/>
              </w:rPr>
            </w:pPr>
            <w:r w:rsidRPr="00E400FC">
              <w:rPr>
                <w:b/>
                <w:szCs w:val="24"/>
              </w:rPr>
              <w:t>Reaksi Sistem</w:t>
            </w:r>
          </w:p>
        </w:tc>
      </w:tr>
      <w:tr w:rsidR="00980D43" w:rsidRPr="00E400FC" w14:paraId="42844326"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hideMark/>
          </w:tcPr>
          <w:p w14:paraId="66CE13EF" w14:textId="5CB5DE3C" w:rsidR="00980D43" w:rsidRPr="00E400FC" w:rsidRDefault="00980D43" w:rsidP="00980D43">
            <w:pPr>
              <w:pStyle w:val="ListParagraph"/>
              <w:spacing w:after="0"/>
              <w:ind w:left="0"/>
              <w:rPr>
                <w:szCs w:val="24"/>
              </w:rPr>
            </w:pPr>
            <w:r w:rsidRPr="00E400FC">
              <w:rPr>
                <w:szCs w:val="24"/>
              </w:rPr>
              <w:t xml:space="preserve">1. </w:t>
            </w:r>
            <w:r w:rsidR="00B63000" w:rsidRPr="00E400FC">
              <w:rPr>
                <w:szCs w:val="24"/>
              </w:rPr>
              <w:t>Petugas APT</w:t>
            </w:r>
            <w:r w:rsidR="00021EA8" w:rsidRPr="00E400FC">
              <w:rPr>
                <w:szCs w:val="24"/>
              </w:rPr>
              <w:t>B</w:t>
            </w:r>
            <w:r w:rsidR="00B63000" w:rsidRPr="00E400FC">
              <w:rPr>
                <w:szCs w:val="24"/>
              </w:rPr>
              <w:t xml:space="preserve"> </w:t>
            </w:r>
            <w:r w:rsidRPr="00E400FC">
              <w:rPr>
                <w:szCs w:val="24"/>
              </w:rPr>
              <w:t xml:space="preserve">membuka daftar </w:t>
            </w:r>
            <w:r w:rsidR="00B63000" w:rsidRPr="00E400FC">
              <w:rPr>
                <w:szCs w:val="24"/>
              </w:rPr>
              <w:t>pengaduan</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0ADFB08A" w14:textId="77777777" w:rsidR="00980D43" w:rsidRPr="00E400FC" w:rsidRDefault="00980D43" w:rsidP="00980D43">
            <w:pPr>
              <w:pStyle w:val="ListParagraph"/>
              <w:spacing w:after="0"/>
              <w:ind w:left="0"/>
              <w:rPr>
                <w:szCs w:val="24"/>
              </w:rPr>
            </w:pPr>
          </w:p>
        </w:tc>
      </w:tr>
      <w:tr w:rsidR="00980D43" w:rsidRPr="00E400FC" w14:paraId="19903C84"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6710D84D" w14:textId="77777777" w:rsidR="00980D43" w:rsidRPr="00E400FC" w:rsidRDefault="00980D43" w:rsidP="00980D43">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hideMark/>
          </w:tcPr>
          <w:p w14:paraId="0C46F777" w14:textId="31E9912E" w:rsidR="00980D43" w:rsidRPr="00E400FC" w:rsidRDefault="00980D43" w:rsidP="00980D43">
            <w:pPr>
              <w:pStyle w:val="ListParagraph"/>
              <w:spacing w:after="0"/>
              <w:ind w:left="0"/>
              <w:jc w:val="left"/>
              <w:rPr>
                <w:szCs w:val="24"/>
              </w:rPr>
            </w:pPr>
            <w:r w:rsidRPr="00E400FC">
              <w:rPr>
                <w:szCs w:val="24"/>
              </w:rPr>
              <w:t xml:space="preserve">2. Menampilkan semua data </w:t>
            </w:r>
            <w:r w:rsidR="00B63000" w:rsidRPr="00E400FC">
              <w:rPr>
                <w:szCs w:val="24"/>
              </w:rPr>
              <w:t>pengaduan</w:t>
            </w:r>
            <w:r w:rsidRPr="00E400FC">
              <w:rPr>
                <w:szCs w:val="24"/>
              </w:rPr>
              <w:t>.</w:t>
            </w:r>
          </w:p>
        </w:tc>
      </w:tr>
      <w:tr w:rsidR="00980D43" w:rsidRPr="00E400FC" w14:paraId="1874E2AC"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D6E54D7" w14:textId="4F4EED6C" w:rsidR="00980D43" w:rsidRPr="00E400FC" w:rsidRDefault="00980D43" w:rsidP="00980D43">
            <w:pPr>
              <w:pStyle w:val="ListParagraph"/>
              <w:spacing w:after="0"/>
              <w:ind w:left="0"/>
              <w:rPr>
                <w:szCs w:val="24"/>
              </w:rPr>
            </w:pPr>
            <w:r w:rsidRPr="00E400FC">
              <w:rPr>
                <w:szCs w:val="24"/>
              </w:rPr>
              <w:t xml:space="preserve">3. </w:t>
            </w:r>
            <w:r w:rsidR="00B63000" w:rsidRPr="00E400FC">
              <w:rPr>
                <w:szCs w:val="24"/>
              </w:rPr>
              <w:t xml:space="preserve">Aktor </w:t>
            </w:r>
            <w:r w:rsidRPr="00E400FC">
              <w:rPr>
                <w:szCs w:val="24"/>
              </w:rPr>
              <w:t xml:space="preserve">membuka detail </w:t>
            </w:r>
            <w:r w:rsidR="00B63000" w:rsidRPr="00E400FC">
              <w:rPr>
                <w:szCs w:val="24"/>
              </w:rPr>
              <w:t xml:space="preserve">pengaduan </w:t>
            </w:r>
            <w:r w:rsidRPr="00E400FC">
              <w:rPr>
                <w:szCs w:val="24"/>
              </w:rPr>
              <w:t>lalu memeriksa kesesuaian tiket.</w:t>
            </w:r>
          </w:p>
        </w:tc>
        <w:tc>
          <w:tcPr>
            <w:tcW w:w="3155" w:type="dxa"/>
            <w:tcBorders>
              <w:top w:val="single" w:sz="4" w:space="0" w:color="000000"/>
              <w:left w:val="single" w:sz="4" w:space="0" w:color="000000"/>
              <w:bottom w:val="single" w:sz="4" w:space="0" w:color="000000"/>
              <w:right w:val="single" w:sz="4" w:space="0" w:color="000000"/>
            </w:tcBorders>
            <w:hideMark/>
          </w:tcPr>
          <w:p w14:paraId="1CB9A17C" w14:textId="164BB19C" w:rsidR="00980D43" w:rsidRPr="00E400FC" w:rsidRDefault="00980D43" w:rsidP="00980D43">
            <w:pPr>
              <w:pStyle w:val="ListParagraph"/>
              <w:spacing w:after="0"/>
              <w:ind w:left="0"/>
              <w:rPr>
                <w:szCs w:val="24"/>
              </w:rPr>
            </w:pPr>
          </w:p>
        </w:tc>
      </w:tr>
      <w:tr w:rsidR="00980D43" w:rsidRPr="00E400FC" w14:paraId="2949BDA3"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hideMark/>
          </w:tcPr>
          <w:p w14:paraId="4D50788D" w14:textId="70E96C9C" w:rsidR="00980D43" w:rsidRPr="00E400FC" w:rsidRDefault="00980D43" w:rsidP="00980D43">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232DA618" w14:textId="2258FEA4" w:rsidR="00980D43" w:rsidRPr="00E400FC" w:rsidRDefault="00980D43" w:rsidP="00980D43">
            <w:pPr>
              <w:pStyle w:val="ListParagraph"/>
              <w:spacing w:after="0"/>
              <w:ind w:left="0"/>
              <w:rPr>
                <w:szCs w:val="24"/>
              </w:rPr>
            </w:pPr>
            <w:r w:rsidRPr="00E400FC">
              <w:rPr>
                <w:szCs w:val="24"/>
              </w:rPr>
              <w:t xml:space="preserve">4. Jika </w:t>
            </w:r>
            <w:r w:rsidR="00B63000" w:rsidRPr="00E400FC">
              <w:rPr>
                <w:szCs w:val="24"/>
              </w:rPr>
              <w:t>bisa diproses langsung oleh Petugas APT</w:t>
            </w:r>
            <w:r w:rsidR="003E1731" w:rsidRPr="00E400FC">
              <w:rPr>
                <w:szCs w:val="24"/>
              </w:rPr>
              <w:t>B</w:t>
            </w:r>
            <w:r w:rsidRPr="00E400FC">
              <w:rPr>
                <w:szCs w:val="24"/>
              </w:rPr>
              <w:t xml:space="preserve">, </w:t>
            </w:r>
            <w:r w:rsidR="00A417A8" w:rsidRPr="00E400FC">
              <w:rPr>
                <w:szCs w:val="24"/>
              </w:rPr>
              <w:t xml:space="preserve">petugas dapat </w:t>
            </w:r>
            <w:r w:rsidR="00B819E4" w:rsidRPr="00E400FC">
              <w:rPr>
                <w:szCs w:val="24"/>
              </w:rPr>
              <w:t xml:space="preserve">memberikan </w:t>
            </w:r>
            <w:r w:rsidR="00A417A8" w:rsidRPr="00E400FC">
              <w:rPr>
                <w:szCs w:val="24"/>
              </w:rPr>
              <w:t>tanggapan</w:t>
            </w:r>
            <w:r w:rsidRPr="00E400FC">
              <w:rPr>
                <w:szCs w:val="24"/>
              </w:rPr>
              <w:t>.</w:t>
            </w:r>
          </w:p>
        </w:tc>
      </w:tr>
      <w:tr w:rsidR="00B63000" w:rsidRPr="00E400FC" w14:paraId="17B51EF2"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BDAE763" w14:textId="0539FEBB" w:rsidR="00B63000" w:rsidRPr="00E400FC" w:rsidRDefault="00B63000" w:rsidP="00980D43">
            <w:pPr>
              <w:pStyle w:val="ListParagraph"/>
              <w:spacing w:after="0"/>
              <w:ind w:left="0"/>
              <w:rPr>
                <w:szCs w:val="24"/>
              </w:rPr>
            </w:pPr>
            <w:r w:rsidRPr="00E400FC">
              <w:rPr>
                <w:szCs w:val="24"/>
              </w:rPr>
              <w:t>5. Petugas APT</w:t>
            </w:r>
            <w:r w:rsidR="00B819E4" w:rsidRPr="00E400FC">
              <w:rPr>
                <w:szCs w:val="24"/>
              </w:rPr>
              <w:t>B</w:t>
            </w:r>
            <w:r w:rsidRPr="00E400FC">
              <w:rPr>
                <w:szCs w:val="24"/>
              </w:rPr>
              <w:t xml:space="preserve"> </w:t>
            </w:r>
            <w:r w:rsidR="00B819E4" w:rsidRPr="00E400FC">
              <w:rPr>
                <w:szCs w:val="24"/>
              </w:rPr>
              <w:t>memberikan</w:t>
            </w:r>
            <w:r w:rsidRPr="00E400FC">
              <w:rPr>
                <w:szCs w:val="24"/>
              </w:rPr>
              <w:t xml:space="preserve"> tanggapan.</w:t>
            </w:r>
          </w:p>
        </w:tc>
        <w:tc>
          <w:tcPr>
            <w:tcW w:w="3155" w:type="dxa"/>
            <w:tcBorders>
              <w:top w:val="single" w:sz="4" w:space="0" w:color="000000"/>
              <w:left w:val="single" w:sz="4" w:space="0" w:color="000000"/>
              <w:bottom w:val="single" w:sz="4" w:space="0" w:color="000000"/>
              <w:right w:val="single" w:sz="4" w:space="0" w:color="000000"/>
            </w:tcBorders>
          </w:tcPr>
          <w:p w14:paraId="27EBAF69" w14:textId="386D07F1" w:rsidR="00B63000" w:rsidRPr="00E400FC" w:rsidRDefault="00B63000" w:rsidP="00980D43">
            <w:pPr>
              <w:pStyle w:val="ListParagraph"/>
              <w:spacing w:after="0"/>
              <w:ind w:left="0"/>
              <w:rPr>
                <w:szCs w:val="24"/>
              </w:rPr>
            </w:pPr>
          </w:p>
        </w:tc>
      </w:tr>
      <w:tr w:rsidR="00B63000" w:rsidRPr="00E400FC" w14:paraId="239351F0"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7B938869" w14:textId="77777777" w:rsidR="00B63000" w:rsidRPr="00E400FC" w:rsidRDefault="00B63000" w:rsidP="00980D43">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65E52A44" w14:textId="1E55874A" w:rsidR="00B63000" w:rsidRPr="00E400FC" w:rsidRDefault="00B63000" w:rsidP="00980D43">
            <w:pPr>
              <w:pStyle w:val="ListParagraph"/>
              <w:spacing w:after="0"/>
              <w:ind w:left="0"/>
              <w:rPr>
                <w:szCs w:val="24"/>
              </w:rPr>
            </w:pPr>
            <w:r w:rsidRPr="00E400FC">
              <w:rPr>
                <w:szCs w:val="24"/>
              </w:rPr>
              <w:t xml:space="preserve">6. Tanggapan tersimpan ke dalam </w:t>
            </w:r>
            <w:r w:rsidRPr="00E400FC">
              <w:rPr>
                <w:i/>
                <w:iCs/>
                <w:szCs w:val="24"/>
              </w:rPr>
              <w:t>database.</w:t>
            </w:r>
          </w:p>
        </w:tc>
      </w:tr>
      <w:tr w:rsidR="00B819E4" w:rsidRPr="00E400FC" w14:paraId="2C4A7E7D" w14:textId="77777777" w:rsidTr="00B819E4">
        <w:trPr>
          <w:cantSplit/>
          <w:trHeight w:val="621"/>
        </w:trPr>
        <w:tc>
          <w:tcPr>
            <w:tcW w:w="6771" w:type="dxa"/>
            <w:gridSpan w:val="2"/>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5CDD2E6A" w14:textId="0B19F2D5" w:rsidR="00B819E4" w:rsidRPr="00E400FC" w:rsidRDefault="00B819E4" w:rsidP="00980D43">
            <w:pPr>
              <w:pStyle w:val="ListParagraph"/>
              <w:spacing w:after="0"/>
              <w:ind w:left="0"/>
              <w:rPr>
                <w:szCs w:val="24"/>
              </w:rPr>
            </w:pPr>
            <w:r w:rsidRPr="00E400FC">
              <w:rPr>
                <w:szCs w:val="24"/>
              </w:rPr>
              <w:t>Skenario alternatif No. 4</w:t>
            </w:r>
          </w:p>
        </w:tc>
      </w:tr>
      <w:tr w:rsidR="00B63000" w:rsidRPr="00E400FC" w14:paraId="3E85C223"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hideMark/>
          </w:tcPr>
          <w:p w14:paraId="68AA0C0A" w14:textId="611A0A37" w:rsidR="00B63000" w:rsidRPr="00E400FC" w:rsidRDefault="00B63000" w:rsidP="00B63000">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5E9CC02F" w14:textId="0BB9164B" w:rsidR="00B63000" w:rsidRPr="00E400FC" w:rsidRDefault="00B63000" w:rsidP="00B63000">
            <w:pPr>
              <w:pStyle w:val="ListParagraph"/>
              <w:spacing w:after="0"/>
              <w:ind w:left="0"/>
              <w:rPr>
                <w:szCs w:val="24"/>
              </w:rPr>
            </w:pPr>
            <w:r w:rsidRPr="00E400FC">
              <w:rPr>
                <w:szCs w:val="24"/>
              </w:rPr>
              <w:t>4</w:t>
            </w:r>
            <w:r w:rsidR="007D66C5" w:rsidRPr="00E400FC">
              <w:rPr>
                <w:szCs w:val="24"/>
              </w:rPr>
              <w:t>a.</w:t>
            </w:r>
            <w:r w:rsidRPr="00E400FC">
              <w:rPr>
                <w:szCs w:val="24"/>
              </w:rPr>
              <w:t xml:space="preserve"> Jika </w:t>
            </w:r>
            <w:r w:rsidR="00A417A8" w:rsidRPr="00E400FC">
              <w:rPr>
                <w:szCs w:val="24"/>
              </w:rPr>
              <w:t>tidak bisa</w:t>
            </w:r>
            <w:r w:rsidRPr="00E400FC">
              <w:rPr>
                <w:szCs w:val="24"/>
              </w:rPr>
              <w:t xml:space="preserve">, </w:t>
            </w:r>
            <w:r w:rsidR="00A417A8" w:rsidRPr="00E400FC">
              <w:rPr>
                <w:szCs w:val="24"/>
              </w:rPr>
              <w:t>Petugas APT</w:t>
            </w:r>
            <w:r w:rsidR="00B819E4" w:rsidRPr="00E400FC">
              <w:rPr>
                <w:szCs w:val="24"/>
              </w:rPr>
              <w:t>B</w:t>
            </w:r>
            <w:r w:rsidR="00A417A8" w:rsidRPr="00E400FC">
              <w:rPr>
                <w:szCs w:val="24"/>
              </w:rPr>
              <w:t xml:space="preserve"> akan meneruskan pengaduan ke </w:t>
            </w:r>
            <w:r w:rsidR="00B819E4" w:rsidRPr="00E400FC">
              <w:rPr>
                <w:szCs w:val="24"/>
              </w:rPr>
              <w:t>petugas lain diatasnya</w:t>
            </w:r>
            <w:r w:rsidRPr="00E400FC">
              <w:rPr>
                <w:szCs w:val="24"/>
              </w:rPr>
              <w:t>.</w:t>
            </w:r>
          </w:p>
        </w:tc>
      </w:tr>
      <w:tr w:rsidR="00B63000" w:rsidRPr="00E400FC" w14:paraId="62C0733F"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2C75843E" w14:textId="5698EAC0" w:rsidR="00B63000" w:rsidRPr="00E400FC" w:rsidRDefault="00B63000" w:rsidP="00A417A8">
            <w:pPr>
              <w:pStyle w:val="ListParagraph"/>
              <w:spacing w:after="0"/>
              <w:ind w:left="0"/>
              <w:jc w:val="left"/>
              <w:rPr>
                <w:szCs w:val="24"/>
              </w:rPr>
            </w:pPr>
            <w:r w:rsidRPr="00E400FC">
              <w:rPr>
                <w:szCs w:val="24"/>
              </w:rPr>
              <w:t>5</w:t>
            </w:r>
            <w:r w:rsidR="00A417A8" w:rsidRPr="00E400FC">
              <w:rPr>
                <w:szCs w:val="24"/>
              </w:rPr>
              <w:t xml:space="preserve">a. </w:t>
            </w:r>
            <w:r w:rsidR="00D87661" w:rsidRPr="00E400FC">
              <w:rPr>
                <w:szCs w:val="24"/>
              </w:rPr>
              <w:t>Petugas tujuan menerima pengaduan</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hideMark/>
          </w:tcPr>
          <w:p w14:paraId="335F1BF6" w14:textId="33EC7361" w:rsidR="00B63000" w:rsidRPr="00E400FC" w:rsidRDefault="00B63000" w:rsidP="00B63000">
            <w:pPr>
              <w:pStyle w:val="ListParagraph"/>
              <w:spacing w:after="0"/>
              <w:ind w:left="0"/>
              <w:rPr>
                <w:szCs w:val="24"/>
              </w:rPr>
            </w:pPr>
          </w:p>
        </w:tc>
      </w:tr>
      <w:tr w:rsidR="007D66C5" w:rsidRPr="00E400FC" w14:paraId="614F5D07"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420FA8A8" w14:textId="77777777" w:rsidR="007D66C5" w:rsidRPr="00E400FC" w:rsidRDefault="007D66C5" w:rsidP="007D66C5">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6DC608E0" w14:textId="36F036F0" w:rsidR="007D66C5" w:rsidRPr="00E400FC" w:rsidRDefault="007D66C5" w:rsidP="007D66C5">
            <w:pPr>
              <w:pStyle w:val="ListParagraph"/>
              <w:spacing w:after="0"/>
              <w:ind w:left="0"/>
              <w:rPr>
                <w:szCs w:val="24"/>
              </w:rPr>
            </w:pPr>
            <w:r w:rsidRPr="00E400FC">
              <w:rPr>
                <w:szCs w:val="24"/>
              </w:rPr>
              <w:t>6a. Jika bisa diproses langsung oleh Petugas APTB, petugas dapat memberikan tanggapan.</w:t>
            </w:r>
          </w:p>
        </w:tc>
      </w:tr>
      <w:tr w:rsidR="007D66C5" w:rsidRPr="00E400FC" w14:paraId="2F6D463A"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17963C60" w14:textId="15D2F83C" w:rsidR="007D66C5" w:rsidRPr="00E400FC" w:rsidRDefault="007D66C5" w:rsidP="007D66C5">
            <w:pPr>
              <w:pStyle w:val="ListParagraph"/>
              <w:spacing w:after="0"/>
              <w:ind w:left="0"/>
              <w:rPr>
                <w:szCs w:val="24"/>
              </w:rPr>
            </w:pPr>
            <w:r w:rsidRPr="00E400FC">
              <w:rPr>
                <w:szCs w:val="24"/>
              </w:rPr>
              <w:t>7a. Petugas APTB memberikan tanggapan.</w:t>
            </w:r>
          </w:p>
        </w:tc>
        <w:tc>
          <w:tcPr>
            <w:tcW w:w="3155" w:type="dxa"/>
            <w:tcBorders>
              <w:top w:val="single" w:sz="4" w:space="0" w:color="000000"/>
              <w:left w:val="single" w:sz="4" w:space="0" w:color="000000"/>
              <w:bottom w:val="single" w:sz="4" w:space="0" w:color="000000"/>
              <w:right w:val="single" w:sz="4" w:space="0" w:color="000000"/>
            </w:tcBorders>
          </w:tcPr>
          <w:p w14:paraId="7996F621" w14:textId="77777777" w:rsidR="007D66C5" w:rsidRPr="00E400FC" w:rsidRDefault="007D66C5" w:rsidP="007D66C5">
            <w:pPr>
              <w:pStyle w:val="ListParagraph"/>
              <w:spacing w:after="0"/>
              <w:ind w:left="0"/>
              <w:rPr>
                <w:szCs w:val="24"/>
              </w:rPr>
            </w:pPr>
          </w:p>
        </w:tc>
      </w:tr>
      <w:tr w:rsidR="007D66C5" w:rsidRPr="00E400FC" w14:paraId="6EE21A8C" w14:textId="77777777" w:rsidTr="008754DE">
        <w:trPr>
          <w:cantSplit/>
          <w:trHeight w:val="621"/>
        </w:trPr>
        <w:tc>
          <w:tcPr>
            <w:tcW w:w="3616" w:type="dxa"/>
            <w:tcBorders>
              <w:top w:val="single" w:sz="4" w:space="0" w:color="000000"/>
              <w:left w:val="single" w:sz="4" w:space="0" w:color="000000"/>
              <w:bottom w:val="single" w:sz="4" w:space="0" w:color="000000"/>
              <w:right w:val="single" w:sz="4" w:space="0" w:color="000000"/>
            </w:tcBorders>
          </w:tcPr>
          <w:p w14:paraId="34403D5F" w14:textId="77777777" w:rsidR="007D66C5" w:rsidRPr="00E400FC" w:rsidRDefault="007D66C5" w:rsidP="007D66C5">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1F7F3A08" w14:textId="2FD5C115" w:rsidR="007D66C5" w:rsidRPr="00E400FC" w:rsidRDefault="007D66C5" w:rsidP="007D66C5">
            <w:pPr>
              <w:pStyle w:val="ListParagraph"/>
              <w:spacing w:after="0"/>
              <w:ind w:left="0"/>
              <w:rPr>
                <w:szCs w:val="24"/>
              </w:rPr>
            </w:pPr>
            <w:r w:rsidRPr="00E400FC">
              <w:rPr>
                <w:szCs w:val="24"/>
              </w:rPr>
              <w:t xml:space="preserve">6. Tanggapan tersimpan ke dalam </w:t>
            </w:r>
            <w:r w:rsidRPr="00E400FC">
              <w:rPr>
                <w:i/>
                <w:iCs/>
                <w:szCs w:val="24"/>
              </w:rPr>
              <w:t>database.</w:t>
            </w:r>
          </w:p>
        </w:tc>
      </w:tr>
    </w:tbl>
    <w:p w14:paraId="1D5A15E1" w14:textId="0A8762DE" w:rsidR="002D7068" w:rsidRPr="00E400FC" w:rsidRDefault="002D7068" w:rsidP="00194902"/>
    <w:p w14:paraId="1C013054" w14:textId="144C9C37" w:rsidR="00D41C6C" w:rsidRPr="00E400FC" w:rsidRDefault="00D41C6C" w:rsidP="00D41C6C">
      <w:pPr>
        <w:pStyle w:val="ListParagraph"/>
        <w:numPr>
          <w:ilvl w:val="0"/>
          <w:numId w:val="23"/>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Rating</w:t>
      </w:r>
    </w:p>
    <w:p w14:paraId="74A7BEB5" w14:textId="720E94F2" w:rsidR="00D41C6C" w:rsidRPr="00E400FC" w:rsidRDefault="00D41C6C" w:rsidP="00374DD5">
      <w:pPr>
        <w:pStyle w:val="ListParagraph"/>
        <w:spacing w:after="0"/>
        <w:ind w:left="284"/>
        <w:rPr>
          <w:szCs w:val="24"/>
        </w:rPr>
      </w:pPr>
      <w:r w:rsidRPr="00E400FC">
        <w:rPr>
          <w:szCs w:val="24"/>
        </w:rPr>
        <w:t xml:space="preserve">Nama </w:t>
      </w:r>
      <w:r w:rsidR="00080890" w:rsidRPr="00E400FC">
        <w:rPr>
          <w:szCs w:val="24"/>
        </w:rPr>
        <w:t>Use case</w:t>
      </w:r>
      <w:r w:rsidRPr="00E400FC">
        <w:rPr>
          <w:szCs w:val="24"/>
        </w:rPr>
        <w:tab/>
        <w:t>:</w:t>
      </w:r>
      <w:r w:rsidR="00F13104" w:rsidRPr="00E400FC">
        <w:rPr>
          <w:szCs w:val="24"/>
        </w:rPr>
        <w:t xml:space="preserve"> </w:t>
      </w:r>
      <w:r w:rsidRPr="00E400FC">
        <w:rPr>
          <w:szCs w:val="24"/>
        </w:rPr>
        <w:t>Rating</w:t>
      </w:r>
    </w:p>
    <w:p w14:paraId="624C2ECC" w14:textId="6ED8CB2D" w:rsidR="00D41C6C" w:rsidRPr="00E400FC" w:rsidRDefault="00D41C6C" w:rsidP="00374DD5">
      <w:pPr>
        <w:pStyle w:val="ListParagraph"/>
        <w:spacing w:after="0"/>
        <w:ind w:left="284"/>
        <w:rPr>
          <w:szCs w:val="24"/>
        </w:rPr>
      </w:pPr>
      <w:r w:rsidRPr="00E400FC">
        <w:rPr>
          <w:szCs w:val="24"/>
        </w:rPr>
        <w:t>Aktor</w:t>
      </w:r>
      <w:r w:rsidRPr="00E400FC">
        <w:rPr>
          <w:szCs w:val="24"/>
        </w:rPr>
        <w:tab/>
      </w:r>
      <w:r w:rsidRPr="00E400FC">
        <w:rPr>
          <w:szCs w:val="24"/>
        </w:rPr>
        <w:tab/>
        <w:t>:</w:t>
      </w:r>
      <w:r w:rsidR="00F13104" w:rsidRPr="00E400FC">
        <w:rPr>
          <w:szCs w:val="24"/>
        </w:rPr>
        <w:t xml:space="preserve"> </w:t>
      </w:r>
      <w:r w:rsidRPr="00E400FC">
        <w:rPr>
          <w:i/>
          <w:iCs/>
          <w:szCs w:val="24"/>
        </w:rPr>
        <w:t>Customer</w:t>
      </w:r>
    </w:p>
    <w:p w14:paraId="1FAC2A7E" w14:textId="66CCC7AE" w:rsidR="00D41C6C" w:rsidRPr="00E400FC" w:rsidRDefault="00D41C6C" w:rsidP="00374DD5">
      <w:pPr>
        <w:pStyle w:val="ListParagraph"/>
        <w:tabs>
          <w:tab w:val="left" w:pos="720"/>
          <w:tab w:val="left" w:pos="1440"/>
          <w:tab w:val="left" w:pos="2160"/>
          <w:tab w:val="center" w:pos="3892"/>
        </w:tabs>
        <w:spacing w:after="0"/>
        <w:ind w:left="2156" w:hanging="1872"/>
        <w:rPr>
          <w:szCs w:val="24"/>
        </w:rPr>
      </w:pPr>
      <w:r w:rsidRPr="00E400FC">
        <w:rPr>
          <w:szCs w:val="24"/>
        </w:rPr>
        <w:t>Deskripsi</w:t>
      </w:r>
      <w:r w:rsidRPr="00E400FC">
        <w:rPr>
          <w:szCs w:val="24"/>
        </w:rPr>
        <w:tab/>
      </w:r>
      <w:r w:rsidRPr="00E400FC">
        <w:rPr>
          <w:szCs w:val="24"/>
        </w:rPr>
        <w:tab/>
        <w:t>:</w:t>
      </w:r>
      <w:r w:rsidR="00F13104" w:rsidRPr="00E400FC">
        <w:rPr>
          <w:szCs w:val="24"/>
        </w:rPr>
        <w:t xml:space="preserve"> </w:t>
      </w:r>
      <w:r w:rsidRPr="00E400FC">
        <w:rPr>
          <w:i/>
          <w:iCs/>
          <w:szCs w:val="24"/>
        </w:rPr>
        <w:t xml:space="preserve">Customer </w:t>
      </w:r>
      <w:r w:rsidRPr="00E400FC">
        <w:rPr>
          <w:szCs w:val="24"/>
        </w:rPr>
        <w:t>memberikan skor kepuasan atas layanan yang diberikan</w:t>
      </w:r>
      <w:r w:rsidRPr="00E400FC">
        <w:rPr>
          <w:i/>
          <w:iCs/>
          <w:szCs w:val="24"/>
        </w:rPr>
        <w:t>.</w:t>
      </w:r>
      <w:r w:rsidRPr="00E400FC">
        <w:rPr>
          <w:i/>
          <w:iCs/>
          <w:szCs w:val="24"/>
        </w:rPr>
        <w:tab/>
      </w:r>
    </w:p>
    <w:p w14:paraId="2AE6EA35" w14:textId="128AC3D3" w:rsidR="00D41C6C" w:rsidRPr="00E400FC" w:rsidRDefault="00922C75" w:rsidP="00374DD5">
      <w:pPr>
        <w:pStyle w:val="ListParagraph"/>
        <w:spacing w:after="0"/>
        <w:ind w:left="2156" w:hanging="1872"/>
        <w:rPr>
          <w:szCs w:val="24"/>
        </w:rPr>
      </w:pPr>
      <w:r w:rsidRPr="00E400FC">
        <w:rPr>
          <w:i/>
          <w:iCs/>
          <w:szCs w:val="24"/>
        </w:rPr>
        <w:t>Pre-Condition</w:t>
      </w:r>
      <w:r w:rsidR="00D41C6C" w:rsidRPr="00E400FC">
        <w:rPr>
          <w:szCs w:val="24"/>
        </w:rPr>
        <w:tab/>
        <w:t xml:space="preserve">: Pengaduan sudah </w:t>
      </w:r>
      <w:r w:rsidR="00947A41" w:rsidRPr="00E400FC">
        <w:rPr>
          <w:szCs w:val="24"/>
        </w:rPr>
        <w:t>selesai</w:t>
      </w:r>
      <w:r w:rsidR="00D41C6C" w:rsidRPr="00E400FC">
        <w:rPr>
          <w:szCs w:val="24"/>
        </w:rPr>
        <w:t>.</w:t>
      </w:r>
    </w:p>
    <w:p w14:paraId="77B3C333" w14:textId="4DF8916A" w:rsidR="00D41C6C" w:rsidRPr="00E400FC" w:rsidRDefault="00922C75" w:rsidP="00374DD5">
      <w:pPr>
        <w:pStyle w:val="ListParagraph"/>
        <w:spacing w:after="0"/>
        <w:ind w:left="2156" w:hanging="1872"/>
        <w:rPr>
          <w:szCs w:val="24"/>
        </w:rPr>
      </w:pPr>
      <w:r w:rsidRPr="00E400FC">
        <w:rPr>
          <w:i/>
          <w:iCs/>
          <w:szCs w:val="24"/>
        </w:rPr>
        <w:t>Post-Condition</w:t>
      </w:r>
      <w:r w:rsidR="00D41C6C" w:rsidRPr="00E400FC">
        <w:rPr>
          <w:szCs w:val="24"/>
        </w:rPr>
        <w:tab/>
        <w:t xml:space="preserve">: </w:t>
      </w:r>
      <w:r w:rsidR="00D41C6C" w:rsidRPr="00E400FC">
        <w:rPr>
          <w:i/>
          <w:iCs/>
          <w:szCs w:val="24"/>
        </w:rPr>
        <w:t>Rating</w:t>
      </w:r>
      <w:r w:rsidR="00D41C6C" w:rsidRPr="00E400FC">
        <w:rPr>
          <w:szCs w:val="24"/>
        </w:rPr>
        <w:t xml:space="preserve"> tersimpan dalam database.</w:t>
      </w:r>
    </w:p>
    <w:p w14:paraId="46547476" w14:textId="0C1CE72C" w:rsidR="00D41C6C" w:rsidRPr="00E400FC" w:rsidRDefault="00D41C6C" w:rsidP="00D41C6C">
      <w:pPr>
        <w:pStyle w:val="ListParagraph"/>
        <w:ind w:left="284"/>
        <w:rPr>
          <w:b/>
          <w:szCs w:val="24"/>
        </w:rPr>
      </w:pPr>
      <w:r w:rsidRPr="00E400FC">
        <w:rPr>
          <w:b/>
          <w:szCs w:val="24"/>
        </w:rPr>
        <w:t xml:space="preserve">Skenario Normal / </w:t>
      </w:r>
      <w:r w:rsidR="00922C75" w:rsidRPr="00E400FC">
        <w:rPr>
          <w:b/>
          <w:i/>
          <w:iCs/>
          <w:szCs w:val="24"/>
        </w:rPr>
        <w:t xml:space="preserve">Basic Flow </w:t>
      </w:r>
      <w:r w:rsidRPr="00E400FC">
        <w:rPr>
          <w:b/>
          <w:szCs w:val="24"/>
        </w:rPr>
        <w:t>:</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616"/>
        <w:gridCol w:w="3155"/>
      </w:tblGrid>
      <w:tr w:rsidR="00D41C6C" w:rsidRPr="00E400FC" w14:paraId="083D8DC1" w14:textId="77777777" w:rsidTr="008754DE">
        <w:trPr>
          <w:trHeight w:val="172"/>
          <w:tblHeader/>
        </w:trPr>
        <w:tc>
          <w:tcPr>
            <w:tcW w:w="361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76A15438" w14:textId="77777777" w:rsidR="00D41C6C" w:rsidRPr="00E400FC" w:rsidRDefault="00D41C6C" w:rsidP="008754DE">
            <w:pPr>
              <w:pStyle w:val="ListParagraph"/>
              <w:spacing w:after="0"/>
              <w:ind w:left="0"/>
              <w:jc w:val="center"/>
              <w:rPr>
                <w:b/>
                <w:szCs w:val="24"/>
              </w:rPr>
            </w:pPr>
            <w:r w:rsidRPr="00E400FC">
              <w:rPr>
                <w:b/>
                <w:szCs w:val="24"/>
              </w:rPr>
              <w:t>Aksi Aktor</w:t>
            </w:r>
          </w:p>
        </w:tc>
        <w:tc>
          <w:tcPr>
            <w:tcW w:w="315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2628D9F0" w14:textId="77777777" w:rsidR="00D41C6C" w:rsidRPr="00E400FC" w:rsidRDefault="00D41C6C" w:rsidP="008754DE">
            <w:pPr>
              <w:pStyle w:val="ListParagraph"/>
              <w:spacing w:after="0"/>
              <w:ind w:left="0"/>
              <w:jc w:val="center"/>
              <w:rPr>
                <w:b/>
                <w:szCs w:val="24"/>
              </w:rPr>
            </w:pPr>
            <w:r w:rsidRPr="00E400FC">
              <w:rPr>
                <w:b/>
                <w:szCs w:val="24"/>
              </w:rPr>
              <w:t>Reaksi Sistem</w:t>
            </w:r>
          </w:p>
        </w:tc>
      </w:tr>
      <w:tr w:rsidR="00D41C6C" w:rsidRPr="00E400FC" w14:paraId="2846700B"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hideMark/>
          </w:tcPr>
          <w:p w14:paraId="3C73D61E" w14:textId="4AC52248" w:rsidR="00D41C6C" w:rsidRPr="00E400FC" w:rsidRDefault="00D41C6C" w:rsidP="008754DE">
            <w:pPr>
              <w:pStyle w:val="ListParagraph"/>
              <w:spacing w:after="0"/>
              <w:ind w:left="0"/>
              <w:rPr>
                <w:szCs w:val="24"/>
              </w:rPr>
            </w:pPr>
            <w:r w:rsidRPr="00E400FC">
              <w:rPr>
                <w:szCs w:val="24"/>
              </w:rPr>
              <w:t xml:space="preserve">1. </w:t>
            </w:r>
            <w:r w:rsidRPr="00E400FC">
              <w:rPr>
                <w:i/>
                <w:iCs/>
                <w:szCs w:val="24"/>
              </w:rPr>
              <w:t xml:space="preserve">Customer </w:t>
            </w:r>
            <w:r w:rsidRPr="00E400FC">
              <w:rPr>
                <w:szCs w:val="24"/>
              </w:rPr>
              <w:t>membuka daftar pengaduan.</w:t>
            </w:r>
          </w:p>
        </w:tc>
        <w:tc>
          <w:tcPr>
            <w:tcW w:w="3155" w:type="dxa"/>
            <w:tcBorders>
              <w:top w:val="single" w:sz="4" w:space="0" w:color="000000"/>
              <w:left w:val="single" w:sz="4" w:space="0" w:color="000000"/>
              <w:bottom w:val="single" w:sz="4" w:space="0" w:color="000000"/>
              <w:right w:val="single" w:sz="4" w:space="0" w:color="000000"/>
            </w:tcBorders>
          </w:tcPr>
          <w:p w14:paraId="42EA0ECC" w14:textId="77777777" w:rsidR="00D41C6C" w:rsidRPr="00E400FC" w:rsidRDefault="00D41C6C" w:rsidP="008754DE">
            <w:pPr>
              <w:pStyle w:val="ListParagraph"/>
              <w:spacing w:after="0"/>
              <w:ind w:left="0"/>
              <w:rPr>
                <w:szCs w:val="24"/>
              </w:rPr>
            </w:pPr>
          </w:p>
        </w:tc>
      </w:tr>
      <w:tr w:rsidR="00D41C6C" w:rsidRPr="00E400FC" w14:paraId="201DBCE3"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314517DC" w14:textId="77777777" w:rsidR="00D41C6C" w:rsidRPr="00E400FC" w:rsidRDefault="00D41C6C" w:rsidP="008754DE">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hideMark/>
          </w:tcPr>
          <w:p w14:paraId="42B11FCC" w14:textId="2697B938" w:rsidR="00D41C6C" w:rsidRPr="00E400FC" w:rsidRDefault="00D41C6C" w:rsidP="008754DE">
            <w:pPr>
              <w:pStyle w:val="ListParagraph"/>
              <w:spacing w:after="0"/>
              <w:ind w:left="0"/>
              <w:jc w:val="left"/>
              <w:rPr>
                <w:szCs w:val="24"/>
              </w:rPr>
            </w:pPr>
            <w:r w:rsidRPr="00E400FC">
              <w:rPr>
                <w:szCs w:val="24"/>
              </w:rPr>
              <w:t>2. Menampilkan semua data pengaduan yang sudah ditanggapi.</w:t>
            </w:r>
          </w:p>
        </w:tc>
      </w:tr>
      <w:tr w:rsidR="00D41C6C" w:rsidRPr="00E400FC" w14:paraId="7C217476"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59E7964A" w14:textId="0FFD5B61" w:rsidR="00D41C6C" w:rsidRPr="00E400FC" w:rsidRDefault="00D41C6C" w:rsidP="008754DE">
            <w:pPr>
              <w:pStyle w:val="ListParagraph"/>
              <w:spacing w:after="0"/>
              <w:ind w:left="0"/>
              <w:rPr>
                <w:szCs w:val="24"/>
              </w:rPr>
            </w:pPr>
            <w:r w:rsidRPr="00E400FC">
              <w:rPr>
                <w:szCs w:val="24"/>
              </w:rPr>
              <w:t xml:space="preserve">3. </w:t>
            </w:r>
            <w:r w:rsidRPr="00E400FC">
              <w:rPr>
                <w:i/>
                <w:iCs/>
                <w:szCs w:val="24"/>
              </w:rPr>
              <w:t xml:space="preserve">Customer </w:t>
            </w:r>
            <w:r w:rsidRPr="00E400FC">
              <w:rPr>
                <w:szCs w:val="24"/>
              </w:rPr>
              <w:t>menekan tombol rating.</w:t>
            </w:r>
          </w:p>
        </w:tc>
        <w:tc>
          <w:tcPr>
            <w:tcW w:w="3155" w:type="dxa"/>
            <w:tcBorders>
              <w:top w:val="single" w:sz="4" w:space="0" w:color="000000"/>
              <w:left w:val="single" w:sz="4" w:space="0" w:color="000000"/>
              <w:bottom w:val="single" w:sz="4" w:space="0" w:color="000000"/>
              <w:right w:val="single" w:sz="4" w:space="0" w:color="000000"/>
            </w:tcBorders>
          </w:tcPr>
          <w:p w14:paraId="247D75EB" w14:textId="77777777" w:rsidR="00D41C6C" w:rsidRPr="00E400FC" w:rsidRDefault="00D41C6C" w:rsidP="008754DE">
            <w:pPr>
              <w:pStyle w:val="ListParagraph"/>
              <w:spacing w:after="0"/>
              <w:ind w:left="0"/>
              <w:jc w:val="left"/>
              <w:rPr>
                <w:szCs w:val="24"/>
              </w:rPr>
            </w:pPr>
          </w:p>
        </w:tc>
      </w:tr>
      <w:tr w:rsidR="00D41C6C" w:rsidRPr="00E400FC" w14:paraId="431A8781"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5921A621" w14:textId="77777777" w:rsidR="00D41C6C" w:rsidRPr="00E400FC" w:rsidRDefault="00D41C6C" w:rsidP="008754DE">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7AEF22E4" w14:textId="72F23202" w:rsidR="00D41C6C" w:rsidRPr="00E400FC" w:rsidRDefault="00D41C6C" w:rsidP="008754DE">
            <w:pPr>
              <w:pStyle w:val="ListParagraph"/>
              <w:spacing w:after="0"/>
              <w:ind w:left="0"/>
              <w:jc w:val="left"/>
              <w:rPr>
                <w:szCs w:val="24"/>
              </w:rPr>
            </w:pPr>
            <w:r w:rsidRPr="00E400FC">
              <w:rPr>
                <w:szCs w:val="24"/>
              </w:rPr>
              <w:t xml:space="preserve">4. </w:t>
            </w:r>
            <w:r w:rsidR="00E7691D" w:rsidRPr="00E400FC">
              <w:rPr>
                <w:szCs w:val="24"/>
              </w:rPr>
              <w:t xml:space="preserve">Sistem menampilkan halaman </w:t>
            </w:r>
            <w:r w:rsidR="00E7691D" w:rsidRPr="00E400FC">
              <w:rPr>
                <w:i/>
                <w:iCs/>
                <w:szCs w:val="24"/>
              </w:rPr>
              <w:t>rating.</w:t>
            </w:r>
          </w:p>
        </w:tc>
      </w:tr>
      <w:tr w:rsidR="00E7691D" w:rsidRPr="00E400FC" w14:paraId="1E7F38B7"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3C3324F0" w14:textId="797469E6" w:rsidR="00E7691D" w:rsidRPr="00E400FC" w:rsidRDefault="00E7691D" w:rsidP="008754DE">
            <w:pPr>
              <w:pStyle w:val="ListParagraph"/>
              <w:spacing w:after="0"/>
              <w:ind w:left="0"/>
              <w:rPr>
                <w:szCs w:val="24"/>
              </w:rPr>
            </w:pPr>
            <w:r w:rsidRPr="00E400FC">
              <w:rPr>
                <w:szCs w:val="24"/>
              </w:rPr>
              <w:t xml:space="preserve">5. </w:t>
            </w:r>
            <w:r w:rsidRPr="00E400FC">
              <w:rPr>
                <w:i/>
                <w:iCs/>
                <w:szCs w:val="24"/>
              </w:rPr>
              <w:t xml:space="preserve">Customer </w:t>
            </w:r>
            <w:r w:rsidRPr="00E400FC">
              <w:rPr>
                <w:szCs w:val="24"/>
              </w:rPr>
              <w:t xml:space="preserve">memberikan </w:t>
            </w:r>
            <w:r w:rsidRPr="00E400FC">
              <w:rPr>
                <w:i/>
                <w:iCs/>
                <w:szCs w:val="24"/>
              </w:rPr>
              <w:t>rating</w:t>
            </w:r>
            <w:r w:rsidR="00F05656" w:rsidRPr="00E400FC">
              <w:rPr>
                <w:szCs w:val="24"/>
              </w:rPr>
              <w:t xml:space="preserve"> dan ulasan</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111CF211" w14:textId="77777777" w:rsidR="00E7691D" w:rsidRPr="00E400FC" w:rsidRDefault="00E7691D" w:rsidP="008754DE">
            <w:pPr>
              <w:pStyle w:val="ListParagraph"/>
              <w:spacing w:after="0"/>
              <w:ind w:left="0"/>
              <w:jc w:val="left"/>
              <w:rPr>
                <w:szCs w:val="24"/>
              </w:rPr>
            </w:pPr>
          </w:p>
        </w:tc>
      </w:tr>
      <w:tr w:rsidR="00E7691D" w:rsidRPr="00E400FC" w14:paraId="0A78B0CF" w14:textId="77777777" w:rsidTr="008754DE">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06C37C9F" w14:textId="77777777" w:rsidR="00E7691D" w:rsidRPr="00E400FC" w:rsidRDefault="00E7691D" w:rsidP="008754DE">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14909A35" w14:textId="5ECA6DE3" w:rsidR="00E7691D" w:rsidRPr="00E400FC" w:rsidRDefault="00E7691D" w:rsidP="008754DE">
            <w:pPr>
              <w:pStyle w:val="ListParagraph"/>
              <w:spacing w:after="0"/>
              <w:ind w:left="0"/>
              <w:jc w:val="left"/>
              <w:rPr>
                <w:szCs w:val="24"/>
              </w:rPr>
            </w:pPr>
            <w:r w:rsidRPr="00E400FC">
              <w:rPr>
                <w:szCs w:val="24"/>
              </w:rPr>
              <w:t xml:space="preserve">6. </w:t>
            </w:r>
            <w:r w:rsidRPr="00E400FC">
              <w:rPr>
                <w:i/>
                <w:iCs/>
                <w:szCs w:val="24"/>
              </w:rPr>
              <w:t xml:space="preserve">Rating </w:t>
            </w:r>
            <w:r w:rsidRPr="00E400FC">
              <w:rPr>
                <w:szCs w:val="24"/>
              </w:rPr>
              <w:t>tersimpan ke dalam database.</w:t>
            </w:r>
          </w:p>
        </w:tc>
      </w:tr>
    </w:tbl>
    <w:p w14:paraId="06E8A41C" w14:textId="7789A42D" w:rsidR="00194902" w:rsidRPr="00E400FC" w:rsidRDefault="00194902" w:rsidP="00D41C6C"/>
    <w:p w14:paraId="33714AF0" w14:textId="09C22D45" w:rsidR="00585E66" w:rsidRPr="00E400FC" w:rsidRDefault="00585E66" w:rsidP="00585E66">
      <w:pPr>
        <w:pStyle w:val="ListParagraph"/>
        <w:numPr>
          <w:ilvl w:val="0"/>
          <w:numId w:val="23"/>
        </w:numPr>
        <w:ind w:left="284" w:hanging="284"/>
        <w:contextualSpacing/>
        <w:rPr>
          <w:szCs w:val="24"/>
        </w:rPr>
      </w:pPr>
      <w:r w:rsidRPr="00E400FC">
        <w:rPr>
          <w:szCs w:val="24"/>
        </w:rPr>
        <w:t xml:space="preserve">Skenario </w:t>
      </w:r>
      <w:r w:rsidR="00080890" w:rsidRPr="00E400FC">
        <w:rPr>
          <w:szCs w:val="24"/>
        </w:rPr>
        <w:t>Use case</w:t>
      </w:r>
      <w:r w:rsidRPr="00E400FC">
        <w:rPr>
          <w:szCs w:val="24"/>
        </w:rPr>
        <w:t xml:space="preserve"> Kelola Akun Petugas</w:t>
      </w:r>
    </w:p>
    <w:p w14:paraId="1C54AA56" w14:textId="7409CFEB" w:rsidR="00585E66" w:rsidRPr="00E400FC" w:rsidRDefault="00585E66" w:rsidP="00585E66">
      <w:pPr>
        <w:pStyle w:val="ListParagraph"/>
        <w:spacing w:after="0"/>
        <w:ind w:left="284"/>
        <w:rPr>
          <w:szCs w:val="24"/>
        </w:rPr>
      </w:pPr>
      <w:r w:rsidRPr="00E400FC">
        <w:rPr>
          <w:szCs w:val="24"/>
        </w:rPr>
        <w:t xml:space="preserve">Nama </w:t>
      </w:r>
      <w:r w:rsidR="00080890" w:rsidRPr="00E400FC">
        <w:rPr>
          <w:szCs w:val="24"/>
        </w:rPr>
        <w:t>Use case</w:t>
      </w:r>
      <w:r w:rsidRPr="00E400FC">
        <w:rPr>
          <w:szCs w:val="24"/>
        </w:rPr>
        <w:tab/>
        <w:t>: Kelola Akun Petugas</w:t>
      </w:r>
    </w:p>
    <w:p w14:paraId="77177437" w14:textId="4AEB96DA" w:rsidR="00585E66" w:rsidRPr="00E400FC" w:rsidRDefault="00585E66" w:rsidP="00585E66">
      <w:pPr>
        <w:pStyle w:val="ListParagraph"/>
        <w:spacing w:after="0"/>
        <w:ind w:left="284"/>
        <w:rPr>
          <w:szCs w:val="24"/>
        </w:rPr>
      </w:pPr>
      <w:r w:rsidRPr="00E400FC">
        <w:rPr>
          <w:szCs w:val="24"/>
        </w:rPr>
        <w:t>Aktor</w:t>
      </w:r>
      <w:r w:rsidRPr="00E400FC">
        <w:rPr>
          <w:szCs w:val="24"/>
        </w:rPr>
        <w:tab/>
      </w:r>
      <w:r w:rsidRPr="00E400FC">
        <w:rPr>
          <w:szCs w:val="24"/>
        </w:rPr>
        <w:tab/>
        <w:t>: Petugas APT</w:t>
      </w:r>
      <w:r w:rsidR="00603AD7" w:rsidRPr="00E400FC">
        <w:rPr>
          <w:szCs w:val="24"/>
        </w:rPr>
        <w:t>B.</w:t>
      </w:r>
    </w:p>
    <w:p w14:paraId="59D24D0D" w14:textId="29F03974" w:rsidR="00585E66" w:rsidRPr="00E400FC" w:rsidRDefault="00585E66" w:rsidP="00585E66">
      <w:pPr>
        <w:pStyle w:val="ListParagraph"/>
        <w:tabs>
          <w:tab w:val="left" w:pos="720"/>
          <w:tab w:val="left" w:pos="1440"/>
          <w:tab w:val="left" w:pos="2160"/>
          <w:tab w:val="center" w:pos="3892"/>
        </w:tabs>
        <w:spacing w:after="0"/>
        <w:ind w:left="2156" w:hanging="1872"/>
        <w:rPr>
          <w:szCs w:val="24"/>
        </w:rPr>
      </w:pPr>
      <w:r w:rsidRPr="00E400FC">
        <w:rPr>
          <w:szCs w:val="24"/>
        </w:rPr>
        <w:t>Deskripsi</w:t>
      </w:r>
      <w:r w:rsidRPr="00E400FC">
        <w:rPr>
          <w:szCs w:val="24"/>
        </w:rPr>
        <w:tab/>
      </w:r>
      <w:r w:rsidRPr="00E400FC">
        <w:rPr>
          <w:szCs w:val="24"/>
        </w:rPr>
        <w:tab/>
        <w:t xml:space="preserve">: </w:t>
      </w:r>
      <w:r w:rsidR="00AB6421" w:rsidRPr="00E400FC">
        <w:rPr>
          <w:szCs w:val="24"/>
        </w:rPr>
        <w:t>Petugas melakukan penyesuaian profilnya</w:t>
      </w:r>
      <w:r w:rsidRPr="00E400FC">
        <w:rPr>
          <w:i/>
          <w:iCs/>
          <w:szCs w:val="24"/>
        </w:rPr>
        <w:t>.</w:t>
      </w:r>
    </w:p>
    <w:p w14:paraId="73E2DB4A" w14:textId="2BF496F8" w:rsidR="00585E66" w:rsidRPr="00E400FC" w:rsidRDefault="00585E66" w:rsidP="00585E66">
      <w:pPr>
        <w:pStyle w:val="ListParagraph"/>
        <w:spacing w:after="0"/>
        <w:ind w:left="2156" w:hanging="1872"/>
        <w:rPr>
          <w:szCs w:val="24"/>
        </w:rPr>
      </w:pPr>
      <w:r w:rsidRPr="00E400FC">
        <w:rPr>
          <w:i/>
          <w:iCs/>
          <w:szCs w:val="24"/>
        </w:rPr>
        <w:t>Pre-Condition</w:t>
      </w:r>
      <w:r w:rsidRPr="00E400FC">
        <w:rPr>
          <w:szCs w:val="24"/>
        </w:rPr>
        <w:tab/>
        <w:t xml:space="preserve">: </w:t>
      </w:r>
      <w:r w:rsidR="00603AD7" w:rsidRPr="00E400FC">
        <w:rPr>
          <w:szCs w:val="24"/>
        </w:rPr>
        <w:t>Petugas APTB sudah login</w:t>
      </w:r>
      <w:r w:rsidRPr="00E400FC">
        <w:rPr>
          <w:szCs w:val="24"/>
        </w:rPr>
        <w:t>.</w:t>
      </w:r>
    </w:p>
    <w:p w14:paraId="6103917A" w14:textId="405309FF" w:rsidR="00585E66" w:rsidRPr="00E400FC" w:rsidRDefault="00585E66" w:rsidP="00585E66">
      <w:pPr>
        <w:pStyle w:val="ListParagraph"/>
        <w:spacing w:after="0"/>
        <w:ind w:left="2156" w:hanging="1872"/>
        <w:rPr>
          <w:szCs w:val="24"/>
        </w:rPr>
      </w:pPr>
      <w:r w:rsidRPr="00E400FC">
        <w:rPr>
          <w:i/>
          <w:iCs/>
          <w:szCs w:val="24"/>
        </w:rPr>
        <w:t>Post-Condition</w:t>
      </w:r>
      <w:r w:rsidRPr="00E400FC">
        <w:rPr>
          <w:szCs w:val="24"/>
        </w:rPr>
        <w:tab/>
        <w:t xml:space="preserve">: </w:t>
      </w:r>
      <w:r w:rsidR="00AB6421" w:rsidRPr="00E400FC">
        <w:rPr>
          <w:szCs w:val="24"/>
        </w:rPr>
        <w:t>Profil diperbarui</w:t>
      </w:r>
      <w:r w:rsidRPr="00E400FC">
        <w:rPr>
          <w:szCs w:val="24"/>
        </w:rPr>
        <w:t>.</w:t>
      </w:r>
    </w:p>
    <w:p w14:paraId="60F0EF3A" w14:textId="77777777" w:rsidR="00585E66" w:rsidRPr="00E400FC" w:rsidRDefault="00585E66" w:rsidP="00585E66">
      <w:pPr>
        <w:pStyle w:val="ListParagraph"/>
        <w:ind w:left="284"/>
        <w:rPr>
          <w:b/>
          <w:szCs w:val="24"/>
        </w:rPr>
      </w:pPr>
      <w:r w:rsidRPr="00E400FC">
        <w:rPr>
          <w:b/>
          <w:szCs w:val="24"/>
        </w:rPr>
        <w:t xml:space="preserve">Skenario Normal / </w:t>
      </w:r>
      <w:r w:rsidRPr="00E400FC">
        <w:rPr>
          <w:b/>
          <w:i/>
          <w:iCs/>
          <w:szCs w:val="24"/>
        </w:rPr>
        <w:t xml:space="preserve">Basic Flow </w:t>
      </w:r>
      <w:r w:rsidRPr="00E400FC">
        <w:rPr>
          <w:b/>
          <w:szCs w:val="24"/>
        </w:rPr>
        <w:t>:</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left w:w="284" w:type="dxa"/>
          <w:bottom w:w="113" w:type="dxa"/>
          <w:right w:w="284" w:type="dxa"/>
        </w:tblCellMar>
        <w:tblLook w:val="04A0" w:firstRow="1" w:lastRow="0" w:firstColumn="1" w:lastColumn="0" w:noHBand="0" w:noVBand="1"/>
      </w:tblPr>
      <w:tblGrid>
        <w:gridCol w:w="3616"/>
        <w:gridCol w:w="3155"/>
      </w:tblGrid>
      <w:tr w:rsidR="00585E66" w:rsidRPr="00E400FC" w14:paraId="0B1A6630" w14:textId="77777777" w:rsidTr="00776568">
        <w:trPr>
          <w:trHeight w:val="172"/>
          <w:tblHeader/>
        </w:trPr>
        <w:tc>
          <w:tcPr>
            <w:tcW w:w="361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16167238" w14:textId="77777777" w:rsidR="00585E66" w:rsidRPr="00E400FC" w:rsidRDefault="00585E66" w:rsidP="00776568">
            <w:pPr>
              <w:pStyle w:val="ListParagraph"/>
              <w:spacing w:after="0"/>
              <w:ind w:left="0"/>
              <w:jc w:val="center"/>
              <w:rPr>
                <w:b/>
                <w:szCs w:val="24"/>
              </w:rPr>
            </w:pPr>
            <w:r w:rsidRPr="00E400FC">
              <w:rPr>
                <w:b/>
                <w:szCs w:val="24"/>
              </w:rPr>
              <w:t>Aksi Aktor</w:t>
            </w:r>
          </w:p>
        </w:tc>
        <w:tc>
          <w:tcPr>
            <w:tcW w:w="315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hideMark/>
          </w:tcPr>
          <w:p w14:paraId="76288244" w14:textId="77777777" w:rsidR="00585E66" w:rsidRPr="00E400FC" w:rsidRDefault="00585E66" w:rsidP="00776568">
            <w:pPr>
              <w:pStyle w:val="ListParagraph"/>
              <w:spacing w:after="0"/>
              <w:ind w:left="0"/>
              <w:jc w:val="center"/>
              <w:rPr>
                <w:b/>
                <w:szCs w:val="24"/>
              </w:rPr>
            </w:pPr>
            <w:r w:rsidRPr="00E400FC">
              <w:rPr>
                <w:b/>
                <w:szCs w:val="24"/>
              </w:rPr>
              <w:t>Reaksi Sistem</w:t>
            </w:r>
          </w:p>
        </w:tc>
      </w:tr>
      <w:tr w:rsidR="00585E66" w:rsidRPr="00E400FC" w14:paraId="5EA6D55B"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hideMark/>
          </w:tcPr>
          <w:p w14:paraId="0ECF001B" w14:textId="67B3E8AD" w:rsidR="00585E66" w:rsidRPr="00E400FC" w:rsidRDefault="00603AD7" w:rsidP="00603AD7">
            <w:pPr>
              <w:pStyle w:val="ListParagraph"/>
              <w:numPr>
                <w:ilvl w:val="0"/>
                <w:numId w:val="31"/>
              </w:numPr>
              <w:spacing w:after="0"/>
              <w:ind w:left="268"/>
              <w:rPr>
                <w:szCs w:val="24"/>
              </w:rPr>
            </w:pPr>
            <w:r w:rsidRPr="00E400FC">
              <w:rPr>
                <w:szCs w:val="24"/>
              </w:rPr>
              <w:t>Petugas</w:t>
            </w:r>
            <w:r w:rsidR="00585E66" w:rsidRPr="00E400FC">
              <w:rPr>
                <w:i/>
                <w:iCs/>
                <w:szCs w:val="24"/>
              </w:rPr>
              <w:t xml:space="preserve"> </w:t>
            </w:r>
            <w:r w:rsidR="00585E66" w:rsidRPr="00E400FC">
              <w:rPr>
                <w:szCs w:val="24"/>
              </w:rPr>
              <w:t xml:space="preserve">membuka </w:t>
            </w:r>
            <w:r w:rsidRPr="00E400FC">
              <w:rPr>
                <w:szCs w:val="24"/>
              </w:rPr>
              <w:t>profil petugas</w:t>
            </w:r>
            <w:r w:rsidR="00585E66"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3643B5EB" w14:textId="77777777" w:rsidR="00585E66" w:rsidRPr="00E400FC" w:rsidRDefault="00585E66" w:rsidP="00776568">
            <w:pPr>
              <w:pStyle w:val="ListParagraph"/>
              <w:spacing w:after="0"/>
              <w:ind w:left="0"/>
              <w:rPr>
                <w:szCs w:val="24"/>
              </w:rPr>
            </w:pPr>
          </w:p>
        </w:tc>
      </w:tr>
      <w:tr w:rsidR="00603AD7" w:rsidRPr="00E400FC" w14:paraId="65993E8E"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07EE98BF" w14:textId="77777777" w:rsidR="00603AD7" w:rsidRPr="00E400FC" w:rsidRDefault="00603AD7" w:rsidP="00776568">
            <w:pPr>
              <w:pStyle w:val="ListParagraph"/>
              <w:spacing w:after="0"/>
              <w:ind w:left="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6766961A" w14:textId="7CE0E501" w:rsidR="00603AD7" w:rsidRPr="00E400FC" w:rsidRDefault="00603AD7" w:rsidP="00603AD7">
            <w:pPr>
              <w:pStyle w:val="ListParagraph"/>
              <w:numPr>
                <w:ilvl w:val="0"/>
                <w:numId w:val="29"/>
              </w:numPr>
              <w:spacing w:after="0"/>
              <w:ind w:left="342"/>
              <w:rPr>
                <w:szCs w:val="24"/>
              </w:rPr>
            </w:pPr>
            <w:r w:rsidRPr="00E400FC">
              <w:rPr>
                <w:szCs w:val="24"/>
              </w:rPr>
              <w:t>Menampilkan halaman profil.</w:t>
            </w:r>
          </w:p>
        </w:tc>
      </w:tr>
      <w:tr w:rsidR="00603AD7" w:rsidRPr="00E400FC" w14:paraId="66D9198B"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3A77A7FF" w14:textId="514301E8" w:rsidR="00603AD7" w:rsidRPr="00E400FC" w:rsidRDefault="00603AD7" w:rsidP="00603AD7">
            <w:pPr>
              <w:pStyle w:val="ListParagraph"/>
              <w:numPr>
                <w:ilvl w:val="0"/>
                <w:numId w:val="29"/>
              </w:numPr>
              <w:spacing w:after="0"/>
              <w:ind w:left="268"/>
              <w:rPr>
                <w:szCs w:val="24"/>
              </w:rPr>
            </w:pPr>
            <w:r w:rsidRPr="00E400FC">
              <w:rPr>
                <w:szCs w:val="24"/>
              </w:rPr>
              <w:t xml:space="preserve">Mengubah bagian yang diperlukan pada profil lalu menekan tombol </w:t>
            </w:r>
            <w:r w:rsidRPr="00E400FC">
              <w:rPr>
                <w:i/>
                <w:iCs/>
                <w:szCs w:val="24"/>
              </w:rPr>
              <w:t>submit</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1B74B1E3" w14:textId="77777777" w:rsidR="00603AD7" w:rsidRPr="00E400FC" w:rsidRDefault="00603AD7" w:rsidP="00603AD7">
            <w:pPr>
              <w:spacing w:after="0"/>
              <w:rPr>
                <w:szCs w:val="24"/>
              </w:rPr>
            </w:pPr>
          </w:p>
        </w:tc>
      </w:tr>
      <w:tr w:rsidR="00603AD7" w:rsidRPr="00E400FC" w14:paraId="500E028C"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5F378C4E" w14:textId="77777777" w:rsidR="00603AD7" w:rsidRPr="00E400FC" w:rsidRDefault="00603AD7" w:rsidP="00603AD7">
            <w:pPr>
              <w:spacing w:after="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710E638D" w14:textId="090FEE47" w:rsidR="00603AD7" w:rsidRPr="00E400FC" w:rsidRDefault="00603AD7" w:rsidP="00603AD7">
            <w:pPr>
              <w:pStyle w:val="ListParagraph"/>
              <w:numPr>
                <w:ilvl w:val="0"/>
                <w:numId w:val="29"/>
              </w:numPr>
              <w:spacing w:after="0"/>
              <w:ind w:left="342"/>
              <w:rPr>
                <w:szCs w:val="24"/>
              </w:rPr>
            </w:pPr>
            <w:r w:rsidRPr="00E400FC">
              <w:rPr>
                <w:szCs w:val="24"/>
              </w:rPr>
              <w:t xml:space="preserve">Jika sudah sesuai, profil akan diperbarui dan tersimpan di </w:t>
            </w:r>
            <w:r w:rsidRPr="00E400FC">
              <w:rPr>
                <w:i/>
                <w:iCs/>
                <w:szCs w:val="24"/>
              </w:rPr>
              <w:t>database</w:t>
            </w:r>
            <w:r w:rsidRPr="00E400FC">
              <w:rPr>
                <w:szCs w:val="24"/>
              </w:rPr>
              <w:t>.</w:t>
            </w:r>
          </w:p>
        </w:tc>
      </w:tr>
      <w:tr w:rsidR="00603AD7" w:rsidRPr="00E400FC" w14:paraId="7750D80D" w14:textId="77777777" w:rsidTr="00603AD7">
        <w:trPr>
          <w:cantSplit/>
          <w:trHeight w:val="567"/>
        </w:trPr>
        <w:tc>
          <w:tcPr>
            <w:tcW w:w="6771" w:type="dxa"/>
            <w:gridSpan w:val="2"/>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0D5B0163" w14:textId="0D7E31B2" w:rsidR="00603AD7" w:rsidRPr="00E400FC" w:rsidRDefault="00603AD7" w:rsidP="00603AD7">
            <w:pPr>
              <w:spacing w:after="0"/>
              <w:rPr>
                <w:b/>
                <w:szCs w:val="24"/>
              </w:rPr>
            </w:pPr>
            <w:r w:rsidRPr="00E400FC">
              <w:rPr>
                <w:b/>
                <w:szCs w:val="24"/>
              </w:rPr>
              <w:t>Skenario alternatif No. 4</w:t>
            </w:r>
          </w:p>
        </w:tc>
      </w:tr>
      <w:tr w:rsidR="00603AD7" w:rsidRPr="00E400FC" w14:paraId="367723E1"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20B69CB2" w14:textId="77777777" w:rsidR="00603AD7" w:rsidRPr="00E400FC" w:rsidRDefault="00603AD7" w:rsidP="00603AD7">
            <w:pPr>
              <w:spacing w:after="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18A614C2" w14:textId="35C0C2A7" w:rsidR="00603AD7" w:rsidRPr="00E400FC" w:rsidRDefault="00603AD7" w:rsidP="00603AD7">
            <w:pPr>
              <w:spacing w:after="0"/>
              <w:rPr>
                <w:szCs w:val="24"/>
              </w:rPr>
            </w:pPr>
            <w:r w:rsidRPr="00E400FC">
              <w:rPr>
                <w:szCs w:val="24"/>
              </w:rPr>
              <w:t xml:space="preserve">4a. Jika belum sesuai, sistem akan </w:t>
            </w:r>
            <w:r w:rsidR="00B16295" w:rsidRPr="00E400FC">
              <w:rPr>
                <w:szCs w:val="24"/>
              </w:rPr>
              <w:t>aktor diminta untuk mengisi form sesuai dengan ketentuan.</w:t>
            </w:r>
          </w:p>
        </w:tc>
      </w:tr>
      <w:tr w:rsidR="00B16295" w:rsidRPr="00E400FC" w14:paraId="16CAB92D"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6421AE40" w14:textId="33E287E4" w:rsidR="00B16295" w:rsidRPr="00E400FC" w:rsidRDefault="00B16295" w:rsidP="00B16295">
            <w:pPr>
              <w:spacing w:after="0"/>
              <w:rPr>
                <w:szCs w:val="24"/>
              </w:rPr>
            </w:pPr>
            <w:r w:rsidRPr="00E400FC">
              <w:rPr>
                <w:szCs w:val="24"/>
              </w:rPr>
              <w:t xml:space="preserve">5a. Mengubah bagian yang diperlukan pada profil lalu menekan tombol </w:t>
            </w:r>
            <w:r w:rsidRPr="00E400FC">
              <w:rPr>
                <w:i/>
                <w:iCs/>
                <w:szCs w:val="24"/>
              </w:rPr>
              <w:t>submit</w:t>
            </w:r>
            <w:r w:rsidRPr="00E400FC">
              <w:rPr>
                <w:szCs w:val="24"/>
              </w:rPr>
              <w:t>.</w:t>
            </w:r>
          </w:p>
        </w:tc>
        <w:tc>
          <w:tcPr>
            <w:tcW w:w="3155" w:type="dxa"/>
            <w:tcBorders>
              <w:top w:val="single" w:sz="4" w:space="0" w:color="000000"/>
              <w:left w:val="single" w:sz="4" w:space="0" w:color="000000"/>
              <w:bottom w:val="single" w:sz="4" w:space="0" w:color="000000"/>
              <w:right w:val="single" w:sz="4" w:space="0" w:color="000000"/>
            </w:tcBorders>
          </w:tcPr>
          <w:p w14:paraId="7B26B3C0" w14:textId="77777777" w:rsidR="00B16295" w:rsidRPr="00E400FC" w:rsidRDefault="00B16295" w:rsidP="00B16295">
            <w:pPr>
              <w:spacing w:after="0"/>
              <w:rPr>
                <w:szCs w:val="24"/>
              </w:rPr>
            </w:pPr>
          </w:p>
        </w:tc>
      </w:tr>
      <w:tr w:rsidR="00B16295" w:rsidRPr="00E400FC" w14:paraId="67BEE0CD" w14:textId="77777777" w:rsidTr="00776568">
        <w:trPr>
          <w:cantSplit/>
          <w:trHeight w:val="567"/>
        </w:trPr>
        <w:tc>
          <w:tcPr>
            <w:tcW w:w="3616" w:type="dxa"/>
            <w:tcBorders>
              <w:top w:val="single" w:sz="4" w:space="0" w:color="000000"/>
              <w:left w:val="single" w:sz="4" w:space="0" w:color="000000"/>
              <w:bottom w:val="single" w:sz="4" w:space="0" w:color="000000"/>
              <w:right w:val="single" w:sz="4" w:space="0" w:color="000000"/>
            </w:tcBorders>
          </w:tcPr>
          <w:p w14:paraId="4F775C12" w14:textId="77777777" w:rsidR="00B16295" w:rsidRPr="00E400FC" w:rsidRDefault="00B16295" w:rsidP="00B16295">
            <w:pPr>
              <w:spacing w:after="0"/>
              <w:rPr>
                <w:szCs w:val="24"/>
              </w:rPr>
            </w:pPr>
          </w:p>
        </w:tc>
        <w:tc>
          <w:tcPr>
            <w:tcW w:w="3155" w:type="dxa"/>
            <w:tcBorders>
              <w:top w:val="single" w:sz="4" w:space="0" w:color="000000"/>
              <w:left w:val="single" w:sz="4" w:space="0" w:color="000000"/>
              <w:bottom w:val="single" w:sz="4" w:space="0" w:color="000000"/>
              <w:right w:val="single" w:sz="4" w:space="0" w:color="000000"/>
            </w:tcBorders>
          </w:tcPr>
          <w:p w14:paraId="311402DF" w14:textId="5F94A2BB" w:rsidR="00B16295" w:rsidRPr="00E400FC" w:rsidRDefault="00B16295" w:rsidP="00B16295">
            <w:pPr>
              <w:spacing w:after="0"/>
              <w:rPr>
                <w:szCs w:val="24"/>
              </w:rPr>
            </w:pPr>
            <w:r w:rsidRPr="00E400FC">
              <w:rPr>
                <w:szCs w:val="24"/>
              </w:rPr>
              <w:t xml:space="preserve">6a. Jika sudah sesuai, profil akan diperbarui dan tersimpan di </w:t>
            </w:r>
            <w:r w:rsidRPr="00E400FC">
              <w:rPr>
                <w:i/>
                <w:iCs/>
                <w:szCs w:val="24"/>
              </w:rPr>
              <w:t>database</w:t>
            </w:r>
            <w:r w:rsidRPr="00E400FC">
              <w:rPr>
                <w:szCs w:val="24"/>
              </w:rPr>
              <w:t>.</w:t>
            </w:r>
          </w:p>
        </w:tc>
      </w:tr>
    </w:tbl>
    <w:p w14:paraId="766C4A74" w14:textId="3EF65243" w:rsidR="00585E66" w:rsidRPr="00E400FC" w:rsidRDefault="00585E66" w:rsidP="00D41C6C"/>
    <w:p w14:paraId="0ABEA2CB" w14:textId="44527B6F" w:rsidR="00255E45" w:rsidRPr="00E400FC" w:rsidRDefault="00255E45" w:rsidP="00255E45">
      <w:pPr>
        <w:pStyle w:val="Heading4"/>
      </w:pPr>
      <w:r w:rsidRPr="00E400FC">
        <w:t>Class Diagram</w:t>
      </w:r>
    </w:p>
    <w:p w14:paraId="2B561E47" w14:textId="52FB2ECD" w:rsidR="00255E45" w:rsidRPr="00E400FC" w:rsidRDefault="00255E45" w:rsidP="00255E45">
      <w:r w:rsidRPr="00E400FC">
        <w:t xml:space="preserve">Berikut merupakan Class Diagram yang akan digunakan sebagai acuan </w:t>
      </w:r>
      <w:r w:rsidR="000740C9" w:rsidRPr="00E400FC">
        <w:t>pengembangan</w:t>
      </w:r>
      <w:r w:rsidRPr="00E400FC">
        <w:t xml:space="preserve"> aplikasi </w:t>
      </w:r>
      <w:r w:rsidRPr="00E400FC">
        <w:rPr>
          <w:i/>
          <w:iCs/>
        </w:rPr>
        <w:t>Landing Page</w:t>
      </w:r>
      <w:r w:rsidRPr="00E400FC">
        <w:t xml:space="preserve"> KPKNL Bandung Modul Pengaduan </w:t>
      </w:r>
      <w:r w:rsidRPr="00E400FC">
        <w:rPr>
          <w:i/>
          <w:iCs/>
        </w:rPr>
        <w:t>Online</w:t>
      </w:r>
      <w:r w:rsidR="00F731BC" w:rsidRPr="00E400FC">
        <w:t>.</w:t>
      </w:r>
    </w:p>
    <w:p w14:paraId="08EA23F3" w14:textId="77777777" w:rsidR="00536A22" w:rsidRPr="00E400FC" w:rsidRDefault="004375C5" w:rsidP="00536A22">
      <w:pPr>
        <w:keepNext/>
      </w:pPr>
      <w:r w:rsidRPr="00E400FC">
        <w:rPr>
          <w:noProof/>
        </w:rPr>
        <w:lastRenderedPageBreak/>
        <w:drawing>
          <wp:inline distT="0" distB="0" distL="0" distR="0" wp14:anchorId="5AFF115B" wp14:editId="27865FF9">
            <wp:extent cx="4762902" cy="249682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62902" cy="2496820"/>
                    </a:xfrm>
                    <a:prstGeom prst="rect">
                      <a:avLst/>
                    </a:prstGeom>
                  </pic:spPr>
                </pic:pic>
              </a:graphicData>
            </a:graphic>
          </wp:inline>
        </w:drawing>
      </w:r>
    </w:p>
    <w:p w14:paraId="318779E6" w14:textId="7C576DA3" w:rsidR="00F731BC" w:rsidRPr="00E400FC" w:rsidRDefault="00536A22" w:rsidP="00536A22">
      <w:pPr>
        <w:pStyle w:val="Caption"/>
        <w:jc w:val="center"/>
        <w:rPr>
          <w:color w:val="auto"/>
        </w:rPr>
      </w:pPr>
      <w:bookmarkStart w:id="141" w:name="_Toc107670041"/>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6</w:t>
      </w:r>
      <w:r w:rsidR="00445BB0" w:rsidRPr="00E400FC">
        <w:rPr>
          <w:color w:val="auto"/>
        </w:rPr>
        <w:fldChar w:fldCharType="end"/>
      </w:r>
      <w:r w:rsidRPr="00E400FC">
        <w:rPr>
          <w:color w:val="auto"/>
        </w:rPr>
        <w:br/>
      </w:r>
      <w:r w:rsidR="00CA222E" w:rsidRPr="00E400FC">
        <w:rPr>
          <w:color w:val="auto"/>
        </w:rPr>
        <w:t>Class Diagram</w:t>
      </w:r>
      <w:bookmarkEnd w:id="141"/>
    </w:p>
    <w:p w14:paraId="04A3DA81" w14:textId="17F2EF9F" w:rsidR="00E17383" w:rsidRPr="00E400FC" w:rsidRDefault="00E17383" w:rsidP="00F674E7">
      <w:pPr>
        <w:pStyle w:val="Heading4"/>
      </w:pPr>
      <w:r w:rsidRPr="00E400FC">
        <w:t>Sequence Diagram</w:t>
      </w:r>
    </w:p>
    <w:p w14:paraId="3B6B8613" w14:textId="4EF39B0D" w:rsidR="002F598A" w:rsidRPr="00E400FC" w:rsidRDefault="005A03FC" w:rsidP="00F674E7">
      <w:r w:rsidRPr="00E400FC">
        <w:t xml:space="preserve">Berikut adalah </w:t>
      </w:r>
      <w:r w:rsidRPr="00E400FC">
        <w:t>Sequence diagram</w:t>
      </w:r>
      <w:r w:rsidRPr="00E400FC">
        <w:t xml:space="preserve"> yang akan menjadi</w:t>
      </w:r>
      <w:r w:rsidRPr="00E400FC">
        <w:t xml:space="preserve"> </w:t>
      </w:r>
      <w:r w:rsidRPr="00E400FC">
        <w:t>penggambaran interaksi sistem pada aplikasi proyek ini.</w:t>
      </w:r>
    </w:p>
    <w:p w14:paraId="6D01F348" w14:textId="77777777" w:rsidR="00B0205C" w:rsidRDefault="00B0205C">
      <w:pPr>
        <w:spacing w:after="0" w:line="240" w:lineRule="auto"/>
        <w:jc w:val="left"/>
        <w:rPr>
          <w:rFonts w:eastAsia="Malgun Gothic" w:cs="Calibri"/>
          <w:b/>
          <w:bCs/>
          <w:sz w:val="26"/>
          <w:szCs w:val="26"/>
        </w:rPr>
      </w:pPr>
      <w:r>
        <w:br w:type="page"/>
      </w:r>
    </w:p>
    <w:p w14:paraId="79843470" w14:textId="1EB3A65D" w:rsidR="00604034" w:rsidRPr="00E400FC" w:rsidRDefault="00604034" w:rsidP="00604034">
      <w:pPr>
        <w:pStyle w:val="Heading5"/>
      </w:pPr>
      <w:r w:rsidRPr="00E400FC">
        <w:lastRenderedPageBreak/>
        <w:t>Sequence Diagram Registrasi Petugas</w:t>
      </w:r>
    </w:p>
    <w:p w14:paraId="171CACC9" w14:textId="3D9B82E1" w:rsidR="00C727C3" w:rsidRPr="00E400FC" w:rsidRDefault="00C727C3" w:rsidP="00C727C3">
      <w:r w:rsidRPr="00E400FC">
        <w:t>Berikut adalah Sequence Diagram pada fungsionalitas registrasi petugas.</w:t>
      </w:r>
    </w:p>
    <w:p w14:paraId="2E50ADA5" w14:textId="77777777" w:rsidR="001467D1" w:rsidRPr="00E400FC" w:rsidRDefault="00604034" w:rsidP="001467D1">
      <w:pPr>
        <w:keepNext/>
      </w:pPr>
      <w:r w:rsidRPr="00E400FC">
        <w:rPr>
          <w:noProof/>
        </w:rPr>
        <w:drawing>
          <wp:inline distT="0" distB="0" distL="0" distR="0" wp14:anchorId="303A94A4" wp14:editId="37C58579">
            <wp:extent cx="4763135" cy="4139565"/>
            <wp:effectExtent l="0" t="0" r="0" b="0"/>
            <wp:docPr id="151" name="Picture 1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63135" cy="4139565"/>
                    </a:xfrm>
                    <a:prstGeom prst="rect">
                      <a:avLst/>
                    </a:prstGeom>
                  </pic:spPr>
                </pic:pic>
              </a:graphicData>
            </a:graphic>
          </wp:inline>
        </w:drawing>
      </w:r>
    </w:p>
    <w:p w14:paraId="5FDCAF36" w14:textId="3873DC68" w:rsidR="00604034" w:rsidRPr="00E400FC" w:rsidRDefault="001467D1" w:rsidP="001467D1">
      <w:pPr>
        <w:pStyle w:val="Caption"/>
        <w:jc w:val="center"/>
        <w:rPr>
          <w:color w:val="auto"/>
        </w:rPr>
      </w:pPr>
      <w:bookmarkStart w:id="142" w:name="_Toc107670042"/>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7</w:t>
      </w:r>
      <w:r w:rsidR="00445BB0" w:rsidRPr="00E400FC">
        <w:rPr>
          <w:color w:val="auto"/>
        </w:rPr>
        <w:fldChar w:fldCharType="end"/>
      </w:r>
      <w:r w:rsidRPr="00E400FC">
        <w:rPr>
          <w:color w:val="auto"/>
        </w:rPr>
        <w:br/>
        <w:t>Sequence Diagram Registrasi Petugas</w:t>
      </w:r>
      <w:bookmarkEnd w:id="142"/>
    </w:p>
    <w:p w14:paraId="5A2923ED" w14:textId="77777777" w:rsidR="00B0205C" w:rsidRDefault="00B0205C">
      <w:pPr>
        <w:spacing w:after="0" w:line="240" w:lineRule="auto"/>
        <w:jc w:val="left"/>
        <w:rPr>
          <w:rFonts w:eastAsia="Malgun Gothic" w:cs="Calibri"/>
          <w:b/>
          <w:bCs/>
          <w:sz w:val="26"/>
          <w:szCs w:val="26"/>
        </w:rPr>
      </w:pPr>
      <w:r>
        <w:br w:type="page"/>
      </w:r>
    </w:p>
    <w:p w14:paraId="72903064" w14:textId="7754221F" w:rsidR="00F674E7" w:rsidRDefault="00775E57" w:rsidP="00F674E7">
      <w:pPr>
        <w:pStyle w:val="Heading5"/>
      </w:pPr>
      <w:r w:rsidRPr="00E400FC">
        <w:lastRenderedPageBreak/>
        <w:t>Sequence Diagram Login</w:t>
      </w:r>
    </w:p>
    <w:p w14:paraId="71ADF618" w14:textId="73C0805A" w:rsidR="00B0205C" w:rsidRPr="00B0205C" w:rsidRDefault="00B0205C" w:rsidP="00B0205C">
      <w:r w:rsidRPr="00E400FC">
        <w:t>Berikut adalah Sequence Diagram pada fungsionalitas</w:t>
      </w:r>
      <w:r>
        <w:t xml:space="preserve"> </w:t>
      </w:r>
      <w:r w:rsidRPr="00B0205C">
        <w:rPr>
          <w:i/>
          <w:iCs/>
        </w:rPr>
        <w:t>login</w:t>
      </w:r>
      <w:r>
        <w:t>.</w:t>
      </w:r>
    </w:p>
    <w:p w14:paraId="4E6FA386" w14:textId="77777777" w:rsidR="001467D1" w:rsidRPr="00E400FC" w:rsidRDefault="00775E57" w:rsidP="001467D1">
      <w:pPr>
        <w:keepNext/>
      </w:pPr>
      <w:r w:rsidRPr="00E400FC">
        <w:rPr>
          <w:noProof/>
        </w:rPr>
        <w:drawing>
          <wp:inline distT="0" distB="0" distL="0" distR="0" wp14:anchorId="52C83AD2" wp14:editId="595DFA2A">
            <wp:extent cx="4763135" cy="3252470"/>
            <wp:effectExtent l="0" t="0" r="0" b="5080"/>
            <wp:docPr id="150" name="Picture 1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763135" cy="3252470"/>
                    </a:xfrm>
                    <a:prstGeom prst="rect">
                      <a:avLst/>
                    </a:prstGeom>
                  </pic:spPr>
                </pic:pic>
              </a:graphicData>
            </a:graphic>
          </wp:inline>
        </w:drawing>
      </w:r>
    </w:p>
    <w:p w14:paraId="47586039" w14:textId="6AAEB765" w:rsidR="00775E57" w:rsidRPr="00E400FC" w:rsidRDefault="001467D1" w:rsidP="001467D1">
      <w:pPr>
        <w:pStyle w:val="Caption"/>
        <w:jc w:val="center"/>
        <w:rPr>
          <w:color w:val="auto"/>
        </w:rPr>
      </w:pPr>
      <w:bookmarkStart w:id="143" w:name="_Toc107670043"/>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8</w:t>
      </w:r>
      <w:r w:rsidR="00445BB0" w:rsidRPr="00E400FC">
        <w:rPr>
          <w:color w:val="auto"/>
        </w:rPr>
        <w:fldChar w:fldCharType="end"/>
      </w:r>
      <w:r w:rsidRPr="00E400FC">
        <w:rPr>
          <w:color w:val="auto"/>
        </w:rPr>
        <w:br/>
        <w:t>Sequence Diagram Login</w:t>
      </w:r>
      <w:bookmarkEnd w:id="143"/>
    </w:p>
    <w:p w14:paraId="66BF3804" w14:textId="77777777" w:rsidR="00E400FC" w:rsidRPr="00E400FC" w:rsidRDefault="00E400FC">
      <w:pPr>
        <w:spacing w:after="0" w:line="240" w:lineRule="auto"/>
        <w:jc w:val="left"/>
        <w:rPr>
          <w:rFonts w:eastAsia="Malgun Gothic" w:cs="Calibri"/>
          <w:b/>
          <w:bCs/>
          <w:sz w:val="26"/>
          <w:szCs w:val="26"/>
        </w:rPr>
      </w:pPr>
      <w:r w:rsidRPr="00E400FC">
        <w:br w:type="page"/>
      </w:r>
    </w:p>
    <w:p w14:paraId="2C936237" w14:textId="16917EEE" w:rsidR="00775E57" w:rsidRPr="00E400FC" w:rsidRDefault="00775E57" w:rsidP="00775E57">
      <w:pPr>
        <w:pStyle w:val="Heading5"/>
      </w:pPr>
      <w:r w:rsidRPr="00E400FC">
        <w:lastRenderedPageBreak/>
        <w:t>Sequence Diagram Kelola Pengaduan</w:t>
      </w:r>
    </w:p>
    <w:p w14:paraId="5E15D285" w14:textId="5E83BB78" w:rsidR="00CB4140" w:rsidRPr="00E400FC" w:rsidRDefault="00E400FC" w:rsidP="00CB4140">
      <w:r w:rsidRPr="00E400FC">
        <w:t xml:space="preserve">Berikut adalah </w:t>
      </w:r>
      <w:r w:rsidRPr="00E400FC">
        <w:t>S</w:t>
      </w:r>
      <w:r w:rsidRPr="00E400FC">
        <w:t xml:space="preserve">equence </w:t>
      </w:r>
      <w:r w:rsidRPr="00E400FC">
        <w:t>D</w:t>
      </w:r>
      <w:r w:rsidRPr="00E400FC">
        <w:t xml:space="preserve">iagram pada fungsionalitas kelola </w:t>
      </w:r>
      <w:r>
        <w:t>pengaduan</w:t>
      </w:r>
      <w:r w:rsidRPr="00E400FC">
        <w:t xml:space="preserve">. Terdapat </w:t>
      </w:r>
      <w:r w:rsidR="005B60F1">
        <w:t>4</w:t>
      </w:r>
      <w:r w:rsidRPr="00E400FC">
        <w:t xml:space="preserve"> aktivitas yang </w:t>
      </w:r>
      <w:r w:rsidR="005B60F1">
        <w:t xml:space="preserve">bisa dilakukan oleh </w:t>
      </w:r>
      <w:r w:rsidR="005B60F1">
        <w:rPr>
          <w:i/>
          <w:iCs/>
        </w:rPr>
        <w:t xml:space="preserve">Customer </w:t>
      </w:r>
      <w:r w:rsidRPr="00E400FC">
        <w:t xml:space="preserve">dalam fungsionalitas kelola </w:t>
      </w:r>
      <w:r w:rsidR="005B60F1">
        <w:t>pengaduan</w:t>
      </w:r>
      <w:r w:rsidRPr="00E400FC">
        <w:t xml:space="preserve">, yaitu </w:t>
      </w:r>
      <w:r>
        <w:t>pengajuan pengaduan</w:t>
      </w:r>
      <w:r w:rsidRPr="00E400FC">
        <w:t>,</w:t>
      </w:r>
      <w:r>
        <w:t xml:space="preserve"> edit pengaduan</w:t>
      </w:r>
      <w:r w:rsidRPr="00E400FC">
        <w:t xml:space="preserve">, </w:t>
      </w:r>
      <w:r>
        <w:t xml:space="preserve">detail pengaduan </w:t>
      </w:r>
      <w:r w:rsidRPr="00E400FC">
        <w:t xml:space="preserve">dan </w:t>
      </w:r>
      <w:r>
        <w:t>hapus pengaduan.</w:t>
      </w:r>
    </w:p>
    <w:p w14:paraId="3108710B" w14:textId="77777777" w:rsidR="001467D1" w:rsidRPr="00E400FC" w:rsidRDefault="00775E57" w:rsidP="001467D1">
      <w:pPr>
        <w:keepNext/>
      </w:pPr>
      <w:r w:rsidRPr="00E400FC">
        <w:rPr>
          <w:noProof/>
        </w:rPr>
        <w:drawing>
          <wp:inline distT="0" distB="0" distL="0" distR="0" wp14:anchorId="60B0E94E" wp14:editId="3F9234A7">
            <wp:extent cx="4763135" cy="4702810"/>
            <wp:effectExtent l="0" t="0" r="0" b="2540"/>
            <wp:docPr id="154" name="Picture 15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Table&#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63135" cy="4702810"/>
                    </a:xfrm>
                    <a:prstGeom prst="rect">
                      <a:avLst/>
                    </a:prstGeom>
                  </pic:spPr>
                </pic:pic>
              </a:graphicData>
            </a:graphic>
          </wp:inline>
        </w:drawing>
      </w:r>
    </w:p>
    <w:p w14:paraId="6F150E39" w14:textId="7F778648" w:rsidR="00775E57" w:rsidRPr="00E400FC" w:rsidRDefault="001467D1" w:rsidP="001467D1">
      <w:pPr>
        <w:pStyle w:val="Caption"/>
        <w:jc w:val="center"/>
        <w:rPr>
          <w:color w:val="auto"/>
        </w:rPr>
      </w:pPr>
      <w:bookmarkStart w:id="144" w:name="_Toc107670044"/>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9</w:t>
      </w:r>
      <w:r w:rsidR="00445BB0" w:rsidRPr="00E400FC">
        <w:rPr>
          <w:color w:val="auto"/>
        </w:rPr>
        <w:fldChar w:fldCharType="end"/>
      </w:r>
      <w:r w:rsidRPr="00E400FC">
        <w:rPr>
          <w:color w:val="auto"/>
        </w:rPr>
        <w:br/>
        <w:t>Sequence Diagram Kelola Pengaduan</w:t>
      </w:r>
      <w:bookmarkEnd w:id="144"/>
    </w:p>
    <w:p w14:paraId="194F7033" w14:textId="77777777" w:rsidR="00704FA4" w:rsidRDefault="00704FA4">
      <w:pPr>
        <w:spacing w:after="0" w:line="240" w:lineRule="auto"/>
        <w:jc w:val="left"/>
        <w:rPr>
          <w:rFonts w:eastAsia="Malgun Gothic" w:cs="Calibri"/>
          <w:b/>
          <w:bCs/>
          <w:sz w:val="26"/>
          <w:szCs w:val="26"/>
        </w:rPr>
      </w:pPr>
      <w:r>
        <w:br w:type="page"/>
      </w:r>
    </w:p>
    <w:p w14:paraId="4E03408E" w14:textId="61E7EBD7" w:rsidR="00775E57" w:rsidRDefault="00775E57" w:rsidP="00775E57">
      <w:pPr>
        <w:pStyle w:val="Heading5"/>
      </w:pPr>
      <w:r w:rsidRPr="00E400FC">
        <w:lastRenderedPageBreak/>
        <w:t>Sequence Diagram Tanggapan Pengaduan</w:t>
      </w:r>
    </w:p>
    <w:p w14:paraId="7F77C72F" w14:textId="4A5AFE55" w:rsidR="00704FA4" w:rsidRPr="00704FA4" w:rsidRDefault="00704FA4" w:rsidP="00704FA4">
      <w:r w:rsidRPr="00E400FC">
        <w:t>Berikut adalah Sequence Diagram pada fungsionalitas</w:t>
      </w:r>
      <w:r>
        <w:t xml:space="preserve"> tanggapan pengaduan.</w:t>
      </w:r>
    </w:p>
    <w:p w14:paraId="03D1CD23" w14:textId="77777777" w:rsidR="000312A7" w:rsidRPr="00E400FC" w:rsidRDefault="00604034" w:rsidP="000312A7">
      <w:pPr>
        <w:keepNext/>
      </w:pPr>
      <w:r w:rsidRPr="00E400FC">
        <w:rPr>
          <w:noProof/>
        </w:rPr>
        <w:drawing>
          <wp:inline distT="0" distB="0" distL="0" distR="0" wp14:anchorId="537708E7" wp14:editId="34E193D1">
            <wp:extent cx="4763135" cy="2821940"/>
            <wp:effectExtent l="0" t="0" r="0" b="0"/>
            <wp:docPr id="155" name="Picture 15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A picture containing 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63135" cy="2821940"/>
                    </a:xfrm>
                    <a:prstGeom prst="rect">
                      <a:avLst/>
                    </a:prstGeom>
                  </pic:spPr>
                </pic:pic>
              </a:graphicData>
            </a:graphic>
          </wp:inline>
        </w:drawing>
      </w:r>
    </w:p>
    <w:p w14:paraId="6F9FE5AE" w14:textId="7DFEDE2E" w:rsidR="00604034" w:rsidRPr="00E400FC" w:rsidRDefault="000312A7" w:rsidP="000312A7">
      <w:pPr>
        <w:pStyle w:val="Caption"/>
        <w:jc w:val="center"/>
        <w:rPr>
          <w:color w:val="auto"/>
        </w:rPr>
      </w:pPr>
      <w:bookmarkStart w:id="145" w:name="_Toc107670045"/>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0</w:t>
      </w:r>
      <w:r w:rsidR="00445BB0" w:rsidRPr="00E400FC">
        <w:rPr>
          <w:color w:val="auto"/>
        </w:rPr>
        <w:fldChar w:fldCharType="end"/>
      </w:r>
      <w:r w:rsidRPr="00E400FC">
        <w:rPr>
          <w:color w:val="auto"/>
        </w:rPr>
        <w:br/>
        <w:t>Sequence Diagram Tanggapan Pengaduan</w:t>
      </w:r>
      <w:bookmarkEnd w:id="145"/>
    </w:p>
    <w:p w14:paraId="438902E5" w14:textId="7BA4500D" w:rsidR="00604034" w:rsidRDefault="00604034" w:rsidP="00604034">
      <w:pPr>
        <w:pStyle w:val="Heading5"/>
      </w:pPr>
      <w:r w:rsidRPr="00E400FC">
        <w:t>Sequence Diagram Rating dan Ulasan Pengaduan</w:t>
      </w:r>
    </w:p>
    <w:p w14:paraId="699FFBBB" w14:textId="561C10CC" w:rsidR="00BF3679" w:rsidRPr="00BF3679" w:rsidRDefault="00BF3679" w:rsidP="00BF3679">
      <w:r w:rsidRPr="00E400FC">
        <w:t>Berikut adalah Sequence Diagram pada fungsionalitas</w:t>
      </w:r>
      <w:r>
        <w:t xml:space="preserve"> </w:t>
      </w:r>
      <w:r>
        <w:rPr>
          <w:i/>
          <w:iCs/>
        </w:rPr>
        <w:t xml:space="preserve">rating </w:t>
      </w:r>
      <w:r>
        <w:t>dan ulasan pengaduan.</w:t>
      </w:r>
    </w:p>
    <w:p w14:paraId="4715139E" w14:textId="77777777" w:rsidR="00445BB0" w:rsidRPr="00E400FC" w:rsidRDefault="00CD1ACE" w:rsidP="00445BB0">
      <w:pPr>
        <w:keepNext/>
      </w:pPr>
      <w:r w:rsidRPr="00E400FC">
        <w:rPr>
          <w:noProof/>
        </w:rPr>
        <w:drawing>
          <wp:inline distT="0" distB="0" distL="0" distR="0" wp14:anchorId="3E9D8867" wp14:editId="62C80BC4">
            <wp:extent cx="4763135" cy="1970405"/>
            <wp:effectExtent l="0" t="0" r="0" b="0"/>
            <wp:docPr id="156" name="Picture 1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63135" cy="1970405"/>
                    </a:xfrm>
                    <a:prstGeom prst="rect">
                      <a:avLst/>
                    </a:prstGeom>
                  </pic:spPr>
                </pic:pic>
              </a:graphicData>
            </a:graphic>
          </wp:inline>
        </w:drawing>
      </w:r>
    </w:p>
    <w:p w14:paraId="2B252E34" w14:textId="1EAB502F" w:rsidR="00CD1ACE" w:rsidRPr="00E400FC" w:rsidRDefault="00445BB0" w:rsidP="00445BB0">
      <w:pPr>
        <w:pStyle w:val="Caption"/>
        <w:jc w:val="center"/>
        <w:rPr>
          <w:color w:val="auto"/>
        </w:rPr>
      </w:pPr>
      <w:bookmarkStart w:id="146" w:name="_Toc107670046"/>
      <w:r w:rsidRPr="00E400FC">
        <w:rPr>
          <w:color w:val="auto"/>
        </w:rPr>
        <w:t xml:space="preserve">Gambar </w:t>
      </w:r>
      <w:r w:rsidRPr="00E400FC">
        <w:rPr>
          <w:color w:val="auto"/>
        </w:rPr>
        <w:fldChar w:fldCharType="begin"/>
      </w:r>
      <w:r w:rsidRPr="00E400FC">
        <w:rPr>
          <w:color w:val="auto"/>
        </w:rPr>
        <w:instrText xml:space="preserve"> STYLEREF 1 \s </w:instrText>
      </w:r>
      <w:r w:rsidRPr="00E400FC">
        <w:rPr>
          <w:color w:val="auto"/>
        </w:rPr>
        <w:fldChar w:fldCharType="separate"/>
      </w:r>
      <w:r w:rsidRPr="00E400FC">
        <w:rPr>
          <w:noProof/>
          <w:color w:val="auto"/>
        </w:rPr>
        <w:t>3</w:t>
      </w:r>
      <w:r w:rsidRPr="00E400FC">
        <w:rPr>
          <w:color w:val="auto"/>
        </w:rPr>
        <w:fldChar w:fldCharType="end"/>
      </w:r>
      <w:r w:rsidRPr="00E400FC">
        <w:rPr>
          <w:color w:val="auto"/>
        </w:rPr>
        <w:noBreakHyphen/>
      </w:r>
      <w:r w:rsidRPr="00E400FC">
        <w:rPr>
          <w:color w:val="auto"/>
        </w:rPr>
        <w:fldChar w:fldCharType="begin"/>
      </w:r>
      <w:r w:rsidRPr="00E400FC">
        <w:rPr>
          <w:color w:val="auto"/>
        </w:rPr>
        <w:instrText xml:space="preserve"> SEQ Gambar \* ARABIC \s 1 </w:instrText>
      </w:r>
      <w:r w:rsidRPr="00E400FC">
        <w:rPr>
          <w:color w:val="auto"/>
        </w:rPr>
        <w:fldChar w:fldCharType="separate"/>
      </w:r>
      <w:r w:rsidRPr="00E400FC">
        <w:rPr>
          <w:noProof/>
          <w:color w:val="auto"/>
        </w:rPr>
        <w:t>11</w:t>
      </w:r>
      <w:r w:rsidRPr="00E400FC">
        <w:rPr>
          <w:color w:val="auto"/>
        </w:rPr>
        <w:fldChar w:fldCharType="end"/>
      </w:r>
      <w:r w:rsidRPr="00E400FC">
        <w:rPr>
          <w:color w:val="auto"/>
        </w:rPr>
        <w:br/>
        <w:t>Sequence Diagram Rating dan Ulasan Pengaduan</w:t>
      </w:r>
      <w:bookmarkEnd w:id="146"/>
    </w:p>
    <w:p w14:paraId="04707A8F" w14:textId="0C04D3FF" w:rsidR="006B51AA" w:rsidRPr="00E400FC" w:rsidRDefault="006B51AA" w:rsidP="006B51AA">
      <w:pPr>
        <w:pStyle w:val="Heading3"/>
      </w:pPr>
      <w:bookmarkStart w:id="147" w:name="_Toc70543595"/>
      <w:bookmarkStart w:id="148" w:name="_Toc107670022"/>
      <w:r w:rsidRPr="00E400FC">
        <w:lastRenderedPageBreak/>
        <w:t>Perancangan Basis Data</w:t>
      </w:r>
      <w:bookmarkEnd w:id="147"/>
      <w:bookmarkEnd w:id="148"/>
    </w:p>
    <w:p w14:paraId="6A1A66AF" w14:textId="77777777" w:rsidR="006B51AA" w:rsidRPr="00E400FC" w:rsidRDefault="006B51AA" w:rsidP="006B51AA">
      <w:r w:rsidRPr="00E400FC">
        <w:t>Berikut adalah perancangan basis data menggunakan Entity Relationship Diagram dan Skema Relasi pada proyek ini.</w:t>
      </w:r>
    </w:p>
    <w:p w14:paraId="11E24442" w14:textId="03BCE1BC" w:rsidR="006B51AA" w:rsidRPr="00E400FC" w:rsidRDefault="006B51AA" w:rsidP="006B51AA">
      <w:pPr>
        <w:pStyle w:val="Heading4"/>
      </w:pPr>
      <w:r w:rsidRPr="00E400FC">
        <w:t>Entity Relation Diagram</w:t>
      </w:r>
    </w:p>
    <w:p w14:paraId="3061550B" w14:textId="51DE31E0" w:rsidR="006B51AA" w:rsidRPr="00E400FC" w:rsidRDefault="006B51AA" w:rsidP="006B51AA">
      <w:r w:rsidRPr="00E400FC">
        <w:t xml:space="preserve">Berikut adalah rancangan ERD dalam pembangunan aplikasi </w:t>
      </w:r>
      <w:r w:rsidR="00874981" w:rsidRPr="00E400FC">
        <w:rPr>
          <w:i/>
          <w:iCs/>
        </w:rPr>
        <w:t xml:space="preserve">Landing Page </w:t>
      </w:r>
      <w:r w:rsidR="00874981" w:rsidRPr="00E400FC">
        <w:t>KPKNL Bandung Modul Pengaduan</w:t>
      </w:r>
      <w:r w:rsidR="00874981" w:rsidRPr="00E400FC">
        <w:rPr>
          <w:i/>
          <w:iCs/>
        </w:rPr>
        <w:t xml:space="preserve"> Online</w:t>
      </w:r>
      <w:r w:rsidRPr="00E400FC">
        <w:t>.</w:t>
      </w:r>
      <w:r w:rsidR="00DC613B" w:rsidRPr="00E400FC">
        <w:t xml:space="preserve"> Untuk rancangan ERD yang lebih jelas dapat dilihat pada</w:t>
      </w:r>
      <w:r w:rsidR="00015353" w:rsidRPr="00E400FC">
        <w:t xml:space="preserve"> </w:t>
      </w:r>
      <w:r w:rsidR="00A74A4F" w:rsidRPr="00E400FC">
        <w:fldChar w:fldCharType="begin"/>
      </w:r>
      <w:r w:rsidR="00A74A4F" w:rsidRPr="00E400FC">
        <w:instrText xml:space="preserve"> REF _Ref90678439 \h </w:instrText>
      </w:r>
      <w:r w:rsidR="00A74A4F" w:rsidRPr="00E400FC">
        <w:fldChar w:fldCharType="separate"/>
      </w:r>
      <w:r w:rsidR="00775E57" w:rsidRPr="00E400FC">
        <w:t xml:space="preserve">Lampiran </w:t>
      </w:r>
      <w:r w:rsidR="00775E57" w:rsidRPr="00E400FC">
        <w:rPr>
          <w:noProof/>
        </w:rPr>
        <w:t>3</w:t>
      </w:r>
      <w:r w:rsidR="00A74A4F" w:rsidRPr="00E400FC">
        <w:fldChar w:fldCharType="end"/>
      </w:r>
      <w:r w:rsidR="00DC613B" w:rsidRPr="00E400FC">
        <w:t>.</w:t>
      </w:r>
      <w:r w:rsidR="00A568AE" w:rsidRPr="00E400FC">
        <w:t xml:space="preserve"> </w:t>
      </w:r>
    </w:p>
    <w:p w14:paraId="25D8DA64" w14:textId="77777777" w:rsidR="006B51AA" w:rsidRPr="00E400FC" w:rsidRDefault="006B51AA" w:rsidP="006B51AA">
      <w:pPr>
        <w:keepNext/>
      </w:pPr>
      <w:r w:rsidRPr="00E400FC">
        <w:rPr>
          <w:noProof/>
        </w:rPr>
        <w:drawing>
          <wp:inline distT="0" distB="0" distL="0" distR="0" wp14:anchorId="004B1383" wp14:editId="04BF1A05">
            <wp:extent cx="4722684" cy="20059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4722684" cy="2005905"/>
                    </a:xfrm>
                    <a:prstGeom prst="rect">
                      <a:avLst/>
                    </a:prstGeom>
                    <a:noFill/>
                    <a:ln>
                      <a:noFill/>
                    </a:ln>
                  </pic:spPr>
                </pic:pic>
              </a:graphicData>
            </a:graphic>
          </wp:inline>
        </w:drawing>
      </w:r>
    </w:p>
    <w:p w14:paraId="59AE60F5" w14:textId="18028C53" w:rsidR="006B51AA" w:rsidRPr="00E400FC" w:rsidRDefault="006B51AA" w:rsidP="006B51AA">
      <w:pPr>
        <w:pStyle w:val="Caption"/>
        <w:jc w:val="center"/>
        <w:rPr>
          <w:color w:val="auto"/>
        </w:rPr>
      </w:pPr>
      <w:bookmarkStart w:id="149" w:name="_Toc107670047"/>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2</w:t>
      </w:r>
      <w:r w:rsidR="00445BB0" w:rsidRPr="00E400FC">
        <w:rPr>
          <w:color w:val="auto"/>
        </w:rPr>
        <w:fldChar w:fldCharType="end"/>
      </w:r>
      <w:bookmarkStart w:id="150" w:name="_Toc71498976"/>
      <w:r w:rsidRPr="00E400FC">
        <w:rPr>
          <w:color w:val="auto"/>
        </w:rPr>
        <w:br/>
        <w:t>ERD</w:t>
      </w:r>
      <w:bookmarkEnd w:id="149"/>
      <w:bookmarkEnd w:id="150"/>
    </w:p>
    <w:p w14:paraId="11CA6ED3" w14:textId="3B0AE88C" w:rsidR="006B51AA" w:rsidRPr="00E400FC" w:rsidRDefault="006B51AA" w:rsidP="006B51AA">
      <w:pPr>
        <w:pStyle w:val="Heading4"/>
      </w:pPr>
      <w:r w:rsidRPr="00E400FC">
        <w:t>Skema Relasi</w:t>
      </w:r>
    </w:p>
    <w:p w14:paraId="1E0A43A3" w14:textId="7FD48A2D" w:rsidR="006B51AA" w:rsidRPr="00E400FC" w:rsidRDefault="006B51AA" w:rsidP="006B51AA">
      <w:r w:rsidRPr="00E400FC">
        <w:t xml:space="preserve">Berikut adalah Skema Relasi dalam pembangunan aplikasi </w:t>
      </w:r>
      <w:r w:rsidR="00874981" w:rsidRPr="00E400FC">
        <w:rPr>
          <w:i/>
          <w:iCs/>
        </w:rPr>
        <w:t>Landing Page KPKNL Bandung Modul Pengaduan Online</w:t>
      </w:r>
      <w:r w:rsidRPr="00E400FC">
        <w:t>.</w:t>
      </w:r>
    </w:p>
    <w:p w14:paraId="280CA592" w14:textId="77777777" w:rsidR="006B51AA" w:rsidRPr="00E400FC" w:rsidRDefault="006B51AA" w:rsidP="006B51AA">
      <w:pPr>
        <w:keepNext/>
      </w:pPr>
      <w:r w:rsidRPr="00E400FC">
        <w:rPr>
          <w:noProof/>
        </w:rPr>
        <w:lastRenderedPageBreak/>
        <w:drawing>
          <wp:inline distT="0" distB="0" distL="0" distR="0" wp14:anchorId="5B384AC0" wp14:editId="29550BCF">
            <wp:extent cx="4680000" cy="3302473"/>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680000" cy="3302473"/>
                    </a:xfrm>
                    <a:prstGeom prst="rect">
                      <a:avLst/>
                    </a:prstGeom>
                    <a:noFill/>
                    <a:ln>
                      <a:noFill/>
                    </a:ln>
                  </pic:spPr>
                </pic:pic>
              </a:graphicData>
            </a:graphic>
          </wp:inline>
        </w:drawing>
      </w:r>
    </w:p>
    <w:p w14:paraId="2045BA59" w14:textId="0FD81203" w:rsidR="006B51AA" w:rsidRPr="00E400FC" w:rsidRDefault="006B51AA" w:rsidP="006B51AA">
      <w:pPr>
        <w:pStyle w:val="Caption"/>
        <w:jc w:val="center"/>
        <w:rPr>
          <w:color w:val="auto"/>
        </w:rPr>
      </w:pPr>
      <w:bookmarkStart w:id="151" w:name="_Toc107670048"/>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3</w:t>
      </w:r>
      <w:r w:rsidR="00445BB0" w:rsidRPr="00E400FC">
        <w:rPr>
          <w:color w:val="auto"/>
        </w:rPr>
        <w:fldChar w:fldCharType="end"/>
      </w:r>
      <w:bookmarkStart w:id="152" w:name="_Toc71498977"/>
      <w:r w:rsidRPr="00E400FC">
        <w:rPr>
          <w:color w:val="auto"/>
        </w:rPr>
        <w:br/>
        <w:t>Skema Relasi</w:t>
      </w:r>
      <w:bookmarkEnd w:id="151"/>
      <w:bookmarkEnd w:id="152"/>
    </w:p>
    <w:p w14:paraId="2E0AA015" w14:textId="55D23E84" w:rsidR="006B51AA" w:rsidRPr="00E400FC" w:rsidRDefault="006B51AA" w:rsidP="006B51AA">
      <w:pPr>
        <w:pStyle w:val="Heading3"/>
      </w:pPr>
      <w:bookmarkStart w:id="153" w:name="_Toc70543596"/>
      <w:bookmarkStart w:id="154" w:name="_Toc107670023"/>
      <w:r w:rsidRPr="00E400FC">
        <w:t>Perancangan Antarmuka</w:t>
      </w:r>
      <w:bookmarkEnd w:id="153"/>
      <w:bookmarkEnd w:id="154"/>
    </w:p>
    <w:p w14:paraId="68ABFE7F" w14:textId="1DCE4CC4" w:rsidR="006B51AA" w:rsidRPr="00E400FC" w:rsidRDefault="006B51AA" w:rsidP="006B51AA">
      <w:r w:rsidRPr="00E400FC">
        <w:t xml:space="preserve">Adapun rancangan tampilan antarmuka dalam aplikasi </w:t>
      </w:r>
      <w:r w:rsidR="00874981" w:rsidRPr="00E400FC">
        <w:rPr>
          <w:i/>
          <w:iCs/>
        </w:rPr>
        <w:t>Landing Page KPKNL Bandung Modul Pengaduan Online</w:t>
      </w:r>
      <w:r w:rsidRPr="00E400FC">
        <w:t>.</w:t>
      </w:r>
    </w:p>
    <w:p w14:paraId="294F492C" w14:textId="784FC443" w:rsidR="006B51AA" w:rsidRPr="00E400FC" w:rsidRDefault="006B51AA" w:rsidP="00F674E7">
      <w:pPr>
        <w:pStyle w:val="Heading4"/>
      </w:pPr>
      <w:r w:rsidRPr="00E400FC">
        <w:t>Registrasi</w:t>
      </w:r>
      <w:r w:rsidR="00D44948" w:rsidRPr="00E400FC">
        <w:t xml:space="preserve"> Petugas</w:t>
      </w:r>
    </w:p>
    <w:p w14:paraId="61B6DA33" w14:textId="4C896E10" w:rsidR="006B51AA" w:rsidRPr="00E400FC" w:rsidRDefault="006B51AA" w:rsidP="006B51AA">
      <w:pPr>
        <w:ind w:left="426"/>
      </w:pPr>
      <w:r w:rsidRPr="00E400FC">
        <w:t xml:space="preserve">Berikut perancangan antarmuka laman Registrasi untuk </w:t>
      </w:r>
      <w:r w:rsidR="00D44948" w:rsidRPr="00E400FC">
        <w:t>Petugas</w:t>
      </w:r>
      <w:r w:rsidR="00D44948" w:rsidRPr="00E400FC">
        <w:rPr>
          <w:i/>
          <w:iCs/>
        </w:rPr>
        <w:t xml:space="preserve"> </w:t>
      </w:r>
      <w:r w:rsidRPr="00E400FC">
        <w:t xml:space="preserve">pada aplikasi </w:t>
      </w:r>
      <w:r w:rsidR="00D44948" w:rsidRPr="00E400FC">
        <w:rPr>
          <w:i/>
          <w:iCs/>
        </w:rPr>
        <w:t xml:space="preserve">Landing Page </w:t>
      </w:r>
      <w:r w:rsidR="00D44948" w:rsidRPr="00E400FC">
        <w:t>KPKNL Bandung Modul Pengaduan</w:t>
      </w:r>
      <w:r w:rsidR="00D44948" w:rsidRPr="00E400FC">
        <w:rPr>
          <w:i/>
          <w:iCs/>
        </w:rPr>
        <w:t xml:space="preserve"> Online</w:t>
      </w:r>
      <w:r w:rsidRPr="00E400FC">
        <w:t>.</w:t>
      </w:r>
    </w:p>
    <w:p w14:paraId="3F397E50" w14:textId="77777777" w:rsidR="007A2053" w:rsidRPr="00E400FC" w:rsidRDefault="006B51AA" w:rsidP="00D44948">
      <w:pPr>
        <w:keepNext/>
        <w:ind w:left="426"/>
        <w:jc w:val="center"/>
      </w:pPr>
      <w:r w:rsidRPr="00E400FC">
        <w:rPr>
          <w:noProof/>
        </w:rPr>
        <w:lastRenderedPageBreak/>
        <w:drawing>
          <wp:inline distT="0" distB="0" distL="0" distR="0" wp14:anchorId="19989081" wp14:editId="051FF064">
            <wp:extent cx="3412806" cy="25596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3412806" cy="2559605"/>
                    </a:xfrm>
                    <a:prstGeom prst="rect">
                      <a:avLst/>
                    </a:prstGeom>
                    <a:noFill/>
                    <a:ln>
                      <a:noFill/>
                    </a:ln>
                  </pic:spPr>
                </pic:pic>
              </a:graphicData>
            </a:graphic>
          </wp:inline>
        </w:drawing>
      </w:r>
    </w:p>
    <w:p w14:paraId="5C111D4F" w14:textId="3B435CE4" w:rsidR="006B51AA" w:rsidRPr="00E400FC" w:rsidRDefault="007A2053" w:rsidP="006B51AA">
      <w:pPr>
        <w:pStyle w:val="Caption"/>
        <w:jc w:val="center"/>
        <w:rPr>
          <w:color w:val="auto"/>
        </w:rPr>
      </w:pPr>
      <w:bookmarkStart w:id="155" w:name="_Toc107670049"/>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4</w:t>
      </w:r>
      <w:r w:rsidR="00445BB0" w:rsidRPr="00E400FC">
        <w:rPr>
          <w:color w:val="auto"/>
        </w:rPr>
        <w:fldChar w:fldCharType="end"/>
      </w:r>
      <w:bookmarkStart w:id="156" w:name="_Toc71498978"/>
      <w:r w:rsidRPr="00E400FC">
        <w:rPr>
          <w:color w:val="auto"/>
        </w:rPr>
        <w:br/>
      </w:r>
      <w:r w:rsidR="006B51AA" w:rsidRPr="00E400FC">
        <w:rPr>
          <w:color w:val="auto"/>
        </w:rPr>
        <w:t>Laman Registrasi</w:t>
      </w:r>
      <w:bookmarkEnd w:id="156"/>
      <w:r w:rsidR="00D44948" w:rsidRPr="00E400FC">
        <w:rPr>
          <w:color w:val="auto"/>
        </w:rPr>
        <w:t xml:space="preserve"> Petugas</w:t>
      </w:r>
      <w:bookmarkEnd w:id="155"/>
    </w:p>
    <w:p w14:paraId="21F84A55" w14:textId="37F98207" w:rsidR="003560E8" w:rsidRPr="00E400FC" w:rsidRDefault="003560E8" w:rsidP="00F674E7">
      <w:pPr>
        <w:pStyle w:val="Heading4"/>
      </w:pPr>
      <w:r w:rsidRPr="00E400FC">
        <w:t>Registrasi Customer</w:t>
      </w:r>
    </w:p>
    <w:p w14:paraId="4D4872CC" w14:textId="4E3F7FB5" w:rsidR="003560E8" w:rsidRPr="00E400FC" w:rsidRDefault="003560E8" w:rsidP="003560E8">
      <w:pPr>
        <w:ind w:left="426"/>
      </w:pPr>
      <w:r w:rsidRPr="00E400FC">
        <w:t xml:space="preserve">Berikut perancangan antarmuka laman Registrasi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t>.</w:t>
      </w:r>
    </w:p>
    <w:p w14:paraId="3E59A3F5" w14:textId="77777777" w:rsidR="003560E8" w:rsidRPr="00E400FC" w:rsidRDefault="003560E8" w:rsidP="003560E8">
      <w:pPr>
        <w:keepNext/>
        <w:ind w:left="426"/>
        <w:jc w:val="center"/>
      </w:pPr>
      <w:r w:rsidRPr="00E400FC">
        <w:rPr>
          <w:noProof/>
        </w:rPr>
        <w:drawing>
          <wp:inline distT="0" distB="0" distL="0" distR="0" wp14:anchorId="26687FFB" wp14:editId="777C5910">
            <wp:extent cx="3412806" cy="255960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3412806" cy="2559604"/>
                    </a:xfrm>
                    <a:prstGeom prst="rect">
                      <a:avLst/>
                    </a:prstGeom>
                    <a:noFill/>
                    <a:ln>
                      <a:noFill/>
                    </a:ln>
                  </pic:spPr>
                </pic:pic>
              </a:graphicData>
            </a:graphic>
          </wp:inline>
        </w:drawing>
      </w:r>
    </w:p>
    <w:p w14:paraId="6F68E6BB" w14:textId="7468A6AF" w:rsidR="003560E8" w:rsidRPr="00E400FC" w:rsidRDefault="003560E8" w:rsidP="003560E8">
      <w:pPr>
        <w:pStyle w:val="Caption"/>
        <w:jc w:val="center"/>
        <w:rPr>
          <w:color w:val="auto"/>
        </w:rPr>
      </w:pPr>
      <w:bookmarkStart w:id="157" w:name="_Toc107670050"/>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5</w:t>
      </w:r>
      <w:r w:rsidR="00445BB0" w:rsidRPr="00E400FC">
        <w:rPr>
          <w:color w:val="auto"/>
        </w:rPr>
        <w:fldChar w:fldCharType="end"/>
      </w:r>
      <w:r w:rsidRPr="00E400FC">
        <w:rPr>
          <w:color w:val="auto"/>
        </w:rPr>
        <w:br/>
        <w:t>Laman Registrasi Customer</w:t>
      </w:r>
      <w:bookmarkEnd w:id="157"/>
    </w:p>
    <w:p w14:paraId="6E8E3E56" w14:textId="78916F89" w:rsidR="003560E8" w:rsidRPr="00E400FC" w:rsidRDefault="003560E8" w:rsidP="00F674E7">
      <w:pPr>
        <w:pStyle w:val="Heading4"/>
      </w:pPr>
      <w:r w:rsidRPr="00E400FC">
        <w:lastRenderedPageBreak/>
        <w:t>Login</w:t>
      </w:r>
    </w:p>
    <w:p w14:paraId="61FA67CB" w14:textId="0506451D" w:rsidR="003560E8" w:rsidRPr="00E400FC" w:rsidRDefault="003560E8" w:rsidP="003560E8">
      <w:pPr>
        <w:ind w:left="426"/>
      </w:pPr>
      <w:r w:rsidRPr="00E400FC">
        <w:t xml:space="preserve">Berikut perancangan antarmuka laman </w:t>
      </w:r>
      <w:r w:rsidRPr="00E400FC">
        <w:rPr>
          <w:i/>
          <w:iCs/>
        </w:rPr>
        <w:t>Login</w:t>
      </w:r>
      <w:r w:rsidRPr="00E400FC">
        <w:t xml:space="preserve"> pada aplikasi </w:t>
      </w:r>
      <w:r w:rsidRPr="00E400FC">
        <w:rPr>
          <w:i/>
          <w:iCs/>
        </w:rPr>
        <w:t xml:space="preserve">Landing Page </w:t>
      </w:r>
      <w:r w:rsidRPr="00E400FC">
        <w:t>KPKNL Bandung Modul Pengaduan</w:t>
      </w:r>
      <w:r w:rsidRPr="00E400FC">
        <w:rPr>
          <w:i/>
          <w:iCs/>
        </w:rPr>
        <w:t xml:space="preserve"> Online</w:t>
      </w:r>
      <w:r w:rsidRPr="00E400FC">
        <w:t>.</w:t>
      </w:r>
    </w:p>
    <w:p w14:paraId="21EC27DA" w14:textId="77777777" w:rsidR="007D3785" w:rsidRPr="00E400FC" w:rsidRDefault="003560E8" w:rsidP="007D3785">
      <w:pPr>
        <w:keepNext/>
        <w:ind w:left="426"/>
        <w:jc w:val="center"/>
      </w:pPr>
      <w:r w:rsidRPr="00E400FC">
        <w:rPr>
          <w:noProof/>
        </w:rPr>
        <w:drawing>
          <wp:inline distT="0" distB="0" distL="0" distR="0" wp14:anchorId="0F4E47A9" wp14:editId="590D539C">
            <wp:extent cx="3412806" cy="255960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3412806" cy="2559604"/>
                    </a:xfrm>
                    <a:prstGeom prst="rect">
                      <a:avLst/>
                    </a:prstGeom>
                    <a:noFill/>
                    <a:ln>
                      <a:noFill/>
                    </a:ln>
                  </pic:spPr>
                </pic:pic>
              </a:graphicData>
            </a:graphic>
          </wp:inline>
        </w:drawing>
      </w:r>
    </w:p>
    <w:p w14:paraId="5E6CCF01" w14:textId="2DF20D9E" w:rsidR="003560E8" w:rsidRPr="00E400FC" w:rsidRDefault="007D3785" w:rsidP="007D3785">
      <w:pPr>
        <w:pStyle w:val="Caption"/>
        <w:jc w:val="center"/>
        <w:rPr>
          <w:color w:val="auto"/>
        </w:rPr>
      </w:pPr>
      <w:bookmarkStart w:id="158" w:name="_Toc107670051"/>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6</w:t>
      </w:r>
      <w:r w:rsidR="00445BB0" w:rsidRPr="00E400FC">
        <w:rPr>
          <w:color w:val="auto"/>
        </w:rPr>
        <w:fldChar w:fldCharType="end"/>
      </w:r>
      <w:r w:rsidRPr="00E400FC">
        <w:rPr>
          <w:color w:val="auto"/>
        </w:rPr>
        <w:br/>
        <w:t>Laman Login</w:t>
      </w:r>
      <w:bookmarkEnd w:id="158"/>
    </w:p>
    <w:p w14:paraId="5248F612" w14:textId="091B9F6D" w:rsidR="007D3785" w:rsidRPr="00E400FC" w:rsidRDefault="007D3785" w:rsidP="00F674E7">
      <w:pPr>
        <w:pStyle w:val="Heading4"/>
      </w:pPr>
      <w:r w:rsidRPr="00E400FC">
        <w:t>Dashboard</w:t>
      </w:r>
    </w:p>
    <w:p w14:paraId="5414E4AF" w14:textId="730CE04F" w:rsidR="007D3785" w:rsidRPr="00E400FC" w:rsidRDefault="007D3785" w:rsidP="007D3785">
      <w:pPr>
        <w:ind w:left="426"/>
      </w:pPr>
      <w:r w:rsidRPr="00E400FC">
        <w:t xml:space="preserve">Berikut perancangan antarmuka laman Dashboard pada aplikasi </w:t>
      </w:r>
      <w:r w:rsidRPr="00E400FC">
        <w:rPr>
          <w:i/>
          <w:iCs/>
        </w:rPr>
        <w:t xml:space="preserve">Landing Page </w:t>
      </w:r>
      <w:r w:rsidRPr="00E400FC">
        <w:t>KPKNL Bandung Modul Pengaduan</w:t>
      </w:r>
      <w:r w:rsidRPr="00E400FC">
        <w:rPr>
          <w:i/>
          <w:iCs/>
        </w:rPr>
        <w:t xml:space="preserve"> Online</w:t>
      </w:r>
      <w:r w:rsidRPr="00E400FC">
        <w:t>.</w:t>
      </w:r>
    </w:p>
    <w:p w14:paraId="54B992F1" w14:textId="77777777" w:rsidR="007D3785" w:rsidRPr="00E400FC" w:rsidRDefault="007D3785" w:rsidP="007D3785">
      <w:pPr>
        <w:keepNext/>
        <w:ind w:left="426"/>
        <w:jc w:val="center"/>
      </w:pPr>
      <w:r w:rsidRPr="00E400FC">
        <w:rPr>
          <w:noProof/>
        </w:rPr>
        <w:lastRenderedPageBreak/>
        <w:drawing>
          <wp:inline distT="0" distB="0" distL="0" distR="0" wp14:anchorId="51C1C058" wp14:editId="1A16066D">
            <wp:extent cx="3412806" cy="255960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3412806" cy="2559604"/>
                    </a:xfrm>
                    <a:prstGeom prst="rect">
                      <a:avLst/>
                    </a:prstGeom>
                    <a:noFill/>
                    <a:ln>
                      <a:noFill/>
                    </a:ln>
                  </pic:spPr>
                </pic:pic>
              </a:graphicData>
            </a:graphic>
          </wp:inline>
        </w:drawing>
      </w:r>
    </w:p>
    <w:p w14:paraId="4095E6BD" w14:textId="789CD8CB" w:rsidR="007D3785" w:rsidRPr="00E400FC" w:rsidRDefault="007D3785" w:rsidP="007D3785">
      <w:pPr>
        <w:pStyle w:val="Caption"/>
        <w:jc w:val="center"/>
        <w:rPr>
          <w:color w:val="auto"/>
        </w:rPr>
      </w:pPr>
      <w:bookmarkStart w:id="159" w:name="_Toc107670052"/>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7</w:t>
      </w:r>
      <w:r w:rsidR="00445BB0" w:rsidRPr="00E400FC">
        <w:rPr>
          <w:color w:val="auto"/>
        </w:rPr>
        <w:fldChar w:fldCharType="end"/>
      </w:r>
      <w:r w:rsidRPr="00E400FC">
        <w:rPr>
          <w:color w:val="auto"/>
        </w:rPr>
        <w:br/>
        <w:t>Laman Dashboard</w:t>
      </w:r>
      <w:bookmarkEnd w:id="159"/>
    </w:p>
    <w:p w14:paraId="73D52067" w14:textId="77777777" w:rsidR="007D3785" w:rsidRPr="00E400FC" w:rsidRDefault="007D3785" w:rsidP="007D3785"/>
    <w:p w14:paraId="66588FB7" w14:textId="77777777" w:rsidR="003560E8" w:rsidRPr="00E400FC" w:rsidRDefault="003560E8" w:rsidP="003560E8"/>
    <w:p w14:paraId="3717AA98" w14:textId="77777777" w:rsidR="003560E8" w:rsidRPr="00E400FC" w:rsidRDefault="003560E8" w:rsidP="003560E8"/>
    <w:p w14:paraId="0739812B" w14:textId="1A77F9BE" w:rsidR="006B51AA" w:rsidRPr="00E400FC" w:rsidRDefault="00D44948" w:rsidP="00F674E7">
      <w:pPr>
        <w:pStyle w:val="Heading4"/>
      </w:pPr>
      <w:r w:rsidRPr="00E400FC">
        <w:t>R</w:t>
      </w:r>
      <w:r w:rsidR="005C2D0A" w:rsidRPr="00E400FC">
        <w:t>i</w:t>
      </w:r>
      <w:r w:rsidRPr="00E400FC">
        <w:t xml:space="preserve">wayat Pengaduan </w:t>
      </w:r>
      <w:r w:rsidRPr="00E400FC">
        <w:rPr>
          <w:i/>
          <w:iCs/>
        </w:rPr>
        <w:t>Online</w:t>
      </w:r>
    </w:p>
    <w:p w14:paraId="441D0039" w14:textId="021108E9" w:rsidR="006B51AA" w:rsidRPr="00E400FC" w:rsidRDefault="006B51AA" w:rsidP="006B51AA">
      <w:pPr>
        <w:ind w:left="426"/>
      </w:pPr>
      <w:r w:rsidRPr="00E400FC">
        <w:t xml:space="preserve">Berikut perancangan antarmuka laman </w:t>
      </w:r>
      <w:r w:rsidR="00D44948" w:rsidRPr="00E400FC">
        <w:t>Riwayat Pengaduan Online</w:t>
      </w:r>
      <w:r w:rsidRPr="00E400FC">
        <w:t xml:space="preserve"> pada aplikasi </w:t>
      </w:r>
      <w:r w:rsidR="00D44948" w:rsidRPr="00E400FC">
        <w:rPr>
          <w:i/>
          <w:iCs/>
        </w:rPr>
        <w:t xml:space="preserve">Landing Page </w:t>
      </w:r>
      <w:r w:rsidR="00D44948" w:rsidRPr="00E400FC">
        <w:t>KPKNL Bandung Modul Pengaduan</w:t>
      </w:r>
      <w:r w:rsidR="00D44948" w:rsidRPr="00E400FC">
        <w:rPr>
          <w:i/>
          <w:iCs/>
        </w:rPr>
        <w:t xml:space="preserve"> Online</w:t>
      </w:r>
      <w:r w:rsidRPr="00E400FC">
        <w:t>.</w:t>
      </w:r>
    </w:p>
    <w:p w14:paraId="2DE5D558" w14:textId="77777777" w:rsidR="007A2053" w:rsidRPr="00E400FC" w:rsidRDefault="006B51AA" w:rsidP="00D44948">
      <w:pPr>
        <w:pStyle w:val="Caption"/>
        <w:keepNext/>
        <w:jc w:val="center"/>
      </w:pPr>
      <w:r w:rsidRPr="00E400FC">
        <w:rPr>
          <w:noProof/>
        </w:rPr>
        <w:drawing>
          <wp:inline distT="0" distB="0" distL="0" distR="0" wp14:anchorId="63CBFED8" wp14:editId="1D0EE71E">
            <wp:extent cx="3078482" cy="2308861"/>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3078482" cy="2308861"/>
                    </a:xfrm>
                    <a:prstGeom prst="rect">
                      <a:avLst/>
                    </a:prstGeom>
                    <a:noFill/>
                    <a:ln>
                      <a:noFill/>
                    </a:ln>
                  </pic:spPr>
                </pic:pic>
              </a:graphicData>
            </a:graphic>
          </wp:inline>
        </w:drawing>
      </w:r>
    </w:p>
    <w:p w14:paraId="03EE503D" w14:textId="45DD91EB" w:rsidR="006B51AA" w:rsidRPr="00E400FC" w:rsidRDefault="007A2053" w:rsidP="006B51AA">
      <w:pPr>
        <w:pStyle w:val="Caption"/>
        <w:jc w:val="center"/>
        <w:rPr>
          <w:color w:val="auto"/>
        </w:rPr>
      </w:pPr>
      <w:bookmarkStart w:id="160" w:name="_Toc107670053"/>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8</w:t>
      </w:r>
      <w:r w:rsidR="00445BB0" w:rsidRPr="00E400FC">
        <w:rPr>
          <w:color w:val="auto"/>
        </w:rPr>
        <w:fldChar w:fldCharType="end"/>
      </w:r>
      <w:bookmarkStart w:id="161" w:name="_Toc71498980"/>
      <w:r w:rsidRPr="00E400FC">
        <w:rPr>
          <w:color w:val="auto"/>
        </w:rPr>
        <w:br/>
      </w:r>
      <w:bookmarkEnd w:id="161"/>
      <w:r w:rsidR="00D44948" w:rsidRPr="00E400FC">
        <w:rPr>
          <w:color w:val="auto"/>
        </w:rPr>
        <w:t>Laman Riwayat Pengaduan Online</w:t>
      </w:r>
      <w:bookmarkEnd w:id="160"/>
    </w:p>
    <w:p w14:paraId="6888F904" w14:textId="77777777" w:rsidR="006B51AA" w:rsidRPr="00E400FC" w:rsidRDefault="006B51AA" w:rsidP="006B51AA"/>
    <w:p w14:paraId="69C60BE1" w14:textId="09F1E4E1" w:rsidR="006B51AA" w:rsidRPr="00E400FC" w:rsidRDefault="001C3ECB" w:rsidP="00F674E7">
      <w:pPr>
        <w:pStyle w:val="Heading4"/>
      </w:pPr>
      <w:r w:rsidRPr="00E400FC">
        <w:rPr>
          <w:i/>
          <w:iCs/>
        </w:rPr>
        <w:t>Form</w:t>
      </w:r>
      <w:r w:rsidR="006B51AA" w:rsidRPr="00E400FC">
        <w:t xml:space="preserve"> Pengaduan </w:t>
      </w:r>
      <w:r w:rsidR="006B51AA" w:rsidRPr="00E400FC">
        <w:rPr>
          <w:i/>
          <w:iCs/>
        </w:rPr>
        <w:t>Online</w:t>
      </w:r>
    </w:p>
    <w:p w14:paraId="6DC2B97C" w14:textId="656D2233" w:rsidR="006B51AA" w:rsidRPr="00E400FC" w:rsidRDefault="006B51AA" w:rsidP="006B51AA">
      <w:pPr>
        <w:ind w:left="426"/>
      </w:pPr>
      <w:r w:rsidRPr="00E400FC">
        <w:t xml:space="preserve">Berikut perancangan antarmuka laman </w:t>
      </w:r>
      <w:r w:rsidR="001C3ECB" w:rsidRPr="00E400FC">
        <w:rPr>
          <w:i/>
          <w:iCs/>
        </w:rPr>
        <w:t>Form</w:t>
      </w:r>
      <w:r w:rsidRPr="00E400FC">
        <w:t xml:space="preserve"> Pengaduan Online untuk Customer pada aplikasi </w:t>
      </w:r>
      <w:r w:rsidR="00D44948" w:rsidRPr="00E400FC">
        <w:rPr>
          <w:i/>
          <w:iCs/>
        </w:rPr>
        <w:t xml:space="preserve">Landing Page </w:t>
      </w:r>
      <w:r w:rsidR="00D44948" w:rsidRPr="00E400FC">
        <w:t>KPKNL Bandung Modul Pengaduan</w:t>
      </w:r>
      <w:r w:rsidR="00D44948" w:rsidRPr="00E400FC">
        <w:rPr>
          <w:i/>
          <w:iCs/>
        </w:rPr>
        <w:t xml:space="preserve"> Online</w:t>
      </w:r>
      <w:r w:rsidRPr="00E400FC">
        <w:t>.</w:t>
      </w:r>
    </w:p>
    <w:p w14:paraId="785CFD1B" w14:textId="77777777" w:rsidR="007A2053" w:rsidRPr="00E400FC" w:rsidRDefault="006B51AA" w:rsidP="00D44948">
      <w:pPr>
        <w:keepNext/>
        <w:ind w:left="426"/>
        <w:jc w:val="center"/>
      </w:pPr>
      <w:r w:rsidRPr="00E400FC">
        <w:rPr>
          <w:noProof/>
        </w:rPr>
        <w:drawing>
          <wp:inline distT="0" distB="0" distL="0" distR="0" wp14:anchorId="23FC7EE9" wp14:editId="1204BFB8">
            <wp:extent cx="3572350" cy="2679263"/>
            <wp:effectExtent l="0" t="0" r="952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572350" cy="2679263"/>
                    </a:xfrm>
                    <a:prstGeom prst="rect">
                      <a:avLst/>
                    </a:prstGeom>
                    <a:noFill/>
                    <a:ln>
                      <a:noFill/>
                    </a:ln>
                  </pic:spPr>
                </pic:pic>
              </a:graphicData>
            </a:graphic>
          </wp:inline>
        </w:drawing>
      </w:r>
    </w:p>
    <w:p w14:paraId="67D70CC8" w14:textId="2CDD7BD3" w:rsidR="003C3401" w:rsidRPr="00E400FC" w:rsidRDefault="007A2053" w:rsidP="007A2053">
      <w:pPr>
        <w:pStyle w:val="Caption"/>
        <w:jc w:val="center"/>
        <w:rPr>
          <w:color w:val="auto"/>
        </w:rPr>
      </w:pPr>
      <w:bookmarkStart w:id="162" w:name="_Toc107670054"/>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9</w:t>
      </w:r>
      <w:r w:rsidR="00445BB0" w:rsidRPr="00E400FC">
        <w:rPr>
          <w:color w:val="auto"/>
        </w:rPr>
        <w:fldChar w:fldCharType="end"/>
      </w:r>
      <w:bookmarkStart w:id="163" w:name="_Toc71498981"/>
      <w:r w:rsidRPr="00E400FC">
        <w:rPr>
          <w:color w:val="auto"/>
        </w:rPr>
        <w:br/>
      </w:r>
      <w:r w:rsidR="006B51AA" w:rsidRPr="00E400FC">
        <w:rPr>
          <w:color w:val="auto"/>
        </w:rPr>
        <w:t xml:space="preserve">Laman </w:t>
      </w:r>
      <w:r w:rsidR="001C3ECB" w:rsidRPr="00E400FC">
        <w:rPr>
          <w:color w:val="auto"/>
        </w:rPr>
        <w:t>Form</w:t>
      </w:r>
      <w:r w:rsidR="006B51AA" w:rsidRPr="00E400FC">
        <w:rPr>
          <w:color w:val="auto"/>
        </w:rPr>
        <w:t xml:space="preserve"> Pengaduan Online</w:t>
      </w:r>
      <w:bookmarkEnd w:id="162"/>
      <w:bookmarkEnd w:id="163"/>
    </w:p>
    <w:p w14:paraId="49D79968" w14:textId="3D244B82" w:rsidR="00564ECA" w:rsidRPr="00E400FC" w:rsidRDefault="00564ECA" w:rsidP="00F674E7">
      <w:pPr>
        <w:pStyle w:val="Heading4"/>
      </w:pPr>
      <w:r w:rsidRPr="00E400FC">
        <w:t xml:space="preserve">Detail Pengaduan </w:t>
      </w:r>
      <w:r w:rsidRPr="00E400FC">
        <w:rPr>
          <w:i/>
          <w:iCs/>
        </w:rPr>
        <w:t>Online</w:t>
      </w:r>
    </w:p>
    <w:p w14:paraId="6F2505D1" w14:textId="7A8C2DBF" w:rsidR="00564ECA" w:rsidRPr="00E400FC" w:rsidRDefault="00564ECA" w:rsidP="00564ECA">
      <w:pPr>
        <w:ind w:left="426"/>
      </w:pPr>
      <w:r w:rsidRPr="00E400FC">
        <w:t xml:space="preserve">Berikut perancangan antarmuka laman </w:t>
      </w:r>
      <w:r w:rsidR="00A54923" w:rsidRPr="00E400FC">
        <w:t>Detail Pengaduan Online</w:t>
      </w:r>
      <w:r w:rsidRPr="00E400FC">
        <w:t xml:space="preserve"> pada aplikasi </w:t>
      </w:r>
      <w:r w:rsidRPr="00E400FC">
        <w:rPr>
          <w:i/>
          <w:iCs/>
        </w:rPr>
        <w:t xml:space="preserve">Landing Page </w:t>
      </w:r>
      <w:r w:rsidRPr="00E400FC">
        <w:t>KPKNL Bandung Modul Pengaduan</w:t>
      </w:r>
      <w:r w:rsidRPr="00E400FC">
        <w:rPr>
          <w:i/>
          <w:iCs/>
        </w:rPr>
        <w:t xml:space="preserve"> Online</w:t>
      </w:r>
      <w:r w:rsidRPr="00E400FC">
        <w:t>.</w:t>
      </w:r>
    </w:p>
    <w:p w14:paraId="2DF28325" w14:textId="77777777" w:rsidR="00564ECA" w:rsidRPr="00E400FC" w:rsidRDefault="00564ECA" w:rsidP="00A54923">
      <w:pPr>
        <w:keepNext/>
        <w:ind w:left="426"/>
        <w:jc w:val="center"/>
      </w:pPr>
      <w:r w:rsidRPr="00E400FC">
        <w:rPr>
          <w:noProof/>
        </w:rPr>
        <w:lastRenderedPageBreak/>
        <w:drawing>
          <wp:inline distT="0" distB="0" distL="0" distR="0" wp14:anchorId="60562F1D" wp14:editId="3E3684F8">
            <wp:extent cx="2925262" cy="2559605"/>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2925262" cy="2559605"/>
                    </a:xfrm>
                    <a:prstGeom prst="rect">
                      <a:avLst/>
                    </a:prstGeom>
                    <a:noFill/>
                    <a:ln>
                      <a:noFill/>
                    </a:ln>
                  </pic:spPr>
                </pic:pic>
              </a:graphicData>
            </a:graphic>
          </wp:inline>
        </w:drawing>
      </w:r>
    </w:p>
    <w:p w14:paraId="7A5D175C" w14:textId="05685C95" w:rsidR="00564ECA" w:rsidRPr="00E400FC" w:rsidRDefault="00564ECA" w:rsidP="00564ECA">
      <w:pPr>
        <w:pStyle w:val="Caption"/>
        <w:jc w:val="center"/>
        <w:rPr>
          <w:color w:val="auto"/>
        </w:rPr>
      </w:pPr>
      <w:bookmarkStart w:id="164" w:name="_Toc107670055"/>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20</w:t>
      </w:r>
      <w:r w:rsidR="00445BB0" w:rsidRPr="00E400FC">
        <w:rPr>
          <w:color w:val="auto"/>
        </w:rPr>
        <w:fldChar w:fldCharType="end"/>
      </w:r>
      <w:r w:rsidRPr="00E400FC">
        <w:rPr>
          <w:color w:val="auto"/>
        </w:rPr>
        <w:br/>
        <w:t>Laman Detail Pengaduan Online</w:t>
      </w:r>
      <w:bookmarkEnd w:id="164"/>
    </w:p>
    <w:p w14:paraId="79242D3F" w14:textId="29BD100B" w:rsidR="00A54923" w:rsidRPr="00E400FC" w:rsidRDefault="00E127D8" w:rsidP="00F674E7">
      <w:pPr>
        <w:pStyle w:val="Heading4"/>
      </w:pPr>
      <w:r w:rsidRPr="00E400FC">
        <w:t xml:space="preserve">Tanggapan Pengaduan </w:t>
      </w:r>
      <w:r w:rsidRPr="00E400FC">
        <w:rPr>
          <w:i/>
          <w:iCs/>
        </w:rPr>
        <w:t>Online</w:t>
      </w:r>
    </w:p>
    <w:p w14:paraId="7BE8B196" w14:textId="56818A89" w:rsidR="00A54923" w:rsidRPr="00E400FC" w:rsidRDefault="00A54923" w:rsidP="00A54923">
      <w:pPr>
        <w:ind w:left="426"/>
      </w:pPr>
      <w:r w:rsidRPr="00E400FC">
        <w:t xml:space="preserve">Berikut perancangan antarmuka laman </w:t>
      </w:r>
      <w:r w:rsidR="00E127D8" w:rsidRPr="00E400FC">
        <w:t xml:space="preserve">Tanggapan Pengaduan </w:t>
      </w:r>
      <w:r w:rsidR="00E127D8" w:rsidRPr="00E400FC">
        <w:rPr>
          <w:i/>
          <w:iCs/>
        </w:rPr>
        <w:t>Online</w:t>
      </w:r>
      <w:r w:rsidRPr="00E400FC">
        <w:t xml:space="preserve"> untuk Petugas</w:t>
      </w:r>
      <w:r w:rsidRPr="00E400FC">
        <w:rPr>
          <w:i/>
          <w:iCs/>
        </w:rPr>
        <w:t xml:space="preserve">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t>.</w:t>
      </w:r>
    </w:p>
    <w:p w14:paraId="69199832" w14:textId="77777777" w:rsidR="00E127D8" w:rsidRPr="00E400FC" w:rsidRDefault="00A54923" w:rsidP="00E127D8">
      <w:pPr>
        <w:keepNext/>
        <w:ind w:left="426"/>
        <w:jc w:val="center"/>
      </w:pPr>
      <w:r w:rsidRPr="00E400FC">
        <w:rPr>
          <w:noProof/>
        </w:rPr>
        <w:drawing>
          <wp:inline distT="0" distB="0" distL="0" distR="0" wp14:anchorId="5B05F1C2" wp14:editId="6F8F65D9">
            <wp:extent cx="3412806" cy="255960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3412806" cy="2559604"/>
                    </a:xfrm>
                    <a:prstGeom prst="rect">
                      <a:avLst/>
                    </a:prstGeom>
                    <a:noFill/>
                    <a:ln>
                      <a:noFill/>
                    </a:ln>
                  </pic:spPr>
                </pic:pic>
              </a:graphicData>
            </a:graphic>
          </wp:inline>
        </w:drawing>
      </w:r>
    </w:p>
    <w:p w14:paraId="28F1B052" w14:textId="2159AF84" w:rsidR="00A54923" w:rsidRPr="00E400FC" w:rsidRDefault="00E127D8" w:rsidP="00E127D8">
      <w:pPr>
        <w:pStyle w:val="Caption"/>
        <w:jc w:val="center"/>
        <w:rPr>
          <w:color w:val="auto"/>
        </w:rPr>
      </w:pPr>
      <w:bookmarkStart w:id="165" w:name="_Toc107670056"/>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21</w:t>
      </w:r>
      <w:r w:rsidR="00445BB0" w:rsidRPr="00E400FC">
        <w:rPr>
          <w:color w:val="auto"/>
        </w:rPr>
        <w:fldChar w:fldCharType="end"/>
      </w:r>
      <w:r w:rsidR="007001A5" w:rsidRPr="00E400FC">
        <w:rPr>
          <w:color w:val="auto"/>
        </w:rPr>
        <w:br/>
        <w:t>Laman Tanggapan Pengaduan Online</w:t>
      </w:r>
      <w:bookmarkEnd w:id="165"/>
    </w:p>
    <w:p w14:paraId="6260E25A" w14:textId="32A51648" w:rsidR="002F2A46" w:rsidRPr="00E400FC" w:rsidRDefault="002F2A46" w:rsidP="00F674E7">
      <w:pPr>
        <w:pStyle w:val="Heading4"/>
      </w:pPr>
      <w:r w:rsidRPr="00E400FC">
        <w:lastRenderedPageBreak/>
        <w:t>Profil</w:t>
      </w:r>
    </w:p>
    <w:p w14:paraId="39D87987" w14:textId="1D0281E5" w:rsidR="002F2A46" w:rsidRPr="00E400FC" w:rsidRDefault="002F2A46" w:rsidP="002F2A46">
      <w:pPr>
        <w:ind w:left="426"/>
      </w:pPr>
      <w:r w:rsidRPr="00E400FC">
        <w:t xml:space="preserve">Berikut perancangan antarmuka laman Profil pada aplikasi </w:t>
      </w:r>
      <w:r w:rsidRPr="00E400FC">
        <w:rPr>
          <w:i/>
          <w:iCs/>
        </w:rPr>
        <w:t xml:space="preserve">Landing Page </w:t>
      </w:r>
      <w:r w:rsidRPr="00E400FC">
        <w:t>KPKNL Bandung Modul Pengaduan</w:t>
      </w:r>
      <w:r w:rsidRPr="00E400FC">
        <w:rPr>
          <w:i/>
          <w:iCs/>
        </w:rPr>
        <w:t xml:space="preserve"> Online</w:t>
      </w:r>
      <w:r w:rsidRPr="00E400FC">
        <w:t>.</w:t>
      </w:r>
    </w:p>
    <w:p w14:paraId="6E35BB8C" w14:textId="77777777" w:rsidR="002F2A46" w:rsidRPr="00E400FC" w:rsidRDefault="002F2A46" w:rsidP="002F2A46">
      <w:pPr>
        <w:keepNext/>
        <w:ind w:left="426"/>
        <w:jc w:val="center"/>
      </w:pPr>
      <w:r w:rsidRPr="00E400FC">
        <w:rPr>
          <w:noProof/>
        </w:rPr>
        <w:drawing>
          <wp:inline distT="0" distB="0" distL="0" distR="0" wp14:anchorId="6012B051" wp14:editId="73A44210">
            <wp:extent cx="2925262" cy="2559605"/>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2925262" cy="2559605"/>
                    </a:xfrm>
                    <a:prstGeom prst="rect">
                      <a:avLst/>
                    </a:prstGeom>
                    <a:noFill/>
                    <a:ln>
                      <a:noFill/>
                    </a:ln>
                  </pic:spPr>
                </pic:pic>
              </a:graphicData>
            </a:graphic>
          </wp:inline>
        </w:drawing>
      </w:r>
    </w:p>
    <w:p w14:paraId="1DF32B5C" w14:textId="244F1A47" w:rsidR="002B232F" w:rsidRPr="00E400FC" w:rsidRDefault="002F2A46" w:rsidP="002B232F">
      <w:pPr>
        <w:pStyle w:val="Caption"/>
        <w:jc w:val="center"/>
        <w:rPr>
          <w:rFonts w:ascii="Cambria" w:eastAsia="Malgun Gothic" w:hAnsi="Cambria" w:cs="Calibri"/>
          <w:b w:val="0"/>
          <w:bCs w:val="0"/>
          <w:color w:val="4F6228"/>
          <w:sz w:val="36"/>
          <w:szCs w:val="36"/>
        </w:rPr>
      </w:pPr>
      <w:bookmarkStart w:id="166" w:name="_Toc107670057"/>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22</w:t>
      </w:r>
      <w:r w:rsidR="00445BB0" w:rsidRPr="00E400FC">
        <w:rPr>
          <w:color w:val="auto"/>
        </w:rPr>
        <w:fldChar w:fldCharType="end"/>
      </w:r>
      <w:r w:rsidRPr="00E400FC">
        <w:rPr>
          <w:color w:val="auto"/>
        </w:rPr>
        <w:br/>
        <w:t>Laman Profil</w:t>
      </w:r>
      <w:bookmarkEnd w:id="166"/>
    </w:p>
    <w:p w14:paraId="0328081D" w14:textId="77777777" w:rsidR="002B232F" w:rsidRPr="00E400FC" w:rsidRDefault="002B232F">
      <w:pPr>
        <w:spacing w:after="0" w:line="240" w:lineRule="auto"/>
        <w:jc w:val="left"/>
        <w:rPr>
          <w:rFonts w:ascii="Cambria" w:eastAsia="Malgun Gothic" w:hAnsi="Cambria" w:cs="Calibri"/>
          <w:b/>
          <w:bCs/>
          <w:color w:val="4F6228"/>
          <w:sz w:val="36"/>
          <w:szCs w:val="36"/>
        </w:rPr>
      </w:pPr>
      <w:r w:rsidRPr="00E400FC">
        <w:br w:type="page"/>
      </w:r>
    </w:p>
    <w:p w14:paraId="6181C623" w14:textId="012853EB" w:rsidR="00C019CB" w:rsidRPr="00E400FC" w:rsidRDefault="00C019CB" w:rsidP="00F90C4C">
      <w:pPr>
        <w:pStyle w:val="Heading1"/>
      </w:pPr>
      <w:bookmarkStart w:id="167" w:name="_Toc107670024"/>
      <w:r w:rsidRPr="00E400FC">
        <w:lastRenderedPageBreak/>
        <w:t>BAB 4</w:t>
      </w:r>
      <w:r w:rsidRPr="00E400FC">
        <w:br/>
        <w:t>IMPLEMENTASI DAN PENGUJIAN</w:t>
      </w:r>
      <w:bookmarkStart w:id="168" w:name="_Toc298833413"/>
      <w:bookmarkStart w:id="169" w:name="_Toc298833449"/>
      <w:bookmarkStart w:id="170" w:name="_Toc299032148"/>
      <w:bookmarkStart w:id="171" w:name="_Toc308163132"/>
      <w:bookmarkStart w:id="172" w:name="_Toc308182863"/>
      <w:bookmarkStart w:id="173" w:name="_Toc309925429"/>
      <w:bookmarkStart w:id="174" w:name="_Toc375558556"/>
      <w:bookmarkStart w:id="175" w:name="_Toc375645805"/>
      <w:bookmarkStart w:id="176" w:name="_Toc375645908"/>
      <w:bookmarkStart w:id="177" w:name="_Toc375645946"/>
      <w:bookmarkStart w:id="178" w:name="_Toc375653029"/>
      <w:bookmarkStart w:id="179" w:name="_Toc375653202"/>
      <w:bookmarkStart w:id="180" w:name="_Toc375653241"/>
      <w:bookmarkStart w:id="181" w:name="_Toc375653387"/>
      <w:bookmarkStart w:id="182" w:name="_Toc50444957"/>
      <w:bookmarkStart w:id="183" w:name="_Toc83849521"/>
      <w:bookmarkStart w:id="184" w:name="_Toc85008757"/>
      <w:bookmarkStart w:id="185" w:name="_Toc309925430"/>
      <w:bookmarkStart w:id="186" w:name="_Toc375645947"/>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4A9B116B" w14:textId="12EB4632" w:rsidR="00C019CB" w:rsidRPr="00E400FC" w:rsidRDefault="00C019CB" w:rsidP="00D6670E">
      <w:pPr>
        <w:pStyle w:val="Heading2"/>
      </w:pPr>
      <w:bookmarkStart w:id="187" w:name="_Toc107670025"/>
      <w:r w:rsidRPr="00E400FC">
        <w:t>Implementasi</w:t>
      </w:r>
      <w:bookmarkEnd w:id="185"/>
      <w:bookmarkEnd w:id="186"/>
      <w:bookmarkEnd w:id="187"/>
    </w:p>
    <w:p w14:paraId="66F0A57B" w14:textId="54050878" w:rsidR="001D0264" w:rsidRPr="00E400FC" w:rsidRDefault="001D0264" w:rsidP="001D0264">
      <w:r w:rsidRPr="00E400FC">
        <w:t>Berikut ini adalah tahapan implementasi aplikasi, di tahap ini aplikasi sudah berbentuk tampilan yang telah diimplementasikan melalui pemrograman PHP, HTML, CSS dan Javascript.</w:t>
      </w:r>
    </w:p>
    <w:p w14:paraId="3C76F375" w14:textId="4E74BF7B" w:rsidR="00D116F5" w:rsidRPr="00E400FC" w:rsidRDefault="00D116F5" w:rsidP="00D116F5">
      <w:pPr>
        <w:pStyle w:val="Heading3"/>
      </w:pPr>
      <w:bookmarkStart w:id="188" w:name="_Toc107670026"/>
      <w:r w:rsidRPr="00E400FC">
        <w:t>Implementasi Antarmuka Sistem</w:t>
      </w:r>
      <w:bookmarkEnd w:id="188"/>
      <w:r w:rsidRPr="00E400FC">
        <w:t xml:space="preserve"> </w:t>
      </w:r>
    </w:p>
    <w:p w14:paraId="6FE2A8E6" w14:textId="6022B4F7" w:rsidR="001D0264" w:rsidRPr="00E400FC" w:rsidRDefault="001D0264" w:rsidP="001D0264">
      <w:r w:rsidRPr="00E400FC">
        <w:t xml:space="preserve">Berikut adalah implementasi dari perancangan antarmuka yang dibuat pada aplikasi </w:t>
      </w:r>
      <w:r w:rsidRPr="00E400FC">
        <w:rPr>
          <w:i/>
          <w:iCs/>
        </w:rPr>
        <w:t>Landing Page</w:t>
      </w:r>
      <w:r w:rsidRPr="00E400FC">
        <w:t xml:space="preserve"> KPKNL Bandung Modul Pengaduan </w:t>
      </w:r>
      <w:r w:rsidRPr="00E400FC">
        <w:rPr>
          <w:i/>
          <w:iCs/>
        </w:rPr>
        <w:t>Online</w:t>
      </w:r>
      <w:r w:rsidRPr="00E400FC">
        <w:t>.</w:t>
      </w:r>
    </w:p>
    <w:p w14:paraId="2E854B9C" w14:textId="1FDD9E15" w:rsidR="001D0264" w:rsidRPr="00E400FC" w:rsidRDefault="00C87392" w:rsidP="001D0264">
      <w:pPr>
        <w:pStyle w:val="Heading4"/>
      </w:pPr>
      <w:r w:rsidRPr="00E400FC">
        <w:t>Registrasi Petugas</w:t>
      </w:r>
    </w:p>
    <w:p w14:paraId="14CAC875" w14:textId="77777777" w:rsidR="00C87392" w:rsidRPr="00E400FC" w:rsidRDefault="00C87392" w:rsidP="00C87392">
      <w:pPr>
        <w:rPr>
          <w:noProof/>
        </w:rPr>
      </w:pPr>
      <w:r w:rsidRPr="00E400FC">
        <w:t>Berikut implementasi antarmuka laman Registrasi untuk Petugas</w:t>
      </w:r>
      <w:r w:rsidRPr="00E400FC">
        <w:rPr>
          <w:i/>
          <w:iCs/>
        </w:rPr>
        <w:t xml:space="preserve">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30F1F996" w14:textId="77777777" w:rsidR="00C87392" w:rsidRPr="00E400FC" w:rsidRDefault="00C87392" w:rsidP="00C87392">
      <w:pPr>
        <w:keepNext/>
      </w:pPr>
      <w:r w:rsidRPr="00E400FC">
        <w:rPr>
          <w:noProof/>
        </w:rPr>
        <w:drawing>
          <wp:inline distT="0" distB="0" distL="0" distR="0" wp14:anchorId="19B2D8EF" wp14:editId="0BAA6AC4">
            <wp:extent cx="4763135" cy="2200275"/>
            <wp:effectExtent l="0" t="0" r="0" b="9525"/>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63135" cy="2200275"/>
                    </a:xfrm>
                    <a:prstGeom prst="rect">
                      <a:avLst/>
                    </a:prstGeom>
                  </pic:spPr>
                </pic:pic>
              </a:graphicData>
            </a:graphic>
          </wp:inline>
        </w:drawing>
      </w:r>
    </w:p>
    <w:p w14:paraId="14063CA3" w14:textId="5C6C33C3" w:rsidR="00C87392" w:rsidRPr="00E400FC" w:rsidRDefault="00C87392" w:rsidP="00C87392">
      <w:pPr>
        <w:pStyle w:val="Caption"/>
        <w:jc w:val="center"/>
        <w:rPr>
          <w:color w:val="auto"/>
        </w:rPr>
      </w:pPr>
      <w:bookmarkStart w:id="189" w:name="_Toc107670058"/>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w:t>
      </w:r>
      <w:r w:rsidR="00445BB0" w:rsidRPr="00E400FC">
        <w:rPr>
          <w:color w:val="auto"/>
        </w:rPr>
        <w:fldChar w:fldCharType="end"/>
      </w:r>
      <w:r w:rsidRPr="00E400FC">
        <w:rPr>
          <w:color w:val="auto"/>
        </w:rPr>
        <w:br/>
        <w:t xml:space="preserve">Implementasi Antarmuka </w:t>
      </w:r>
      <w:r w:rsidR="00DE3120" w:rsidRPr="00E400FC">
        <w:rPr>
          <w:color w:val="auto"/>
        </w:rPr>
        <w:t>Laman Registrasi Petugas</w:t>
      </w:r>
      <w:bookmarkEnd w:id="189"/>
    </w:p>
    <w:p w14:paraId="6EF47CD4" w14:textId="44B5EBBC" w:rsidR="00675272" w:rsidRPr="00E400FC" w:rsidRDefault="00675272" w:rsidP="00675272">
      <w:pPr>
        <w:pStyle w:val="Heading4"/>
      </w:pPr>
      <w:r w:rsidRPr="00E400FC">
        <w:lastRenderedPageBreak/>
        <w:t>Registrasi Customer</w:t>
      </w:r>
    </w:p>
    <w:p w14:paraId="3465B99E" w14:textId="176B5704" w:rsidR="00675272" w:rsidRPr="00E400FC" w:rsidRDefault="00675272" w:rsidP="00675272">
      <w:pPr>
        <w:rPr>
          <w:noProof/>
        </w:rPr>
      </w:pPr>
      <w:r w:rsidRPr="00E400FC">
        <w:t xml:space="preserve">Berikut implementasi antarmuka laman Registrasi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682E3069" w14:textId="77777777" w:rsidR="00675272" w:rsidRPr="00E400FC" w:rsidRDefault="00675272" w:rsidP="00675272">
      <w:pPr>
        <w:keepNext/>
      </w:pPr>
      <w:r w:rsidRPr="00E400FC">
        <w:rPr>
          <w:noProof/>
        </w:rPr>
        <w:drawing>
          <wp:inline distT="0" distB="0" distL="0" distR="0" wp14:anchorId="69DF61D2" wp14:editId="395078A0">
            <wp:extent cx="4746660" cy="220027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46660" cy="2200275"/>
                    </a:xfrm>
                    <a:prstGeom prst="rect">
                      <a:avLst/>
                    </a:prstGeom>
                  </pic:spPr>
                </pic:pic>
              </a:graphicData>
            </a:graphic>
          </wp:inline>
        </w:drawing>
      </w:r>
    </w:p>
    <w:p w14:paraId="0C145663" w14:textId="503ED007" w:rsidR="00675272" w:rsidRPr="00E400FC" w:rsidRDefault="00675272" w:rsidP="00675272">
      <w:pPr>
        <w:pStyle w:val="Caption"/>
        <w:jc w:val="center"/>
        <w:rPr>
          <w:color w:val="auto"/>
        </w:rPr>
      </w:pPr>
      <w:bookmarkStart w:id="190" w:name="_Toc107670059"/>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2</w:t>
      </w:r>
      <w:r w:rsidR="00445BB0" w:rsidRPr="00E400FC">
        <w:rPr>
          <w:color w:val="auto"/>
        </w:rPr>
        <w:fldChar w:fldCharType="end"/>
      </w:r>
      <w:r w:rsidRPr="00E400FC">
        <w:rPr>
          <w:color w:val="auto"/>
        </w:rPr>
        <w:br/>
        <w:t>Implementasi Antarmuka Laman Registrasi Customer</w:t>
      </w:r>
      <w:bookmarkEnd w:id="190"/>
    </w:p>
    <w:p w14:paraId="5C59620F" w14:textId="14169190" w:rsidR="00675272" w:rsidRPr="00E400FC" w:rsidRDefault="00675272" w:rsidP="00675272">
      <w:pPr>
        <w:pStyle w:val="Heading4"/>
      </w:pPr>
      <w:r w:rsidRPr="00E400FC">
        <w:t>Login</w:t>
      </w:r>
    </w:p>
    <w:p w14:paraId="6C13C0C6" w14:textId="5DEC5C65" w:rsidR="00675272" w:rsidRPr="00E400FC" w:rsidRDefault="00675272" w:rsidP="00675272">
      <w:pPr>
        <w:rPr>
          <w:noProof/>
        </w:rPr>
      </w:pPr>
      <w:r w:rsidRPr="00E400FC">
        <w:t xml:space="preserve">Berikut implementasi antarmuka laman </w:t>
      </w:r>
      <w:r w:rsidRPr="00E400FC">
        <w:rPr>
          <w:i/>
          <w:iCs/>
        </w:rPr>
        <w:t xml:space="preserve">Login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5E1829E0" w14:textId="77777777" w:rsidR="00675272" w:rsidRPr="00E400FC" w:rsidRDefault="00675272" w:rsidP="00675272">
      <w:pPr>
        <w:keepNext/>
      </w:pPr>
      <w:r w:rsidRPr="00E400FC">
        <w:rPr>
          <w:noProof/>
        </w:rPr>
        <w:drawing>
          <wp:inline distT="0" distB="0" distL="0" distR="0" wp14:anchorId="7C626871" wp14:editId="016FD5D6">
            <wp:extent cx="4746660" cy="219533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746660" cy="2195330"/>
                    </a:xfrm>
                    <a:prstGeom prst="rect">
                      <a:avLst/>
                    </a:prstGeom>
                  </pic:spPr>
                </pic:pic>
              </a:graphicData>
            </a:graphic>
          </wp:inline>
        </w:drawing>
      </w:r>
    </w:p>
    <w:p w14:paraId="4CD75847" w14:textId="48FFDBDD" w:rsidR="00675272" w:rsidRPr="00E400FC" w:rsidRDefault="00675272" w:rsidP="00675272">
      <w:pPr>
        <w:pStyle w:val="Caption"/>
        <w:jc w:val="center"/>
        <w:rPr>
          <w:color w:val="auto"/>
        </w:rPr>
      </w:pPr>
      <w:bookmarkStart w:id="191" w:name="_Toc107670060"/>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3</w:t>
      </w:r>
      <w:r w:rsidR="00445BB0" w:rsidRPr="00E400FC">
        <w:rPr>
          <w:color w:val="auto"/>
        </w:rPr>
        <w:fldChar w:fldCharType="end"/>
      </w:r>
      <w:r w:rsidRPr="00E400FC">
        <w:rPr>
          <w:color w:val="auto"/>
        </w:rPr>
        <w:br/>
        <w:t>Implementasi Antarmuka Laman Login</w:t>
      </w:r>
      <w:bookmarkEnd w:id="191"/>
    </w:p>
    <w:p w14:paraId="58BCD935" w14:textId="567B3089" w:rsidR="00675272" w:rsidRPr="00E400FC" w:rsidRDefault="00675272" w:rsidP="00675272">
      <w:pPr>
        <w:pStyle w:val="Heading4"/>
      </w:pPr>
      <w:r w:rsidRPr="00E400FC">
        <w:lastRenderedPageBreak/>
        <w:t>Dashboard Petugas</w:t>
      </w:r>
    </w:p>
    <w:p w14:paraId="5FE5AF3A" w14:textId="251527BC" w:rsidR="00675272" w:rsidRPr="00E400FC" w:rsidRDefault="00675272" w:rsidP="00675272">
      <w:pPr>
        <w:rPr>
          <w:noProof/>
        </w:rPr>
      </w:pPr>
      <w:r w:rsidRPr="00E400FC">
        <w:t xml:space="preserve">Berikut implementasi antarmuka laman </w:t>
      </w:r>
      <w:r w:rsidR="00A92F8A" w:rsidRPr="00E400FC">
        <w:rPr>
          <w:i/>
          <w:iCs/>
        </w:rPr>
        <w:t>Dashboard</w:t>
      </w:r>
      <w:r w:rsidRPr="00E400FC">
        <w:t xml:space="preserve"> untuk </w:t>
      </w:r>
      <w:r w:rsidR="00A92F8A" w:rsidRPr="00E400FC">
        <w:t xml:space="preserve">Petugas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793A4E61" w14:textId="77777777" w:rsidR="00A92F8A" w:rsidRPr="00E400FC" w:rsidRDefault="00675272" w:rsidP="00A92F8A">
      <w:pPr>
        <w:keepNext/>
      </w:pPr>
      <w:r w:rsidRPr="00E400FC">
        <w:rPr>
          <w:noProof/>
        </w:rPr>
        <w:drawing>
          <wp:inline distT="0" distB="0" distL="0" distR="0" wp14:anchorId="15C885A2" wp14:editId="4A67EA1D">
            <wp:extent cx="4748400" cy="26709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48400" cy="2670975"/>
                    </a:xfrm>
                    <a:prstGeom prst="rect">
                      <a:avLst/>
                    </a:prstGeom>
                  </pic:spPr>
                </pic:pic>
              </a:graphicData>
            </a:graphic>
          </wp:inline>
        </w:drawing>
      </w:r>
    </w:p>
    <w:p w14:paraId="09803045" w14:textId="5D802115" w:rsidR="00675272" w:rsidRPr="00E400FC" w:rsidRDefault="00A92F8A" w:rsidP="00A92F8A">
      <w:pPr>
        <w:pStyle w:val="Caption"/>
        <w:jc w:val="center"/>
        <w:rPr>
          <w:color w:val="auto"/>
        </w:rPr>
      </w:pPr>
      <w:bookmarkStart w:id="192" w:name="_Toc107670061"/>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Pr="00E400FC">
        <w:rPr>
          <w:color w:val="auto"/>
        </w:rPr>
        <w:br/>
        <w:t>Implementasi Antarmuka Laman Dashboard Petugas</w:t>
      </w:r>
      <w:bookmarkEnd w:id="192"/>
    </w:p>
    <w:p w14:paraId="02CDE060" w14:textId="3FCE9717" w:rsidR="00B03AC1" w:rsidRPr="00E400FC" w:rsidRDefault="00B03AC1" w:rsidP="00B03AC1">
      <w:pPr>
        <w:pStyle w:val="Heading4"/>
      </w:pPr>
      <w:r w:rsidRPr="00E400FC">
        <w:t>Daftar Pengaduan Online Petugas</w:t>
      </w:r>
    </w:p>
    <w:p w14:paraId="2F258483" w14:textId="217A025B" w:rsidR="00B03AC1" w:rsidRPr="00E400FC" w:rsidRDefault="00B03AC1" w:rsidP="00B03AC1">
      <w:pPr>
        <w:rPr>
          <w:noProof/>
        </w:rPr>
      </w:pPr>
      <w:r w:rsidRPr="00E400FC">
        <w:t xml:space="preserve">Berikut implementasi antarmuka laman Daftar Pengaduan </w:t>
      </w:r>
      <w:r w:rsidRPr="00E400FC">
        <w:rPr>
          <w:i/>
          <w:iCs/>
        </w:rPr>
        <w:t>Online</w:t>
      </w:r>
      <w:r w:rsidRPr="00E400FC">
        <w:t xml:space="preserve"> untuk Petugas 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5F999AF1" w14:textId="77777777" w:rsidR="00B03AC1" w:rsidRPr="00E400FC" w:rsidRDefault="00B03AC1" w:rsidP="00383D7B">
      <w:pPr>
        <w:keepNext/>
      </w:pPr>
      <w:r w:rsidRPr="00E400FC">
        <w:rPr>
          <w:noProof/>
        </w:rPr>
        <w:lastRenderedPageBreak/>
        <w:drawing>
          <wp:inline distT="0" distB="0" distL="0" distR="0" wp14:anchorId="32B91E58" wp14:editId="64C0CECA">
            <wp:extent cx="4748400" cy="2670976"/>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4748400" cy="2670976"/>
                    </a:xfrm>
                    <a:prstGeom prst="rect">
                      <a:avLst/>
                    </a:prstGeom>
                    <a:noFill/>
                    <a:ln>
                      <a:noFill/>
                    </a:ln>
                  </pic:spPr>
                </pic:pic>
              </a:graphicData>
            </a:graphic>
          </wp:inline>
        </w:drawing>
      </w:r>
    </w:p>
    <w:p w14:paraId="4D5973ED" w14:textId="2FD09D4E" w:rsidR="00B03AC1" w:rsidRPr="00E400FC" w:rsidRDefault="00B03AC1" w:rsidP="00B03AC1">
      <w:pPr>
        <w:pStyle w:val="Caption"/>
        <w:jc w:val="center"/>
        <w:rPr>
          <w:color w:val="auto"/>
        </w:rPr>
      </w:pPr>
      <w:bookmarkStart w:id="193" w:name="_Toc107670062"/>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5</w:t>
      </w:r>
      <w:r w:rsidR="00445BB0" w:rsidRPr="00E400FC">
        <w:rPr>
          <w:color w:val="auto"/>
        </w:rPr>
        <w:fldChar w:fldCharType="end"/>
      </w:r>
      <w:r w:rsidRPr="00E400FC">
        <w:rPr>
          <w:color w:val="auto"/>
        </w:rPr>
        <w:br/>
        <w:t>Implementasi Antarmuka Laman Daftar Pengaduan Online</w:t>
      </w:r>
      <w:r w:rsidR="0042024E" w:rsidRPr="00E400FC">
        <w:rPr>
          <w:color w:val="auto"/>
        </w:rPr>
        <w:t xml:space="preserve"> Petugas</w:t>
      </w:r>
      <w:bookmarkEnd w:id="193"/>
    </w:p>
    <w:p w14:paraId="6D2B710C" w14:textId="79403AC4" w:rsidR="00ED42EA" w:rsidRPr="00E400FC" w:rsidRDefault="00383D7B" w:rsidP="00ED42EA">
      <w:pPr>
        <w:pStyle w:val="Heading4"/>
      </w:pPr>
      <w:r w:rsidRPr="00E400FC">
        <w:t>Detail Pengaduan Online Petugas</w:t>
      </w:r>
    </w:p>
    <w:p w14:paraId="369CD25F" w14:textId="2F62A463" w:rsidR="00ED42EA" w:rsidRPr="00E400FC" w:rsidRDefault="00ED42EA" w:rsidP="00ED42EA">
      <w:pPr>
        <w:rPr>
          <w:noProof/>
        </w:rPr>
      </w:pPr>
      <w:r w:rsidRPr="00E400FC">
        <w:t xml:space="preserve">Berikut implementasi antarmuka laman </w:t>
      </w:r>
      <w:r w:rsidR="0042024E" w:rsidRPr="00E400FC">
        <w:t xml:space="preserve">Detail Pengaduan </w:t>
      </w:r>
      <w:r w:rsidR="0042024E" w:rsidRPr="00E400FC">
        <w:rPr>
          <w:i/>
          <w:iCs/>
        </w:rPr>
        <w:t>Online</w:t>
      </w:r>
      <w:r w:rsidRPr="00E400FC">
        <w:t xml:space="preserve"> untuk </w:t>
      </w:r>
      <w:r w:rsidR="0042024E" w:rsidRPr="00E400FC">
        <w:t xml:space="preserve">Petugas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56376D10" w14:textId="77777777" w:rsidR="0042024E" w:rsidRPr="00E400FC" w:rsidRDefault="0042024E" w:rsidP="0042024E">
      <w:pPr>
        <w:keepNext/>
      </w:pPr>
      <w:r w:rsidRPr="00E400FC">
        <w:rPr>
          <w:noProof/>
        </w:rPr>
        <w:drawing>
          <wp:inline distT="0" distB="0" distL="0" distR="0" wp14:anchorId="4249D9FF" wp14:editId="49322188">
            <wp:extent cx="4748400" cy="2670777"/>
            <wp:effectExtent l="0" t="0" r="0" b="0"/>
            <wp:docPr id="135" name="Picture 1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Graphical user interface, application&#10;&#10;Description automatically generated"/>
                    <pic:cNvPicPr/>
                  </pic:nvPicPr>
                  <pic:blipFill>
                    <a:blip r:embed="rId59"/>
                    <a:stretch>
                      <a:fillRect/>
                    </a:stretch>
                  </pic:blipFill>
                  <pic:spPr>
                    <a:xfrm>
                      <a:off x="0" y="0"/>
                      <a:ext cx="4748400" cy="2670777"/>
                    </a:xfrm>
                    <a:prstGeom prst="rect">
                      <a:avLst/>
                    </a:prstGeom>
                  </pic:spPr>
                </pic:pic>
              </a:graphicData>
            </a:graphic>
          </wp:inline>
        </w:drawing>
      </w:r>
    </w:p>
    <w:p w14:paraId="393F477A" w14:textId="3D0F74D2" w:rsidR="00ED42EA" w:rsidRPr="00E400FC" w:rsidRDefault="0042024E" w:rsidP="0042024E">
      <w:pPr>
        <w:pStyle w:val="Caption"/>
        <w:jc w:val="center"/>
        <w:rPr>
          <w:color w:val="auto"/>
        </w:rPr>
      </w:pPr>
      <w:bookmarkStart w:id="194" w:name="_Toc107670063"/>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6</w:t>
      </w:r>
      <w:r w:rsidR="00445BB0" w:rsidRPr="00E400FC">
        <w:rPr>
          <w:color w:val="auto"/>
        </w:rPr>
        <w:fldChar w:fldCharType="end"/>
      </w:r>
      <w:r w:rsidRPr="00E400FC">
        <w:rPr>
          <w:color w:val="auto"/>
        </w:rPr>
        <w:br/>
        <w:t>Implementasi Antarmuka Laman Detail Pengaduan Online Petugas</w:t>
      </w:r>
      <w:bookmarkEnd w:id="194"/>
    </w:p>
    <w:p w14:paraId="32B9AB9D" w14:textId="5A0A4173" w:rsidR="0042024E" w:rsidRPr="00E400FC" w:rsidRDefault="0042024E" w:rsidP="0042024E">
      <w:pPr>
        <w:pStyle w:val="Heading4"/>
      </w:pPr>
      <w:r w:rsidRPr="00E400FC">
        <w:lastRenderedPageBreak/>
        <w:t>Tanggapan Pengaduan Online</w:t>
      </w:r>
    </w:p>
    <w:p w14:paraId="17F961AE" w14:textId="088772AF" w:rsidR="0042024E" w:rsidRPr="00E400FC" w:rsidRDefault="0042024E" w:rsidP="0042024E">
      <w:pPr>
        <w:rPr>
          <w:noProof/>
        </w:rPr>
      </w:pPr>
      <w:r w:rsidRPr="00E400FC">
        <w:t xml:space="preserve">Berikut implementasi antarmuka laman </w:t>
      </w:r>
      <w:r w:rsidR="002D1949" w:rsidRPr="00E400FC">
        <w:t>Tanggapan</w:t>
      </w:r>
      <w:r w:rsidRPr="00E400FC">
        <w:t xml:space="preserve"> Pengaduan </w:t>
      </w:r>
      <w:r w:rsidRPr="00E400FC">
        <w:rPr>
          <w:i/>
          <w:iCs/>
        </w:rPr>
        <w:t>Online</w:t>
      </w:r>
      <w:r w:rsidRPr="00E400FC">
        <w:t xml:space="preserve"> untuk Petugas 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16C7CE64" w14:textId="77777777" w:rsidR="002D1949" w:rsidRPr="00E400FC" w:rsidRDefault="0042024E" w:rsidP="002D1949">
      <w:pPr>
        <w:keepNext/>
      </w:pPr>
      <w:r w:rsidRPr="00E400FC">
        <w:rPr>
          <w:noProof/>
        </w:rPr>
        <w:drawing>
          <wp:inline distT="0" distB="0" distL="0" distR="0" wp14:anchorId="0B69A1D1" wp14:editId="58531437">
            <wp:extent cx="4748048" cy="2670777"/>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48048" cy="2670777"/>
                    </a:xfrm>
                    <a:prstGeom prst="rect">
                      <a:avLst/>
                    </a:prstGeom>
                  </pic:spPr>
                </pic:pic>
              </a:graphicData>
            </a:graphic>
          </wp:inline>
        </w:drawing>
      </w:r>
    </w:p>
    <w:p w14:paraId="55251A2A" w14:textId="7B881B30" w:rsidR="0042024E" w:rsidRPr="00E400FC" w:rsidRDefault="002D1949" w:rsidP="002D1949">
      <w:pPr>
        <w:pStyle w:val="Caption"/>
        <w:jc w:val="center"/>
        <w:rPr>
          <w:color w:val="auto"/>
        </w:rPr>
      </w:pPr>
      <w:bookmarkStart w:id="195" w:name="_Toc107670064"/>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7</w:t>
      </w:r>
      <w:r w:rsidR="00445BB0" w:rsidRPr="00E400FC">
        <w:rPr>
          <w:color w:val="auto"/>
        </w:rPr>
        <w:fldChar w:fldCharType="end"/>
      </w:r>
      <w:r w:rsidRPr="00E400FC">
        <w:rPr>
          <w:color w:val="auto"/>
        </w:rPr>
        <w:br/>
        <w:t>Implementasi Antarmuka Laman Tanggapan Pengaduan Online</w:t>
      </w:r>
      <w:bookmarkEnd w:id="195"/>
    </w:p>
    <w:p w14:paraId="4F476B21" w14:textId="7A300405" w:rsidR="002D1949" w:rsidRPr="00E400FC" w:rsidRDefault="002D1949" w:rsidP="002D1949">
      <w:pPr>
        <w:pStyle w:val="Heading4"/>
      </w:pPr>
      <w:r w:rsidRPr="00E400FC">
        <w:t>Profil Petugas</w:t>
      </w:r>
    </w:p>
    <w:p w14:paraId="01E5BCBD" w14:textId="76B9D061" w:rsidR="002D1949" w:rsidRPr="00E400FC" w:rsidRDefault="002D1949" w:rsidP="002D1949">
      <w:pPr>
        <w:rPr>
          <w:noProof/>
        </w:rPr>
      </w:pPr>
      <w:r w:rsidRPr="00E400FC">
        <w:t xml:space="preserve">Berikut implementasi antarmuka laman </w:t>
      </w:r>
      <w:r w:rsidR="00F366A4" w:rsidRPr="00E400FC">
        <w:t xml:space="preserve">Profil </w:t>
      </w:r>
      <w:r w:rsidRPr="00E400FC">
        <w:t xml:space="preserve">untuk Petugas 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26C9B647" w14:textId="77777777" w:rsidR="00F366A4" w:rsidRPr="00E400FC" w:rsidRDefault="002D1949" w:rsidP="00F366A4">
      <w:pPr>
        <w:keepNext/>
      </w:pPr>
      <w:r w:rsidRPr="00E400FC">
        <w:rPr>
          <w:noProof/>
        </w:rPr>
        <w:lastRenderedPageBreak/>
        <w:drawing>
          <wp:inline distT="0" distB="0" distL="0" distR="0" wp14:anchorId="6E2F0D32" wp14:editId="21AC4D01">
            <wp:extent cx="4748048" cy="2670777"/>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748048" cy="2670777"/>
                    </a:xfrm>
                    <a:prstGeom prst="rect">
                      <a:avLst/>
                    </a:prstGeom>
                  </pic:spPr>
                </pic:pic>
              </a:graphicData>
            </a:graphic>
          </wp:inline>
        </w:drawing>
      </w:r>
    </w:p>
    <w:p w14:paraId="566E2988" w14:textId="51E5E998" w:rsidR="00ED42EA" w:rsidRPr="00E400FC" w:rsidRDefault="00F366A4" w:rsidP="00A80F2F">
      <w:pPr>
        <w:pStyle w:val="Caption"/>
        <w:jc w:val="center"/>
        <w:rPr>
          <w:color w:val="auto"/>
        </w:rPr>
      </w:pPr>
      <w:bookmarkStart w:id="196" w:name="_Toc107670065"/>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8</w:t>
      </w:r>
      <w:r w:rsidR="00445BB0" w:rsidRPr="00E400FC">
        <w:rPr>
          <w:color w:val="auto"/>
        </w:rPr>
        <w:fldChar w:fldCharType="end"/>
      </w:r>
      <w:r w:rsidRPr="00E400FC">
        <w:rPr>
          <w:color w:val="auto"/>
        </w:rPr>
        <w:br/>
        <w:t>Implementasi Antarmuka Laman Profil Petugas</w:t>
      </w:r>
      <w:bookmarkEnd w:id="196"/>
    </w:p>
    <w:p w14:paraId="091398EB" w14:textId="113097FD" w:rsidR="00EA2F3C" w:rsidRPr="00E400FC" w:rsidRDefault="00EA2F3C" w:rsidP="00EA2F3C">
      <w:pPr>
        <w:pStyle w:val="Heading4"/>
      </w:pPr>
      <w:r w:rsidRPr="00E400FC">
        <w:t>Dashboard Customer</w:t>
      </w:r>
    </w:p>
    <w:p w14:paraId="4FDE1D9A" w14:textId="2641FAC2" w:rsidR="00EA2F3C" w:rsidRPr="00E400FC" w:rsidRDefault="00EA2F3C" w:rsidP="00EA2F3C">
      <w:pPr>
        <w:rPr>
          <w:noProof/>
        </w:rPr>
      </w:pPr>
      <w:r w:rsidRPr="00E400FC">
        <w:t xml:space="preserve">Berikut implementasi antarmuka laman </w:t>
      </w:r>
      <w:r w:rsidRPr="00E400FC">
        <w:rPr>
          <w:i/>
          <w:iCs/>
        </w:rPr>
        <w:t>Dashboard</w:t>
      </w:r>
      <w:r w:rsidRPr="00E400FC">
        <w:t xml:space="preserve">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6DA8AB7D" w14:textId="77777777" w:rsidR="00504B46" w:rsidRPr="00E400FC" w:rsidRDefault="00EA2F3C" w:rsidP="00504B46">
      <w:pPr>
        <w:keepNext/>
      </w:pPr>
      <w:r w:rsidRPr="00E400FC">
        <w:rPr>
          <w:noProof/>
        </w:rPr>
        <w:drawing>
          <wp:inline distT="0" distB="0" distL="0" distR="0" wp14:anchorId="705507A8" wp14:editId="5D50DB5A">
            <wp:extent cx="4748400" cy="267097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1722798F" w14:textId="2A806579" w:rsidR="00EA2F3C" w:rsidRPr="00E400FC" w:rsidRDefault="00504B46" w:rsidP="00504B46">
      <w:pPr>
        <w:pStyle w:val="Caption"/>
        <w:jc w:val="center"/>
        <w:rPr>
          <w:color w:val="auto"/>
        </w:rPr>
      </w:pPr>
      <w:bookmarkStart w:id="197" w:name="_Toc107670066"/>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9</w:t>
      </w:r>
      <w:r w:rsidR="00445BB0" w:rsidRPr="00E400FC">
        <w:rPr>
          <w:color w:val="auto"/>
        </w:rPr>
        <w:fldChar w:fldCharType="end"/>
      </w:r>
      <w:r w:rsidRPr="00E400FC">
        <w:rPr>
          <w:color w:val="auto"/>
        </w:rPr>
        <w:br/>
        <w:t>Implementasi Antarmuka Laman Dashboard Customer</w:t>
      </w:r>
      <w:bookmarkEnd w:id="197"/>
    </w:p>
    <w:p w14:paraId="18B37D69" w14:textId="2279CC09" w:rsidR="00EA2F3C" w:rsidRPr="00E400FC" w:rsidRDefault="005636D0" w:rsidP="00871E3D">
      <w:pPr>
        <w:pStyle w:val="Heading4"/>
      </w:pPr>
      <w:r w:rsidRPr="00E400FC">
        <w:lastRenderedPageBreak/>
        <w:t>Riwayat Pengaduan Online</w:t>
      </w:r>
      <w:r w:rsidR="00EA2F3C" w:rsidRPr="00E400FC">
        <w:t xml:space="preserve"> Customer</w:t>
      </w:r>
    </w:p>
    <w:p w14:paraId="38DEE31C" w14:textId="26001418" w:rsidR="00EA2F3C" w:rsidRPr="00E400FC" w:rsidRDefault="00EA2F3C" w:rsidP="00EA2F3C">
      <w:pPr>
        <w:rPr>
          <w:noProof/>
        </w:rPr>
      </w:pPr>
      <w:r w:rsidRPr="00E400FC">
        <w:t xml:space="preserve">Berikut implementasi antarmuka laman </w:t>
      </w:r>
      <w:r w:rsidR="005636D0" w:rsidRPr="00E400FC">
        <w:t xml:space="preserve">Riwayat Pengaduan </w:t>
      </w:r>
      <w:r w:rsidR="005636D0" w:rsidRPr="00E400FC">
        <w:rPr>
          <w:i/>
          <w:iCs/>
        </w:rPr>
        <w:t>Online</w:t>
      </w:r>
      <w:r w:rsidR="005636D0" w:rsidRPr="00E400FC">
        <w:t xml:space="preserve"> </w:t>
      </w:r>
      <w:r w:rsidRPr="00E400FC">
        <w:t xml:space="preserve">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41EEEA5F" w14:textId="77777777" w:rsidR="00E86A65" w:rsidRPr="00E400FC" w:rsidRDefault="00EA2F3C" w:rsidP="00E86A65">
      <w:pPr>
        <w:keepNext/>
      </w:pPr>
      <w:r w:rsidRPr="00E400FC">
        <w:rPr>
          <w:noProof/>
        </w:rPr>
        <w:drawing>
          <wp:inline distT="0" distB="0" distL="0" distR="0" wp14:anchorId="0ADCED69" wp14:editId="35D39D69">
            <wp:extent cx="4748400" cy="26709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59BB8B54" w14:textId="4E15C1CC" w:rsidR="00EA2F3C" w:rsidRPr="00E400FC" w:rsidRDefault="00E86A65" w:rsidP="00E86A65">
      <w:pPr>
        <w:pStyle w:val="Caption"/>
        <w:jc w:val="center"/>
        <w:rPr>
          <w:color w:val="auto"/>
        </w:rPr>
      </w:pPr>
      <w:bookmarkStart w:id="198" w:name="_Toc107670067"/>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0</w:t>
      </w:r>
      <w:r w:rsidR="00445BB0" w:rsidRPr="00E400FC">
        <w:rPr>
          <w:color w:val="auto"/>
        </w:rPr>
        <w:fldChar w:fldCharType="end"/>
      </w:r>
      <w:r w:rsidRPr="00E400FC">
        <w:rPr>
          <w:color w:val="auto"/>
        </w:rPr>
        <w:br/>
        <w:t>Implementasi Antarmuka Laman Riwayat Pengaduan Online Customer</w:t>
      </w:r>
      <w:bookmarkEnd w:id="198"/>
    </w:p>
    <w:p w14:paraId="56F59984" w14:textId="2A9D13CA" w:rsidR="005636D0" w:rsidRPr="00E400FC" w:rsidRDefault="005636D0" w:rsidP="005636D0">
      <w:pPr>
        <w:pStyle w:val="Heading4"/>
      </w:pPr>
      <w:r w:rsidRPr="00E400FC">
        <w:t>Pengajuan Pengaduan Online Customer</w:t>
      </w:r>
    </w:p>
    <w:p w14:paraId="270F4C99" w14:textId="0AC3F73D" w:rsidR="005636D0" w:rsidRPr="00E400FC" w:rsidRDefault="005636D0" w:rsidP="005636D0">
      <w:pPr>
        <w:rPr>
          <w:noProof/>
        </w:rPr>
      </w:pPr>
      <w:r w:rsidRPr="00E400FC">
        <w:t xml:space="preserve">Berikut implementasi antarmuka laman Pengajuan Pengaduan </w:t>
      </w:r>
      <w:r w:rsidRPr="00E400FC">
        <w:rPr>
          <w:i/>
          <w:iCs/>
        </w:rPr>
        <w:t>Online</w:t>
      </w:r>
      <w:r w:rsidRPr="00E400FC">
        <w:t xml:space="preserve">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315408B2" w14:textId="77777777" w:rsidR="00E86A65" w:rsidRPr="00E400FC" w:rsidRDefault="005636D0" w:rsidP="00E86A65">
      <w:pPr>
        <w:keepNext/>
      </w:pPr>
      <w:r w:rsidRPr="00E400FC">
        <w:rPr>
          <w:noProof/>
        </w:rPr>
        <w:lastRenderedPageBreak/>
        <w:drawing>
          <wp:inline distT="0" distB="0" distL="0" distR="0" wp14:anchorId="6EB9CF71" wp14:editId="5520AB71">
            <wp:extent cx="4748400" cy="267097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10FA55CA" w14:textId="50897DE4" w:rsidR="005636D0" w:rsidRPr="00E400FC" w:rsidRDefault="00E86A65" w:rsidP="00E86A65">
      <w:pPr>
        <w:pStyle w:val="Caption"/>
        <w:jc w:val="center"/>
        <w:rPr>
          <w:color w:val="auto"/>
        </w:rPr>
      </w:pPr>
      <w:bookmarkStart w:id="199" w:name="_Toc107670068"/>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1</w:t>
      </w:r>
      <w:r w:rsidR="00445BB0" w:rsidRPr="00E400FC">
        <w:rPr>
          <w:color w:val="auto"/>
        </w:rPr>
        <w:fldChar w:fldCharType="end"/>
      </w:r>
      <w:r w:rsidRPr="00E400FC">
        <w:rPr>
          <w:color w:val="auto"/>
        </w:rPr>
        <w:br/>
        <w:t>Implementasi Antarmuka Laman Pengajuan Pengaduan Online Customer</w:t>
      </w:r>
      <w:bookmarkEnd w:id="199"/>
    </w:p>
    <w:p w14:paraId="1AF09017" w14:textId="4824CE28" w:rsidR="005636D0" w:rsidRPr="00E400FC" w:rsidRDefault="005636D0" w:rsidP="005636D0">
      <w:pPr>
        <w:pStyle w:val="Heading4"/>
      </w:pPr>
      <w:r w:rsidRPr="00E400FC">
        <w:t>Edit Pengaduan Online Customer</w:t>
      </w:r>
    </w:p>
    <w:p w14:paraId="19D48D49" w14:textId="00AD16AA" w:rsidR="005636D0" w:rsidRPr="00E400FC" w:rsidRDefault="005636D0" w:rsidP="005636D0">
      <w:pPr>
        <w:rPr>
          <w:noProof/>
        </w:rPr>
      </w:pPr>
      <w:r w:rsidRPr="00E400FC">
        <w:t xml:space="preserve">Berikut implementasi antarmuka laman Edit Pengaduan </w:t>
      </w:r>
      <w:r w:rsidRPr="00E400FC">
        <w:rPr>
          <w:i/>
          <w:iCs/>
        </w:rPr>
        <w:t>Online</w:t>
      </w:r>
      <w:r w:rsidRPr="00E400FC">
        <w:t xml:space="preserve">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341FAB59" w14:textId="77777777" w:rsidR="00913C76" w:rsidRPr="00E400FC" w:rsidRDefault="005636D0" w:rsidP="00913C76">
      <w:pPr>
        <w:keepNext/>
      </w:pPr>
      <w:r w:rsidRPr="00E400FC">
        <w:rPr>
          <w:noProof/>
        </w:rPr>
        <w:drawing>
          <wp:inline distT="0" distB="0" distL="0" distR="0" wp14:anchorId="5FA5C9E3" wp14:editId="69E96F42">
            <wp:extent cx="4748400" cy="267097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0A3CF593" w14:textId="4520CB42" w:rsidR="005636D0" w:rsidRPr="00E400FC" w:rsidRDefault="00913C76" w:rsidP="00913C76">
      <w:pPr>
        <w:pStyle w:val="Caption"/>
        <w:jc w:val="center"/>
        <w:rPr>
          <w:color w:val="auto"/>
        </w:rPr>
      </w:pPr>
      <w:bookmarkStart w:id="200" w:name="_Toc107670069"/>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2</w:t>
      </w:r>
      <w:r w:rsidR="00445BB0" w:rsidRPr="00E400FC">
        <w:rPr>
          <w:color w:val="auto"/>
        </w:rPr>
        <w:fldChar w:fldCharType="end"/>
      </w:r>
      <w:r w:rsidRPr="00E400FC">
        <w:rPr>
          <w:color w:val="auto"/>
        </w:rPr>
        <w:br/>
        <w:t>Implementasi Antarmuka Laman Edit Pengaduan Online Customer</w:t>
      </w:r>
      <w:bookmarkEnd w:id="200"/>
    </w:p>
    <w:p w14:paraId="0B4B331B" w14:textId="3C59F73F" w:rsidR="005636D0" w:rsidRPr="00E400FC" w:rsidRDefault="005636D0" w:rsidP="005636D0">
      <w:pPr>
        <w:pStyle w:val="Heading4"/>
      </w:pPr>
      <w:r w:rsidRPr="00E400FC">
        <w:lastRenderedPageBreak/>
        <w:t>Detail Pengaduan Online Customer</w:t>
      </w:r>
    </w:p>
    <w:p w14:paraId="5EF440E4" w14:textId="2A981708" w:rsidR="005636D0" w:rsidRPr="00E400FC" w:rsidRDefault="005636D0" w:rsidP="005636D0">
      <w:pPr>
        <w:rPr>
          <w:noProof/>
        </w:rPr>
      </w:pPr>
      <w:r w:rsidRPr="00E400FC">
        <w:t xml:space="preserve">Berikut implementasi antarmuka laman Detail Pengaduan </w:t>
      </w:r>
      <w:r w:rsidRPr="00E400FC">
        <w:rPr>
          <w:i/>
          <w:iCs/>
        </w:rPr>
        <w:t>Online</w:t>
      </w:r>
      <w:r w:rsidRPr="00E400FC">
        <w:t xml:space="preserve">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25B78E77" w14:textId="77777777" w:rsidR="009F1A76" w:rsidRPr="00E400FC" w:rsidRDefault="005636D0" w:rsidP="009F1A76">
      <w:pPr>
        <w:keepNext/>
      </w:pPr>
      <w:r w:rsidRPr="00E400FC">
        <w:rPr>
          <w:noProof/>
        </w:rPr>
        <w:drawing>
          <wp:inline distT="0" distB="0" distL="0" distR="0" wp14:anchorId="16E6152D" wp14:editId="2F84870B">
            <wp:extent cx="4748400" cy="267097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5B6A4501" w14:textId="5DBC787D" w:rsidR="005636D0" w:rsidRPr="00E400FC" w:rsidRDefault="009F1A76" w:rsidP="009F1A76">
      <w:pPr>
        <w:pStyle w:val="Caption"/>
        <w:jc w:val="center"/>
        <w:rPr>
          <w:color w:val="auto"/>
        </w:rPr>
      </w:pPr>
      <w:bookmarkStart w:id="201" w:name="_Toc107670070"/>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3</w:t>
      </w:r>
      <w:r w:rsidR="00445BB0" w:rsidRPr="00E400FC">
        <w:rPr>
          <w:color w:val="auto"/>
        </w:rPr>
        <w:fldChar w:fldCharType="end"/>
      </w:r>
      <w:r w:rsidRPr="00E400FC">
        <w:rPr>
          <w:color w:val="auto"/>
        </w:rPr>
        <w:br/>
        <w:t>Implementasi Antarmuka Laman Detail Pengaduan Online Customer</w:t>
      </w:r>
      <w:bookmarkEnd w:id="201"/>
    </w:p>
    <w:p w14:paraId="61B32817" w14:textId="36D3ED61" w:rsidR="00FF281F" w:rsidRPr="00E400FC" w:rsidRDefault="00FF281F" w:rsidP="00FF281F">
      <w:pPr>
        <w:pStyle w:val="Heading4"/>
      </w:pPr>
      <w:r w:rsidRPr="00E400FC">
        <w:t>Rating Pengaduan Online Customer</w:t>
      </w:r>
    </w:p>
    <w:p w14:paraId="3115D95E" w14:textId="1B80FBBD" w:rsidR="00FF281F" w:rsidRPr="00E400FC" w:rsidRDefault="00FF281F" w:rsidP="00FF281F">
      <w:pPr>
        <w:rPr>
          <w:noProof/>
        </w:rPr>
      </w:pPr>
      <w:r w:rsidRPr="00E400FC">
        <w:t xml:space="preserve">Berikut implementasi antarmuka laman </w:t>
      </w:r>
      <w:r w:rsidRPr="00E400FC">
        <w:rPr>
          <w:i/>
          <w:iCs/>
        </w:rPr>
        <w:t xml:space="preserve">Rating </w:t>
      </w:r>
      <w:r w:rsidRPr="00E400FC">
        <w:t xml:space="preserve">Pengaduan </w:t>
      </w:r>
      <w:r w:rsidRPr="00E400FC">
        <w:rPr>
          <w:i/>
          <w:iCs/>
        </w:rPr>
        <w:t xml:space="preserve">Online </w:t>
      </w:r>
      <w:r w:rsidRPr="00E400FC">
        <w:t xml:space="preserve">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128E5065" w14:textId="77777777" w:rsidR="00E3417D" w:rsidRPr="00E400FC" w:rsidRDefault="00FF281F" w:rsidP="00E3417D">
      <w:pPr>
        <w:keepNext/>
      </w:pPr>
      <w:r w:rsidRPr="00E400FC">
        <w:rPr>
          <w:noProof/>
        </w:rPr>
        <w:lastRenderedPageBreak/>
        <w:drawing>
          <wp:inline distT="0" distB="0" distL="0" distR="0" wp14:anchorId="01E99C97" wp14:editId="760F9BE6">
            <wp:extent cx="4748400" cy="267097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4748400" cy="2670975"/>
                    </a:xfrm>
                    <a:prstGeom prst="rect">
                      <a:avLst/>
                    </a:prstGeom>
                    <a:noFill/>
                    <a:ln>
                      <a:noFill/>
                    </a:ln>
                  </pic:spPr>
                </pic:pic>
              </a:graphicData>
            </a:graphic>
          </wp:inline>
        </w:drawing>
      </w:r>
    </w:p>
    <w:p w14:paraId="75164A98" w14:textId="174A9D74" w:rsidR="00C802EF" w:rsidRPr="00E400FC" w:rsidRDefault="00E3417D" w:rsidP="00C819FF">
      <w:pPr>
        <w:pStyle w:val="Caption"/>
        <w:jc w:val="center"/>
        <w:rPr>
          <w:color w:val="auto"/>
        </w:rPr>
      </w:pPr>
      <w:bookmarkStart w:id="202" w:name="_Toc107670071"/>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4</w:t>
      </w:r>
      <w:r w:rsidR="00445BB0" w:rsidRPr="00E400FC">
        <w:rPr>
          <w:color w:val="auto"/>
        </w:rPr>
        <w:fldChar w:fldCharType="end"/>
      </w:r>
      <w:r w:rsidRPr="00E400FC">
        <w:rPr>
          <w:color w:val="auto"/>
        </w:rPr>
        <w:br/>
        <w:t>Implementasi Antarmuka Laman Rating Pengaduan Online</w:t>
      </w:r>
      <w:bookmarkEnd w:id="202"/>
    </w:p>
    <w:p w14:paraId="317A6CAC" w14:textId="4E6D0E1F" w:rsidR="00C802EF" w:rsidRPr="00E400FC" w:rsidRDefault="00C802EF" w:rsidP="00871E3D">
      <w:pPr>
        <w:pStyle w:val="Heading4"/>
      </w:pPr>
      <w:r w:rsidRPr="00E400FC">
        <w:t>Profil Customer</w:t>
      </w:r>
    </w:p>
    <w:p w14:paraId="40A7CD0A" w14:textId="41B550CF" w:rsidR="00C802EF" w:rsidRPr="00E400FC" w:rsidRDefault="00C802EF" w:rsidP="00C802EF">
      <w:pPr>
        <w:rPr>
          <w:noProof/>
        </w:rPr>
      </w:pPr>
      <w:r w:rsidRPr="00E400FC">
        <w:t xml:space="preserve">Berikut implementasi antarmuka laman Profil untuk </w:t>
      </w:r>
      <w:r w:rsidRPr="00E400FC">
        <w:rPr>
          <w:i/>
          <w:iCs/>
        </w:rPr>
        <w:t xml:space="preserve">Customer </w:t>
      </w:r>
      <w:r w:rsidRPr="00E400FC">
        <w:t xml:space="preserve">pada aplikasi </w:t>
      </w:r>
      <w:r w:rsidRPr="00E400FC">
        <w:rPr>
          <w:i/>
          <w:iCs/>
        </w:rPr>
        <w:t xml:space="preserve">Landing Page </w:t>
      </w:r>
      <w:r w:rsidRPr="00E400FC">
        <w:t>KPKNL Bandung Modul Pengaduan</w:t>
      </w:r>
      <w:r w:rsidRPr="00E400FC">
        <w:rPr>
          <w:i/>
          <w:iCs/>
        </w:rPr>
        <w:t xml:space="preserve"> Online.</w:t>
      </w:r>
      <w:r w:rsidRPr="00E400FC">
        <w:rPr>
          <w:noProof/>
        </w:rPr>
        <w:t xml:space="preserve"> </w:t>
      </w:r>
    </w:p>
    <w:p w14:paraId="453F5AF9" w14:textId="77777777" w:rsidR="00C802EF" w:rsidRPr="00E400FC" w:rsidRDefault="00C802EF" w:rsidP="00C802EF">
      <w:pPr>
        <w:keepNext/>
      </w:pPr>
      <w:r w:rsidRPr="00E400FC">
        <w:rPr>
          <w:noProof/>
        </w:rPr>
        <w:drawing>
          <wp:inline distT="0" distB="0" distL="0" distR="0" wp14:anchorId="7B1A0D3A" wp14:editId="52F28B79">
            <wp:extent cx="4751493" cy="267271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4751493" cy="2672715"/>
                    </a:xfrm>
                    <a:prstGeom prst="rect">
                      <a:avLst/>
                    </a:prstGeom>
                    <a:noFill/>
                    <a:ln>
                      <a:noFill/>
                    </a:ln>
                  </pic:spPr>
                </pic:pic>
              </a:graphicData>
            </a:graphic>
          </wp:inline>
        </w:drawing>
      </w:r>
    </w:p>
    <w:p w14:paraId="06C4FBD3" w14:textId="2AA01C16" w:rsidR="00C802EF" w:rsidRPr="00E400FC" w:rsidRDefault="00C802EF" w:rsidP="00C802EF">
      <w:pPr>
        <w:pStyle w:val="Caption"/>
        <w:jc w:val="center"/>
        <w:rPr>
          <w:color w:val="auto"/>
        </w:rPr>
      </w:pPr>
      <w:bookmarkStart w:id="203" w:name="_Toc107670072"/>
      <w:r w:rsidRPr="00E400FC">
        <w:rPr>
          <w:color w:val="auto"/>
        </w:rPr>
        <w:t xml:space="preserve">Gambar </w:t>
      </w:r>
      <w:r w:rsidR="00445BB0" w:rsidRPr="00E400FC">
        <w:rPr>
          <w:color w:val="auto"/>
        </w:rPr>
        <w:fldChar w:fldCharType="begin"/>
      </w:r>
      <w:r w:rsidR="00445BB0" w:rsidRPr="00E400FC">
        <w:rPr>
          <w:color w:val="auto"/>
        </w:rPr>
        <w:instrText xml:space="preserve"> STYLEREF 1 \s </w:instrText>
      </w:r>
      <w:r w:rsidR="00445BB0" w:rsidRPr="00E400FC">
        <w:rPr>
          <w:color w:val="auto"/>
        </w:rPr>
        <w:fldChar w:fldCharType="separate"/>
      </w:r>
      <w:r w:rsidR="00445BB0" w:rsidRPr="00E400FC">
        <w:rPr>
          <w:noProof/>
          <w:color w:val="auto"/>
        </w:rPr>
        <w:t>4</w:t>
      </w:r>
      <w:r w:rsidR="00445BB0" w:rsidRPr="00E400FC">
        <w:rPr>
          <w:color w:val="auto"/>
        </w:rPr>
        <w:fldChar w:fldCharType="end"/>
      </w:r>
      <w:r w:rsidR="00445BB0" w:rsidRPr="00E400FC">
        <w:rPr>
          <w:color w:val="auto"/>
        </w:rPr>
        <w:noBreakHyphen/>
      </w:r>
      <w:r w:rsidR="00445BB0" w:rsidRPr="00E400FC">
        <w:rPr>
          <w:color w:val="auto"/>
        </w:rPr>
        <w:fldChar w:fldCharType="begin"/>
      </w:r>
      <w:r w:rsidR="00445BB0" w:rsidRPr="00E400FC">
        <w:rPr>
          <w:color w:val="auto"/>
        </w:rPr>
        <w:instrText xml:space="preserve"> SEQ Gambar \* ARABIC \s 1 </w:instrText>
      </w:r>
      <w:r w:rsidR="00445BB0" w:rsidRPr="00E400FC">
        <w:rPr>
          <w:color w:val="auto"/>
        </w:rPr>
        <w:fldChar w:fldCharType="separate"/>
      </w:r>
      <w:r w:rsidR="00445BB0" w:rsidRPr="00E400FC">
        <w:rPr>
          <w:noProof/>
          <w:color w:val="auto"/>
        </w:rPr>
        <w:t>15</w:t>
      </w:r>
      <w:r w:rsidR="00445BB0" w:rsidRPr="00E400FC">
        <w:rPr>
          <w:color w:val="auto"/>
        </w:rPr>
        <w:fldChar w:fldCharType="end"/>
      </w:r>
      <w:r w:rsidRPr="00E400FC">
        <w:rPr>
          <w:color w:val="auto"/>
        </w:rPr>
        <w:br/>
        <w:t>Implementasi Antarmuka Laman Profil Customer</w:t>
      </w:r>
      <w:bookmarkEnd w:id="203"/>
    </w:p>
    <w:p w14:paraId="12D7847C" w14:textId="1B3722D4" w:rsidR="00C87392" w:rsidRPr="00E400FC" w:rsidRDefault="00C87392" w:rsidP="00C87392"/>
    <w:p w14:paraId="7D378282" w14:textId="6B9078E1" w:rsidR="00C019CB" w:rsidRPr="00E400FC" w:rsidRDefault="00C019CB" w:rsidP="00D6670E">
      <w:pPr>
        <w:pStyle w:val="Heading2"/>
      </w:pPr>
      <w:bookmarkStart w:id="204" w:name="_Toc309925431"/>
      <w:bookmarkStart w:id="205" w:name="_Toc375645948"/>
      <w:bookmarkStart w:id="206" w:name="_Toc107670027"/>
      <w:r w:rsidRPr="00E400FC">
        <w:lastRenderedPageBreak/>
        <w:t>Pengujian</w:t>
      </w:r>
      <w:bookmarkEnd w:id="204"/>
      <w:bookmarkEnd w:id="205"/>
      <w:bookmarkEnd w:id="206"/>
    </w:p>
    <w:p w14:paraId="207A4394" w14:textId="632CB764" w:rsidR="00B456C1" w:rsidRPr="00E400FC" w:rsidRDefault="00B456C1" w:rsidP="00B456C1">
      <w:r w:rsidRPr="00E400FC">
        <w:t xml:space="preserve">Pengujian dilakukan untuk menemukan kesalahan yang ada dalam aplikasi. Pengujian dilakukan dengan metode </w:t>
      </w:r>
      <w:r w:rsidRPr="00E400FC">
        <w:rPr>
          <w:i/>
          <w:iCs/>
        </w:rPr>
        <w:t>Black Box Testing</w:t>
      </w:r>
      <w:r w:rsidRPr="00E400FC">
        <w:t>.</w:t>
      </w:r>
    </w:p>
    <w:p w14:paraId="45845896" w14:textId="15C56F22" w:rsidR="00B456C1" w:rsidRPr="00E400FC" w:rsidRDefault="0051133C" w:rsidP="000F46AE">
      <w:pPr>
        <w:pStyle w:val="Heading3"/>
      </w:pPr>
      <w:bookmarkStart w:id="207" w:name="_Toc107670028"/>
      <w:r w:rsidRPr="00E400FC">
        <w:t>Skenario Pengujian</w:t>
      </w:r>
      <w:bookmarkEnd w:id="207"/>
    </w:p>
    <w:p w14:paraId="6484CD8F" w14:textId="2BA0D30C" w:rsidR="00D212A3" w:rsidRPr="00E400FC" w:rsidRDefault="0051133C" w:rsidP="0051133C">
      <w:r w:rsidRPr="00E400FC">
        <w:t xml:space="preserve">Pengujian dilakukan untuk mengetahui apakah fungsionalitas pada aplikasi </w:t>
      </w:r>
      <w:r w:rsidRPr="00E400FC">
        <w:rPr>
          <w:i/>
          <w:iCs/>
        </w:rPr>
        <w:t xml:space="preserve">Landing Page </w:t>
      </w:r>
      <w:r w:rsidRPr="00E400FC">
        <w:t xml:space="preserve">KPKNL Bandung Modul Pengaduan </w:t>
      </w:r>
      <w:r w:rsidRPr="00E400FC">
        <w:rPr>
          <w:i/>
          <w:iCs/>
        </w:rPr>
        <w:t>Online</w:t>
      </w:r>
      <w:r w:rsidRPr="00E400FC">
        <w:t xml:space="preserve"> sesuai dengan apa yang diinginkan.</w:t>
      </w:r>
    </w:p>
    <w:p w14:paraId="4236F2BD" w14:textId="26E4926A" w:rsidR="00BD2605" w:rsidRPr="00E400FC" w:rsidRDefault="00BD2605" w:rsidP="00BD2605">
      <w:pPr>
        <w:pStyle w:val="Caption"/>
        <w:keepNext/>
        <w:jc w:val="center"/>
        <w:rPr>
          <w:color w:val="auto"/>
        </w:rPr>
      </w:pPr>
      <w:bookmarkStart w:id="208" w:name="_Toc107670087"/>
      <w:r w:rsidRPr="00E400FC">
        <w:rPr>
          <w:color w:val="auto"/>
        </w:rPr>
        <w:t xml:space="preserve">Tabel </w:t>
      </w:r>
      <w:r w:rsidRPr="00E400FC">
        <w:rPr>
          <w:color w:val="auto"/>
        </w:rPr>
        <w:fldChar w:fldCharType="begin"/>
      </w:r>
      <w:r w:rsidRPr="00E400FC">
        <w:rPr>
          <w:color w:val="auto"/>
        </w:rPr>
        <w:instrText xml:space="preserve"> STYLEREF 1 \s </w:instrText>
      </w:r>
      <w:r w:rsidRPr="00E400FC">
        <w:rPr>
          <w:color w:val="auto"/>
        </w:rPr>
        <w:fldChar w:fldCharType="separate"/>
      </w:r>
      <w:r w:rsidR="00775E57" w:rsidRPr="00E400FC">
        <w:rPr>
          <w:noProof/>
          <w:color w:val="auto"/>
        </w:rPr>
        <w:t>4</w:t>
      </w:r>
      <w:r w:rsidRPr="00E400FC">
        <w:rPr>
          <w:color w:val="auto"/>
        </w:rPr>
        <w:fldChar w:fldCharType="end"/>
      </w:r>
      <w:r w:rsidRPr="00E400FC">
        <w:rPr>
          <w:color w:val="auto"/>
        </w:rPr>
        <w:noBreakHyphen/>
      </w:r>
      <w:r w:rsidRPr="00E400FC">
        <w:rPr>
          <w:color w:val="auto"/>
        </w:rPr>
        <w:fldChar w:fldCharType="begin"/>
      </w:r>
      <w:r w:rsidRPr="00E400FC">
        <w:rPr>
          <w:color w:val="auto"/>
        </w:rPr>
        <w:instrText xml:space="preserve"> SEQ Tabel \* ARABIC \s 1 </w:instrText>
      </w:r>
      <w:r w:rsidRPr="00E400FC">
        <w:rPr>
          <w:color w:val="auto"/>
        </w:rPr>
        <w:fldChar w:fldCharType="separate"/>
      </w:r>
      <w:r w:rsidR="00775E57" w:rsidRPr="00E400FC">
        <w:rPr>
          <w:noProof/>
          <w:color w:val="auto"/>
        </w:rPr>
        <w:t>1</w:t>
      </w:r>
      <w:r w:rsidRPr="00E400FC">
        <w:rPr>
          <w:color w:val="auto"/>
        </w:rPr>
        <w:fldChar w:fldCharType="end"/>
      </w:r>
      <w:r w:rsidRPr="00E400FC">
        <w:rPr>
          <w:color w:val="auto"/>
        </w:rPr>
        <w:br/>
        <w:t>Skenario Pengujian</w:t>
      </w:r>
      <w:bookmarkEnd w:id="208"/>
    </w:p>
    <w:tbl>
      <w:tblPr>
        <w:tblStyle w:val="TableGrid"/>
        <w:tblW w:w="0" w:type="auto"/>
        <w:tblLook w:val="04A0" w:firstRow="1" w:lastRow="0" w:firstColumn="1" w:lastColumn="0" w:noHBand="0" w:noVBand="1"/>
      </w:tblPr>
      <w:tblGrid>
        <w:gridCol w:w="3256"/>
        <w:gridCol w:w="4235"/>
      </w:tblGrid>
      <w:tr w:rsidR="00032533" w:rsidRPr="00E400FC" w14:paraId="692A25DC" w14:textId="77777777" w:rsidTr="00E7036D">
        <w:trPr>
          <w:trHeight w:val="283"/>
        </w:trPr>
        <w:tc>
          <w:tcPr>
            <w:tcW w:w="7491" w:type="dxa"/>
            <w:gridSpan w:val="2"/>
            <w:shd w:val="clear" w:color="auto" w:fill="8EAADB" w:themeFill="accent1" w:themeFillTint="99"/>
          </w:tcPr>
          <w:p w14:paraId="7A6E0105" w14:textId="449F6214" w:rsidR="00032533" w:rsidRPr="00E400FC" w:rsidRDefault="00032533" w:rsidP="0051133C">
            <w:pPr>
              <w:rPr>
                <w:b/>
              </w:rPr>
            </w:pPr>
            <w:r w:rsidRPr="00E400FC">
              <w:rPr>
                <w:b/>
              </w:rPr>
              <w:t>Daftar Fungsionalitas</w:t>
            </w:r>
          </w:p>
        </w:tc>
      </w:tr>
      <w:tr w:rsidR="00032533" w:rsidRPr="00E400FC" w14:paraId="3568A90F" w14:textId="77777777" w:rsidTr="00032533">
        <w:trPr>
          <w:trHeight w:val="340"/>
        </w:trPr>
        <w:tc>
          <w:tcPr>
            <w:tcW w:w="3256" w:type="dxa"/>
          </w:tcPr>
          <w:p w14:paraId="10FB623C" w14:textId="0E74693B" w:rsidR="00032533" w:rsidRPr="00E400FC" w:rsidRDefault="00032533" w:rsidP="0051133C">
            <w:r w:rsidRPr="00E400FC">
              <w:t>Fungsionalitas 1</w:t>
            </w:r>
          </w:p>
        </w:tc>
        <w:tc>
          <w:tcPr>
            <w:tcW w:w="4235" w:type="dxa"/>
          </w:tcPr>
          <w:p w14:paraId="16F44E33" w14:textId="3CD80196" w:rsidR="00032533" w:rsidRPr="00E400FC" w:rsidRDefault="00032533" w:rsidP="0051133C">
            <w:pPr>
              <w:rPr>
                <w:i/>
                <w:iCs/>
              </w:rPr>
            </w:pPr>
            <w:r w:rsidRPr="00E400FC">
              <w:rPr>
                <w:i/>
                <w:iCs/>
              </w:rPr>
              <w:t>Login</w:t>
            </w:r>
          </w:p>
        </w:tc>
      </w:tr>
      <w:tr w:rsidR="00032533" w:rsidRPr="00E400FC" w14:paraId="464FBC3D" w14:textId="77777777" w:rsidTr="00032533">
        <w:trPr>
          <w:trHeight w:val="340"/>
        </w:trPr>
        <w:tc>
          <w:tcPr>
            <w:tcW w:w="3256" w:type="dxa"/>
          </w:tcPr>
          <w:p w14:paraId="0B2A7693" w14:textId="41F9D282" w:rsidR="00032533" w:rsidRPr="00E400FC" w:rsidRDefault="00032533" w:rsidP="0051133C">
            <w:r w:rsidRPr="00E400FC">
              <w:t xml:space="preserve">Fungsionalitas 2 </w:t>
            </w:r>
          </w:p>
        </w:tc>
        <w:tc>
          <w:tcPr>
            <w:tcW w:w="4235" w:type="dxa"/>
          </w:tcPr>
          <w:p w14:paraId="77139BDF" w14:textId="61C5DB76" w:rsidR="00032533" w:rsidRPr="00E400FC" w:rsidRDefault="00032533" w:rsidP="0051133C">
            <w:r w:rsidRPr="00E400FC">
              <w:t xml:space="preserve">Registrasi </w:t>
            </w:r>
            <w:r w:rsidRPr="00E400FC">
              <w:rPr>
                <w:i/>
                <w:iCs/>
              </w:rPr>
              <w:t>Customer</w:t>
            </w:r>
          </w:p>
        </w:tc>
      </w:tr>
      <w:tr w:rsidR="00032533" w:rsidRPr="00E400FC" w14:paraId="44252015" w14:textId="77777777" w:rsidTr="00032533">
        <w:trPr>
          <w:trHeight w:val="340"/>
        </w:trPr>
        <w:tc>
          <w:tcPr>
            <w:tcW w:w="3256" w:type="dxa"/>
          </w:tcPr>
          <w:p w14:paraId="7BF53E4F" w14:textId="42F52934" w:rsidR="00032533" w:rsidRPr="00E400FC" w:rsidRDefault="00032533" w:rsidP="00032533">
            <w:r w:rsidRPr="00E400FC">
              <w:t>Fungsionalitas 3</w:t>
            </w:r>
          </w:p>
        </w:tc>
        <w:tc>
          <w:tcPr>
            <w:tcW w:w="4235" w:type="dxa"/>
          </w:tcPr>
          <w:p w14:paraId="0A6447DA" w14:textId="33491A8E" w:rsidR="00032533" w:rsidRPr="00E400FC" w:rsidRDefault="00032533" w:rsidP="00032533">
            <w:r w:rsidRPr="00E400FC">
              <w:t>Registrasi Petugas</w:t>
            </w:r>
          </w:p>
        </w:tc>
      </w:tr>
      <w:tr w:rsidR="00032533" w:rsidRPr="00E400FC" w14:paraId="76115201" w14:textId="77777777" w:rsidTr="00032533">
        <w:trPr>
          <w:trHeight w:val="340"/>
        </w:trPr>
        <w:tc>
          <w:tcPr>
            <w:tcW w:w="3256" w:type="dxa"/>
          </w:tcPr>
          <w:p w14:paraId="5F4C8DB5" w14:textId="18C6544E" w:rsidR="00032533" w:rsidRPr="00E400FC" w:rsidRDefault="00045654" w:rsidP="0051133C">
            <w:r w:rsidRPr="00E400FC">
              <w:t>Fungsionalitas 4</w:t>
            </w:r>
          </w:p>
        </w:tc>
        <w:tc>
          <w:tcPr>
            <w:tcW w:w="4235" w:type="dxa"/>
          </w:tcPr>
          <w:p w14:paraId="16E54EEB" w14:textId="09BAEAAD" w:rsidR="00032533" w:rsidRPr="00E400FC" w:rsidRDefault="00045654" w:rsidP="0051133C">
            <w:pPr>
              <w:rPr>
                <w:i/>
                <w:iCs/>
              </w:rPr>
            </w:pPr>
            <w:r w:rsidRPr="00E400FC">
              <w:t xml:space="preserve">Pengajuan Pengaduan </w:t>
            </w:r>
            <w:r w:rsidRPr="00E400FC">
              <w:rPr>
                <w:i/>
                <w:iCs/>
              </w:rPr>
              <w:t>Online</w:t>
            </w:r>
          </w:p>
        </w:tc>
      </w:tr>
      <w:tr w:rsidR="00045654" w:rsidRPr="00E400FC" w14:paraId="314EA625" w14:textId="77777777" w:rsidTr="00032533">
        <w:trPr>
          <w:trHeight w:val="340"/>
        </w:trPr>
        <w:tc>
          <w:tcPr>
            <w:tcW w:w="3256" w:type="dxa"/>
          </w:tcPr>
          <w:p w14:paraId="1183D8E4" w14:textId="4D0EC549" w:rsidR="00045654" w:rsidRPr="00E400FC" w:rsidRDefault="00045654" w:rsidP="00045654">
            <w:r w:rsidRPr="00E400FC">
              <w:t>Fungsionalitas 5</w:t>
            </w:r>
          </w:p>
        </w:tc>
        <w:tc>
          <w:tcPr>
            <w:tcW w:w="4235" w:type="dxa"/>
          </w:tcPr>
          <w:p w14:paraId="0A24654B" w14:textId="42EFACF7" w:rsidR="00045654" w:rsidRPr="00E400FC" w:rsidRDefault="00045654" w:rsidP="00045654">
            <w:r w:rsidRPr="00E400FC">
              <w:t xml:space="preserve">Tanggapan Pengaduan </w:t>
            </w:r>
            <w:r w:rsidRPr="00E400FC">
              <w:rPr>
                <w:i/>
                <w:iCs/>
              </w:rPr>
              <w:t>Online</w:t>
            </w:r>
          </w:p>
        </w:tc>
      </w:tr>
      <w:tr w:rsidR="00835824" w:rsidRPr="00E400FC" w14:paraId="7520682C" w14:textId="77777777" w:rsidTr="00032533">
        <w:trPr>
          <w:trHeight w:val="340"/>
        </w:trPr>
        <w:tc>
          <w:tcPr>
            <w:tcW w:w="3256" w:type="dxa"/>
          </w:tcPr>
          <w:p w14:paraId="3148A040" w14:textId="4DC77143" w:rsidR="00835824" w:rsidRPr="00E400FC" w:rsidRDefault="00835824" w:rsidP="00835824">
            <w:r w:rsidRPr="00E400FC">
              <w:t xml:space="preserve">Fungsionalitas </w:t>
            </w:r>
            <w:r w:rsidR="00E662E0" w:rsidRPr="00E400FC">
              <w:t>6</w:t>
            </w:r>
          </w:p>
        </w:tc>
        <w:tc>
          <w:tcPr>
            <w:tcW w:w="4235" w:type="dxa"/>
          </w:tcPr>
          <w:p w14:paraId="4A3883AD" w14:textId="28D5C97D" w:rsidR="00835824" w:rsidRPr="00E400FC" w:rsidRDefault="00835824" w:rsidP="00835824">
            <w:r w:rsidRPr="00E400FC">
              <w:rPr>
                <w:i/>
                <w:iCs/>
              </w:rPr>
              <w:t xml:space="preserve">Rating </w:t>
            </w:r>
            <w:r w:rsidRPr="00E400FC">
              <w:t xml:space="preserve">Pengaduan </w:t>
            </w:r>
            <w:r w:rsidRPr="00E400FC">
              <w:rPr>
                <w:i/>
                <w:iCs/>
              </w:rPr>
              <w:t>Online</w:t>
            </w:r>
          </w:p>
        </w:tc>
      </w:tr>
      <w:tr w:rsidR="00E662E0" w:rsidRPr="00E400FC" w14:paraId="0548B790" w14:textId="77777777" w:rsidTr="00032533">
        <w:trPr>
          <w:trHeight w:val="340"/>
        </w:trPr>
        <w:tc>
          <w:tcPr>
            <w:tcW w:w="3256" w:type="dxa"/>
          </w:tcPr>
          <w:p w14:paraId="7887ECE3" w14:textId="2954222E" w:rsidR="00E662E0" w:rsidRPr="00E400FC" w:rsidRDefault="00E662E0" w:rsidP="00E662E0">
            <w:r w:rsidRPr="00E400FC">
              <w:t>Fungsionalitas 7</w:t>
            </w:r>
          </w:p>
        </w:tc>
        <w:tc>
          <w:tcPr>
            <w:tcW w:w="4235" w:type="dxa"/>
          </w:tcPr>
          <w:p w14:paraId="1197BD60" w14:textId="2C11BE10" w:rsidR="00E662E0" w:rsidRPr="00E400FC" w:rsidRDefault="00E662E0" w:rsidP="00E662E0">
            <w:pPr>
              <w:rPr>
                <w:i/>
                <w:iCs/>
              </w:rPr>
            </w:pPr>
            <w:r w:rsidRPr="00E400FC">
              <w:t xml:space="preserve">Profil </w:t>
            </w:r>
            <w:r w:rsidRPr="00E400FC">
              <w:rPr>
                <w:i/>
                <w:iCs/>
              </w:rPr>
              <w:t>Customer</w:t>
            </w:r>
          </w:p>
        </w:tc>
      </w:tr>
      <w:tr w:rsidR="00E662E0" w:rsidRPr="00E400FC" w14:paraId="7A8CBDC2" w14:textId="77777777" w:rsidTr="00032533">
        <w:trPr>
          <w:trHeight w:val="340"/>
        </w:trPr>
        <w:tc>
          <w:tcPr>
            <w:tcW w:w="3256" w:type="dxa"/>
          </w:tcPr>
          <w:p w14:paraId="0A11264E" w14:textId="21D90BC3" w:rsidR="00E662E0" w:rsidRPr="00E400FC" w:rsidRDefault="00E662E0" w:rsidP="00E662E0">
            <w:r w:rsidRPr="00E400FC">
              <w:t xml:space="preserve">Fungsionalitas 8 </w:t>
            </w:r>
          </w:p>
        </w:tc>
        <w:tc>
          <w:tcPr>
            <w:tcW w:w="4235" w:type="dxa"/>
          </w:tcPr>
          <w:p w14:paraId="4EF7267F" w14:textId="318A873D" w:rsidR="00E662E0" w:rsidRPr="00E400FC" w:rsidRDefault="00E662E0" w:rsidP="00E662E0">
            <w:r w:rsidRPr="00E400FC">
              <w:t>Profil Petugas</w:t>
            </w:r>
          </w:p>
        </w:tc>
      </w:tr>
      <w:tr w:rsidR="00E662E0" w:rsidRPr="00E400FC" w14:paraId="3C801DD9" w14:textId="77777777" w:rsidTr="00032533">
        <w:trPr>
          <w:trHeight w:val="340"/>
        </w:trPr>
        <w:tc>
          <w:tcPr>
            <w:tcW w:w="3256" w:type="dxa"/>
          </w:tcPr>
          <w:p w14:paraId="56864B3C" w14:textId="2242424A" w:rsidR="00E662E0" w:rsidRPr="00E400FC" w:rsidRDefault="00E662E0" w:rsidP="00E662E0">
            <w:r w:rsidRPr="00E400FC">
              <w:t>Fungsionalitas 9</w:t>
            </w:r>
          </w:p>
        </w:tc>
        <w:tc>
          <w:tcPr>
            <w:tcW w:w="4235" w:type="dxa"/>
          </w:tcPr>
          <w:p w14:paraId="7901289E" w14:textId="446A2D31" w:rsidR="00E662E0" w:rsidRPr="00E400FC" w:rsidRDefault="00E662E0" w:rsidP="00E662E0">
            <w:r w:rsidRPr="00E400FC">
              <w:t>Ganti Password</w:t>
            </w:r>
          </w:p>
        </w:tc>
      </w:tr>
      <w:tr w:rsidR="00FB6FAB" w:rsidRPr="00E400FC" w14:paraId="1854BF82" w14:textId="77777777" w:rsidTr="007D3114">
        <w:trPr>
          <w:trHeight w:val="340"/>
        </w:trPr>
        <w:tc>
          <w:tcPr>
            <w:tcW w:w="7491" w:type="dxa"/>
            <w:gridSpan w:val="2"/>
            <w:shd w:val="clear" w:color="auto" w:fill="8EAADB" w:themeFill="accent1" w:themeFillTint="99"/>
          </w:tcPr>
          <w:p w14:paraId="4F089BFB" w14:textId="4FF03182" w:rsidR="00FB6FAB" w:rsidRPr="00E400FC" w:rsidRDefault="00FB6FAB" w:rsidP="00E662E0">
            <w:pPr>
              <w:rPr>
                <w:b/>
              </w:rPr>
            </w:pPr>
            <w:r w:rsidRPr="00E400FC">
              <w:rPr>
                <w:b/>
              </w:rPr>
              <w:t>Aturan Fungsionalitas</w:t>
            </w:r>
          </w:p>
        </w:tc>
      </w:tr>
      <w:tr w:rsidR="00F873FC" w:rsidRPr="00E400FC" w14:paraId="7ADD708E" w14:textId="77777777" w:rsidTr="00032533">
        <w:trPr>
          <w:trHeight w:val="340"/>
        </w:trPr>
        <w:tc>
          <w:tcPr>
            <w:tcW w:w="3256" w:type="dxa"/>
          </w:tcPr>
          <w:p w14:paraId="4425CF0C" w14:textId="1FCF984A" w:rsidR="00F873FC" w:rsidRPr="00E400FC" w:rsidRDefault="00F873FC" w:rsidP="00F873FC">
            <w:r w:rsidRPr="00E400FC">
              <w:t>Fungsionalitas 1 (</w:t>
            </w:r>
            <w:r w:rsidRPr="00E400FC">
              <w:rPr>
                <w:i/>
                <w:iCs/>
              </w:rPr>
              <w:t>Login</w:t>
            </w:r>
            <w:r w:rsidRPr="00E400FC">
              <w:t>)</w:t>
            </w:r>
          </w:p>
        </w:tc>
        <w:tc>
          <w:tcPr>
            <w:tcW w:w="4235" w:type="dxa"/>
          </w:tcPr>
          <w:p w14:paraId="4E1B9E2E" w14:textId="77777777" w:rsidR="00F873FC" w:rsidRPr="00E400FC" w:rsidRDefault="009C691B" w:rsidP="009C691B">
            <w:pPr>
              <w:pStyle w:val="ListParagraph"/>
              <w:numPr>
                <w:ilvl w:val="0"/>
                <w:numId w:val="35"/>
              </w:numPr>
            </w:pPr>
            <w:r w:rsidRPr="00E400FC">
              <w:rPr>
                <w:i/>
                <w:iCs/>
              </w:rPr>
              <w:t xml:space="preserve">Email </w:t>
            </w:r>
            <w:r w:rsidRPr="00E400FC">
              <w:t xml:space="preserve">dan </w:t>
            </w:r>
            <w:r w:rsidRPr="00E400FC">
              <w:rPr>
                <w:i/>
                <w:iCs/>
              </w:rPr>
              <w:t xml:space="preserve">Password </w:t>
            </w:r>
            <w:r w:rsidRPr="00E400FC">
              <w:t xml:space="preserve">harus sesuai dengan apa yang tercatat di </w:t>
            </w:r>
            <w:r w:rsidRPr="00E400FC">
              <w:rPr>
                <w:i/>
                <w:iCs/>
              </w:rPr>
              <w:t>database</w:t>
            </w:r>
            <w:r w:rsidRPr="00E400FC">
              <w:t>.</w:t>
            </w:r>
          </w:p>
          <w:p w14:paraId="47D9B69E" w14:textId="77777777" w:rsidR="009C691B" w:rsidRPr="00E400FC" w:rsidRDefault="009C691B" w:rsidP="009C691B">
            <w:pPr>
              <w:pStyle w:val="ListParagraph"/>
              <w:numPr>
                <w:ilvl w:val="0"/>
                <w:numId w:val="35"/>
              </w:numPr>
            </w:pPr>
            <w:r w:rsidRPr="00E400FC">
              <w:rPr>
                <w:i/>
                <w:iCs/>
              </w:rPr>
              <w:t xml:space="preserve">Email </w:t>
            </w:r>
            <w:r w:rsidRPr="00E400FC">
              <w:t xml:space="preserve">dan </w:t>
            </w:r>
            <w:r w:rsidRPr="00E400FC">
              <w:rPr>
                <w:i/>
                <w:iCs/>
              </w:rPr>
              <w:t xml:space="preserve">Password </w:t>
            </w:r>
            <w:r w:rsidRPr="00E400FC">
              <w:t>harus diisi.</w:t>
            </w:r>
          </w:p>
          <w:p w14:paraId="7984E8A1" w14:textId="79D23C72" w:rsidR="009C691B" w:rsidRPr="00E400FC" w:rsidRDefault="009C691B" w:rsidP="009C691B">
            <w:pPr>
              <w:pStyle w:val="ListParagraph"/>
              <w:numPr>
                <w:ilvl w:val="0"/>
                <w:numId w:val="35"/>
              </w:numPr>
            </w:pPr>
            <w:r w:rsidRPr="00E400FC">
              <w:lastRenderedPageBreak/>
              <w:t xml:space="preserve">Format </w:t>
            </w:r>
            <w:r w:rsidRPr="00E400FC">
              <w:rPr>
                <w:i/>
                <w:iCs/>
              </w:rPr>
              <w:t xml:space="preserve">Email </w:t>
            </w:r>
            <w:r w:rsidRPr="00E400FC">
              <w:t>harus benar.</w:t>
            </w:r>
          </w:p>
        </w:tc>
      </w:tr>
      <w:tr w:rsidR="00BD2605" w:rsidRPr="00E400FC" w14:paraId="57812535" w14:textId="77777777" w:rsidTr="00032533">
        <w:trPr>
          <w:trHeight w:val="340"/>
        </w:trPr>
        <w:tc>
          <w:tcPr>
            <w:tcW w:w="3256" w:type="dxa"/>
          </w:tcPr>
          <w:p w14:paraId="0C322489" w14:textId="59B4EFDD" w:rsidR="00BD2605" w:rsidRPr="00E400FC" w:rsidRDefault="0026699B" w:rsidP="00F873FC">
            <w:r w:rsidRPr="00E400FC">
              <w:t xml:space="preserve">Fungsionalitas 2 (Registrasi </w:t>
            </w:r>
            <w:r w:rsidRPr="00E400FC">
              <w:rPr>
                <w:i/>
                <w:iCs/>
              </w:rPr>
              <w:t>Customer</w:t>
            </w:r>
            <w:r w:rsidRPr="00E400FC">
              <w:t>)</w:t>
            </w:r>
          </w:p>
        </w:tc>
        <w:tc>
          <w:tcPr>
            <w:tcW w:w="4235" w:type="dxa"/>
          </w:tcPr>
          <w:p w14:paraId="1C12F5A4" w14:textId="07CE2970" w:rsidR="00BD2605" w:rsidRPr="00E400FC" w:rsidRDefault="0026699B" w:rsidP="0026699B">
            <w:pPr>
              <w:pStyle w:val="ListParagraph"/>
              <w:numPr>
                <w:ilvl w:val="0"/>
                <w:numId w:val="36"/>
              </w:numPr>
              <w:rPr>
                <w:i/>
                <w:iCs/>
              </w:rPr>
            </w:pPr>
            <w:r w:rsidRPr="00E400FC">
              <w:rPr>
                <w:i/>
                <w:iCs/>
              </w:rPr>
              <w:t xml:space="preserve">Username, Nama lengkap, NIK, Email, No. HP, Jenis Kelamin,  Pekerjaan, </w:t>
            </w:r>
            <w:r w:rsidR="00F6708F" w:rsidRPr="00E400FC">
              <w:t xml:space="preserve">dan </w:t>
            </w:r>
            <w:r w:rsidRPr="00E400FC">
              <w:rPr>
                <w:i/>
                <w:iCs/>
              </w:rPr>
              <w:t xml:space="preserve">Password </w:t>
            </w:r>
            <w:r w:rsidRPr="00E400FC">
              <w:t>harus diisi.</w:t>
            </w:r>
          </w:p>
          <w:p w14:paraId="2A6C3BC0" w14:textId="77777777" w:rsidR="0026699B" w:rsidRPr="00E400FC" w:rsidRDefault="0026699B" w:rsidP="0026699B">
            <w:pPr>
              <w:pStyle w:val="ListParagraph"/>
              <w:numPr>
                <w:ilvl w:val="0"/>
                <w:numId w:val="36"/>
              </w:numPr>
              <w:rPr>
                <w:i/>
                <w:iCs/>
              </w:rPr>
            </w:pPr>
            <w:r w:rsidRPr="00E400FC">
              <w:t>Jumlah karakter NIK lebih dari 15.</w:t>
            </w:r>
          </w:p>
          <w:p w14:paraId="7F1DC284" w14:textId="77777777" w:rsidR="0026699B" w:rsidRPr="00E400FC" w:rsidRDefault="0026699B" w:rsidP="0026699B">
            <w:pPr>
              <w:pStyle w:val="ListParagraph"/>
              <w:numPr>
                <w:ilvl w:val="0"/>
                <w:numId w:val="36"/>
              </w:numPr>
              <w:rPr>
                <w:i/>
                <w:iCs/>
              </w:rPr>
            </w:pPr>
            <w:r w:rsidRPr="00E400FC">
              <w:t xml:space="preserve">Format </w:t>
            </w:r>
            <w:r w:rsidRPr="00E400FC">
              <w:rPr>
                <w:i/>
                <w:iCs/>
              </w:rPr>
              <w:t xml:space="preserve">Email </w:t>
            </w:r>
            <w:r w:rsidRPr="00E400FC">
              <w:t>harus benar.</w:t>
            </w:r>
          </w:p>
          <w:p w14:paraId="33544404" w14:textId="77777777" w:rsidR="0026699B" w:rsidRPr="00E400FC" w:rsidRDefault="00F4274D" w:rsidP="0026699B">
            <w:pPr>
              <w:pStyle w:val="ListParagraph"/>
              <w:numPr>
                <w:ilvl w:val="0"/>
                <w:numId w:val="36"/>
              </w:numPr>
              <w:rPr>
                <w:i/>
                <w:iCs/>
              </w:rPr>
            </w:pPr>
            <w:r w:rsidRPr="00E400FC">
              <w:t>Jumlah karakter No. HP lebih dari 10.</w:t>
            </w:r>
          </w:p>
          <w:p w14:paraId="7AB0462D" w14:textId="4E468F61" w:rsidR="00F4274D" w:rsidRPr="00E400FC" w:rsidRDefault="00F4274D" w:rsidP="0026699B">
            <w:pPr>
              <w:pStyle w:val="ListParagraph"/>
              <w:numPr>
                <w:ilvl w:val="0"/>
                <w:numId w:val="36"/>
              </w:numPr>
              <w:rPr>
                <w:i/>
                <w:iCs/>
              </w:rPr>
            </w:pPr>
            <w:r w:rsidRPr="00E400FC">
              <w:t xml:space="preserve">Jumlah karakter </w:t>
            </w:r>
            <w:r w:rsidRPr="00E400FC">
              <w:rPr>
                <w:i/>
                <w:iCs/>
              </w:rPr>
              <w:t>Password</w:t>
            </w:r>
            <w:r w:rsidRPr="00E400FC">
              <w:t xml:space="preserve"> lebih dari 8.</w:t>
            </w:r>
          </w:p>
        </w:tc>
      </w:tr>
      <w:tr w:rsidR="00F4274D" w:rsidRPr="00E400FC" w14:paraId="56BDAD7C" w14:textId="77777777" w:rsidTr="00032533">
        <w:trPr>
          <w:trHeight w:val="340"/>
        </w:trPr>
        <w:tc>
          <w:tcPr>
            <w:tcW w:w="3256" w:type="dxa"/>
          </w:tcPr>
          <w:p w14:paraId="637A7108" w14:textId="120A7E8A" w:rsidR="00F4274D" w:rsidRPr="00E400FC" w:rsidRDefault="00F4274D" w:rsidP="00F873FC">
            <w:r w:rsidRPr="00E400FC">
              <w:t>Fungsionalitas 3 (Registrasi Petugas)</w:t>
            </w:r>
          </w:p>
        </w:tc>
        <w:tc>
          <w:tcPr>
            <w:tcW w:w="4235" w:type="dxa"/>
          </w:tcPr>
          <w:p w14:paraId="7BA83052" w14:textId="77777777" w:rsidR="00F4274D" w:rsidRPr="00E400FC" w:rsidRDefault="00F6708F" w:rsidP="00F4274D">
            <w:pPr>
              <w:pStyle w:val="ListParagraph"/>
              <w:numPr>
                <w:ilvl w:val="0"/>
                <w:numId w:val="37"/>
              </w:numPr>
              <w:rPr>
                <w:i/>
                <w:iCs/>
              </w:rPr>
            </w:pPr>
            <w:r w:rsidRPr="00E400FC">
              <w:t xml:space="preserve">NIP, Email, dan </w:t>
            </w:r>
            <w:r w:rsidRPr="00E400FC">
              <w:rPr>
                <w:i/>
                <w:iCs/>
              </w:rPr>
              <w:t xml:space="preserve">Password </w:t>
            </w:r>
            <w:r w:rsidRPr="00E400FC">
              <w:t>harus diisi.</w:t>
            </w:r>
          </w:p>
          <w:p w14:paraId="17C2A043" w14:textId="77777777" w:rsidR="00F6708F" w:rsidRPr="00E400FC" w:rsidRDefault="00F6708F" w:rsidP="00F4274D">
            <w:pPr>
              <w:pStyle w:val="ListParagraph"/>
              <w:numPr>
                <w:ilvl w:val="0"/>
                <w:numId w:val="37"/>
              </w:numPr>
              <w:rPr>
                <w:i/>
                <w:iCs/>
              </w:rPr>
            </w:pPr>
            <w:r w:rsidRPr="00E400FC">
              <w:t xml:space="preserve">NIP </w:t>
            </w:r>
            <w:r w:rsidR="000A6157" w:rsidRPr="00E400FC">
              <w:t xml:space="preserve">yang dimasukkan </w:t>
            </w:r>
            <w:r w:rsidRPr="00E400FC">
              <w:t>harus terdaftar</w:t>
            </w:r>
            <w:r w:rsidR="000A6157" w:rsidRPr="00E400FC">
              <w:t>.</w:t>
            </w:r>
          </w:p>
          <w:p w14:paraId="751B877C" w14:textId="77777777" w:rsidR="000A6157" w:rsidRPr="00E400FC" w:rsidRDefault="000A6157" w:rsidP="00F4274D">
            <w:pPr>
              <w:pStyle w:val="ListParagraph"/>
              <w:numPr>
                <w:ilvl w:val="0"/>
                <w:numId w:val="37"/>
              </w:numPr>
              <w:rPr>
                <w:i/>
                <w:iCs/>
              </w:rPr>
            </w:pPr>
            <w:r w:rsidRPr="00E400FC">
              <w:t xml:space="preserve">Format </w:t>
            </w:r>
            <w:r w:rsidRPr="00E400FC">
              <w:rPr>
                <w:i/>
                <w:iCs/>
              </w:rPr>
              <w:t>Email</w:t>
            </w:r>
            <w:r w:rsidRPr="00E400FC">
              <w:t xml:space="preserve"> harus benar.</w:t>
            </w:r>
          </w:p>
          <w:p w14:paraId="6B4F27FB" w14:textId="443EAACC" w:rsidR="000A6157" w:rsidRPr="00E400FC" w:rsidRDefault="000A6157" w:rsidP="00F4274D">
            <w:pPr>
              <w:pStyle w:val="ListParagraph"/>
              <w:numPr>
                <w:ilvl w:val="0"/>
                <w:numId w:val="37"/>
              </w:numPr>
              <w:rPr>
                <w:i/>
                <w:iCs/>
              </w:rPr>
            </w:pPr>
            <w:r w:rsidRPr="00E400FC">
              <w:t xml:space="preserve">Jumlah karakter </w:t>
            </w:r>
            <w:r w:rsidRPr="00E400FC">
              <w:rPr>
                <w:i/>
                <w:iCs/>
              </w:rPr>
              <w:t xml:space="preserve">Password </w:t>
            </w:r>
            <w:r w:rsidRPr="00E400FC">
              <w:t>lebih dari 8.</w:t>
            </w:r>
          </w:p>
        </w:tc>
      </w:tr>
      <w:tr w:rsidR="00694E8B" w:rsidRPr="00E400FC" w14:paraId="4BC6C4C1" w14:textId="77777777" w:rsidTr="00032533">
        <w:trPr>
          <w:trHeight w:val="340"/>
        </w:trPr>
        <w:tc>
          <w:tcPr>
            <w:tcW w:w="3256" w:type="dxa"/>
          </w:tcPr>
          <w:p w14:paraId="5F66B508" w14:textId="5DF4D1C0" w:rsidR="00694E8B" w:rsidRPr="00E400FC" w:rsidRDefault="004E59A0" w:rsidP="00F873FC">
            <w:r w:rsidRPr="00E400FC">
              <w:t xml:space="preserve">Fungsionalitas 4 (Pengajuan Pengaduan </w:t>
            </w:r>
            <w:r w:rsidRPr="00E400FC">
              <w:rPr>
                <w:i/>
                <w:iCs/>
              </w:rPr>
              <w:t>Online</w:t>
            </w:r>
            <w:r w:rsidRPr="00E400FC">
              <w:t>)</w:t>
            </w:r>
          </w:p>
        </w:tc>
        <w:tc>
          <w:tcPr>
            <w:tcW w:w="4235" w:type="dxa"/>
          </w:tcPr>
          <w:p w14:paraId="2B79D354" w14:textId="77777777" w:rsidR="00694E8B" w:rsidRPr="00E400FC" w:rsidRDefault="004E59A0" w:rsidP="004E59A0">
            <w:pPr>
              <w:pStyle w:val="ListParagraph"/>
              <w:numPr>
                <w:ilvl w:val="0"/>
                <w:numId w:val="38"/>
              </w:numPr>
            </w:pPr>
            <w:r w:rsidRPr="00E400FC">
              <w:t>Judul dan Isi harus diisi.</w:t>
            </w:r>
          </w:p>
          <w:p w14:paraId="32F44305" w14:textId="77777777" w:rsidR="004E59A0" w:rsidRPr="00E400FC" w:rsidRDefault="004E59A0" w:rsidP="004E59A0">
            <w:pPr>
              <w:pStyle w:val="ListParagraph"/>
              <w:numPr>
                <w:ilvl w:val="0"/>
                <w:numId w:val="38"/>
              </w:numPr>
            </w:pPr>
            <w:r w:rsidRPr="00E400FC">
              <w:t>Judul memiliki rentang 5 sampai 30 karakter.</w:t>
            </w:r>
          </w:p>
          <w:p w14:paraId="4F9AFE24" w14:textId="77777777" w:rsidR="004E59A0" w:rsidRPr="00E400FC" w:rsidRDefault="004E59A0" w:rsidP="004E59A0">
            <w:pPr>
              <w:pStyle w:val="ListParagraph"/>
              <w:numPr>
                <w:ilvl w:val="0"/>
                <w:numId w:val="38"/>
              </w:numPr>
            </w:pPr>
            <w:r w:rsidRPr="00E400FC">
              <w:t>Isi minimal 5 karakter.</w:t>
            </w:r>
          </w:p>
          <w:p w14:paraId="1976EDEA" w14:textId="55D4C430" w:rsidR="004E59A0" w:rsidRPr="00E400FC" w:rsidRDefault="004E59A0" w:rsidP="004E59A0">
            <w:pPr>
              <w:pStyle w:val="ListParagraph"/>
              <w:numPr>
                <w:ilvl w:val="0"/>
                <w:numId w:val="38"/>
              </w:numPr>
            </w:pPr>
            <w:r w:rsidRPr="00E400FC">
              <w:t xml:space="preserve">Ukuran </w:t>
            </w:r>
            <w:r w:rsidR="007922A1" w:rsidRPr="00E400FC">
              <w:t>lampiran</w:t>
            </w:r>
            <w:r w:rsidRPr="00E400FC">
              <w:t xml:space="preserve"> maksimal 5MB.</w:t>
            </w:r>
          </w:p>
          <w:p w14:paraId="023BD0D2" w14:textId="5E7755E7" w:rsidR="004E59A0" w:rsidRPr="00E400FC" w:rsidRDefault="004E59A0" w:rsidP="004E59A0">
            <w:pPr>
              <w:pStyle w:val="ListParagraph"/>
              <w:numPr>
                <w:ilvl w:val="0"/>
                <w:numId w:val="38"/>
              </w:numPr>
            </w:pPr>
            <w:r w:rsidRPr="00E400FC">
              <w:t xml:space="preserve">Jenis lampiran </w:t>
            </w:r>
            <w:r w:rsidR="007922A1" w:rsidRPr="00E400FC">
              <w:t xml:space="preserve">harus </w:t>
            </w:r>
            <w:r w:rsidRPr="00E400FC">
              <w:t>jpg, jpeg, png,</w:t>
            </w:r>
            <w:r w:rsidR="007922A1" w:rsidRPr="00E400FC">
              <w:t xml:space="preserve"> rar</w:t>
            </w:r>
            <w:r w:rsidRPr="00E400FC">
              <w:t xml:space="preserve"> atau pdf</w:t>
            </w:r>
          </w:p>
        </w:tc>
      </w:tr>
      <w:tr w:rsidR="00694E8B" w:rsidRPr="00E400FC" w14:paraId="3DE7447B" w14:textId="77777777" w:rsidTr="00032533">
        <w:trPr>
          <w:trHeight w:val="340"/>
        </w:trPr>
        <w:tc>
          <w:tcPr>
            <w:tcW w:w="3256" w:type="dxa"/>
          </w:tcPr>
          <w:p w14:paraId="1584170F" w14:textId="3148A09A" w:rsidR="00694E8B" w:rsidRPr="00E400FC" w:rsidRDefault="009B16AD" w:rsidP="00F873FC">
            <w:r w:rsidRPr="00E400FC">
              <w:t xml:space="preserve">Fungsionalitas 5 (Tanggapan Pengaduan </w:t>
            </w:r>
            <w:r w:rsidRPr="00E400FC">
              <w:rPr>
                <w:i/>
                <w:iCs/>
              </w:rPr>
              <w:t>Online</w:t>
            </w:r>
            <w:r w:rsidRPr="00E400FC">
              <w:t>)</w:t>
            </w:r>
          </w:p>
        </w:tc>
        <w:tc>
          <w:tcPr>
            <w:tcW w:w="4235" w:type="dxa"/>
          </w:tcPr>
          <w:p w14:paraId="6D1A0E63" w14:textId="209874C3" w:rsidR="004B79ED" w:rsidRPr="00E400FC" w:rsidRDefault="004B79ED" w:rsidP="004B79ED">
            <w:pPr>
              <w:pStyle w:val="ListParagraph"/>
              <w:numPr>
                <w:ilvl w:val="0"/>
                <w:numId w:val="39"/>
              </w:numPr>
            </w:pPr>
            <w:r w:rsidRPr="00E400FC">
              <w:t>Uraian tanggapan harus diisi.</w:t>
            </w:r>
          </w:p>
          <w:p w14:paraId="1BA6F071" w14:textId="06F8BA70" w:rsidR="004B79ED" w:rsidRPr="00E400FC" w:rsidRDefault="004B79ED" w:rsidP="004B79ED">
            <w:pPr>
              <w:pStyle w:val="ListParagraph"/>
              <w:numPr>
                <w:ilvl w:val="0"/>
                <w:numId w:val="39"/>
              </w:numPr>
            </w:pPr>
            <w:r w:rsidRPr="00E400FC">
              <w:t>Uraian tanggapan minimal 5 karakter.</w:t>
            </w:r>
          </w:p>
          <w:p w14:paraId="6E62D7EB" w14:textId="77777777" w:rsidR="004B79ED" w:rsidRPr="00E400FC" w:rsidRDefault="004B79ED" w:rsidP="004B79ED">
            <w:pPr>
              <w:pStyle w:val="ListParagraph"/>
              <w:numPr>
                <w:ilvl w:val="0"/>
                <w:numId w:val="39"/>
              </w:numPr>
            </w:pPr>
            <w:r w:rsidRPr="00E400FC">
              <w:t>Ukuran lampiran maksimal 5MB.</w:t>
            </w:r>
          </w:p>
          <w:p w14:paraId="0775666E" w14:textId="61024D67" w:rsidR="00694E8B" w:rsidRPr="00E400FC" w:rsidRDefault="004B79ED" w:rsidP="004B79ED">
            <w:pPr>
              <w:pStyle w:val="ListParagraph"/>
              <w:numPr>
                <w:ilvl w:val="0"/>
                <w:numId w:val="39"/>
              </w:numPr>
            </w:pPr>
            <w:r w:rsidRPr="00E400FC">
              <w:lastRenderedPageBreak/>
              <w:t>Jenis lampiran harus jpg, jpeg, png, rar atau pdf</w:t>
            </w:r>
          </w:p>
        </w:tc>
      </w:tr>
    </w:tbl>
    <w:p w14:paraId="53CD385E" w14:textId="77777777" w:rsidR="0051133C" w:rsidRPr="00E400FC" w:rsidRDefault="0051133C" w:rsidP="0051133C"/>
    <w:p w14:paraId="6870269C" w14:textId="403AEAC8" w:rsidR="0051133C" w:rsidRPr="00E400FC" w:rsidRDefault="003F5EA6" w:rsidP="003F5EA6">
      <w:pPr>
        <w:pStyle w:val="Heading3"/>
      </w:pPr>
      <w:bookmarkStart w:id="209" w:name="_Toc107670029"/>
      <w:r w:rsidRPr="00E400FC">
        <w:t>Hasil Pengujian</w:t>
      </w:r>
      <w:bookmarkEnd w:id="209"/>
    </w:p>
    <w:p w14:paraId="2F4DC357" w14:textId="3ED7D24D" w:rsidR="003F5EA6" w:rsidRPr="00E400FC" w:rsidRDefault="003F5EA6" w:rsidP="003F5EA6">
      <w:r w:rsidRPr="00E400FC">
        <w:t>Hasil dari pengujian terdapat pada.</w:t>
      </w:r>
    </w:p>
    <w:tbl>
      <w:tblPr>
        <w:tblStyle w:val="TableGrid"/>
        <w:tblW w:w="0" w:type="auto"/>
        <w:tblLayout w:type="fixed"/>
        <w:tblLook w:val="04A0" w:firstRow="1" w:lastRow="0" w:firstColumn="1" w:lastColumn="0" w:noHBand="0" w:noVBand="1"/>
      </w:tblPr>
      <w:tblGrid>
        <w:gridCol w:w="988"/>
        <w:gridCol w:w="708"/>
        <w:gridCol w:w="1830"/>
        <w:gridCol w:w="1401"/>
        <w:gridCol w:w="1282"/>
        <w:gridCol w:w="1282"/>
      </w:tblGrid>
      <w:tr w:rsidR="00FE16B7" w:rsidRPr="00E400FC" w14:paraId="4A92A741" w14:textId="77777777" w:rsidTr="004418DE">
        <w:trPr>
          <w:tblHeader/>
        </w:trPr>
        <w:tc>
          <w:tcPr>
            <w:tcW w:w="988" w:type="dxa"/>
            <w:shd w:val="clear" w:color="auto" w:fill="8EAADB" w:themeFill="accent1" w:themeFillTint="99"/>
            <w:vAlign w:val="center"/>
          </w:tcPr>
          <w:p w14:paraId="5E2ADD3B" w14:textId="3490843F" w:rsidR="003F5EA6" w:rsidRPr="00E400FC" w:rsidRDefault="003F5EA6" w:rsidP="003F5EA6">
            <w:pPr>
              <w:jc w:val="center"/>
              <w:rPr>
                <w:b/>
              </w:rPr>
            </w:pPr>
            <w:r w:rsidRPr="00E400FC">
              <w:rPr>
                <w:b/>
              </w:rPr>
              <w:t>Fungsionalitas</w:t>
            </w:r>
          </w:p>
        </w:tc>
        <w:tc>
          <w:tcPr>
            <w:tcW w:w="708" w:type="dxa"/>
            <w:shd w:val="clear" w:color="auto" w:fill="8EAADB" w:themeFill="accent1" w:themeFillTint="99"/>
            <w:vAlign w:val="center"/>
          </w:tcPr>
          <w:p w14:paraId="2D75F794" w14:textId="64B03F1F" w:rsidR="003F5EA6" w:rsidRPr="00E400FC" w:rsidRDefault="003F5EA6" w:rsidP="003F5EA6">
            <w:pPr>
              <w:jc w:val="center"/>
              <w:rPr>
                <w:b/>
              </w:rPr>
            </w:pPr>
            <w:r w:rsidRPr="00E400FC">
              <w:rPr>
                <w:b/>
              </w:rPr>
              <w:t>Case No.</w:t>
            </w:r>
          </w:p>
        </w:tc>
        <w:tc>
          <w:tcPr>
            <w:tcW w:w="1830" w:type="dxa"/>
            <w:shd w:val="clear" w:color="auto" w:fill="8EAADB" w:themeFill="accent1" w:themeFillTint="99"/>
            <w:vAlign w:val="center"/>
          </w:tcPr>
          <w:p w14:paraId="21A7A5C2" w14:textId="51FDBB1D" w:rsidR="003F5EA6" w:rsidRPr="00E400FC" w:rsidRDefault="003F5EA6" w:rsidP="003F5EA6">
            <w:pPr>
              <w:jc w:val="center"/>
              <w:rPr>
                <w:b/>
              </w:rPr>
            </w:pPr>
            <w:r w:rsidRPr="00E400FC">
              <w:rPr>
                <w:b/>
              </w:rPr>
              <w:t>Test Description (event)</w:t>
            </w:r>
          </w:p>
        </w:tc>
        <w:tc>
          <w:tcPr>
            <w:tcW w:w="1401" w:type="dxa"/>
            <w:shd w:val="clear" w:color="auto" w:fill="8EAADB" w:themeFill="accent1" w:themeFillTint="99"/>
            <w:vAlign w:val="center"/>
          </w:tcPr>
          <w:p w14:paraId="378ED7C6" w14:textId="689FB3CA" w:rsidR="003F5EA6" w:rsidRPr="00E400FC" w:rsidRDefault="003F5EA6" w:rsidP="003F5EA6">
            <w:pPr>
              <w:jc w:val="center"/>
              <w:rPr>
                <w:b/>
              </w:rPr>
            </w:pPr>
            <w:r w:rsidRPr="00E400FC">
              <w:rPr>
                <w:b/>
              </w:rPr>
              <w:t>Test Data (Input)</w:t>
            </w:r>
          </w:p>
        </w:tc>
        <w:tc>
          <w:tcPr>
            <w:tcW w:w="1282" w:type="dxa"/>
            <w:shd w:val="clear" w:color="auto" w:fill="8EAADB" w:themeFill="accent1" w:themeFillTint="99"/>
            <w:vAlign w:val="center"/>
          </w:tcPr>
          <w:p w14:paraId="7DF887AA" w14:textId="49C29868" w:rsidR="003F5EA6" w:rsidRPr="00E400FC" w:rsidRDefault="003F5EA6" w:rsidP="003F5EA6">
            <w:pPr>
              <w:jc w:val="center"/>
              <w:rPr>
                <w:b/>
              </w:rPr>
            </w:pPr>
            <w:r w:rsidRPr="00E400FC">
              <w:rPr>
                <w:b/>
              </w:rPr>
              <w:t>Expected Result</w:t>
            </w:r>
          </w:p>
        </w:tc>
        <w:tc>
          <w:tcPr>
            <w:tcW w:w="1282" w:type="dxa"/>
            <w:shd w:val="clear" w:color="auto" w:fill="8EAADB" w:themeFill="accent1" w:themeFillTint="99"/>
            <w:vAlign w:val="center"/>
          </w:tcPr>
          <w:p w14:paraId="42798290" w14:textId="3BA8993D" w:rsidR="003F5EA6" w:rsidRPr="00E400FC" w:rsidRDefault="003F5EA6" w:rsidP="003F5EA6">
            <w:pPr>
              <w:jc w:val="center"/>
              <w:rPr>
                <w:b/>
              </w:rPr>
            </w:pPr>
            <w:r w:rsidRPr="00E400FC">
              <w:rPr>
                <w:b/>
              </w:rPr>
              <w:t>Actual Result</w:t>
            </w:r>
          </w:p>
        </w:tc>
      </w:tr>
      <w:tr w:rsidR="00FE203D" w:rsidRPr="00E400FC" w14:paraId="0E439DC5" w14:textId="77777777" w:rsidTr="00A25BEE">
        <w:tc>
          <w:tcPr>
            <w:tcW w:w="988" w:type="dxa"/>
            <w:vMerge w:val="restart"/>
          </w:tcPr>
          <w:p w14:paraId="77273364" w14:textId="629553F1" w:rsidR="00FE203D" w:rsidRPr="00E400FC" w:rsidRDefault="00FE203D" w:rsidP="003F5EA6">
            <w:r w:rsidRPr="00E400FC">
              <w:t>Fungsionalitas 1 (Login)</w:t>
            </w:r>
          </w:p>
        </w:tc>
        <w:tc>
          <w:tcPr>
            <w:tcW w:w="708" w:type="dxa"/>
          </w:tcPr>
          <w:p w14:paraId="35EB67CF" w14:textId="36FDE28F" w:rsidR="00FE203D" w:rsidRPr="00E400FC" w:rsidRDefault="00FE203D" w:rsidP="0030472C">
            <w:pPr>
              <w:jc w:val="center"/>
            </w:pPr>
            <w:r w:rsidRPr="00E400FC">
              <w:t>1</w:t>
            </w:r>
          </w:p>
        </w:tc>
        <w:tc>
          <w:tcPr>
            <w:tcW w:w="1830" w:type="dxa"/>
          </w:tcPr>
          <w:p w14:paraId="22FA3A01" w14:textId="2D8FF4C8" w:rsidR="00FE203D" w:rsidRPr="00E400FC" w:rsidRDefault="00FE203D" w:rsidP="003F5EA6">
            <w:r w:rsidRPr="00E400FC">
              <w:rPr>
                <w:b/>
              </w:rPr>
              <w:t xml:space="preserve">Melakukan </w:t>
            </w:r>
            <w:r w:rsidRPr="00E400FC">
              <w:rPr>
                <w:b/>
                <w:i/>
                <w:iCs/>
              </w:rPr>
              <w:t>login</w:t>
            </w:r>
            <w:r w:rsidRPr="00E400FC">
              <w:t xml:space="preserve">. User mengisi Email dan </w:t>
            </w:r>
            <w:r w:rsidRPr="00E400FC">
              <w:rPr>
                <w:i/>
                <w:iCs/>
              </w:rPr>
              <w:t xml:space="preserve">Password </w:t>
            </w:r>
            <w:r w:rsidRPr="00E400FC">
              <w:t xml:space="preserve">pada </w:t>
            </w:r>
            <w:r w:rsidRPr="00E400FC">
              <w:rPr>
                <w:i/>
                <w:iCs/>
              </w:rPr>
              <w:t>form login</w:t>
            </w:r>
          </w:p>
        </w:tc>
        <w:tc>
          <w:tcPr>
            <w:tcW w:w="1401" w:type="dxa"/>
          </w:tcPr>
          <w:p w14:paraId="41E09311" w14:textId="77777777" w:rsidR="00FE203D" w:rsidRPr="00E400FC" w:rsidRDefault="00FE203D" w:rsidP="00C25928">
            <w:pPr>
              <w:pStyle w:val="ListParagraph"/>
              <w:numPr>
                <w:ilvl w:val="0"/>
                <w:numId w:val="40"/>
              </w:numPr>
              <w:ind w:left="152" w:hanging="88"/>
            </w:pPr>
            <w:r w:rsidRPr="00E400FC">
              <w:t>rfachri.exe</w:t>
            </w:r>
            <w:r w:rsidRPr="00E400FC">
              <w:br/>
              <w:t>@gmail.com</w:t>
            </w:r>
          </w:p>
          <w:p w14:paraId="74900EFA" w14:textId="147C3E92" w:rsidR="00FE203D" w:rsidRPr="00E400FC" w:rsidRDefault="00FE203D" w:rsidP="00C25928">
            <w:pPr>
              <w:pStyle w:val="ListParagraph"/>
              <w:numPr>
                <w:ilvl w:val="0"/>
                <w:numId w:val="40"/>
              </w:numPr>
              <w:ind w:left="152" w:hanging="88"/>
            </w:pPr>
            <w:r w:rsidRPr="00E400FC">
              <w:t>password</w:t>
            </w:r>
          </w:p>
        </w:tc>
        <w:tc>
          <w:tcPr>
            <w:tcW w:w="1282" w:type="dxa"/>
          </w:tcPr>
          <w:p w14:paraId="559B8C1F" w14:textId="724BE671" w:rsidR="00FE203D" w:rsidRPr="00E400FC" w:rsidRDefault="00FE203D" w:rsidP="003F5EA6">
            <w:r w:rsidRPr="00E400FC">
              <w:t>User akan diarahkan ke halaman sesuai dengan level  usernya</w:t>
            </w:r>
          </w:p>
        </w:tc>
        <w:tc>
          <w:tcPr>
            <w:tcW w:w="1282" w:type="dxa"/>
          </w:tcPr>
          <w:p w14:paraId="4B5B727A" w14:textId="21793F68" w:rsidR="00FE203D" w:rsidRPr="00E400FC" w:rsidRDefault="00FE203D" w:rsidP="003F5EA6">
            <w:r w:rsidRPr="00E400FC">
              <w:t>User akan diarahkan ke halaman sesuai dengan level  usernya</w:t>
            </w:r>
          </w:p>
        </w:tc>
      </w:tr>
      <w:tr w:rsidR="00FE203D" w:rsidRPr="00E400FC" w14:paraId="3DB85EA5" w14:textId="77777777" w:rsidTr="00A25BEE">
        <w:tc>
          <w:tcPr>
            <w:tcW w:w="988" w:type="dxa"/>
            <w:vMerge/>
          </w:tcPr>
          <w:p w14:paraId="0070CA74" w14:textId="77777777" w:rsidR="00FE203D" w:rsidRPr="00E400FC" w:rsidRDefault="00FE203D" w:rsidP="007D1533"/>
        </w:tc>
        <w:tc>
          <w:tcPr>
            <w:tcW w:w="708" w:type="dxa"/>
          </w:tcPr>
          <w:p w14:paraId="02136603" w14:textId="48B83BDD" w:rsidR="00FE203D" w:rsidRPr="00E400FC" w:rsidRDefault="00FE203D" w:rsidP="007D1533">
            <w:pPr>
              <w:jc w:val="center"/>
            </w:pPr>
            <w:r w:rsidRPr="00E400FC">
              <w:t>1.1</w:t>
            </w:r>
          </w:p>
        </w:tc>
        <w:tc>
          <w:tcPr>
            <w:tcW w:w="1830" w:type="dxa"/>
          </w:tcPr>
          <w:p w14:paraId="3D3D3877" w14:textId="24F8CE1D" w:rsidR="00FE203D" w:rsidRPr="00E400FC" w:rsidRDefault="00FE203D" w:rsidP="007D1533">
            <w:r w:rsidRPr="00E400FC">
              <w:t xml:space="preserve">User mengosongkan Email dan </w:t>
            </w:r>
            <w:r w:rsidRPr="00E400FC">
              <w:rPr>
                <w:i/>
                <w:iCs/>
              </w:rPr>
              <w:t xml:space="preserve">Password </w:t>
            </w:r>
            <w:r w:rsidRPr="00E400FC">
              <w:t xml:space="preserve">pada </w:t>
            </w:r>
            <w:r w:rsidRPr="00E400FC">
              <w:rPr>
                <w:i/>
                <w:iCs/>
              </w:rPr>
              <w:t>form login</w:t>
            </w:r>
          </w:p>
        </w:tc>
        <w:tc>
          <w:tcPr>
            <w:tcW w:w="1401" w:type="dxa"/>
          </w:tcPr>
          <w:p w14:paraId="6E1BCF44" w14:textId="77777777" w:rsidR="00FE203D" w:rsidRPr="00E400FC" w:rsidRDefault="00FE203D" w:rsidP="007D1533">
            <w:pPr>
              <w:pStyle w:val="ListParagraph"/>
              <w:numPr>
                <w:ilvl w:val="0"/>
                <w:numId w:val="40"/>
              </w:numPr>
              <w:ind w:left="152" w:hanging="88"/>
            </w:pPr>
            <w:r w:rsidRPr="00E400FC">
              <w:t>null</w:t>
            </w:r>
          </w:p>
          <w:p w14:paraId="70ABF51F" w14:textId="671487EA" w:rsidR="00FE203D" w:rsidRPr="00E400FC" w:rsidRDefault="00FE203D" w:rsidP="007D1533">
            <w:pPr>
              <w:pStyle w:val="ListParagraph"/>
              <w:numPr>
                <w:ilvl w:val="0"/>
                <w:numId w:val="40"/>
              </w:numPr>
              <w:ind w:left="152" w:hanging="88"/>
            </w:pPr>
            <w:r w:rsidRPr="00E400FC">
              <w:t>null</w:t>
            </w:r>
          </w:p>
        </w:tc>
        <w:tc>
          <w:tcPr>
            <w:tcW w:w="1282" w:type="dxa"/>
          </w:tcPr>
          <w:p w14:paraId="0FE78739" w14:textId="49ABCFC3" w:rsidR="00FE203D" w:rsidRPr="00E400FC" w:rsidRDefault="00FE203D" w:rsidP="007D1533">
            <w:r w:rsidRPr="00E400FC">
              <w:t>Memberikan pesan 'Harus diisi'</w:t>
            </w:r>
          </w:p>
        </w:tc>
        <w:tc>
          <w:tcPr>
            <w:tcW w:w="1282" w:type="dxa"/>
          </w:tcPr>
          <w:p w14:paraId="403B4AFB" w14:textId="17BE64BD" w:rsidR="00FE203D" w:rsidRPr="00E400FC" w:rsidRDefault="00FE203D" w:rsidP="007D1533">
            <w:r w:rsidRPr="00E400FC">
              <w:t>Memberikan pesan 'Harus diisi'</w:t>
            </w:r>
          </w:p>
        </w:tc>
      </w:tr>
      <w:tr w:rsidR="00FE203D" w:rsidRPr="00E400FC" w14:paraId="5D8F01FC" w14:textId="77777777" w:rsidTr="00A25BEE">
        <w:tc>
          <w:tcPr>
            <w:tcW w:w="988" w:type="dxa"/>
            <w:vMerge/>
          </w:tcPr>
          <w:p w14:paraId="6293A7EE" w14:textId="77777777" w:rsidR="00FE203D" w:rsidRPr="00E400FC" w:rsidRDefault="00FE203D" w:rsidP="00342C05"/>
        </w:tc>
        <w:tc>
          <w:tcPr>
            <w:tcW w:w="708" w:type="dxa"/>
          </w:tcPr>
          <w:p w14:paraId="559E3F8F" w14:textId="4580166B" w:rsidR="00FE203D" w:rsidRPr="00E400FC" w:rsidRDefault="00FE203D" w:rsidP="00342C05">
            <w:pPr>
              <w:jc w:val="center"/>
            </w:pPr>
            <w:r w:rsidRPr="00E400FC">
              <w:t>1.2</w:t>
            </w:r>
          </w:p>
        </w:tc>
        <w:tc>
          <w:tcPr>
            <w:tcW w:w="1830" w:type="dxa"/>
          </w:tcPr>
          <w:p w14:paraId="32F93295" w14:textId="533BEEF5" w:rsidR="00FE203D" w:rsidRPr="00E400FC" w:rsidRDefault="00FE203D" w:rsidP="00342C05">
            <w:r w:rsidRPr="00E400FC">
              <w:t xml:space="preserve">User memasukkan email dengan format yang </w:t>
            </w:r>
          </w:p>
        </w:tc>
        <w:tc>
          <w:tcPr>
            <w:tcW w:w="1401" w:type="dxa"/>
          </w:tcPr>
          <w:p w14:paraId="21283D89" w14:textId="6BCE4A3B" w:rsidR="00FE203D" w:rsidRPr="00E400FC" w:rsidRDefault="00FE203D" w:rsidP="00342C05">
            <w:pPr>
              <w:pStyle w:val="ListParagraph"/>
              <w:numPr>
                <w:ilvl w:val="0"/>
                <w:numId w:val="40"/>
              </w:numPr>
              <w:ind w:left="152" w:hanging="88"/>
            </w:pPr>
            <w:r w:rsidRPr="00E400FC">
              <w:t>rfachri</w:t>
            </w:r>
          </w:p>
          <w:p w14:paraId="1D164B9B" w14:textId="4C398F30" w:rsidR="00FE203D" w:rsidRPr="00E400FC" w:rsidRDefault="00FE203D" w:rsidP="00342C05">
            <w:pPr>
              <w:pStyle w:val="ListParagraph"/>
              <w:numPr>
                <w:ilvl w:val="0"/>
                <w:numId w:val="40"/>
              </w:numPr>
              <w:ind w:left="152" w:hanging="88"/>
            </w:pPr>
            <w:r w:rsidRPr="00E400FC">
              <w:t>password</w:t>
            </w:r>
          </w:p>
        </w:tc>
        <w:tc>
          <w:tcPr>
            <w:tcW w:w="1282" w:type="dxa"/>
          </w:tcPr>
          <w:p w14:paraId="7B5F4C1A" w14:textId="528F7011" w:rsidR="00FE203D" w:rsidRPr="00E400FC" w:rsidRDefault="00FE203D" w:rsidP="00342C05">
            <w:r w:rsidRPr="00E400FC">
              <w:t>Memberikan pesan 'Masukkan email yang valid'</w:t>
            </w:r>
          </w:p>
        </w:tc>
        <w:tc>
          <w:tcPr>
            <w:tcW w:w="1282" w:type="dxa"/>
          </w:tcPr>
          <w:p w14:paraId="11F776A3" w14:textId="0936B9A9" w:rsidR="00FE203D" w:rsidRPr="00E400FC" w:rsidRDefault="00FE203D" w:rsidP="00342C05">
            <w:r w:rsidRPr="00E400FC">
              <w:t>Memberikan pesan ' Masukkan email yang valid'</w:t>
            </w:r>
          </w:p>
        </w:tc>
      </w:tr>
      <w:tr w:rsidR="00DE1A0C" w:rsidRPr="00E400FC" w14:paraId="34F69A8E" w14:textId="77777777" w:rsidTr="00A25BEE">
        <w:tc>
          <w:tcPr>
            <w:tcW w:w="988" w:type="dxa"/>
            <w:vMerge w:val="restart"/>
          </w:tcPr>
          <w:p w14:paraId="73B02E42" w14:textId="37A4FC01" w:rsidR="00DE1A0C" w:rsidRPr="00E400FC" w:rsidRDefault="00DE1A0C" w:rsidP="00342C05">
            <w:r w:rsidRPr="00E400FC">
              <w:t>Fungsionalitas 2 (Registr</w:t>
            </w:r>
            <w:r w:rsidRPr="00E400FC">
              <w:lastRenderedPageBreak/>
              <w:t>asi Customer)</w:t>
            </w:r>
          </w:p>
        </w:tc>
        <w:tc>
          <w:tcPr>
            <w:tcW w:w="708" w:type="dxa"/>
          </w:tcPr>
          <w:p w14:paraId="48EB7EFB" w14:textId="4C940A88" w:rsidR="00DE1A0C" w:rsidRPr="00E400FC" w:rsidRDefault="00DE1A0C" w:rsidP="00342C05">
            <w:pPr>
              <w:jc w:val="center"/>
            </w:pPr>
            <w:r w:rsidRPr="00E400FC">
              <w:lastRenderedPageBreak/>
              <w:t>2</w:t>
            </w:r>
          </w:p>
        </w:tc>
        <w:tc>
          <w:tcPr>
            <w:tcW w:w="1830" w:type="dxa"/>
          </w:tcPr>
          <w:p w14:paraId="0D733755" w14:textId="49860358" w:rsidR="00DE1A0C" w:rsidRPr="00E400FC" w:rsidRDefault="00DE1A0C" w:rsidP="00342C05">
            <w:r w:rsidRPr="00E400FC">
              <w:rPr>
                <w:b/>
              </w:rPr>
              <w:t>Customer melakukan registrasi</w:t>
            </w:r>
            <w:r w:rsidRPr="00E400FC">
              <w:t xml:space="preserve">. </w:t>
            </w:r>
            <w:r w:rsidRPr="00E400FC">
              <w:rPr>
                <w:i/>
                <w:iCs/>
              </w:rPr>
              <w:lastRenderedPageBreak/>
              <w:t>Customer</w:t>
            </w:r>
            <w:r w:rsidRPr="00E400FC">
              <w:t xml:space="preserve"> mengisi </w:t>
            </w:r>
            <w:r w:rsidRPr="00E400FC">
              <w:rPr>
                <w:i/>
                <w:iCs/>
              </w:rPr>
              <w:t>form</w:t>
            </w:r>
            <w:r w:rsidRPr="00E400FC">
              <w:t xml:space="preserve"> registrasi (</w:t>
            </w:r>
            <w:r w:rsidRPr="00E400FC">
              <w:rPr>
                <w:i/>
                <w:iCs/>
              </w:rPr>
              <w:t xml:space="preserve">Username, Nama lengkap, NIK, Email, No. HP, Jenis Kelamin,  Pekerjaan, </w:t>
            </w:r>
            <w:r w:rsidRPr="00E400FC">
              <w:t xml:space="preserve">dan </w:t>
            </w:r>
            <w:r w:rsidRPr="00E400FC">
              <w:rPr>
                <w:i/>
                <w:iCs/>
              </w:rPr>
              <w:t>Password</w:t>
            </w:r>
            <w:r w:rsidRPr="00E400FC">
              <w:t>).</w:t>
            </w:r>
            <w:r w:rsidRPr="00E400FC">
              <w:br/>
              <w:t xml:space="preserve">urutan </w:t>
            </w:r>
            <w:r w:rsidRPr="00E400FC">
              <w:rPr>
                <w:i/>
                <w:iCs/>
              </w:rPr>
              <w:t>input</w:t>
            </w:r>
            <w:r w:rsidRPr="00E400FC">
              <w:t xml:space="preserve"> sesuai dengan daftar di atas</w:t>
            </w:r>
          </w:p>
        </w:tc>
        <w:tc>
          <w:tcPr>
            <w:tcW w:w="1401" w:type="dxa"/>
          </w:tcPr>
          <w:p w14:paraId="051C4D13" w14:textId="6A82031D" w:rsidR="00DE1A0C" w:rsidRPr="00E400FC" w:rsidRDefault="00DE1A0C" w:rsidP="00342C05">
            <w:pPr>
              <w:pStyle w:val="ListParagraph"/>
              <w:numPr>
                <w:ilvl w:val="0"/>
                <w:numId w:val="40"/>
              </w:numPr>
              <w:ind w:left="152" w:hanging="88"/>
            </w:pPr>
            <w:r w:rsidRPr="00E400FC">
              <w:lastRenderedPageBreak/>
              <w:t>Reggi</w:t>
            </w:r>
          </w:p>
          <w:p w14:paraId="05BCE742" w14:textId="77777777" w:rsidR="00DE1A0C" w:rsidRPr="00E400FC" w:rsidRDefault="00DE1A0C" w:rsidP="00342C05">
            <w:pPr>
              <w:pStyle w:val="ListParagraph"/>
              <w:numPr>
                <w:ilvl w:val="0"/>
                <w:numId w:val="40"/>
              </w:numPr>
              <w:ind w:left="152" w:hanging="88"/>
            </w:pPr>
            <w:r w:rsidRPr="00E400FC">
              <w:lastRenderedPageBreak/>
              <w:t>Reggi Fachri</w:t>
            </w:r>
          </w:p>
          <w:p w14:paraId="38C883EA" w14:textId="77777777" w:rsidR="00DE1A0C" w:rsidRPr="00E400FC" w:rsidRDefault="00DE1A0C" w:rsidP="00342C05">
            <w:pPr>
              <w:pStyle w:val="ListParagraph"/>
              <w:numPr>
                <w:ilvl w:val="0"/>
                <w:numId w:val="40"/>
              </w:numPr>
              <w:ind w:left="152" w:hanging="88"/>
            </w:pPr>
            <w:r w:rsidRPr="00E400FC">
              <w:t>6402060106010007</w:t>
            </w:r>
          </w:p>
          <w:p w14:paraId="43E74F52" w14:textId="3A4D0DEF" w:rsidR="00DE1A0C" w:rsidRPr="00E400FC" w:rsidRDefault="00380D59" w:rsidP="00342C05">
            <w:pPr>
              <w:pStyle w:val="ListParagraph"/>
              <w:numPr>
                <w:ilvl w:val="0"/>
                <w:numId w:val="40"/>
              </w:numPr>
              <w:ind w:left="152" w:hanging="88"/>
            </w:pPr>
            <w:hyperlink r:id="rId69" w:history="1">
              <w:r w:rsidR="00DE1A0C" w:rsidRPr="00E400FC">
                <w:rPr>
                  <w:rStyle w:val="Hyperlink"/>
                </w:rPr>
                <w:t>rfachri.exe@gmail.com</w:t>
              </w:r>
            </w:hyperlink>
          </w:p>
          <w:p w14:paraId="4207A111" w14:textId="5C941E78" w:rsidR="00DE1A0C" w:rsidRPr="00E400FC" w:rsidRDefault="00DE1A0C" w:rsidP="00342C05">
            <w:pPr>
              <w:pStyle w:val="ListParagraph"/>
              <w:numPr>
                <w:ilvl w:val="0"/>
                <w:numId w:val="40"/>
              </w:numPr>
              <w:ind w:left="152" w:hanging="88"/>
            </w:pPr>
            <w:r w:rsidRPr="00E400FC">
              <w:t>085794214986</w:t>
            </w:r>
          </w:p>
          <w:p w14:paraId="3961CAF2" w14:textId="10E0184A" w:rsidR="00DE1A0C" w:rsidRPr="00E400FC" w:rsidRDefault="00DE1A0C" w:rsidP="00342C05">
            <w:pPr>
              <w:pStyle w:val="ListParagraph"/>
              <w:numPr>
                <w:ilvl w:val="0"/>
                <w:numId w:val="40"/>
              </w:numPr>
              <w:ind w:left="152" w:hanging="88"/>
            </w:pPr>
            <w:r w:rsidRPr="00E400FC">
              <w:t>Laki-laki</w:t>
            </w:r>
          </w:p>
          <w:p w14:paraId="1423B812" w14:textId="77777777" w:rsidR="00DE1A0C" w:rsidRPr="00E400FC" w:rsidRDefault="00DE1A0C" w:rsidP="00342C05">
            <w:pPr>
              <w:pStyle w:val="ListParagraph"/>
              <w:numPr>
                <w:ilvl w:val="0"/>
                <w:numId w:val="40"/>
              </w:numPr>
              <w:ind w:left="152" w:hanging="88"/>
            </w:pPr>
            <w:r w:rsidRPr="00E400FC">
              <w:t>Mahasiswa</w:t>
            </w:r>
          </w:p>
          <w:p w14:paraId="181E6AAF" w14:textId="733B37E6" w:rsidR="00DE1A0C" w:rsidRPr="00E400FC" w:rsidRDefault="00DE1A0C" w:rsidP="00342C05">
            <w:pPr>
              <w:pStyle w:val="ListParagraph"/>
              <w:numPr>
                <w:ilvl w:val="0"/>
                <w:numId w:val="40"/>
              </w:numPr>
              <w:ind w:left="152" w:hanging="88"/>
            </w:pPr>
            <w:r w:rsidRPr="00E400FC">
              <w:t>password</w:t>
            </w:r>
          </w:p>
        </w:tc>
        <w:tc>
          <w:tcPr>
            <w:tcW w:w="1282" w:type="dxa"/>
          </w:tcPr>
          <w:p w14:paraId="61EF74E5" w14:textId="7F98F99A" w:rsidR="00DE1A0C" w:rsidRPr="00E400FC" w:rsidRDefault="00DE1A0C" w:rsidP="00342C05">
            <w:r w:rsidRPr="00E400FC">
              <w:lastRenderedPageBreak/>
              <w:t xml:space="preserve">sistem akan menyimpan data akun </w:t>
            </w:r>
            <w:r w:rsidRPr="00E400FC">
              <w:lastRenderedPageBreak/>
              <w:t>dan mengirim pesan verifikasi melalui email</w:t>
            </w:r>
          </w:p>
        </w:tc>
        <w:tc>
          <w:tcPr>
            <w:tcW w:w="1282" w:type="dxa"/>
          </w:tcPr>
          <w:p w14:paraId="3A644D4F" w14:textId="08DA7A51" w:rsidR="00DE1A0C" w:rsidRPr="00E400FC" w:rsidRDefault="00DE1A0C" w:rsidP="00342C05">
            <w:r w:rsidRPr="00E400FC">
              <w:lastRenderedPageBreak/>
              <w:t xml:space="preserve">sistem akan menyimpan data akun </w:t>
            </w:r>
            <w:r w:rsidRPr="00E400FC">
              <w:lastRenderedPageBreak/>
              <w:t>dan mengirim pesan verifikasi melalui email</w:t>
            </w:r>
          </w:p>
        </w:tc>
      </w:tr>
      <w:tr w:rsidR="00DE1A0C" w:rsidRPr="00E400FC" w14:paraId="5BBD3C21" w14:textId="77777777" w:rsidTr="00A25BEE">
        <w:tc>
          <w:tcPr>
            <w:tcW w:w="988" w:type="dxa"/>
            <w:vMerge/>
          </w:tcPr>
          <w:p w14:paraId="596166DC" w14:textId="77777777" w:rsidR="00DE1A0C" w:rsidRPr="00E400FC" w:rsidRDefault="00DE1A0C" w:rsidP="00554789"/>
        </w:tc>
        <w:tc>
          <w:tcPr>
            <w:tcW w:w="708" w:type="dxa"/>
          </w:tcPr>
          <w:p w14:paraId="08B3E0E3" w14:textId="01337D08" w:rsidR="00DE1A0C" w:rsidRPr="00E400FC" w:rsidRDefault="00DE1A0C" w:rsidP="00554789">
            <w:pPr>
              <w:jc w:val="center"/>
            </w:pPr>
            <w:r w:rsidRPr="00E400FC">
              <w:t>2.1</w:t>
            </w:r>
          </w:p>
        </w:tc>
        <w:tc>
          <w:tcPr>
            <w:tcW w:w="1830" w:type="dxa"/>
          </w:tcPr>
          <w:p w14:paraId="77C72B92" w14:textId="415FCA6F" w:rsidR="00DE1A0C" w:rsidRPr="00E400FC" w:rsidRDefault="00DE1A0C" w:rsidP="00554789">
            <w:pPr>
              <w:rPr>
                <w:b/>
              </w:rPr>
            </w:pPr>
            <w:r w:rsidRPr="00E400FC">
              <w:rPr>
                <w:i/>
                <w:iCs/>
              </w:rPr>
              <w:t>Customer</w:t>
            </w:r>
            <w:r w:rsidRPr="00E400FC">
              <w:t xml:space="preserve"> mengosongkan </w:t>
            </w:r>
            <w:r w:rsidRPr="00E400FC">
              <w:rPr>
                <w:i/>
                <w:iCs/>
              </w:rPr>
              <w:t>form</w:t>
            </w:r>
            <w:r w:rsidRPr="00E400FC">
              <w:t xml:space="preserve"> registrasi.</w:t>
            </w:r>
          </w:p>
        </w:tc>
        <w:tc>
          <w:tcPr>
            <w:tcW w:w="1401" w:type="dxa"/>
          </w:tcPr>
          <w:p w14:paraId="2EDF6857" w14:textId="75FF34D7" w:rsidR="00DE1A0C" w:rsidRPr="00E400FC" w:rsidRDefault="00DE1A0C" w:rsidP="00554789">
            <w:pPr>
              <w:pStyle w:val="ListParagraph"/>
              <w:ind w:left="152"/>
            </w:pPr>
            <w:r w:rsidRPr="00E400FC">
              <w:t>Form dikosongkan</w:t>
            </w:r>
          </w:p>
        </w:tc>
        <w:tc>
          <w:tcPr>
            <w:tcW w:w="1282" w:type="dxa"/>
          </w:tcPr>
          <w:p w14:paraId="4BB2A573" w14:textId="38F7E126" w:rsidR="00DE1A0C" w:rsidRPr="00E400FC" w:rsidRDefault="00DE1A0C" w:rsidP="00554789">
            <w:r w:rsidRPr="00E400FC">
              <w:t>Memberikan pesan 'Harus diisi'</w:t>
            </w:r>
          </w:p>
        </w:tc>
        <w:tc>
          <w:tcPr>
            <w:tcW w:w="1282" w:type="dxa"/>
          </w:tcPr>
          <w:p w14:paraId="1F82106F" w14:textId="18854606" w:rsidR="00DE1A0C" w:rsidRPr="00E400FC" w:rsidRDefault="00DE1A0C" w:rsidP="00554789">
            <w:r w:rsidRPr="00E400FC">
              <w:t>Memberikan pesan 'Harus diisi'</w:t>
            </w:r>
          </w:p>
        </w:tc>
      </w:tr>
      <w:tr w:rsidR="00DE1A0C" w:rsidRPr="00E400FC" w14:paraId="28F10A64" w14:textId="77777777" w:rsidTr="00A25BEE">
        <w:tc>
          <w:tcPr>
            <w:tcW w:w="988" w:type="dxa"/>
            <w:vMerge/>
          </w:tcPr>
          <w:p w14:paraId="7AA569A1" w14:textId="77777777" w:rsidR="00DE1A0C" w:rsidRPr="00E400FC" w:rsidRDefault="00DE1A0C" w:rsidP="008E1AF0"/>
        </w:tc>
        <w:tc>
          <w:tcPr>
            <w:tcW w:w="708" w:type="dxa"/>
          </w:tcPr>
          <w:p w14:paraId="36D24145" w14:textId="5F35FAAB" w:rsidR="00DE1A0C" w:rsidRPr="00E400FC" w:rsidRDefault="00DE1A0C" w:rsidP="008E1AF0">
            <w:pPr>
              <w:jc w:val="center"/>
            </w:pPr>
            <w:r w:rsidRPr="00E400FC">
              <w:t>2.2</w:t>
            </w:r>
          </w:p>
        </w:tc>
        <w:tc>
          <w:tcPr>
            <w:tcW w:w="1830" w:type="dxa"/>
          </w:tcPr>
          <w:p w14:paraId="3B1ED09A" w14:textId="0A1D85BA" w:rsidR="00DE1A0C" w:rsidRPr="00E400FC" w:rsidRDefault="00DE1A0C" w:rsidP="008E1AF0">
            <w:r w:rsidRPr="00E400FC">
              <w:rPr>
                <w:i/>
                <w:iCs/>
              </w:rPr>
              <w:t xml:space="preserve">Customer </w:t>
            </w:r>
            <w:r w:rsidRPr="00E400FC">
              <w:t>memasukkan NIK kurang dari 15 karakter</w:t>
            </w:r>
          </w:p>
        </w:tc>
        <w:tc>
          <w:tcPr>
            <w:tcW w:w="1401" w:type="dxa"/>
          </w:tcPr>
          <w:p w14:paraId="28358A4D" w14:textId="35F27D5E" w:rsidR="00DE1A0C" w:rsidRPr="00E400FC" w:rsidRDefault="00DE1A0C" w:rsidP="008E1AF0">
            <w:pPr>
              <w:pStyle w:val="ListParagraph"/>
              <w:ind w:left="152"/>
            </w:pPr>
            <w:r w:rsidRPr="00E400FC">
              <w:t>NIK:</w:t>
            </w:r>
            <w:r w:rsidRPr="00E400FC">
              <w:br/>
              <w:t>670119</w:t>
            </w:r>
          </w:p>
        </w:tc>
        <w:tc>
          <w:tcPr>
            <w:tcW w:w="1282" w:type="dxa"/>
          </w:tcPr>
          <w:p w14:paraId="29076418" w14:textId="581F446F" w:rsidR="00DE1A0C" w:rsidRPr="00E400FC" w:rsidRDefault="00DE1A0C" w:rsidP="008E1AF0">
            <w:r w:rsidRPr="00E400FC">
              <w:t>Memberikan pesan 'Masukkan minimal 15 karakter'</w:t>
            </w:r>
          </w:p>
        </w:tc>
        <w:tc>
          <w:tcPr>
            <w:tcW w:w="1282" w:type="dxa"/>
          </w:tcPr>
          <w:p w14:paraId="1B97C86F" w14:textId="5983CF50" w:rsidR="00DE1A0C" w:rsidRPr="00E400FC" w:rsidRDefault="00DE1A0C" w:rsidP="008E1AF0">
            <w:r w:rsidRPr="00E400FC">
              <w:t>Memberikan pesan 'Masukkan minimal 15 karakter'</w:t>
            </w:r>
          </w:p>
        </w:tc>
      </w:tr>
      <w:tr w:rsidR="00DE1A0C" w:rsidRPr="00E400FC" w14:paraId="0D911422" w14:textId="77777777" w:rsidTr="00A25BEE">
        <w:tc>
          <w:tcPr>
            <w:tcW w:w="988" w:type="dxa"/>
            <w:vMerge/>
          </w:tcPr>
          <w:p w14:paraId="08B9ED02" w14:textId="77777777" w:rsidR="00DE1A0C" w:rsidRPr="00E400FC" w:rsidRDefault="00DE1A0C" w:rsidP="00E12C16"/>
        </w:tc>
        <w:tc>
          <w:tcPr>
            <w:tcW w:w="708" w:type="dxa"/>
          </w:tcPr>
          <w:p w14:paraId="5FC61ED2" w14:textId="012FD0F8" w:rsidR="00DE1A0C" w:rsidRPr="00E400FC" w:rsidRDefault="00DE1A0C" w:rsidP="00E12C16">
            <w:pPr>
              <w:jc w:val="center"/>
            </w:pPr>
            <w:r w:rsidRPr="00E400FC">
              <w:t>2.3</w:t>
            </w:r>
          </w:p>
        </w:tc>
        <w:tc>
          <w:tcPr>
            <w:tcW w:w="1830" w:type="dxa"/>
          </w:tcPr>
          <w:p w14:paraId="4E9947DD" w14:textId="06B0B323" w:rsidR="00DE1A0C" w:rsidRPr="00E400FC" w:rsidRDefault="00DE1A0C" w:rsidP="00E12C16">
            <w:pPr>
              <w:rPr>
                <w:i/>
                <w:iCs/>
              </w:rPr>
            </w:pPr>
            <w:r w:rsidRPr="00E400FC">
              <w:rPr>
                <w:i/>
                <w:iCs/>
              </w:rPr>
              <w:t xml:space="preserve">Customer </w:t>
            </w:r>
            <w:r w:rsidRPr="00E400FC">
              <w:t>memasukkan email dengan format yang salah</w:t>
            </w:r>
          </w:p>
        </w:tc>
        <w:tc>
          <w:tcPr>
            <w:tcW w:w="1401" w:type="dxa"/>
          </w:tcPr>
          <w:p w14:paraId="6966C080" w14:textId="6C8F4A37" w:rsidR="00DE1A0C" w:rsidRPr="00E400FC" w:rsidRDefault="00DE1A0C" w:rsidP="00E12C16">
            <w:pPr>
              <w:pStyle w:val="ListParagraph"/>
              <w:ind w:left="152"/>
            </w:pPr>
            <w:r w:rsidRPr="00E400FC">
              <w:t>Email:</w:t>
            </w:r>
            <w:r w:rsidRPr="00E400FC">
              <w:br/>
              <w:t>rfachri.exe</w:t>
            </w:r>
          </w:p>
        </w:tc>
        <w:tc>
          <w:tcPr>
            <w:tcW w:w="1282" w:type="dxa"/>
          </w:tcPr>
          <w:p w14:paraId="25F3D8D3" w14:textId="00A7F13D" w:rsidR="00DE1A0C" w:rsidRPr="00E400FC" w:rsidRDefault="00DE1A0C" w:rsidP="00E12C16">
            <w:r w:rsidRPr="00E400FC">
              <w:t xml:space="preserve">Memberikan pesan 'Masukkan </w:t>
            </w:r>
            <w:r w:rsidRPr="00E400FC">
              <w:lastRenderedPageBreak/>
              <w:t>email yang valid'</w:t>
            </w:r>
          </w:p>
        </w:tc>
        <w:tc>
          <w:tcPr>
            <w:tcW w:w="1282" w:type="dxa"/>
          </w:tcPr>
          <w:p w14:paraId="16D1E6D4" w14:textId="45DE61A4" w:rsidR="00DE1A0C" w:rsidRPr="00E400FC" w:rsidRDefault="00DE1A0C" w:rsidP="00E12C16">
            <w:r w:rsidRPr="00E400FC">
              <w:lastRenderedPageBreak/>
              <w:t xml:space="preserve">Memberikan pesan 'Masukkan </w:t>
            </w:r>
            <w:r w:rsidRPr="00E400FC">
              <w:lastRenderedPageBreak/>
              <w:t>email yang valid'</w:t>
            </w:r>
          </w:p>
        </w:tc>
      </w:tr>
      <w:tr w:rsidR="00DE1A0C" w:rsidRPr="00E400FC" w14:paraId="2A3ABEC9" w14:textId="77777777" w:rsidTr="00A25BEE">
        <w:tc>
          <w:tcPr>
            <w:tcW w:w="988" w:type="dxa"/>
            <w:vMerge/>
          </w:tcPr>
          <w:p w14:paraId="704D69B2" w14:textId="77777777" w:rsidR="00DE1A0C" w:rsidRPr="00E400FC" w:rsidRDefault="00DE1A0C" w:rsidP="00E12C16"/>
        </w:tc>
        <w:tc>
          <w:tcPr>
            <w:tcW w:w="708" w:type="dxa"/>
          </w:tcPr>
          <w:p w14:paraId="64DCD383" w14:textId="7324A516" w:rsidR="00DE1A0C" w:rsidRPr="00E400FC" w:rsidRDefault="00DE1A0C" w:rsidP="00E12C16">
            <w:pPr>
              <w:jc w:val="center"/>
            </w:pPr>
            <w:r w:rsidRPr="00E400FC">
              <w:t>2.4</w:t>
            </w:r>
          </w:p>
        </w:tc>
        <w:tc>
          <w:tcPr>
            <w:tcW w:w="1830" w:type="dxa"/>
          </w:tcPr>
          <w:p w14:paraId="06AB408E" w14:textId="2AFDC127" w:rsidR="00DE1A0C" w:rsidRPr="00E400FC" w:rsidRDefault="00DE1A0C" w:rsidP="00E12C16">
            <w:pPr>
              <w:rPr>
                <w:i/>
                <w:iCs/>
              </w:rPr>
            </w:pPr>
            <w:r w:rsidRPr="00E400FC">
              <w:rPr>
                <w:i/>
                <w:iCs/>
              </w:rPr>
              <w:t xml:space="preserve">Customer </w:t>
            </w:r>
            <w:r w:rsidRPr="00E400FC">
              <w:t>memasukkan No. HP kurang dari 10 karakter</w:t>
            </w:r>
          </w:p>
        </w:tc>
        <w:tc>
          <w:tcPr>
            <w:tcW w:w="1401" w:type="dxa"/>
          </w:tcPr>
          <w:p w14:paraId="72D833A4" w14:textId="374AA1C1" w:rsidR="00DE1A0C" w:rsidRPr="00E400FC" w:rsidRDefault="00DE1A0C" w:rsidP="00E12C16">
            <w:pPr>
              <w:pStyle w:val="ListParagraph"/>
              <w:ind w:left="152"/>
            </w:pPr>
            <w:r w:rsidRPr="00E400FC">
              <w:t>No. HP: 0857</w:t>
            </w:r>
          </w:p>
        </w:tc>
        <w:tc>
          <w:tcPr>
            <w:tcW w:w="1282" w:type="dxa"/>
          </w:tcPr>
          <w:p w14:paraId="6B421349" w14:textId="5A43707E" w:rsidR="00DE1A0C" w:rsidRPr="00E400FC" w:rsidRDefault="00DE1A0C" w:rsidP="00E12C16">
            <w:r w:rsidRPr="00E400FC">
              <w:t>Memberikan pesan 'Masukkan minimal 10 karakter'</w:t>
            </w:r>
          </w:p>
        </w:tc>
        <w:tc>
          <w:tcPr>
            <w:tcW w:w="1282" w:type="dxa"/>
          </w:tcPr>
          <w:p w14:paraId="60EAC955" w14:textId="64BCAFF2" w:rsidR="00DE1A0C" w:rsidRPr="00E400FC" w:rsidRDefault="00DE1A0C" w:rsidP="00E12C16">
            <w:r w:rsidRPr="00E400FC">
              <w:t>Memberikan pesan 'Masukkan minimal 10 karakter'</w:t>
            </w:r>
          </w:p>
        </w:tc>
      </w:tr>
      <w:tr w:rsidR="00DE1A0C" w:rsidRPr="00E400FC" w14:paraId="3199EFB2" w14:textId="77777777" w:rsidTr="00A25BEE">
        <w:tc>
          <w:tcPr>
            <w:tcW w:w="988" w:type="dxa"/>
            <w:vMerge/>
          </w:tcPr>
          <w:p w14:paraId="4D6D0EEB" w14:textId="77777777" w:rsidR="00DE1A0C" w:rsidRPr="00E400FC" w:rsidRDefault="00DE1A0C" w:rsidP="00E12C16"/>
        </w:tc>
        <w:tc>
          <w:tcPr>
            <w:tcW w:w="708" w:type="dxa"/>
          </w:tcPr>
          <w:p w14:paraId="6BE22AA8" w14:textId="03743D5C" w:rsidR="00DE1A0C" w:rsidRPr="00E400FC" w:rsidRDefault="00DE1A0C" w:rsidP="00E12C16">
            <w:pPr>
              <w:jc w:val="center"/>
            </w:pPr>
            <w:r w:rsidRPr="00E400FC">
              <w:t>2.5</w:t>
            </w:r>
          </w:p>
        </w:tc>
        <w:tc>
          <w:tcPr>
            <w:tcW w:w="1830" w:type="dxa"/>
          </w:tcPr>
          <w:p w14:paraId="5E8B4E57" w14:textId="3044AB73" w:rsidR="00DE1A0C" w:rsidRPr="00E400FC" w:rsidRDefault="00DE1A0C" w:rsidP="00E12C16">
            <w:pPr>
              <w:rPr>
                <w:i/>
                <w:iCs/>
              </w:rPr>
            </w:pPr>
            <w:r w:rsidRPr="00E400FC">
              <w:rPr>
                <w:i/>
                <w:iCs/>
              </w:rPr>
              <w:t xml:space="preserve">Customer </w:t>
            </w:r>
            <w:r w:rsidRPr="00E400FC">
              <w:t xml:space="preserve">memasukkan </w:t>
            </w:r>
            <w:r w:rsidRPr="00E400FC">
              <w:rPr>
                <w:i/>
                <w:iCs/>
              </w:rPr>
              <w:t>Password</w:t>
            </w:r>
            <w:r w:rsidRPr="00E400FC">
              <w:t xml:space="preserve"> kurang dari 8 karakter</w:t>
            </w:r>
          </w:p>
        </w:tc>
        <w:tc>
          <w:tcPr>
            <w:tcW w:w="1401" w:type="dxa"/>
          </w:tcPr>
          <w:p w14:paraId="21493B3F" w14:textId="7793854F" w:rsidR="00DE1A0C" w:rsidRPr="00E400FC" w:rsidRDefault="00DE1A0C" w:rsidP="00E12C16">
            <w:pPr>
              <w:pStyle w:val="ListParagraph"/>
              <w:ind w:left="152"/>
              <w:rPr>
                <w:i/>
                <w:iCs/>
              </w:rPr>
            </w:pPr>
            <w:r w:rsidRPr="00E400FC">
              <w:rPr>
                <w:i/>
                <w:iCs/>
              </w:rPr>
              <w:t>Password: passed</w:t>
            </w:r>
          </w:p>
        </w:tc>
        <w:tc>
          <w:tcPr>
            <w:tcW w:w="1282" w:type="dxa"/>
          </w:tcPr>
          <w:p w14:paraId="117298FC" w14:textId="4839CF03" w:rsidR="00DE1A0C" w:rsidRPr="00E400FC" w:rsidRDefault="00DE1A0C" w:rsidP="00E12C16">
            <w:r w:rsidRPr="00E400FC">
              <w:t>Memberikan pesan 'Masukkan minimal 8 karakter'</w:t>
            </w:r>
          </w:p>
        </w:tc>
        <w:tc>
          <w:tcPr>
            <w:tcW w:w="1282" w:type="dxa"/>
          </w:tcPr>
          <w:p w14:paraId="7463BEC1" w14:textId="0485FBC0" w:rsidR="00DE1A0C" w:rsidRPr="00E400FC" w:rsidRDefault="00DE1A0C" w:rsidP="00E12C16">
            <w:r w:rsidRPr="00E400FC">
              <w:t>Memberikan pesan 'Masukkan minimal 8 karakter'</w:t>
            </w:r>
          </w:p>
        </w:tc>
      </w:tr>
      <w:tr w:rsidR="00FE3F50" w:rsidRPr="00E400FC" w14:paraId="29E314DE" w14:textId="77777777" w:rsidTr="00A25BEE">
        <w:tc>
          <w:tcPr>
            <w:tcW w:w="988" w:type="dxa"/>
            <w:vMerge w:val="restart"/>
          </w:tcPr>
          <w:p w14:paraId="493B7875" w14:textId="67735940" w:rsidR="00FE3F50" w:rsidRPr="00E400FC" w:rsidRDefault="00FE3F50" w:rsidP="00DE1A0C">
            <w:r w:rsidRPr="00E400FC">
              <w:t>Fungsionalitas 3 (Registrasi Petugas)</w:t>
            </w:r>
          </w:p>
        </w:tc>
        <w:tc>
          <w:tcPr>
            <w:tcW w:w="708" w:type="dxa"/>
          </w:tcPr>
          <w:p w14:paraId="09890E0D" w14:textId="1D3EFDC1" w:rsidR="00FE3F50" w:rsidRPr="00E400FC" w:rsidRDefault="00FE3F50" w:rsidP="00DE1A0C">
            <w:pPr>
              <w:jc w:val="center"/>
            </w:pPr>
            <w:r w:rsidRPr="00E400FC">
              <w:t>3</w:t>
            </w:r>
          </w:p>
        </w:tc>
        <w:tc>
          <w:tcPr>
            <w:tcW w:w="1830" w:type="dxa"/>
          </w:tcPr>
          <w:p w14:paraId="69ECD1A0" w14:textId="1B140A39" w:rsidR="00FE3F50" w:rsidRPr="00E400FC" w:rsidRDefault="00FE3F50" w:rsidP="006C5CB2">
            <w:r w:rsidRPr="00E400FC">
              <w:rPr>
                <w:b/>
              </w:rPr>
              <w:t>Petugas melakukan registrasi</w:t>
            </w:r>
            <w:r w:rsidRPr="00E400FC">
              <w:t xml:space="preserve">. Petugas mengisi form registrasi (NIP, </w:t>
            </w:r>
            <w:r w:rsidRPr="00E400FC">
              <w:rPr>
                <w:i/>
                <w:iCs/>
              </w:rPr>
              <w:t>Email</w:t>
            </w:r>
            <w:r w:rsidRPr="00E400FC">
              <w:t xml:space="preserve">, dan </w:t>
            </w:r>
            <w:r w:rsidRPr="00E400FC">
              <w:rPr>
                <w:i/>
                <w:iCs/>
              </w:rPr>
              <w:t>Password</w:t>
            </w:r>
            <w:r w:rsidRPr="00E400FC">
              <w:t>)</w:t>
            </w:r>
            <w:r w:rsidR="00026AE7" w:rsidRPr="00E400FC">
              <w:br/>
              <w:t xml:space="preserve">urutan </w:t>
            </w:r>
            <w:r w:rsidR="00026AE7" w:rsidRPr="00E400FC">
              <w:rPr>
                <w:i/>
                <w:iCs/>
              </w:rPr>
              <w:t>input</w:t>
            </w:r>
            <w:r w:rsidR="00026AE7" w:rsidRPr="00E400FC">
              <w:t xml:space="preserve"> sesuai dengan daftar di atas</w:t>
            </w:r>
          </w:p>
        </w:tc>
        <w:tc>
          <w:tcPr>
            <w:tcW w:w="1401" w:type="dxa"/>
          </w:tcPr>
          <w:p w14:paraId="0F81F250" w14:textId="77777777" w:rsidR="00FE3F50" w:rsidRPr="00E400FC" w:rsidRDefault="00026AE7" w:rsidP="00026AE7">
            <w:pPr>
              <w:pStyle w:val="ListParagraph"/>
              <w:numPr>
                <w:ilvl w:val="0"/>
                <w:numId w:val="40"/>
              </w:numPr>
              <w:ind w:left="330"/>
            </w:pPr>
            <w:r w:rsidRPr="00E400FC">
              <w:t>6701194240</w:t>
            </w:r>
          </w:p>
          <w:p w14:paraId="24B80C12" w14:textId="71283AEE" w:rsidR="00026AE7" w:rsidRPr="00E400FC" w:rsidRDefault="00380D59" w:rsidP="00026AE7">
            <w:pPr>
              <w:pStyle w:val="ListParagraph"/>
              <w:numPr>
                <w:ilvl w:val="0"/>
                <w:numId w:val="40"/>
              </w:numPr>
              <w:ind w:left="330"/>
            </w:pPr>
            <w:hyperlink r:id="rId70" w:history="1">
              <w:r w:rsidR="00026AE7" w:rsidRPr="00E400FC">
                <w:rPr>
                  <w:rStyle w:val="Hyperlink"/>
                </w:rPr>
                <w:t>mawar@kemenkeu.go.id</w:t>
              </w:r>
            </w:hyperlink>
          </w:p>
          <w:p w14:paraId="3D32DD36" w14:textId="6CCF8CF1" w:rsidR="00026AE7" w:rsidRPr="00E400FC" w:rsidRDefault="00026AE7" w:rsidP="00026AE7">
            <w:pPr>
              <w:pStyle w:val="ListParagraph"/>
              <w:numPr>
                <w:ilvl w:val="0"/>
                <w:numId w:val="40"/>
              </w:numPr>
              <w:ind w:left="330"/>
            </w:pPr>
            <w:r w:rsidRPr="00E400FC">
              <w:t>mawarmerah</w:t>
            </w:r>
          </w:p>
        </w:tc>
        <w:tc>
          <w:tcPr>
            <w:tcW w:w="1282" w:type="dxa"/>
          </w:tcPr>
          <w:p w14:paraId="635D44A5" w14:textId="7B160CB8" w:rsidR="00FE3F50" w:rsidRPr="00E400FC" w:rsidRDefault="00026AE7" w:rsidP="00DE1A0C">
            <w:r w:rsidRPr="00E400FC">
              <w:t xml:space="preserve">Data registrasi disimpan ke </w:t>
            </w:r>
            <w:r w:rsidRPr="00E400FC">
              <w:rPr>
                <w:i/>
                <w:iCs/>
              </w:rPr>
              <w:t>database</w:t>
            </w:r>
          </w:p>
        </w:tc>
        <w:tc>
          <w:tcPr>
            <w:tcW w:w="1282" w:type="dxa"/>
          </w:tcPr>
          <w:p w14:paraId="0C1F5A97" w14:textId="6AF95DFD" w:rsidR="00FE3F50" w:rsidRPr="00E400FC" w:rsidRDefault="00026AE7" w:rsidP="00DE1A0C">
            <w:r w:rsidRPr="00E400FC">
              <w:t xml:space="preserve">Data registrasi disimpan ke </w:t>
            </w:r>
            <w:r w:rsidRPr="00E400FC">
              <w:rPr>
                <w:i/>
                <w:iCs/>
              </w:rPr>
              <w:t>database</w:t>
            </w:r>
          </w:p>
        </w:tc>
      </w:tr>
      <w:tr w:rsidR="00FE3F50" w:rsidRPr="00E400FC" w14:paraId="4B90879E" w14:textId="77777777" w:rsidTr="00A25BEE">
        <w:tc>
          <w:tcPr>
            <w:tcW w:w="988" w:type="dxa"/>
            <w:vMerge/>
          </w:tcPr>
          <w:p w14:paraId="3509EBBC" w14:textId="77777777" w:rsidR="00FE3F50" w:rsidRPr="00E400FC" w:rsidRDefault="00FE3F50" w:rsidP="006C5CB2"/>
        </w:tc>
        <w:tc>
          <w:tcPr>
            <w:tcW w:w="708" w:type="dxa"/>
          </w:tcPr>
          <w:p w14:paraId="58A561C3" w14:textId="593B8289" w:rsidR="00FE3F50" w:rsidRPr="00E400FC" w:rsidRDefault="00FE3F50" w:rsidP="006C5CB2">
            <w:pPr>
              <w:jc w:val="center"/>
            </w:pPr>
            <w:r w:rsidRPr="00E400FC">
              <w:t>3.1</w:t>
            </w:r>
          </w:p>
        </w:tc>
        <w:tc>
          <w:tcPr>
            <w:tcW w:w="1830" w:type="dxa"/>
          </w:tcPr>
          <w:p w14:paraId="5BA46734" w14:textId="1ADBACB9" w:rsidR="00FE3F50" w:rsidRPr="00E400FC" w:rsidRDefault="00FE3F50" w:rsidP="006C5CB2">
            <w:r w:rsidRPr="00E400FC">
              <w:t xml:space="preserve">Petugas mengosongkan </w:t>
            </w:r>
            <w:r w:rsidRPr="00E400FC">
              <w:rPr>
                <w:i/>
                <w:iCs/>
              </w:rPr>
              <w:t>form</w:t>
            </w:r>
            <w:r w:rsidRPr="00E400FC">
              <w:t xml:space="preserve"> registrasi.</w:t>
            </w:r>
          </w:p>
        </w:tc>
        <w:tc>
          <w:tcPr>
            <w:tcW w:w="1401" w:type="dxa"/>
          </w:tcPr>
          <w:p w14:paraId="4D182F46" w14:textId="579D9437" w:rsidR="00FE3F50" w:rsidRPr="00E400FC" w:rsidRDefault="00FE3F50" w:rsidP="006C5CB2">
            <w:pPr>
              <w:pStyle w:val="ListParagraph"/>
              <w:ind w:left="152"/>
              <w:rPr>
                <w:i/>
                <w:iCs/>
              </w:rPr>
            </w:pPr>
            <w:r w:rsidRPr="00E400FC">
              <w:t>Form dikosongkan</w:t>
            </w:r>
          </w:p>
        </w:tc>
        <w:tc>
          <w:tcPr>
            <w:tcW w:w="1282" w:type="dxa"/>
          </w:tcPr>
          <w:p w14:paraId="33DA7429" w14:textId="534BEDCD" w:rsidR="00FE3F50" w:rsidRPr="00E400FC" w:rsidRDefault="00FE3F50" w:rsidP="006C5CB2">
            <w:r w:rsidRPr="00E400FC">
              <w:t>Memberikan pesan 'Harus diisi'</w:t>
            </w:r>
          </w:p>
        </w:tc>
        <w:tc>
          <w:tcPr>
            <w:tcW w:w="1282" w:type="dxa"/>
          </w:tcPr>
          <w:p w14:paraId="5EA719AA" w14:textId="22EEB9ED" w:rsidR="00FE3F50" w:rsidRPr="00E400FC" w:rsidRDefault="00FE3F50" w:rsidP="006C5CB2">
            <w:r w:rsidRPr="00E400FC">
              <w:t>Memberikan pesan 'Harus diisi'</w:t>
            </w:r>
          </w:p>
        </w:tc>
      </w:tr>
      <w:tr w:rsidR="00FE3F50" w:rsidRPr="00E400FC" w14:paraId="4B675F60" w14:textId="77777777" w:rsidTr="00A25BEE">
        <w:tc>
          <w:tcPr>
            <w:tcW w:w="988" w:type="dxa"/>
            <w:vMerge/>
          </w:tcPr>
          <w:p w14:paraId="55323671" w14:textId="77777777" w:rsidR="00FE3F50" w:rsidRPr="00E400FC" w:rsidRDefault="00FE3F50" w:rsidP="00FE3F50"/>
        </w:tc>
        <w:tc>
          <w:tcPr>
            <w:tcW w:w="708" w:type="dxa"/>
          </w:tcPr>
          <w:p w14:paraId="025F6D6A" w14:textId="2D849319" w:rsidR="00FE3F50" w:rsidRPr="00E400FC" w:rsidRDefault="00FE3F50" w:rsidP="00FE3F50">
            <w:pPr>
              <w:jc w:val="center"/>
            </w:pPr>
            <w:r w:rsidRPr="00E400FC">
              <w:t>3.2</w:t>
            </w:r>
          </w:p>
        </w:tc>
        <w:tc>
          <w:tcPr>
            <w:tcW w:w="1830" w:type="dxa"/>
          </w:tcPr>
          <w:p w14:paraId="21F51F40" w14:textId="004EE38A" w:rsidR="00FE3F50" w:rsidRPr="00E400FC" w:rsidRDefault="00FE3F50" w:rsidP="00FE3F50">
            <w:r w:rsidRPr="00E400FC">
              <w:t>Petugas memasukkan NIP yang tidak terdaftar</w:t>
            </w:r>
          </w:p>
        </w:tc>
        <w:tc>
          <w:tcPr>
            <w:tcW w:w="1401" w:type="dxa"/>
          </w:tcPr>
          <w:p w14:paraId="53BCA661" w14:textId="28514292" w:rsidR="00FE3F50" w:rsidRPr="00E400FC" w:rsidRDefault="00FE3F50" w:rsidP="00FE3F50">
            <w:pPr>
              <w:pStyle w:val="ListParagraph"/>
              <w:ind w:left="152"/>
            </w:pPr>
            <w:r w:rsidRPr="00E400FC">
              <w:t xml:space="preserve">NIP: </w:t>
            </w:r>
            <w:r w:rsidRPr="00E400FC">
              <w:br/>
              <w:t>6701193101</w:t>
            </w:r>
          </w:p>
        </w:tc>
        <w:tc>
          <w:tcPr>
            <w:tcW w:w="1282" w:type="dxa"/>
          </w:tcPr>
          <w:p w14:paraId="0747B6B3" w14:textId="6C979319" w:rsidR="00FE3F50" w:rsidRPr="00E400FC" w:rsidRDefault="00FE3F50" w:rsidP="00FE3F50">
            <w:r w:rsidRPr="00E400FC">
              <w:t>Memberikan pesan ‘NIP anda tidak terdaftar'</w:t>
            </w:r>
          </w:p>
        </w:tc>
        <w:tc>
          <w:tcPr>
            <w:tcW w:w="1282" w:type="dxa"/>
          </w:tcPr>
          <w:p w14:paraId="6538B43C" w14:textId="06794851" w:rsidR="00FE3F50" w:rsidRPr="00E400FC" w:rsidRDefault="00FE3F50" w:rsidP="00FE3F50">
            <w:r w:rsidRPr="00E400FC">
              <w:t>Memberikan pesan ‘NIP anda tidak terdaftar'</w:t>
            </w:r>
          </w:p>
        </w:tc>
      </w:tr>
      <w:tr w:rsidR="00FE3F50" w:rsidRPr="00E400FC" w14:paraId="6E100780" w14:textId="77777777" w:rsidTr="00A25BEE">
        <w:tc>
          <w:tcPr>
            <w:tcW w:w="988" w:type="dxa"/>
            <w:vMerge/>
          </w:tcPr>
          <w:p w14:paraId="16C27D42" w14:textId="77777777" w:rsidR="00FE3F50" w:rsidRPr="00E400FC" w:rsidRDefault="00FE3F50" w:rsidP="00FE3F50"/>
        </w:tc>
        <w:tc>
          <w:tcPr>
            <w:tcW w:w="708" w:type="dxa"/>
          </w:tcPr>
          <w:p w14:paraId="3E4C052C" w14:textId="6F697AB7" w:rsidR="00FE3F50" w:rsidRPr="00E400FC" w:rsidRDefault="00FE3F50" w:rsidP="00FE3F50">
            <w:pPr>
              <w:jc w:val="center"/>
            </w:pPr>
            <w:r w:rsidRPr="00E400FC">
              <w:t>3.3</w:t>
            </w:r>
          </w:p>
        </w:tc>
        <w:tc>
          <w:tcPr>
            <w:tcW w:w="1830" w:type="dxa"/>
          </w:tcPr>
          <w:p w14:paraId="056F4BAB" w14:textId="598A16F0" w:rsidR="00FE3F50" w:rsidRPr="00E400FC" w:rsidRDefault="00FE3F50" w:rsidP="00FE3F50">
            <w:pPr>
              <w:rPr>
                <w:i/>
                <w:iCs/>
              </w:rPr>
            </w:pPr>
            <w:r w:rsidRPr="00E400FC">
              <w:t>Petugas</w:t>
            </w:r>
            <w:r w:rsidRPr="00E400FC">
              <w:rPr>
                <w:i/>
                <w:iCs/>
              </w:rPr>
              <w:t xml:space="preserve"> </w:t>
            </w:r>
            <w:r w:rsidRPr="00E400FC">
              <w:t xml:space="preserve">memasukkan </w:t>
            </w:r>
            <w:r w:rsidRPr="00E400FC">
              <w:rPr>
                <w:i/>
                <w:iCs/>
              </w:rPr>
              <w:t xml:space="preserve">Email </w:t>
            </w:r>
            <w:r w:rsidRPr="00E400FC">
              <w:t>dengan format yang salah</w:t>
            </w:r>
          </w:p>
        </w:tc>
        <w:tc>
          <w:tcPr>
            <w:tcW w:w="1401" w:type="dxa"/>
          </w:tcPr>
          <w:p w14:paraId="19B69B11" w14:textId="237AE46B" w:rsidR="00FE3F50" w:rsidRPr="00E400FC" w:rsidRDefault="00FE3F50" w:rsidP="00FE3F50">
            <w:pPr>
              <w:pStyle w:val="ListParagraph"/>
              <w:ind w:left="152"/>
              <w:rPr>
                <w:i/>
                <w:iCs/>
              </w:rPr>
            </w:pPr>
            <w:r w:rsidRPr="00E400FC">
              <w:t>Email:</w:t>
            </w:r>
            <w:r w:rsidRPr="00E400FC">
              <w:br/>
              <w:t>rfachri.exe</w:t>
            </w:r>
          </w:p>
        </w:tc>
        <w:tc>
          <w:tcPr>
            <w:tcW w:w="1282" w:type="dxa"/>
          </w:tcPr>
          <w:p w14:paraId="0D679AA5" w14:textId="3C999C09" w:rsidR="00FE3F50" w:rsidRPr="00E400FC" w:rsidRDefault="00FE3F50" w:rsidP="00FE3F50">
            <w:r w:rsidRPr="00E400FC">
              <w:t>Memberikan pesan 'Masukkan email yang valid'</w:t>
            </w:r>
          </w:p>
        </w:tc>
        <w:tc>
          <w:tcPr>
            <w:tcW w:w="1282" w:type="dxa"/>
          </w:tcPr>
          <w:p w14:paraId="5AA459A5" w14:textId="6C03E3D4" w:rsidR="00FE3F50" w:rsidRPr="00E400FC" w:rsidRDefault="00FE3F50" w:rsidP="00FE3F50">
            <w:r w:rsidRPr="00E400FC">
              <w:t>Memberikan pesan 'Masukkan email yang valid'</w:t>
            </w:r>
          </w:p>
        </w:tc>
      </w:tr>
      <w:tr w:rsidR="00FE3F50" w:rsidRPr="00E400FC" w14:paraId="6977BE1B" w14:textId="77777777" w:rsidTr="00A25BEE">
        <w:tc>
          <w:tcPr>
            <w:tcW w:w="988" w:type="dxa"/>
            <w:vMerge/>
          </w:tcPr>
          <w:p w14:paraId="6DF85C1F" w14:textId="53A65FD0" w:rsidR="00FE3F50" w:rsidRPr="00E400FC" w:rsidRDefault="00FE3F50" w:rsidP="00FE3F50"/>
        </w:tc>
        <w:tc>
          <w:tcPr>
            <w:tcW w:w="708" w:type="dxa"/>
          </w:tcPr>
          <w:p w14:paraId="6BF2F297" w14:textId="428A4B6E" w:rsidR="00FE3F50" w:rsidRPr="00E400FC" w:rsidRDefault="00FE3F50" w:rsidP="00FE3F50">
            <w:pPr>
              <w:jc w:val="center"/>
            </w:pPr>
            <w:r w:rsidRPr="00E400FC">
              <w:t>3.4</w:t>
            </w:r>
          </w:p>
        </w:tc>
        <w:tc>
          <w:tcPr>
            <w:tcW w:w="1830" w:type="dxa"/>
          </w:tcPr>
          <w:p w14:paraId="62518942" w14:textId="35A534DB" w:rsidR="00FE3F50" w:rsidRPr="00E400FC" w:rsidRDefault="00FE3F50" w:rsidP="00FE3F50">
            <w:r w:rsidRPr="00E400FC">
              <w:t>Petugas</w:t>
            </w:r>
            <w:r w:rsidRPr="00E400FC">
              <w:rPr>
                <w:i/>
                <w:iCs/>
              </w:rPr>
              <w:t xml:space="preserve"> </w:t>
            </w:r>
            <w:r w:rsidRPr="00E400FC">
              <w:t xml:space="preserve">memasukkan </w:t>
            </w:r>
            <w:r w:rsidRPr="00E400FC">
              <w:rPr>
                <w:i/>
                <w:iCs/>
              </w:rPr>
              <w:t>Password</w:t>
            </w:r>
            <w:r w:rsidRPr="00E400FC">
              <w:t xml:space="preserve"> kurang dari 8 karakter</w:t>
            </w:r>
          </w:p>
        </w:tc>
        <w:tc>
          <w:tcPr>
            <w:tcW w:w="1401" w:type="dxa"/>
          </w:tcPr>
          <w:p w14:paraId="6D0B934C" w14:textId="33FC0A8A" w:rsidR="00FE3F50" w:rsidRPr="00E400FC" w:rsidRDefault="00FE3F50" w:rsidP="00FE3F50">
            <w:pPr>
              <w:pStyle w:val="ListParagraph"/>
              <w:ind w:left="152"/>
              <w:rPr>
                <w:i/>
                <w:iCs/>
              </w:rPr>
            </w:pPr>
            <w:r w:rsidRPr="00E400FC">
              <w:rPr>
                <w:i/>
                <w:iCs/>
              </w:rPr>
              <w:t>Password: passed</w:t>
            </w:r>
          </w:p>
        </w:tc>
        <w:tc>
          <w:tcPr>
            <w:tcW w:w="1282" w:type="dxa"/>
          </w:tcPr>
          <w:p w14:paraId="701EC125" w14:textId="672D2B2B" w:rsidR="00FE3F50" w:rsidRPr="00E400FC" w:rsidRDefault="00FE3F50" w:rsidP="00FE3F50">
            <w:r w:rsidRPr="00E400FC">
              <w:t>Memberikan pesan 'Masukkan minimal 8 karakter'</w:t>
            </w:r>
          </w:p>
        </w:tc>
        <w:tc>
          <w:tcPr>
            <w:tcW w:w="1282" w:type="dxa"/>
          </w:tcPr>
          <w:p w14:paraId="66E49011" w14:textId="4ADE050F" w:rsidR="00FE3F50" w:rsidRPr="00E400FC" w:rsidRDefault="00FE3F50" w:rsidP="00FE3F50">
            <w:r w:rsidRPr="00E400FC">
              <w:t>Memberikan pesan 'Masukkan minimal 8 karakter'</w:t>
            </w:r>
          </w:p>
        </w:tc>
      </w:tr>
      <w:tr w:rsidR="00FE3F50" w:rsidRPr="00E400FC" w14:paraId="2D222A77" w14:textId="77777777" w:rsidTr="00A25BEE">
        <w:tc>
          <w:tcPr>
            <w:tcW w:w="988" w:type="dxa"/>
          </w:tcPr>
          <w:p w14:paraId="532D9CA4" w14:textId="0E6B6E40" w:rsidR="00FE3F50" w:rsidRPr="00E400FC" w:rsidRDefault="00FE3F50" w:rsidP="00FE3F50">
            <w:r w:rsidRPr="00E400FC">
              <w:t xml:space="preserve">Fungsionalitas 4 (Pengajuan Pengaduan </w:t>
            </w:r>
            <w:r w:rsidRPr="00E400FC">
              <w:rPr>
                <w:i/>
                <w:iCs/>
              </w:rPr>
              <w:t>Online</w:t>
            </w:r>
            <w:r w:rsidRPr="00E400FC">
              <w:t>)</w:t>
            </w:r>
          </w:p>
        </w:tc>
        <w:tc>
          <w:tcPr>
            <w:tcW w:w="708" w:type="dxa"/>
          </w:tcPr>
          <w:p w14:paraId="17DF2F86" w14:textId="6BC6DD53" w:rsidR="00FE3F50" w:rsidRPr="00E400FC" w:rsidRDefault="00644287" w:rsidP="00FE3F50">
            <w:pPr>
              <w:jc w:val="center"/>
            </w:pPr>
            <w:r w:rsidRPr="00E400FC">
              <w:t>4</w:t>
            </w:r>
          </w:p>
        </w:tc>
        <w:tc>
          <w:tcPr>
            <w:tcW w:w="1830" w:type="dxa"/>
          </w:tcPr>
          <w:p w14:paraId="682EE964" w14:textId="506ABB26" w:rsidR="00FE3F50" w:rsidRPr="00E400FC" w:rsidRDefault="00644287" w:rsidP="00644287">
            <w:r w:rsidRPr="00E400FC">
              <w:rPr>
                <w:b/>
                <w:i/>
                <w:iCs/>
              </w:rPr>
              <w:t xml:space="preserve">Customer </w:t>
            </w:r>
            <w:r w:rsidR="00FD2366" w:rsidRPr="00E400FC">
              <w:rPr>
                <w:b/>
              </w:rPr>
              <w:t>mengajukan pengaduan</w:t>
            </w:r>
            <w:r w:rsidR="00FD2366" w:rsidRPr="00E400FC">
              <w:t xml:space="preserve">. </w:t>
            </w:r>
            <w:r w:rsidR="00FD2366" w:rsidRPr="00E400FC">
              <w:rPr>
                <w:i/>
                <w:iCs/>
              </w:rPr>
              <w:t xml:space="preserve">Customer </w:t>
            </w:r>
            <w:r w:rsidR="00FD2366" w:rsidRPr="00E400FC">
              <w:t>mengisi form pengaduan</w:t>
            </w:r>
            <w:r w:rsidR="00BD52FA" w:rsidRPr="00E400FC">
              <w:t xml:space="preserve"> (Kategori, Judul, Isi, Lampiran)</w:t>
            </w:r>
            <w:r w:rsidR="00FD2366" w:rsidRPr="00E400FC">
              <w:t>.</w:t>
            </w:r>
            <w:r w:rsidR="00026AE7" w:rsidRPr="00E400FC">
              <w:br/>
              <w:t xml:space="preserve">urutan </w:t>
            </w:r>
            <w:r w:rsidR="00026AE7" w:rsidRPr="00E400FC">
              <w:rPr>
                <w:i/>
                <w:iCs/>
              </w:rPr>
              <w:t>input</w:t>
            </w:r>
            <w:r w:rsidR="00026AE7" w:rsidRPr="00E400FC">
              <w:t xml:space="preserve"> sesuai dengan daftar di atas</w:t>
            </w:r>
          </w:p>
        </w:tc>
        <w:tc>
          <w:tcPr>
            <w:tcW w:w="1401" w:type="dxa"/>
          </w:tcPr>
          <w:p w14:paraId="60BAD166" w14:textId="69B722E7" w:rsidR="00FE3F50" w:rsidRPr="00E400FC" w:rsidRDefault="00BD52FA" w:rsidP="00BD52FA">
            <w:pPr>
              <w:pStyle w:val="ListParagraph"/>
              <w:numPr>
                <w:ilvl w:val="0"/>
                <w:numId w:val="40"/>
              </w:numPr>
              <w:ind w:left="189" w:hanging="189"/>
            </w:pPr>
            <w:r w:rsidRPr="00E400FC">
              <w:t>Pelayanan penilaian</w:t>
            </w:r>
          </w:p>
          <w:p w14:paraId="13892375" w14:textId="77777777" w:rsidR="00BD52FA" w:rsidRPr="00E400FC" w:rsidRDefault="00BD52FA" w:rsidP="00BD52FA">
            <w:pPr>
              <w:pStyle w:val="ListParagraph"/>
              <w:numPr>
                <w:ilvl w:val="0"/>
                <w:numId w:val="40"/>
              </w:numPr>
              <w:ind w:left="189" w:hanging="189"/>
              <w:rPr>
                <w:i/>
                <w:iCs/>
              </w:rPr>
            </w:pPr>
            <w:r w:rsidRPr="00E400FC">
              <w:t>Properti Navi</w:t>
            </w:r>
          </w:p>
          <w:p w14:paraId="1D63D2C1" w14:textId="77777777" w:rsidR="00BD52FA" w:rsidRPr="00E400FC" w:rsidRDefault="00BD52FA" w:rsidP="00BD52FA">
            <w:pPr>
              <w:pStyle w:val="ListParagraph"/>
              <w:numPr>
                <w:ilvl w:val="0"/>
                <w:numId w:val="40"/>
              </w:numPr>
              <w:ind w:left="189" w:hanging="189"/>
              <w:rPr>
                <w:i/>
                <w:iCs/>
              </w:rPr>
            </w:pPr>
            <w:r w:rsidRPr="00E400FC">
              <w:t>Penilaian properti</w:t>
            </w:r>
          </w:p>
          <w:p w14:paraId="6ABC86A1" w14:textId="08CCA826" w:rsidR="00BD52FA" w:rsidRPr="00E400FC" w:rsidRDefault="00BD52FA" w:rsidP="00BD52FA">
            <w:pPr>
              <w:pStyle w:val="ListParagraph"/>
              <w:numPr>
                <w:ilvl w:val="0"/>
                <w:numId w:val="40"/>
              </w:numPr>
              <w:ind w:left="189" w:hanging="189"/>
              <w:rPr>
                <w:i/>
                <w:iCs/>
              </w:rPr>
            </w:pPr>
            <w:r w:rsidRPr="00E400FC">
              <w:t>Tanah.jpg</w:t>
            </w:r>
          </w:p>
        </w:tc>
        <w:tc>
          <w:tcPr>
            <w:tcW w:w="1282" w:type="dxa"/>
          </w:tcPr>
          <w:p w14:paraId="5D85BE81" w14:textId="33FA5C82" w:rsidR="00BD52FA" w:rsidRPr="00E400FC" w:rsidRDefault="00BD52FA" w:rsidP="00FE3F50">
            <w:r w:rsidRPr="00E400FC">
              <w:t>Sistem akan menyimpan data pengaduan ke database</w:t>
            </w:r>
          </w:p>
        </w:tc>
        <w:tc>
          <w:tcPr>
            <w:tcW w:w="1282" w:type="dxa"/>
          </w:tcPr>
          <w:p w14:paraId="6EEA49E8" w14:textId="6D2E0092" w:rsidR="00FE3F50" w:rsidRPr="00E400FC" w:rsidRDefault="00BD52FA" w:rsidP="00FE3F50">
            <w:r w:rsidRPr="00E400FC">
              <w:t>Sistem akan menyimpan data pengaduan ke database</w:t>
            </w:r>
          </w:p>
        </w:tc>
      </w:tr>
      <w:tr w:rsidR="00BD52FA" w:rsidRPr="00E400FC" w14:paraId="4C8F4B24" w14:textId="77777777" w:rsidTr="00A25BEE">
        <w:tc>
          <w:tcPr>
            <w:tcW w:w="988" w:type="dxa"/>
          </w:tcPr>
          <w:p w14:paraId="69C96FF6" w14:textId="77777777" w:rsidR="00BD52FA" w:rsidRPr="00E400FC" w:rsidRDefault="00BD52FA" w:rsidP="00BD52FA"/>
        </w:tc>
        <w:tc>
          <w:tcPr>
            <w:tcW w:w="708" w:type="dxa"/>
          </w:tcPr>
          <w:p w14:paraId="6FD90D6D" w14:textId="4E46CBDD" w:rsidR="00BD52FA" w:rsidRPr="00E400FC" w:rsidRDefault="00BD52FA" w:rsidP="00BD52FA">
            <w:r w:rsidRPr="00E400FC">
              <w:t>4.1</w:t>
            </w:r>
          </w:p>
        </w:tc>
        <w:tc>
          <w:tcPr>
            <w:tcW w:w="1830" w:type="dxa"/>
          </w:tcPr>
          <w:p w14:paraId="74E4FF5D" w14:textId="5390EB17" w:rsidR="00BD52FA" w:rsidRPr="00E400FC" w:rsidRDefault="00BD52FA" w:rsidP="00BD52FA">
            <w:r w:rsidRPr="00E400FC">
              <w:rPr>
                <w:i/>
                <w:iCs/>
              </w:rPr>
              <w:t xml:space="preserve">Customer </w:t>
            </w:r>
            <w:r w:rsidRPr="00E400FC">
              <w:t>mengosongkan Judul dan Isi.</w:t>
            </w:r>
          </w:p>
        </w:tc>
        <w:tc>
          <w:tcPr>
            <w:tcW w:w="1401" w:type="dxa"/>
          </w:tcPr>
          <w:p w14:paraId="2B978DE9" w14:textId="77777777" w:rsidR="00BD52FA" w:rsidRPr="00E400FC" w:rsidRDefault="00BD52FA" w:rsidP="00BD52FA">
            <w:pPr>
              <w:pStyle w:val="ListParagraph"/>
              <w:numPr>
                <w:ilvl w:val="0"/>
                <w:numId w:val="40"/>
              </w:numPr>
              <w:ind w:left="189" w:hanging="189"/>
            </w:pPr>
            <w:r w:rsidRPr="00E400FC">
              <w:t>Pelayanan penilaian</w:t>
            </w:r>
          </w:p>
          <w:p w14:paraId="702BF28B" w14:textId="1676A695" w:rsidR="00BD52FA" w:rsidRPr="00E400FC" w:rsidRDefault="00BD52FA" w:rsidP="00BD52FA">
            <w:pPr>
              <w:pStyle w:val="ListParagraph"/>
              <w:numPr>
                <w:ilvl w:val="0"/>
                <w:numId w:val="40"/>
              </w:numPr>
              <w:ind w:left="189" w:hanging="189"/>
              <w:rPr>
                <w:i/>
                <w:iCs/>
              </w:rPr>
            </w:pPr>
            <w:r w:rsidRPr="00E400FC">
              <w:t>Null</w:t>
            </w:r>
          </w:p>
          <w:p w14:paraId="6104A299" w14:textId="241757F4" w:rsidR="00BD52FA" w:rsidRPr="00E400FC" w:rsidRDefault="00BD52FA" w:rsidP="00BD52FA">
            <w:pPr>
              <w:pStyle w:val="ListParagraph"/>
              <w:numPr>
                <w:ilvl w:val="0"/>
                <w:numId w:val="40"/>
              </w:numPr>
              <w:ind w:left="189" w:hanging="189"/>
              <w:rPr>
                <w:i/>
                <w:iCs/>
              </w:rPr>
            </w:pPr>
            <w:r w:rsidRPr="00E400FC">
              <w:t>Null</w:t>
            </w:r>
          </w:p>
          <w:p w14:paraId="10257ADD" w14:textId="09DEBB33" w:rsidR="00BD52FA" w:rsidRPr="00E400FC" w:rsidRDefault="00BD52FA" w:rsidP="00BD52FA">
            <w:pPr>
              <w:pStyle w:val="ListParagraph"/>
              <w:ind w:left="152"/>
              <w:rPr>
                <w:i/>
                <w:iCs/>
              </w:rPr>
            </w:pPr>
            <w:r w:rsidRPr="00E400FC">
              <w:t>Tanah.jpg</w:t>
            </w:r>
          </w:p>
        </w:tc>
        <w:tc>
          <w:tcPr>
            <w:tcW w:w="1282" w:type="dxa"/>
          </w:tcPr>
          <w:p w14:paraId="08E72F4E" w14:textId="439D3EF1" w:rsidR="00BD52FA" w:rsidRPr="00E400FC" w:rsidRDefault="00BD52FA" w:rsidP="00BD52FA">
            <w:r w:rsidRPr="00E400FC">
              <w:t>Memberikan pesan 'tidak boleh kosong'</w:t>
            </w:r>
          </w:p>
        </w:tc>
        <w:tc>
          <w:tcPr>
            <w:tcW w:w="1282" w:type="dxa"/>
          </w:tcPr>
          <w:p w14:paraId="280E6D99" w14:textId="22480E9C" w:rsidR="00BD52FA" w:rsidRPr="00E400FC" w:rsidRDefault="00BD52FA" w:rsidP="00BD52FA">
            <w:r w:rsidRPr="00E400FC">
              <w:t>Memberikan pesan 'tidak boleh kosong'</w:t>
            </w:r>
          </w:p>
        </w:tc>
      </w:tr>
      <w:tr w:rsidR="00BD52FA" w:rsidRPr="00E400FC" w14:paraId="07111775" w14:textId="77777777" w:rsidTr="00A25BEE">
        <w:tc>
          <w:tcPr>
            <w:tcW w:w="988" w:type="dxa"/>
          </w:tcPr>
          <w:p w14:paraId="5B819089" w14:textId="77777777" w:rsidR="00BD52FA" w:rsidRPr="00E400FC" w:rsidRDefault="00BD52FA" w:rsidP="00BD52FA"/>
        </w:tc>
        <w:tc>
          <w:tcPr>
            <w:tcW w:w="708" w:type="dxa"/>
          </w:tcPr>
          <w:p w14:paraId="1492C804" w14:textId="3EB84669" w:rsidR="00BD52FA" w:rsidRPr="00E400FC" w:rsidRDefault="00BD52FA" w:rsidP="00BD52FA">
            <w:pPr>
              <w:jc w:val="center"/>
            </w:pPr>
            <w:r w:rsidRPr="00E400FC">
              <w:t>4.2</w:t>
            </w:r>
          </w:p>
        </w:tc>
        <w:tc>
          <w:tcPr>
            <w:tcW w:w="1830" w:type="dxa"/>
          </w:tcPr>
          <w:p w14:paraId="5E0FF8AC" w14:textId="5A4D4CD4" w:rsidR="00BD52FA" w:rsidRPr="00E400FC" w:rsidRDefault="00BD6821" w:rsidP="00BD52FA">
            <w:r w:rsidRPr="00E400FC">
              <w:rPr>
                <w:i/>
                <w:iCs/>
              </w:rPr>
              <w:t>Customer</w:t>
            </w:r>
            <w:r w:rsidRPr="00E400FC">
              <w:t xml:space="preserve"> mengisi </w:t>
            </w:r>
            <w:r w:rsidR="00BD52FA" w:rsidRPr="00E400FC">
              <w:t xml:space="preserve">Judul </w:t>
            </w:r>
            <w:r w:rsidRPr="00E400FC">
              <w:t xml:space="preserve">kurang dari </w:t>
            </w:r>
            <w:r w:rsidR="00BD52FA" w:rsidRPr="00E400FC">
              <w:t xml:space="preserve">5 </w:t>
            </w:r>
            <w:r w:rsidRPr="00E400FC">
              <w:t>dan lebih dari</w:t>
            </w:r>
            <w:r w:rsidR="00BD52FA" w:rsidRPr="00E400FC">
              <w:t xml:space="preserve"> 30 karakter.</w:t>
            </w:r>
          </w:p>
        </w:tc>
        <w:tc>
          <w:tcPr>
            <w:tcW w:w="1401" w:type="dxa"/>
          </w:tcPr>
          <w:p w14:paraId="4FAC6EBA" w14:textId="654B56F2" w:rsidR="00C434B6" w:rsidRPr="00E400FC" w:rsidRDefault="00C434B6" w:rsidP="00C434B6">
            <w:r w:rsidRPr="00E400FC">
              <w:t>Judul:</w:t>
            </w:r>
          </w:p>
          <w:p w14:paraId="1C563D3F" w14:textId="03C5A08A" w:rsidR="00BD52FA" w:rsidRPr="00E400FC" w:rsidRDefault="00BD52FA" w:rsidP="00C434B6">
            <w:pPr>
              <w:pStyle w:val="ListParagraph"/>
              <w:numPr>
                <w:ilvl w:val="0"/>
                <w:numId w:val="40"/>
              </w:numPr>
              <w:ind w:left="189" w:hanging="189"/>
            </w:pPr>
            <w:r w:rsidRPr="00E400FC">
              <w:t>Navi</w:t>
            </w:r>
          </w:p>
          <w:p w14:paraId="08609BE6" w14:textId="49A3804D" w:rsidR="00C434B6" w:rsidRPr="00E400FC" w:rsidRDefault="00C434B6" w:rsidP="00C434B6">
            <w:pPr>
              <w:pStyle w:val="ListParagraph"/>
              <w:ind w:left="189"/>
              <w:rPr>
                <w:b/>
              </w:rPr>
            </w:pPr>
            <w:r w:rsidRPr="00E400FC">
              <w:rPr>
                <w:b/>
              </w:rPr>
              <w:t>atau</w:t>
            </w:r>
          </w:p>
          <w:p w14:paraId="25C3D9AB" w14:textId="1682CC4B" w:rsidR="00BD52FA" w:rsidRPr="00E400FC" w:rsidRDefault="00BD52FA" w:rsidP="00C434B6">
            <w:pPr>
              <w:pStyle w:val="ListParagraph"/>
              <w:numPr>
                <w:ilvl w:val="0"/>
                <w:numId w:val="40"/>
              </w:numPr>
              <w:ind w:left="189" w:hanging="189"/>
            </w:pPr>
            <w:r w:rsidRPr="00E400FC">
              <w:t>lorem ipsum dolor sit amet, co</w:t>
            </w:r>
            <w:r w:rsidR="00C434B6" w:rsidRPr="00E400FC">
              <w:t>..</w:t>
            </w:r>
            <w:r w:rsidRPr="00E400FC">
              <w:t xml:space="preserve">(30 karakter) </w:t>
            </w:r>
          </w:p>
        </w:tc>
        <w:tc>
          <w:tcPr>
            <w:tcW w:w="1282" w:type="dxa"/>
          </w:tcPr>
          <w:p w14:paraId="65824046" w14:textId="5EE780E0" w:rsidR="00BD52FA" w:rsidRPr="00E400FC" w:rsidRDefault="00C434B6" w:rsidP="00BD52FA">
            <w:r w:rsidRPr="00E400FC">
              <w:t>Memberikan pesan 'panjang karakter harus dalam rentang 5 dan 30'</w:t>
            </w:r>
          </w:p>
        </w:tc>
        <w:tc>
          <w:tcPr>
            <w:tcW w:w="1282" w:type="dxa"/>
          </w:tcPr>
          <w:p w14:paraId="50E89E63" w14:textId="7A73D3A9" w:rsidR="00BD52FA" w:rsidRPr="00E400FC" w:rsidRDefault="00C434B6" w:rsidP="00BD52FA">
            <w:r w:rsidRPr="00E400FC">
              <w:t>Memberikan pesan 'panjang karakter harus dalam rentang 5 dan 30'</w:t>
            </w:r>
          </w:p>
        </w:tc>
      </w:tr>
      <w:tr w:rsidR="00BD52FA" w:rsidRPr="00E400FC" w14:paraId="57BC649F" w14:textId="77777777" w:rsidTr="00A25BEE">
        <w:tc>
          <w:tcPr>
            <w:tcW w:w="988" w:type="dxa"/>
          </w:tcPr>
          <w:p w14:paraId="0C6A659E" w14:textId="77777777" w:rsidR="00BD52FA" w:rsidRPr="00E400FC" w:rsidRDefault="00BD52FA" w:rsidP="00BD52FA"/>
        </w:tc>
        <w:tc>
          <w:tcPr>
            <w:tcW w:w="708" w:type="dxa"/>
          </w:tcPr>
          <w:p w14:paraId="68C90A87" w14:textId="31EAD59E" w:rsidR="00BD52FA" w:rsidRPr="00E400FC" w:rsidRDefault="00BD52FA" w:rsidP="00BD52FA">
            <w:pPr>
              <w:jc w:val="center"/>
            </w:pPr>
            <w:r w:rsidRPr="00E400FC">
              <w:t>4.3</w:t>
            </w:r>
          </w:p>
        </w:tc>
        <w:tc>
          <w:tcPr>
            <w:tcW w:w="1830" w:type="dxa"/>
          </w:tcPr>
          <w:p w14:paraId="03A5DCBA" w14:textId="1E64CE9F" w:rsidR="00BD52FA" w:rsidRPr="00E400FC" w:rsidRDefault="00BD6821" w:rsidP="00BD52FA">
            <w:r w:rsidRPr="00E400FC">
              <w:rPr>
                <w:i/>
                <w:iCs/>
              </w:rPr>
              <w:t>Customer</w:t>
            </w:r>
            <w:r w:rsidRPr="00E400FC">
              <w:t xml:space="preserve"> mengisi</w:t>
            </w:r>
            <w:r w:rsidR="00FA63AA" w:rsidRPr="00E400FC">
              <w:t xml:space="preserve"> </w:t>
            </w:r>
            <w:r w:rsidR="00BD52FA" w:rsidRPr="00E400FC">
              <w:t xml:space="preserve">Isi </w:t>
            </w:r>
            <w:r w:rsidR="00FA63AA" w:rsidRPr="00E400FC">
              <w:t xml:space="preserve">kurang dari </w:t>
            </w:r>
            <w:r w:rsidR="00BD52FA" w:rsidRPr="00E400FC">
              <w:t>5 karakter.</w:t>
            </w:r>
          </w:p>
        </w:tc>
        <w:tc>
          <w:tcPr>
            <w:tcW w:w="1401" w:type="dxa"/>
          </w:tcPr>
          <w:p w14:paraId="0D116C78" w14:textId="1977526D" w:rsidR="00BD52FA" w:rsidRPr="00E400FC" w:rsidRDefault="00C434B6" w:rsidP="00C434B6">
            <w:pPr>
              <w:pStyle w:val="ListParagraph"/>
              <w:ind w:left="189"/>
            </w:pPr>
            <w:r w:rsidRPr="00E400FC">
              <w:t>Isi:</w:t>
            </w:r>
            <w:r w:rsidRPr="00E400FC">
              <w:br/>
              <w:t>prop</w:t>
            </w:r>
          </w:p>
        </w:tc>
        <w:tc>
          <w:tcPr>
            <w:tcW w:w="1282" w:type="dxa"/>
          </w:tcPr>
          <w:p w14:paraId="707AE11A" w14:textId="6729CA03" w:rsidR="00BD52FA" w:rsidRPr="00E400FC" w:rsidRDefault="00C434B6" w:rsidP="00BD52FA">
            <w:r w:rsidRPr="00E400FC">
              <w:t>Memberikan pesan 'terlalu pendek, minimal 5 karakter atau lebih.'</w:t>
            </w:r>
          </w:p>
        </w:tc>
        <w:tc>
          <w:tcPr>
            <w:tcW w:w="1282" w:type="dxa"/>
          </w:tcPr>
          <w:p w14:paraId="351A946A" w14:textId="0435CBC3" w:rsidR="00BD52FA" w:rsidRPr="00E400FC" w:rsidRDefault="00C434B6" w:rsidP="00BD52FA">
            <w:r w:rsidRPr="00E400FC">
              <w:t>Memberikan pesan 'terlalu pendek, minimal 5 karakter atau lebih.'</w:t>
            </w:r>
          </w:p>
        </w:tc>
      </w:tr>
      <w:tr w:rsidR="00BD52FA" w:rsidRPr="00E400FC" w14:paraId="5B6DEE35" w14:textId="77777777" w:rsidTr="00A25BEE">
        <w:tc>
          <w:tcPr>
            <w:tcW w:w="988" w:type="dxa"/>
          </w:tcPr>
          <w:p w14:paraId="4B411B72" w14:textId="77777777" w:rsidR="00BD52FA" w:rsidRPr="00E400FC" w:rsidRDefault="00BD52FA" w:rsidP="00BD52FA"/>
        </w:tc>
        <w:tc>
          <w:tcPr>
            <w:tcW w:w="708" w:type="dxa"/>
          </w:tcPr>
          <w:p w14:paraId="1BC6D0CD" w14:textId="229ECC17" w:rsidR="00BD52FA" w:rsidRPr="00E400FC" w:rsidRDefault="00BD52FA" w:rsidP="00BD52FA">
            <w:pPr>
              <w:jc w:val="center"/>
            </w:pPr>
            <w:r w:rsidRPr="00E400FC">
              <w:t>4.4</w:t>
            </w:r>
          </w:p>
        </w:tc>
        <w:tc>
          <w:tcPr>
            <w:tcW w:w="1830" w:type="dxa"/>
          </w:tcPr>
          <w:p w14:paraId="35450551" w14:textId="72836B19" w:rsidR="00BD52FA" w:rsidRPr="00E400FC" w:rsidRDefault="00FA63AA" w:rsidP="00BD52FA">
            <w:r w:rsidRPr="00E400FC">
              <w:rPr>
                <w:i/>
                <w:iCs/>
              </w:rPr>
              <w:t>Customer</w:t>
            </w:r>
            <w:r w:rsidRPr="00E400FC">
              <w:t xml:space="preserve"> memasukkan </w:t>
            </w:r>
            <w:r w:rsidR="00BD52FA" w:rsidRPr="00E400FC">
              <w:lastRenderedPageBreak/>
              <w:t xml:space="preserve">lampiran </w:t>
            </w:r>
            <w:r w:rsidRPr="00E400FC">
              <w:t xml:space="preserve">lebih dari </w:t>
            </w:r>
            <w:r w:rsidR="00BD52FA" w:rsidRPr="00E400FC">
              <w:t>5MB.</w:t>
            </w:r>
          </w:p>
        </w:tc>
        <w:tc>
          <w:tcPr>
            <w:tcW w:w="1401" w:type="dxa"/>
          </w:tcPr>
          <w:p w14:paraId="33E9BAC9" w14:textId="60120C5D" w:rsidR="00BD52FA" w:rsidRPr="00E400FC" w:rsidRDefault="00C434B6" w:rsidP="00C434B6">
            <w:r w:rsidRPr="00E400FC">
              <w:lastRenderedPageBreak/>
              <w:t>Lampiran: Hutan.jpg (7MB)</w:t>
            </w:r>
          </w:p>
        </w:tc>
        <w:tc>
          <w:tcPr>
            <w:tcW w:w="1282" w:type="dxa"/>
          </w:tcPr>
          <w:p w14:paraId="28AF7A00" w14:textId="39FEFD0A" w:rsidR="00BD52FA" w:rsidRPr="00E400FC" w:rsidRDefault="00C434B6" w:rsidP="00BD52FA">
            <w:r w:rsidRPr="00E400FC">
              <w:t xml:space="preserve">Memberikan pesan </w:t>
            </w:r>
            <w:r w:rsidRPr="00E400FC">
              <w:lastRenderedPageBreak/>
              <w:t>'File terlalu besar'</w:t>
            </w:r>
          </w:p>
        </w:tc>
        <w:tc>
          <w:tcPr>
            <w:tcW w:w="1282" w:type="dxa"/>
          </w:tcPr>
          <w:p w14:paraId="6EE828B1" w14:textId="4D1FD0A1" w:rsidR="00BD52FA" w:rsidRPr="00E400FC" w:rsidRDefault="00C434B6" w:rsidP="00BD52FA">
            <w:r w:rsidRPr="00E400FC">
              <w:lastRenderedPageBreak/>
              <w:t xml:space="preserve">Memberikan pesan </w:t>
            </w:r>
            <w:r w:rsidRPr="00E400FC">
              <w:lastRenderedPageBreak/>
              <w:t>'File terlalu besar'</w:t>
            </w:r>
          </w:p>
        </w:tc>
      </w:tr>
      <w:tr w:rsidR="00BD52FA" w:rsidRPr="00E400FC" w14:paraId="5986152A" w14:textId="77777777" w:rsidTr="00BD6821">
        <w:tc>
          <w:tcPr>
            <w:tcW w:w="988" w:type="dxa"/>
          </w:tcPr>
          <w:p w14:paraId="5A8D0B21" w14:textId="77777777" w:rsidR="00BD52FA" w:rsidRPr="00E400FC" w:rsidRDefault="00BD52FA" w:rsidP="00BD52FA"/>
        </w:tc>
        <w:tc>
          <w:tcPr>
            <w:tcW w:w="708" w:type="dxa"/>
          </w:tcPr>
          <w:p w14:paraId="6FF0D8B0" w14:textId="507D10B5" w:rsidR="00BD52FA" w:rsidRPr="00E400FC" w:rsidRDefault="00BD52FA" w:rsidP="00BD52FA">
            <w:pPr>
              <w:jc w:val="center"/>
            </w:pPr>
            <w:r w:rsidRPr="00E400FC">
              <w:t>4.5</w:t>
            </w:r>
          </w:p>
        </w:tc>
        <w:tc>
          <w:tcPr>
            <w:tcW w:w="1830" w:type="dxa"/>
          </w:tcPr>
          <w:p w14:paraId="05B5C0C4" w14:textId="431A8E96" w:rsidR="00BD52FA" w:rsidRPr="00E400FC" w:rsidRDefault="00FA63AA" w:rsidP="00BD52FA">
            <w:r w:rsidRPr="00E400FC">
              <w:rPr>
                <w:i/>
                <w:iCs/>
              </w:rPr>
              <w:t xml:space="preserve">Customer </w:t>
            </w:r>
            <w:r w:rsidRPr="00E400FC">
              <w:t xml:space="preserve">memasukkan </w:t>
            </w:r>
            <w:r w:rsidR="00BD52FA" w:rsidRPr="00E400FC">
              <w:t xml:space="preserve">lampiran </w:t>
            </w:r>
            <w:r w:rsidRPr="00E400FC">
              <w:t xml:space="preserve">degan ekstensi selain </w:t>
            </w:r>
            <w:r w:rsidR="00BD52FA" w:rsidRPr="00E400FC">
              <w:t>jpg, jpeg, png, rar atau pdf</w:t>
            </w:r>
          </w:p>
        </w:tc>
        <w:tc>
          <w:tcPr>
            <w:tcW w:w="1401" w:type="dxa"/>
          </w:tcPr>
          <w:p w14:paraId="28B0D72D" w14:textId="2A8B712C" w:rsidR="00BD52FA" w:rsidRPr="00E400FC" w:rsidRDefault="00C434B6" w:rsidP="00C434B6">
            <w:r w:rsidRPr="00E400FC">
              <w:t>Lampiran: Mobile.gif</w:t>
            </w:r>
          </w:p>
        </w:tc>
        <w:tc>
          <w:tcPr>
            <w:tcW w:w="1282" w:type="dxa"/>
          </w:tcPr>
          <w:p w14:paraId="233BA720" w14:textId="0105EB4A" w:rsidR="00BD52FA" w:rsidRPr="00E400FC" w:rsidRDefault="00BD6821" w:rsidP="00BD52FA">
            <w:r w:rsidRPr="00E400FC">
              <w:t>Memberikan pesan 'format file harus jpg, jpeg, png, atau pdf'</w:t>
            </w:r>
          </w:p>
        </w:tc>
        <w:tc>
          <w:tcPr>
            <w:tcW w:w="1282" w:type="dxa"/>
            <w:shd w:val="clear" w:color="auto" w:fill="FFC000"/>
          </w:tcPr>
          <w:p w14:paraId="42873EEE" w14:textId="6F63D4CF" w:rsidR="00BD52FA" w:rsidRPr="00E400FC" w:rsidRDefault="00BD6821" w:rsidP="00BD52FA">
            <w:r w:rsidRPr="00E400FC">
              <w:t>Sistem akan menyimpan data pengaduan ke database</w:t>
            </w:r>
          </w:p>
        </w:tc>
      </w:tr>
      <w:tr w:rsidR="00BD52FA" w:rsidRPr="00E400FC" w14:paraId="3625903F" w14:textId="77777777" w:rsidTr="00A25BEE">
        <w:tc>
          <w:tcPr>
            <w:tcW w:w="988" w:type="dxa"/>
          </w:tcPr>
          <w:p w14:paraId="7D74A598" w14:textId="19585704" w:rsidR="00BD52FA" w:rsidRPr="00E400FC" w:rsidRDefault="00BD52FA" w:rsidP="00BD52FA">
            <w:r w:rsidRPr="00E400FC">
              <w:t xml:space="preserve">Fungsionalitas 5 (Tanggapan Pengaduan </w:t>
            </w:r>
            <w:r w:rsidRPr="00E400FC">
              <w:rPr>
                <w:i/>
                <w:iCs/>
              </w:rPr>
              <w:t>Online</w:t>
            </w:r>
            <w:r w:rsidRPr="00E400FC">
              <w:t>)</w:t>
            </w:r>
          </w:p>
        </w:tc>
        <w:tc>
          <w:tcPr>
            <w:tcW w:w="708" w:type="dxa"/>
          </w:tcPr>
          <w:p w14:paraId="7F01A742" w14:textId="68F6DE45" w:rsidR="00BD52FA" w:rsidRPr="00E400FC" w:rsidRDefault="00BD52FA" w:rsidP="00BD52FA">
            <w:pPr>
              <w:jc w:val="center"/>
            </w:pPr>
            <w:r w:rsidRPr="00E400FC">
              <w:t>5</w:t>
            </w:r>
          </w:p>
        </w:tc>
        <w:tc>
          <w:tcPr>
            <w:tcW w:w="1830" w:type="dxa"/>
          </w:tcPr>
          <w:p w14:paraId="6DAB467D" w14:textId="6F50D6D5" w:rsidR="00BD52FA" w:rsidRPr="00E400FC" w:rsidRDefault="006064F5" w:rsidP="00BD52FA">
            <w:r w:rsidRPr="00E400FC">
              <w:rPr>
                <w:b/>
              </w:rPr>
              <w:t>Petugas memberikan tanggapan</w:t>
            </w:r>
            <w:r w:rsidRPr="00E400FC">
              <w:t>. Petugas mengisi form tanggapan (Status, petugas tujuan, uraian tanggapan, lampiran).</w:t>
            </w:r>
            <w:r w:rsidRPr="00E400FC">
              <w:br/>
              <w:t xml:space="preserve">urutan </w:t>
            </w:r>
            <w:r w:rsidRPr="00E400FC">
              <w:rPr>
                <w:i/>
                <w:iCs/>
              </w:rPr>
              <w:t>input</w:t>
            </w:r>
            <w:r w:rsidRPr="00E400FC">
              <w:t xml:space="preserve"> sesuai dengan daftar di atas</w:t>
            </w:r>
          </w:p>
          <w:p w14:paraId="7D7A96AB" w14:textId="154E0890" w:rsidR="006064F5" w:rsidRPr="00E400FC" w:rsidRDefault="006064F5" w:rsidP="00BD52FA"/>
        </w:tc>
        <w:tc>
          <w:tcPr>
            <w:tcW w:w="1401" w:type="dxa"/>
          </w:tcPr>
          <w:p w14:paraId="67D61FFD" w14:textId="77777777" w:rsidR="00BD52FA" w:rsidRPr="00E400FC" w:rsidRDefault="006064F5" w:rsidP="006064F5">
            <w:pPr>
              <w:pStyle w:val="ListParagraph"/>
              <w:numPr>
                <w:ilvl w:val="0"/>
                <w:numId w:val="40"/>
              </w:numPr>
              <w:ind w:left="189" w:hanging="189"/>
            </w:pPr>
            <w:r w:rsidRPr="00E400FC">
              <w:t>Eskalasi</w:t>
            </w:r>
          </w:p>
          <w:p w14:paraId="0E323EB5" w14:textId="77777777" w:rsidR="006064F5" w:rsidRPr="00E400FC" w:rsidRDefault="006064F5" w:rsidP="006064F5">
            <w:pPr>
              <w:pStyle w:val="ListParagraph"/>
              <w:numPr>
                <w:ilvl w:val="0"/>
                <w:numId w:val="40"/>
              </w:numPr>
              <w:ind w:left="189" w:hanging="189"/>
            </w:pPr>
            <w:r w:rsidRPr="00E400FC">
              <w:t>Erda dani</w:t>
            </w:r>
          </w:p>
          <w:p w14:paraId="209E4E37" w14:textId="040AA0B0" w:rsidR="006064F5" w:rsidRPr="00E400FC" w:rsidRDefault="006064F5" w:rsidP="006064F5">
            <w:pPr>
              <w:pStyle w:val="ListParagraph"/>
              <w:numPr>
                <w:ilvl w:val="0"/>
                <w:numId w:val="40"/>
              </w:numPr>
              <w:ind w:left="189" w:hanging="189"/>
            </w:pPr>
            <w:r w:rsidRPr="00E400FC">
              <w:t>pengaduan dieskalasi</w:t>
            </w:r>
          </w:p>
          <w:p w14:paraId="62F31C86" w14:textId="62B18519" w:rsidR="006064F5" w:rsidRPr="00E400FC" w:rsidRDefault="006064F5" w:rsidP="006064F5">
            <w:pPr>
              <w:pStyle w:val="ListParagraph"/>
              <w:numPr>
                <w:ilvl w:val="0"/>
                <w:numId w:val="40"/>
              </w:numPr>
              <w:ind w:left="189" w:hanging="189"/>
            </w:pPr>
            <w:r w:rsidRPr="00E400FC">
              <w:t>document.pdf</w:t>
            </w:r>
          </w:p>
        </w:tc>
        <w:tc>
          <w:tcPr>
            <w:tcW w:w="1282" w:type="dxa"/>
          </w:tcPr>
          <w:p w14:paraId="239A2B01" w14:textId="30D7F7B2" w:rsidR="00BD52FA" w:rsidRPr="00E400FC" w:rsidRDefault="006064F5" w:rsidP="00BD52FA">
            <w:r w:rsidRPr="00E400FC">
              <w:t>Sistem akan menyimpan data tanggapan ke database</w:t>
            </w:r>
          </w:p>
        </w:tc>
        <w:tc>
          <w:tcPr>
            <w:tcW w:w="1282" w:type="dxa"/>
          </w:tcPr>
          <w:p w14:paraId="6C709589" w14:textId="7B670049" w:rsidR="00BD52FA" w:rsidRPr="00E400FC" w:rsidRDefault="006064F5" w:rsidP="00BD52FA">
            <w:r w:rsidRPr="00E400FC">
              <w:t>Sistem akan menyimpan data tanggapan ke database</w:t>
            </w:r>
          </w:p>
        </w:tc>
      </w:tr>
      <w:tr w:rsidR="006064F5" w:rsidRPr="00E400FC" w14:paraId="428C7102" w14:textId="77777777" w:rsidTr="00A25BEE">
        <w:tc>
          <w:tcPr>
            <w:tcW w:w="988" w:type="dxa"/>
          </w:tcPr>
          <w:p w14:paraId="0E7DBA93" w14:textId="77777777" w:rsidR="006064F5" w:rsidRPr="00E400FC" w:rsidRDefault="006064F5" w:rsidP="006064F5"/>
        </w:tc>
        <w:tc>
          <w:tcPr>
            <w:tcW w:w="708" w:type="dxa"/>
          </w:tcPr>
          <w:p w14:paraId="086B5F8A" w14:textId="070C6389" w:rsidR="006064F5" w:rsidRPr="00E400FC" w:rsidRDefault="006064F5" w:rsidP="006064F5">
            <w:pPr>
              <w:jc w:val="center"/>
            </w:pPr>
            <w:r w:rsidRPr="00E400FC">
              <w:t>5.1</w:t>
            </w:r>
          </w:p>
        </w:tc>
        <w:tc>
          <w:tcPr>
            <w:tcW w:w="1830" w:type="dxa"/>
          </w:tcPr>
          <w:p w14:paraId="1A3CE536" w14:textId="75E4AFF8" w:rsidR="006064F5" w:rsidRPr="00E400FC" w:rsidRDefault="006064F5" w:rsidP="006064F5">
            <w:r w:rsidRPr="00E400FC">
              <w:t>Petugas mengosongkan uraian tanggapan.</w:t>
            </w:r>
          </w:p>
        </w:tc>
        <w:tc>
          <w:tcPr>
            <w:tcW w:w="1401" w:type="dxa"/>
          </w:tcPr>
          <w:p w14:paraId="2D320550" w14:textId="1FADCB56" w:rsidR="006064F5" w:rsidRPr="00E400FC" w:rsidRDefault="006064F5" w:rsidP="006064F5">
            <w:r w:rsidRPr="00E400FC">
              <w:t>Uraian tanggapan: null</w:t>
            </w:r>
          </w:p>
        </w:tc>
        <w:tc>
          <w:tcPr>
            <w:tcW w:w="1282" w:type="dxa"/>
          </w:tcPr>
          <w:p w14:paraId="7302867B" w14:textId="103B7075" w:rsidR="006064F5" w:rsidRPr="00E400FC" w:rsidRDefault="006064F5" w:rsidP="006064F5">
            <w:r w:rsidRPr="00E400FC">
              <w:t>Memberikan pesan 'tidak boleh kosong'</w:t>
            </w:r>
          </w:p>
        </w:tc>
        <w:tc>
          <w:tcPr>
            <w:tcW w:w="1282" w:type="dxa"/>
          </w:tcPr>
          <w:p w14:paraId="42EE1445" w14:textId="577F8A45" w:rsidR="006064F5" w:rsidRPr="00E400FC" w:rsidRDefault="006064F5" w:rsidP="006064F5">
            <w:r w:rsidRPr="00E400FC">
              <w:t>Memberikan pesan 'tidak boleh kosong'</w:t>
            </w:r>
          </w:p>
        </w:tc>
      </w:tr>
      <w:tr w:rsidR="006064F5" w:rsidRPr="00E400FC" w14:paraId="0F402829" w14:textId="77777777" w:rsidTr="00A25BEE">
        <w:tc>
          <w:tcPr>
            <w:tcW w:w="988" w:type="dxa"/>
          </w:tcPr>
          <w:p w14:paraId="72A38632" w14:textId="77777777" w:rsidR="006064F5" w:rsidRPr="00E400FC" w:rsidRDefault="006064F5" w:rsidP="006064F5"/>
        </w:tc>
        <w:tc>
          <w:tcPr>
            <w:tcW w:w="708" w:type="dxa"/>
          </w:tcPr>
          <w:p w14:paraId="066016F1" w14:textId="7E0F62B8" w:rsidR="006064F5" w:rsidRPr="00E400FC" w:rsidRDefault="006064F5" w:rsidP="006064F5">
            <w:pPr>
              <w:jc w:val="center"/>
            </w:pPr>
            <w:r w:rsidRPr="00E400FC">
              <w:t>5.2</w:t>
            </w:r>
          </w:p>
        </w:tc>
        <w:tc>
          <w:tcPr>
            <w:tcW w:w="1830" w:type="dxa"/>
          </w:tcPr>
          <w:p w14:paraId="2F5CC8E2" w14:textId="58D327BB" w:rsidR="006064F5" w:rsidRPr="00E400FC" w:rsidRDefault="006064F5" w:rsidP="006064F5">
            <w:r w:rsidRPr="00E400FC">
              <w:t>Petugas mengisi uraian tanggapan kurang dari 5 karakter.</w:t>
            </w:r>
          </w:p>
        </w:tc>
        <w:tc>
          <w:tcPr>
            <w:tcW w:w="1401" w:type="dxa"/>
          </w:tcPr>
          <w:p w14:paraId="15935BD3" w14:textId="6620740D" w:rsidR="006064F5" w:rsidRPr="00E400FC" w:rsidRDefault="006064F5" w:rsidP="006064F5">
            <w:r w:rsidRPr="00E400FC">
              <w:t>Uraian tanggapan: prop</w:t>
            </w:r>
          </w:p>
        </w:tc>
        <w:tc>
          <w:tcPr>
            <w:tcW w:w="1282" w:type="dxa"/>
          </w:tcPr>
          <w:p w14:paraId="51365956" w14:textId="4CCEB18C" w:rsidR="006064F5" w:rsidRPr="00E400FC" w:rsidRDefault="008E64D7" w:rsidP="006064F5">
            <w:r w:rsidRPr="00E400FC">
              <w:t>Memberikan pesan 'Terlalu pendek, minimal 5 karakter atau lebih.'</w:t>
            </w:r>
          </w:p>
        </w:tc>
        <w:tc>
          <w:tcPr>
            <w:tcW w:w="1282" w:type="dxa"/>
          </w:tcPr>
          <w:p w14:paraId="2D0E0E1D" w14:textId="4AB2534B" w:rsidR="006064F5" w:rsidRPr="00E400FC" w:rsidRDefault="008E64D7" w:rsidP="006064F5">
            <w:r w:rsidRPr="00E400FC">
              <w:t>Memberikan pesan 'Terlalu pendek, minimal 5 karakter atau lebih.'</w:t>
            </w:r>
          </w:p>
        </w:tc>
      </w:tr>
      <w:tr w:rsidR="006064F5" w:rsidRPr="00E400FC" w14:paraId="23D66912" w14:textId="77777777" w:rsidTr="00A25BEE">
        <w:tc>
          <w:tcPr>
            <w:tcW w:w="988" w:type="dxa"/>
          </w:tcPr>
          <w:p w14:paraId="5A7DB23C" w14:textId="77777777" w:rsidR="006064F5" w:rsidRPr="00E400FC" w:rsidRDefault="006064F5" w:rsidP="006064F5"/>
        </w:tc>
        <w:tc>
          <w:tcPr>
            <w:tcW w:w="708" w:type="dxa"/>
          </w:tcPr>
          <w:p w14:paraId="232B9BF0" w14:textId="17767409" w:rsidR="006064F5" w:rsidRPr="00E400FC" w:rsidRDefault="006064F5" w:rsidP="006064F5">
            <w:pPr>
              <w:jc w:val="center"/>
            </w:pPr>
            <w:r w:rsidRPr="00E400FC">
              <w:t>5.3</w:t>
            </w:r>
          </w:p>
        </w:tc>
        <w:tc>
          <w:tcPr>
            <w:tcW w:w="1830" w:type="dxa"/>
          </w:tcPr>
          <w:p w14:paraId="5B0A0E7E" w14:textId="16F6D931" w:rsidR="006064F5" w:rsidRPr="00E400FC" w:rsidRDefault="006064F5" w:rsidP="006064F5">
            <w:r w:rsidRPr="00E400FC">
              <w:t>Petugas memasukkan lampiran lebih dari 5MB.</w:t>
            </w:r>
          </w:p>
        </w:tc>
        <w:tc>
          <w:tcPr>
            <w:tcW w:w="1401" w:type="dxa"/>
          </w:tcPr>
          <w:p w14:paraId="2BDADC7B" w14:textId="5AC09C96" w:rsidR="006064F5" w:rsidRPr="00E400FC" w:rsidRDefault="006064F5" w:rsidP="006064F5">
            <w:r w:rsidRPr="00E400FC">
              <w:t>Lampiran: hutan.jpg</w:t>
            </w:r>
            <w:r w:rsidR="008E64D7" w:rsidRPr="00E400FC">
              <w:t xml:space="preserve"> (7MB)</w:t>
            </w:r>
          </w:p>
        </w:tc>
        <w:tc>
          <w:tcPr>
            <w:tcW w:w="1282" w:type="dxa"/>
          </w:tcPr>
          <w:p w14:paraId="064912F5" w14:textId="6F9A322D" w:rsidR="006064F5" w:rsidRPr="00E400FC" w:rsidRDefault="006064F5" w:rsidP="006064F5">
            <w:r w:rsidRPr="00E400FC">
              <w:t>Memberikan pesan 'File terlalu besar'</w:t>
            </w:r>
          </w:p>
        </w:tc>
        <w:tc>
          <w:tcPr>
            <w:tcW w:w="1282" w:type="dxa"/>
          </w:tcPr>
          <w:p w14:paraId="3C69044A" w14:textId="0983EAA7" w:rsidR="006064F5" w:rsidRPr="00E400FC" w:rsidRDefault="006064F5" w:rsidP="006064F5">
            <w:r w:rsidRPr="00E400FC">
              <w:t>Memberikan pesan 'File terlalu besar'</w:t>
            </w:r>
          </w:p>
        </w:tc>
      </w:tr>
      <w:tr w:rsidR="006064F5" w:rsidRPr="00E400FC" w14:paraId="569DE7B2" w14:textId="77777777" w:rsidTr="00FA63AA">
        <w:tc>
          <w:tcPr>
            <w:tcW w:w="988" w:type="dxa"/>
          </w:tcPr>
          <w:p w14:paraId="4FA81F86" w14:textId="77777777" w:rsidR="006064F5" w:rsidRPr="00E400FC" w:rsidRDefault="006064F5" w:rsidP="006064F5"/>
        </w:tc>
        <w:tc>
          <w:tcPr>
            <w:tcW w:w="708" w:type="dxa"/>
          </w:tcPr>
          <w:p w14:paraId="7FCE3111" w14:textId="3EEA24F7" w:rsidR="006064F5" w:rsidRPr="00E400FC" w:rsidRDefault="006064F5" w:rsidP="006064F5">
            <w:pPr>
              <w:jc w:val="center"/>
            </w:pPr>
            <w:r w:rsidRPr="00E400FC">
              <w:t>5.4</w:t>
            </w:r>
          </w:p>
        </w:tc>
        <w:tc>
          <w:tcPr>
            <w:tcW w:w="1830" w:type="dxa"/>
          </w:tcPr>
          <w:p w14:paraId="243D4DC4" w14:textId="7B4ED672" w:rsidR="006064F5" w:rsidRPr="00E400FC" w:rsidRDefault="006064F5" w:rsidP="006064F5">
            <w:r w:rsidRPr="00E400FC">
              <w:t>Petugas</w:t>
            </w:r>
            <w:r w:rsidRPr="00E400FC">
              <w:rPr>
                <w:i/>
                <w:iCs/>
              </w:rPr>
              <w:t xml:space="preserve"> </w:t>
            </w:r>
            <w:r w:rsidRPr="00E400FC">
              <w:t>memasukkan lampiran degan ekstensi selain jpg, jpeg, png, rar atau pdf</w:t>
            </w:r>
          </w:p>
        </w:tc>
        <w:tc>
          <w:tcPr>
            <w:tcW w:w="1401" w:type="dxa"/>
          </w:tcPr>
          <w:p w14:paraId="5EDD23F4" w14:textId="560FF782" w:rsidR="006064F5" w:rsidRPr="00E400FC" w:rsidRDefault="006064F5" w:rsidP="006064F5">
            <w:r w:rsidRPr="00E400FC">
              <w:t>Lampiran: mobile.gif</w:t>
            </w:r>
          </w:p>
        </w:tc>
        <w:tc>
          <w:tcPr>
            <w:tcW w:w="1282" w:type="dxa"/>
          </w:tcPr>
          <w:p w14:paraId="64B939FB" w14:textId="24CDB75A" w:rsidR="006064F5" w:rsidRPr="00E400FC" w:rsidRDefault="006064F5" w:rsidP="006064F5">
            <w:r w:rsidRPr="00E400FC">
              <w:t>Memberikan pesan 'format file harus jpg, jpeg, png, atau pdf'</w:t>
            </w:r>
          </w:p>
        </w:tc>
        <w:tc>
          <w:tcPr>
            <w:tcW w:w="1282" w:type="dxa"/>
            <w:shd w:val="clear" w:color="auto" w:fill="FFC000"/>
          </w:tcPr>
          <w:p w14:paraId="30F23311" w14:textId="02FFB165" w:rsidR="006064F5" w:rsidRPr="00E400FC" w:rsidRDefault="006064F5" w:rsidP="006064F5">
            <w:r w:rsidRPr="00E400FC">
              <w:t>Sistem akan menyimpan data pengaduan ke database</w:t>
            </w:r>
          </w:p>
        </w:tc>
      </w:tr>
    </w:tbl>
    <w:p w14:paraId="78ABA8A3" w14:textId="77777777" w:rsidR="003F5EA6" w:rsidRPr="00E400FC" w:rsidRDefault="003F5EA6" w:rsidP="003F5EA6"/>
    <w:p w14:paraId="2E3E93C4" w14:textId="77777777" w:rsidR="0051133C" w:rsidRPr="00E400FC" w:rsidRDefault="0051133C">
      <w:pPr>
        <w:spacing w:after="0" w:line="240" w:lineRule="auto"/>
        <w:jc w:val="left"/>
        <w:rPr>
          <w:rFonts w:ascii="Cambria" w:eastAsia="Malgun Gothic" w:hAnsi="Cambria" w:cs="Calibri"/>
          <w:b/>
          <w:bCs/>
          <w:color w:val="4F6228"/>
          <w:sz w:val="36"/>
          <w:szCs w:val="36"/>
        </w:rPr>
      </w:pPr>
      <w:r w:rsidRPr="00E400FC">
        <w:br w:type="page"/>
      </w:r>
    </w:p>
    <w:p w14:paraId="1E905705" w14:textId="11974959" w:rsidR="00F873FC" w:rsidRPr="00E400FC" w:rsidRDefault="00F873FC" w:rsidP="00F873FC">
      <w:pPr>
        <w:pStyle w:val="Heading1"/>
      </w:pPr>
      <w:bookmarkStart w:id="210" w:name="_Toc309925433"/>
      <w:bookmarkStart w:id="211" w:name="_Toc375645950"/>
      <w:bookmarkStart w:id="212" w:name="_Toc107670030"/>
      <w:r w:rsidRPr="00E400FC">
        <w:lastRenderedPageBreak/>
        <w:t>BAB 5</w:t>
      </w:r>
      <w:r w:rsidRPr="00E400FC">
        <w:br/>
        <w:t>KESIMPULAN DAN SARAN</w:t>
      </w:r>
      <w:bookmarkEnd w:id="212"/>
    </w:p>
    <w:p w14:paraId="73AEB3C8" w14:textId="2DB547CD" w:rsidR="00C019CB" w:rsidRPr="00E400FC" w:rsidRDefault="00C019CB" w:rsidP="00D6670E">
      <w:pPr>
        <w:pStyle w:val="Heading2"/>
      </w:pPr>
      <w:bookmarkStart w:id="213" w:name="_Toc107670031"/>
      <w:r w:rsidRPr="00E400FC">
        <w:t>Kesimpulan</w:t>
      </w:r>
      <w:bookmarkEnd w:id="210"/>
      <w:bookmarkEnd w:id="211"/>
      <w:bookmarkEnd w:id="213"/>
    </w:p>
    <w:p w14:paraId="1033EBDB" w14:textId="53294775" w:rsidR="00C019CB" w:rsidRPr="00E400FC" w:rsidRDefault="00C30F55" w:rsidP="00D6670E">
      <w:r w:rsidRPr="00E400FC">
        <w:t xml:space="preserve">Berdasarkan </w:t>
      </w:r>
      <w:r w:rsidR="005045BB" w:rsidRPr="00E400FC">
        <w:t>hasil yang didapat setelah melakukan pengembangan</w:t>
      </w:r>
      <w:r w:rsidR="003D70EA" w:rsidRPr="00E400FC">
        <w:t xml:space="preserve"> aplikasi </w:t>
      </w:r>
      <w:r w:rsidR="003D70EA" w:rsidRPr="00E400FC">
        <w:rPr>
          <w:i/>
          <w:iCs/>
        </w:rPr>
        <w:t>Landing Page</w:t>
      </w:r>
      <w:r w:rsidR="003D70EA" w:rsidRPr="00E400FC">
        <w:t xml:space="preserve"> KPKNL Bandung Modul Pengaduan </w:t>
      </w:r>
      <w:r w:rsidR="003D70EA" w:rsidRPr="00E400FC">
        <w:rPr>
          <w:i/>
          <w:iCs/>
        </w:rPr>
        <w:t>Online</w:t>
      </w:r>
      <w:r w:rsidR="003D70EA" w:rsidRPr="00E400FC">
        <w:t>, maka dapat disimpulkan bahwa:</w:t>
      </w:r>
    </w:p>
    <w:p w14:paraId="71A73834" w14:textId="314F627D" w:rsidR="003D70EA" w:rsidRPr="00E400FC" w:rsidRDefault="003D70EA" w:rsidP="003D70EA">
      <w:pPr>
        <w:pStyle w:val="ListParagraph"/>
        <w:numPr>
          <w:ilvl w:val="1"/>
          <w:numId w:val="17"/>
        </w:numPr>
        <w:ind w:left="851"/>
      </w:pPr>
      <w:r w:rsidRPr="00E400FC">
        <w:t xml:space="preserve">Aplikasi ini </w:t>
      </w:r>
      <w:r w:rsidR="00CC2CBC" w:rsidRPr="00E400FC">
        <w:t xml:space="preserve">dapat membantu masyarakat untuk </w:t>
      </w:r>
      <w:r w:rsidR="000937CD" w:rsidRPr="00E400FC">
        <w:t>menyampaikan</w:t>
      </w:r>
      <w:r w:rsidR="00CC2CBC" w:rsidRPr="00E400FC">
        <w:t xml:space="preserve"> keluhan</w:t>
      </w:r>
      <w:r w:rsidR="000937CD" w:rsidRPr="00E400FC">
        <w:t xml:space="preserve"> secara </w:t>
      </w:r>
      <w:r w:rsidR="000937CD" w:rsidRPr="00E400FC">
        <w:rPr>
          <w:i/>
          <w:iCs/>
        </w:rPr>
        <w:t>online</w:t>
      </w:r>
      <w:r w:rsidR="000937CD" w:rsidRPr="00E400FC">
        <w:t xml:space="preserve"> terhadap KPKNL Bandung.</w:t>
      </w:r>
    </w:p>
    <w:p w14:paraId="7E7E539E" w14:textId="6A43D2BF" w:rsidR="00CC2CBC" w:rsidRPr="00E400FC" w:rsidRDefault="001E1278" w:rsidP="003D70EA">
      <w:pPr>
        <w:pStyle w:val="ListParagraph"/>
        <w:numPr>
          <w:ilvl w:val="1"/>
          <w:numId w:val="17"/>
        </w:numPr>
        <w:ind w:left="851"/>
      </w:pPr>
      <w:r w:rsidRPr="00E400FC">
        <w:t>Aplikasi mampu membantu KPKNL Bandung dalam mengelola pengaduan yang masuk, sekaligus melakukan rekapitulasi terhadap pengaduan yang sudah selesai.</w:t>
      </w:r>
    </w:p>
    <w:p w14:paraId="32EBEF20" w14:textId="27A7F040" w:rsidR="00C019CB" w:rsidRPr="00E400FC" w:rsidRDefault="00C019CB" w:rsidP="00D6670E">
      <w:pPr>
        <w:pStyle w:val="Heading2"/>
      </w:pPr>
      <w:bookmarkStart w:id="214" w:name="_Toc309925434"/>
      <w:bookmarkStart w:id="215" w:name="_Toc375645951"/>
      <w:bookmarkStart w:id="216" w:name="_Toc107670032"/>
      <w:r w:rsidRPr="00E400FC">
        <w:t>Saran</w:t>
      </w:r>
      <w:bookmarkEnd w:id="214"/>
      <w:bookmarkEnd w:id="215"/>
      <w:bookmarkEnd w:id="216"/>
    </w:p>
    <w:p w14:paraId="20416BCE" w14:textId="04943E53" w:rsidR="00C019CB" w:rsidRPr="00E400FC" w:rsidRDefault="00226AA4" w:rsidP="00D6670E">
      <w:r w:rsidRPr="00E400FC">
        <w:t xml:space="preserve">Adapun saran yang patut dipertimbangkan untuk pengembangan aplikasi </w:t>
      </w:r>
      <w:r w:rsidRPr="00E400FC">
        <w:rPr>
          <w:i/>
          <w:iCs/>
        </w:rPr>
        <w:t>Landing Page</w:t>
      </w:r>
      <w:r w:rsidRPr="00E400FC">
        <w:t xml:space="preserve"> KPKNL Bandung Modul Pengaduan </w:t>
      </w:r>
      <w:r w:rsidRPr="00E400FC">
        <w:rPr>
          <w:i/>
          <w:iCs/>
        </w:rPr>
        <w:t>Online</w:t>
      </w:r>
      <w:r w:rsidRPr="00E400FC">
        <w:t xml:space="preserve"> ke depannya, antara lain:</w:t>
      </w:r>
    </w:p>
    <w:p w14:paraId="4627A701" w14:textId="666C36EB" w:rsidR="00226AA4" w:rsidRPr="00E400FC" w:rsidRDefault="00226AA4" w:rsidP="00226AA4">
      <w:pPr>
        <w:pStyle w:val="ListParagraph"/>
        <w:numPr>
          <w:ilvl w:val="0"/>
          <w:numId w:val="44"/>
        </w:numPr>
      </w:pPr>
      <w:r w:rsidRPr="00E400FC">
        <w:t xml:space="preserve">Mengembangkan sistem keamanan terhadap data yang keluar masuk, untuk mengurangi persentase </w:t>
      </w:r>
      <w:r w:rsidR="0035518B" w:rsidRPr="00E400FC">
        <w:t>pencurian dan penyalahgunaan data.</w:t>
      </w:r>
    </w:p>
    <w:p w14:paraId="66E5C83A" w14:textId="2C0E68F1" w:rsidR="00226AA4" w:rsidRPr="00E400FC" w:rsidRDefault="0058145D" w:rsidP="00226AA4">
      <w:pPr>
        <w:pStyle w:val="ListParagraph"/>
        <w:numPr>
          <w:ilvl w:val="0"/>
          <w:numId w:val="44"/>
        </w:numPr>
      </w:pPr>
      <w:r w:rsidRPr="00E400FC">
        <w:t xml:space="preserve">Menambah fitur verifikasi nomor ponsel dan pemberitahuan lewat </w:t>
      </w:r>
      <w:r w:rsidRPr="00E400FC">
        <w:rPr>
          <w:i/>
          <w:iCs/>
        </w:rPr>
        <w:t xml:space="preserve">Short Message Service </w:t>
      </w:r>
      <w:r w:rsidRPr="00E400FC">
        <w:t>(SMS).</w:t>
      </w:r>
    </w:p>
    <w:p w14:paraId="2A375F50" w14:textId="77777777" w:rsidR="005365CF" w:rsidRPr="00E400FC" w:rsidRDefault="005365CF" w:rsidP="00D6670E"/>
    <w:p w14:paraId="08D174C3" w14:textId="77777777" w:rsidR="00C019CB" w:rsidRPr="00E400FC" w:rsidRDefault="00C019CB" w:rsidP="00D6670E"/>
    <w:p w14:paraId="4E459BA8" w14:textId="3B2A349B" w:rsidR="00C019CB" w:rsidRPr="00E400FC" w:rsidRDefault="00C019CB" w:rsidP="00597FD1">
      <w:pPr>
        <w:pStyle w:val="Heading1"/>
        <w:numPr>
          <w:ilvl w:val="0"/>
          <w:numId w:val="0"/>
        </w:numPr>
        <w:ind w:left="432"/>
      </w:pPr>
      <w:bookmarkStart w:id="217" w:name="_Toc309925435"/>
      <w:r w:rsidRPr="00E400FC">
        <w:br w:type="page"/>
      </w:r>
      <w:bookmarkStart w:id="218" w:name="_Toc107670033"/>
      <w:bookmarkEnd w:id="217"/>
      <w:r w:rsidRPr="00E400FC">
        <w:lastRenderedPageBreak/>
        <w:t>DAFTAR PUSTAKA</w:t>
      </w:r>
      <w:bookmarkEnd w:id="218"/>
    </w:p>
    <w:p w14:paraId="46D86588" w14:textId="48FD91FD" w:rsidR="009936C2" w:rsidRPr="00E400FC" w:rsidRDefault="000A379D" w:rsidP="009936C2">
      <w:pPr>
        <w:widowControl w:val="0"/>
        <w:autoSpaceDE w:val="0"/>
        <w:autoSpaceDN w:val="0"/>
        <w:adjustRightInd w:val="0"/>
        <w:ind w:left="640" w:hanging="640"/>
        <w:rPr>
          <w:rFonts w:cs="Calibri"/>
          <w:noProof/>
          <w:szCs w:val="24"/>
        </w:rPr>
      </w:pPr>
      <w:r w:rsidRPr="00E400FC">
        <w:fldChar w:fldCharType="begin" w:fldLock="1"/>
      </w:r>
      <w:r w:rsidRPr="00E400FC">
        <w:instrText xml:space="preserve">ADDIN Mendeley Bibliography CSL_BIBLIOGRAPHY </w:instrText>
      </w:r>
      <w:r w:rsidRPr="00E400FC">
        <w:fldChar w:fldCharType="separate"/>
      </w:r>
      <w:r w:rsidR="009936C2" w:rsidRPr="00E400FC">
        <w:rPr>
          <w:rFonts w:cs="Calibri"/>
          <w:noProof/>
          <w:szCs w:val="24"/>
        </w:rPr>
        <w:t>[1]</w:t>
      </w:r>
      <w:r w:rsidR="009936C2" w:rsidRPr="00E400FC">
        <w:rPr>
          <w:rFonts w:cs="Calibri"/>
          <w:noProof/>
          <w:szCs w:val="24"/>
        </w:rPr>
        <w:tab/>
        <w:t xml:space="preserve">I. Sommerville, </w:t>
      </w:r>
      <w:r w:rsidR="009936C2" w:rsidRPr="00E400FC">
        <w:rPr>
          <w:rFonts w:cs="Calibri"/>
          <w:i/>
          <w:iCs/>
          <w:noProof/>
          <w:szCs w:val="24"/>
        </w:rPr>
        <w:t>Software engineering</w:t>
      </w:r>
      <w:r w:rsidR="009936C2" w:rsidRPr="00E400FC">
        <w:rPr>
          <w:rFonts w:cs="Calibri"/>
          <w:noProof/>
          <w:szCs w:val="24"/>
        </w:rPr>
        <w:t>. Pearson, 2011.</w:t>
      </w:r>
    </w:p>
    <w:p w14:paraId="76BBF3A9"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2]</w:t>
      </w:r>
      <w:r w:rsidRPr="00E400FC">
        <w:rPr>
          <w:rFonts w:cs="Calibri"/>
          <w:noProof/>
          <w:szCs w:val="24"/>
        </w:rPr>
        <w:tab/>
        <w:t>S. Samsuri, “Tata Kelola Pengaduan Pelayanan Publik,” 2019. https://ombudsman.go.id/artikel/r/artikel--tata-kelola-pengaduan-pelayanan-publik?fb_comment_id=2134493546659480_3793700897405395 (diakses Jun 16, 2021).</w:t>
      </w:r>
    </w:p>
    <w:p w14:paraId="237F91C2"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3]</w:t>
      </w:r>
      <w:r w:rsidRPr="00E400FC">
        <w:rPr>
          <w:rFonts w:cs="Calibri"/>
          <w:noProof/>
          <w:szCs w:val="24"/>
        </w:rPr>
        <w:tab/>
        <w:t xml:space="preserve">Y. Yudhanto, “Pengantar BPMN : Business Process Modeling Notation,” </w:t>
      </w:r>
      <w:r w:rsidRPr="00E400FC">
        <w:rPr>
          <w:rFonts w:cs="Calibri"/>
          <w:i/>
          <w:iCs/>
          <w:noProof/>
          <w:szCs w:val="24"/>
        </w:rPr>
        <w:t>IlmuKomputer.Com</w:t>
      </w:r>
      <w:r w:rsidRPr="00E400FC">
        <w:rPr>
          <w:rFonts w:cs="Calibri"/>
          <w:noProof/>
          <w:szCs w:val="24"/>
        </w:rPr>
        <w:t>, hal. 1–8, 2016.</w:t>
      </w:r>
    </w:p>
    <w:p w14:paraId="70078096"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4]</w:t>
      </w:r>
      <w:r w:rsidRPr="00E400FC">
        <w:rPr>
          <w:rFonts w:cs="Calibri"/>
          <w:noProof/>
          <w:szCs w:val="24"/>
        </w:rPr>
        <w:tab/>
        <w:t xml:space="preserve">A. A. Yulianto, I. Gartina, R. Astuti, S. Dewi, S. K. Sari, dan W. Witanti, </w:t>
      </w:r>
      <w:r w:rsidRPr="00E400FC">
        <w:rPr>
          <w:rFonts w:cs="Calibri"/>
          <w:i/>
          <w:iCs/>
          <w:noProof/>
          <w:szCs w:val="24"/>
        </w:rPr>
        <w:t>Analisis dan Desain Sistem Informasi</w:t>
      </w:r>
      <w:r w:rsidRPr="00E400FC">
        <w:rPr>
          <w:rFonts w:cs="Calibri"/>
          <w:noProof/>
          <w:szCs w:val="24"/>
        </w:rPr>
        <w:t>. Bandung: Politeknik Telkom Bandung, 2009.</w:t>
      </w:r>
    </w:p>
    <w:p w14:paraId="6ADCF4C6"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5]</w:t>
      </w:r>
      <w:r w:rsidRPr="00E400FC">
        <w:rPr>
          <w:rFonts w:cs="Calibri"/>
          <w:noProof/>
          <w:szCs w:val="24"/>
        </w:rPr>
        <w:tab/>
        <w:t xml:space="preserve">M. D. Satrio Agung W, Ari Kusyanti, “Database Entity Relationship Diagram,” </w:t>
      </w:r>
      <w:r w:rsidRPr="00E400FC">
        <w:rPr>
          <w:rFonts w:cs="Calibri"/>
          <w:i/>
          <w:iCs/>
          <w:noProof/>
          <w:szCs w:val="24"/>
        </w:rPr>
        <w:t>Mater. Kuliah</w:t>
      </w:r>
      <w:r w:rsidRPr="00E400FC">
        <w:rPr>
          <w:rFonts w:cs="Calibri"/>
          <w:noProof/>
          <w:szCs w:val="24"/>
        </w:rPr>
        <w:t>, hal. 2–7, 2011, [Daring]. Tersedia pada: http://power.lecture.ub.ac.id/files/2015/03/Modul-Basis-Data-I-3-ERD.pdf.</w:t>
      </w:r>
    </w:p>
    <w:p w14:paraId="39A73A8E"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6]</w:t>
      </w:r>
      <w:r w:rsidRPr="00E400FC">
        <w:rPr>
          <w:rFonts w:cs="Calibri"/>
          <w:noProof/>
          <w:szCs w:val="24"/>
        </w:rPr>
        <w:tab/>
        <w:t xml:space="preserve">Jubilee Enterprise, </w:t>
      </w:r>
      <w:r w:rsidRPr="00E400FC">
        <w:rPr>
          <w:rFonts w:cs="Calibri"/>
          <w:i/>
          <w:iCs/>
          <w:noProof/>
          <w:szCs w:val="24"/>
        </w:rPr>
        <w:t>HTML, PHP, dan MySQL untuk Pemula</w:t>
      </w:r>
      <w:r w:rsidRPr="00E400FC">
        <w:rPr>
          <w:rFonts w:cs="Calibri"/>
          <w:noProof/>
          <w:szCs w:val="24"/>
        </w:rPr>
        <w:t>. Yogyakarta: Elex Media Computindo, 2018.</w:t>
      </w:r>
    </w:p>
    <w:p w14:paraId="5F7E1F58"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7]</w:t>
      </w:r>
      <w:r w:rsidRPr="00E400FC">
        <w:rPr>
          <w:rFonts w:cs="Calibri"/>
          <w:noProof/>
          <w:szCs w:val="24"/>
        </w:rPr>
        <w:tab/>
        <w:t xml:space="preserve">D. Flanagan, </w:t>
      </w:r>
      <w:r w:rsidRPr="00E400FC">
        <w:rPr>
          <w:rFonts w:cs="Calibri"/>
          <w:i/>
          <w:iCs/>
          <w:noProof/>
          <w:szCs w:val="24"/>
        </w:rPr>
        <w:t>JavaScript: The Definitive Guide</w:t>
      </w:r>
      <w:r w:rsidRPr="00E400FC">
        <w:rPr>
          <w:rFonts w:cs="Calibri"/>
          <w:noProof/>
          <w:szCs w:val="24"/>
        </w:rPr>
        <w:t>, Seventh Ed. O’Reilly Media, Inc., 2020.</w:t>
      </w:r>
    </w:p>
    <w:p w14:paraId="048550EF"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8]</w:t>
      </w:r>
      <w:r w:rsidRPr="00E400FC">
        <w:rPr>
          <w:rFonts w:cs="Calibri"/>
          <w:noProof/>
          <w:szCs w:val="24"/>
        </w:rPr>
        <w:tab/>
        <w:t xml:space="preserve">K. Mohd. Ehmer dan K. Farmeena, “A Comparative Study of White Box , Black Box and Grey Box Testing Techniques,” </w:t>
      </w:r>
      <w:r w:rsidRPr="00E400FC">
        <w:rPr>
          <w:rFonts w:cs="Calibri"/>
          <w:i/>
          <w:iCs/>
          <w:noProof/>
          <w:szCs w:val="24"/>
        </w:rPr>
        <w:t>Int. J. Adv. Comput. Sci. Appl.</w:t>
      </w:r>
      <w:r w:rsidRPr="00E400FC">
        <w:rPr>
          <w:rFonts w:cs="Calibri"/>
          <w:noProof/>
          <w:szCs w:val="24"/>
        </w:rPr>
        <w:t>, vol. 3, no. 6, hal. 12–15, 2012.</w:t>
      </w:r>
    </w:p>
    <w:p w14:paraId="097E8BC3" w14:textId="77777777" w:rsidR="009936C2" w:rsidRPr="00E400FC" w:rsidRDefault="009936C2" w:rsidP="009936C2">
      <w:pPr>
        <w:widowControl w:val="0"/>
        <w:autoSpaceDE w:val="0"/>
        <w:autoSpaceDN w:val="0"/>
        <w:adjustRightInd w:val="0"/>
        <w:ind w:left="640" w:hanging="640"/>
        <w:rPr>
          <w:rFonts w:cs="Calibri"/>
          <w:noProof/>
          <w:szCs w:val="24"/>
        </w:rPr>
      </w:pPr>
      <w:r w:rsidRPr="00E400FC">
        <w:rPr>
          <w:rFonts w:cs="Calibri"/>
          <w:noProof/>
          <w:szCs w:val="24"/>
        </w:rPr>
        <w:t>[9]</w:t>
      </w:r>
      <w:r w:rsidRPr="00E400FC">
        <w:rPr>
          <w:rFonts w:cs="Calibri"/>
          <w:noProof/>
          <w:szCs w:val="24"/>
        </w:rPr>
        <w:tab/>
        <w:t>LAPOR!, “Tentang LAPOR! - LAPOR!,” 2019. .</w:t>
      </w:r>
    </w:p>
    <w:p w14:paraId="56C46E63" w14:textId="77777777" w:rsidR="009936C2" w:rsidRPr="00E400FC" w:rsidRDefault="009936C2" w:rsidP="009936C2">
      <w:pPr>
        <w:widowControl w:val="0"/>
        <w:autoSpaceDE w:val="0"/>
        <w:autoSpaceDN w:val="0"/>
        <w:adjustRightInd w:val="0"/>
        <w:ind w:left="640" w:hanging="640"/>
        <w:rPr>
          <w:rFonts w:cs="Calibri"/>
          <w:noProof/>
        </w:rPr>
      </w:pPr>
      <w:r w:rsidRPr="00E400FC">
        <w:rPr>
          <w:rFonts w:cs="Calibri"/>
          <w:noProof/>
          <w:szCs w:val="24"/>
        </w:rPr>
        <w:t>[10]</w:t>
      </w:r>
      <w:r w:rsidRPr="00E400FC">
        <w:rPr>
          <w:rFonts w:cs="Calibri"/>
          <w:noProof/>
          <w:szCs w:val="24"/>
        </w:rPr>
        <w:tab/>
        <w:t xml:space="preserve">Kepolisian Negara Republik Indonesia, “Website Resmi Polri,” </w:t>
      </w:r>
      <w:r w:rsidRPr="00E400FC">
        <w:rPr>
          <w:rFonts w:cs="Calibri"/>
          <w:i/>
          <w:iCs/>
          <w:noProof/>
          <w:szCs w:val="24"/>
        </w:rPr>
        <w:t>Polri.go.id</w:t>
      </w:r>
      <w:r w:rsidRPr="00E400FC">
        <w:rPr>
          <w:rFonts w:cs="Calibri"/>
          <w:noProof/>
          <w:szCs w:val="24"/>
        </w:rPr>
        <w:t>, 2020. https://www.polri.go.id/#.</w:t>
      </w:r>
    </w:p>
    <w:p w14:paraId="486C93E9" w14:textId="29B9BC66" w:rsidR="00597FD1" w:rsidRPr="00E400FC" w:rsidRDefault="000A379D" w:rsidP="00597FD1">
      <w:r w:rsidRPr="00E400FC">
        <w:fldChar w:fldCharType="end"/>
      </w:r>
    </w:p>
    <w:p w14:paraId="2D38A1C4" w14:textId="77777777" w:rsidR="00C019CB" w:rsidRPr="00E400FC" w:rsidRDefault="00C019CB" w:rsidP="00EE61AC">
      <w:pPr>
        <w:sectPr w:rsidR="00C019CB" w:rsidRPr="00E400FC" w:rsidSect="00BC597B">
          <w:pgSz w:w="11907" w:h="16839" w:code="9"/>
          <w:pgMar w:top="2446" w:right="1440" w:bottom="1440" w:left="2966" w:header="720" w:footer="720" w:gutter="0"/>
          <w:cols w:space="720"/>
          <w:docGrid w:linePitch="360"/>
        </w:sectPr>
      </w:pPr>
    </w:p>
    <w:p w14:paraId="7795C832" w14:textId="67C4981C" w:rsidR="00551FD5" w:rsidRPr="00E400FC" w:rsidRDefault="00C019CB" w:rsidP="00551FD5">
      <w:pPr>
        <w:pStyle w:val="Heading1"/>
        <w:numPr>
          <w:ilvl w:val="0"/>
          <w:numId w:val="0"/>
        </w:numPr>
        <w:ind w:left="432"/>
      </w:pPr>
      <w:bookmarkStart w:id="219" w:name="_Toc107670034"/>
      <w:r w:rsidRPr="00E400FC">
        <w:lastRenderedPageBreak/>
        <w:t>LAMPIRAN</w:t>
      </w:r>
      <w:bookmarkStart w:id="220" w:name="_Hlk90654847"/>
      <w:bookmarkEnd w:id="219"/>
    </w:p>
    <w:p w14:paraId="5451D079" w14:textId="2284BACE" w:rsidR="00551FD5" w:rsidRPr="00E400FC" w:rsidRDefault="00551FD5" w:rsidP="00551FD5">
      <w:pPr>
        <w:pStyle w:val="Caption"/>
        <w:keepNext/>
        <w:jc w:val="center"/>
        <w:rPr>
          <w:color w:val="auto"/>
        </w:rPr>
      </w:pPr>
      <w:bookmarkStart w:id="221" w:name="_Toc107670088"/>
      <w:bookmarkEnd w:id="220"/>
      <w:r w:rsidRPr="00E400FC">
        <w:rPr>
          <w:color w:val="auto"/>
        </w:rPr>
        <w:t xml:space="preserve">Lampiran </w:t>
      </w:r>
      <w:r w:rsidRPr="00E400FC">
        <w:rPr>
          <w:color w:val="auto"/>
        </w:rPr>
        <w:fldChar w:fldCharType="begin"/>
      </w:r>
      <w:r w:rsidRPr="00E400FC">
        <w:rPr>
          <w:color w:val="auto"/>
        </w:rPr>
        <w:instrText xml:space="preserve"> SEQ Lampiran \* ARABIC </w:instrText>
      </w:r>
      <w:r w:rsidRPr="00E400FC">
        <w:rPr>
          <w:color w:val="auto"/>
        </w:rPr>
        <w:fldChar w:fldCharType="separate"/>
      </w:r>
      <w:r w:rsidR="00775E57" w:rsidRPr="00E400FC">
        <w:rPr>
          <w:noProof/>
          <w:color w:val="auto"/>
        </w:rPr>
        <w:t>1</w:t>
      </w:r>
      <w:r w:rsidRPr="00E400FC">
        <w:rPr>
          <w:color w:val="auto"/>
        </w:rPr>
        <w:fldChar w:fldCharType="end"/>
      </w:r>
      <w:r w:rsidRPr="00E400FC">
        <w:rPr>
          <w:color w:val="auto"/>
        </w:rPr>
        <w:t xml:space="preserve"> </w:t>
      </w:r>
      <w:r w:rsidRPr="00E400FC">
        <w:rPr>
          <w:color w:val="auto"/>
        </w:rPr>
        <w:br/>
        <w:t>Notulensi Rapat DJKN-Universitas Telkom (3-3-2021)</w:t>
      </w:r>
      <w:bookmarkEnd w:id="221"/>
    </w:p>
    <w:p w14:paraId="482E16DB" w14:textId="77777777" w:rsidR="00551FD5" w:rsidRPr="00E400FC" w:rsidRDefault="00551FD5" w:rsidP="00551FD5">
      <w:r w:rsidRPr="00E400FC">
        <w:rPr>
          <w:noProof/>
        </w:rPr>
        <w:drawing>
          <wp:inline distT="0" distB="0" distL="0" distR="0" wp14:anchorId="7B766864" wp14:editId="088FC775">
            <wp:extent cx="4761865" cy="6159500"/>
            <wp:effectExtent l="0" t="0" r="762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1865" cy="6159500"/>
                    </a:xfrm>
                    <a:prstGeom prst="rect">
                      <a:avLst/>
                    </a:prstGeom>
                    <a:noFill/>
                    <a:ln>
                      <a:noFill/>
                    </a:ln>
                  </pic:spPr>
                </pic:pic>
              </a:graphicData>
            </a:graphic>
          </wp:inline>
        </w:drawing>
      </w:r>
    </w:p>
    <w:p w14:paraId="2B2FB098" w14:textId="77777777" w:rsidR="00551FD5" w:rsidRPr="00E400FC" w:rsidRDefault="00551FD5" w:rsidP="00551FD5">
      <w:r w:rsidRPr="00E400FC">
        <w:rPr>
          <w:noProof/>
        </w:rPr>
        <w:lastRenderedPageBreak/>
        <w:drawing>
          <wp:inline distT="0" distB="0" distL="0" distR="0" wp14:anchorId="0EE38230" wp14:editId="49062522">
            <wp:extent cx="4761865" cy="6159500"/>
            <wp:effectExtent l="0" t="0" r="635" b="0"/>
            <wp:docPr id="162" name="Picture 16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able&#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61865" cy="6159500"/>
                    </a:xfrm>
                    <a:prstGeom prst="rect">
                      <a:avLst/>
                    </a:prstGeom>
                    <a:noFill/>
                    <a:ln>
                      <a:noFill/>
                    </a:ln>
                  </pic:spPr>
                </pic:pic>
              </a:graphicData>
            </a:graphic>
          </wp:inline>
        </w:drawing>
      </w:r>
    </w:p>
    <w:p w14:paraId="5F96734F" w14:textId="77777777" w:rsidR="00551FD5" w:rsidRPr="00E400FC" w:rsidRDefault="00551FD5" w:rsidP="00551FD5">
      <w:r w:rsidRPr="00E400FC">
        <w:rPr>
          <w:noProof/>
        </w:rPr>
        <w:lastRenderedPageBreak/>
        <w:drawing>
          <wp:inline distT="0" distB="0" distL="0" distR="0" wp14:anchorId="0BCB5DF3" wp14:editId="13DFE987">
            <wp:extent cx="4761865" cy="7841615"/>
            <wp:effectExtent l="0" t="0" r="635" b="6985"/>
            <wp:docPr id="164" name="Picture 16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61865" cy="7841615"/>
                    </a:xfrm>
                    <a:prstGeom prst="rect">
                      <a:avLst/>
                    </a:prstGeom>
                    <a:noFill/>
                    <a:ln>
                      <a:noFill/>
                    </a:ln>
                  </pic:spPr>
                </pic:pic>
              </a:graphicData>
            </a:graphic>
          </wp:inline>
        </w:drawing>
      </w:r>
    </w:p>
    <w:p w14:paraId="78CBB188" w14:textId="77722E02" w:rsidR="00BD2131" w:rsidRPr="00E400FC" w:rsidRDefault="00BD2131" w:rsidP="00BD2131">
      <w:pPr>
        <w:pStyle w:val="Caption"/>
        <w:keepNext/>
        <w:jc w:val="center"/>
        <w:rPr>
          <w:color w:val="auto"/>
        </w:rPr>
      </w:pPr>
      <w:bookmarkStart w:id="222" w:name="_Toc107670089"/>
      <w:r w:rsidRPr="00E400FC">
        <w:rPr>
          <w:color w:val="auto"/>
        </w:rPr>
        <w:lastRenderedPageBreak/>
        <w:t xml:space="preserve">Lampiran </w:t>
      </w:r>
      <w:r w:rsidRPr="00E400FC">
        <w:rPr>
          <w:color w:val="auto"/>
        </w:rPr>
        <w:fldChar w:fldCharType="begin"/>
      </w:r>
      <w:r w:rsidRPr="00E400FC">
        <w:rPr>
          <w:color w:val="auto"/>
        </w:rPr>
        <w:instrText xml:space="preserve"> SEQ Lampiran \* ARABIC </w:instrText>
      </w:r>
      <w:r w:rsidRPr="00E400FC">
        <w:rPr>
          <w:color w:val="auto"/>
        </w:rPr>
        <w:fldChar w:fldCharType="separate"/>
      </w:r>
      <w:r w:rsidR="00775E57" w:rsidRPr="00E400FC">
        <w:rPr>
          <w:noProof/>
          <w:color w:val="auto"/>
        </w:rPr>
        <w:t>2</w:t>
      </w:r>
      <w:r w:rsidRPr="00E400FC">
        <w:rPr>
          <w:color w:val="auto"/>
        </w:rPr>
        <w:fldChar w:fldCharType="end"/>
      </w:r>
      <w:r w:rsidRPr="00E400FC">
        <w:rPr>
          <w:color w:val="auto"/>
        </w:rPr>
        <w:t xml:space="preserve"> </w:t>
      </w:r>
      <w:r w:rsidRPr="00E400FC">
        <w:rPr>
          <w:color w:val="auto"/>
        </w:rPr>
        <w:br/>
        <w:t>Notulensi Rapat DJKN-Universitas Telkom (22-4-2021)</w:t>
      </w:r>
      <w:bookmarkEnd w:id="222"/>
    </w:p>
    <w:p w14:paraId="0E234E10" w14:textId="2E69F980" w:rsidR="00BD2131" w:rsidRPr="00E400FC" w:rsidRDefault="00551FD5" w:rsidP="00551FD5">
      <w:r w:rsidRPr="00E400FC">
        <w:rPr>
          <w:noProof/>
        </w:rPr>
        <w:drawing>
          <wp:inline distT="0" distB="0" distL="0" distR="0" wp14:anchorId="100EA701" wp14:editId="32C5D36B">
            <wp:extent cx="4762500" cy="6731000"/>
            <wp:effectExtent l="0" t="0" r="0" b="0"/>
            <wp:docPr id="170" name="Picture 1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62500" cy="6731000"/>
                    </a:xfrm>
                    <a:prstGeom prst="rect">
                      <a:avLst/>
                    </a:prstGeom>
                    <a:noFill/>
                    <a:ln>
                      <a:noFill/>
                    </a:ln>
                  </pic:spPr>
                </pic:pic>
              </a:graphicData>
            </a:graphic>
          </wp:inline>
        </w:drawing>
      </w:r>
    </w:p>
    <w:p w14:paraId="32958176" w14:textId="77777777" w:rsidR="00BD2131" w:rsidRPr="00E400FC" w:rsidRDefault="00BD2131">
      <w:pPr>
        <w:spacing w:after="0" w:line="240" w:lineRule="auto"/>
        <w:jc w:val="left"/>
      </w:pPr>
      <w:r w:rsidRPr="00E400FC">
        <w:br w:type="page"/>
      </w:r>
    </w:p>
    <w:p w14:paraId="23A2FB64" w14:textId="7AEEEA59" w:rsidR="008E603D" w:rsidRPr="00E400FC" w:rsidRDefault="008E603D" w:rsidP="008E603D">
      <w:pPr>
        <w:pStyle w:val="Caption"/>
        <w:keepNext/>
        <w:jc w:val="center"/>
        <w:rPr>
          <w:color w:val="auto"/>
        </w:rPr>
      </w:pPr>
      <w:bookmarkStart w:id="223" w:name="_Ref90678439"/>
      <w:bookmarkStart w:id="224" w:name="_Toc107670090"/>
      <w:r w:rsidRPr="00E400FC">
        <w:rPr>
          <w:color w:val="auto"/>
        </w:rPr>
        <w:lastRenderedPageBreak/>
        <w:t xml:space="preserve">Lampiran </w:t>
      </w:r>
      <w:r w:rsidRPr="00E400FC">
        <w:rPr>
          <w:color w:val="auto"/>
        </w:rPr>
        <w:fldChar w:fldCharType="begin"/>
      </w:r>
      <w:r w:rsidRPr="00E400FC">
        <w:rPr>
          <w:color w:val="auto"/>
        </w:rPr>
        <w:instrText xml:space="preserve"> SEQ Lampiran \* ARABIC </w:instrText>
      </w:r>
      <w:r w:rsidRPr="00E400FC">
        <w:rPr>
          <w:color w:val="auto"/>
        </w:rPr>
        <w:fldChar w:fldCharType="separate"/>
      </w:r>
      <w:r w:rsidR="00775E57" w:rsidRPr="00E400FC">
        <w:rPr>
          <w:noProof/>
          <w:color w:val="auto"/>
        </w:rPr>
        <w:t>3</w:t>
      </w:r>
      <w:r w:rsidRPr="00E400FC">
        <w:rPr>
          <w:color w:val="auto"/>
        </w:rPr>
        <w:fldChar w:fldCharType="end"/>
      </w:r>
      <w:bookmarkEnd w:id="223"/>
      <w:r w:rsidRPr="00E400FC">
        <w:rPr>
          <w:color w:val="auto"/>
        </w:rPr>
        <w:br/>
      </w:r>
      <w:r w:rsidR="00015353" w:rsidRPr="00E400FC">
        <w:rPr>
          <w:color w:val="auto"/>
        </w:rPr>
        <w:t>ERD Aplikasi Landing Page Kanwil DJKN Jawa Barat</w:t>
      </w:r>
      <w:bookmarkEnd w:id="224"/>
    </w:p>
    <w:p w14:paraId="11DB8AD6" w14:textId="5A86CFB4" w:rsidR="00551FD5" w:rsidRPr="00E400FC" w:rsidRDefault="008E603D" w:rsidP="008E603D">
      <w:pPr>
        <w:jc w:val="center"/>
      </w:pPr>
      <w:r w:rsidRPr="00E400FC">
        <w:rPr>
          <w:noProof/>
        </w:rPr>
        <w:drawing>
          <wp:inline distT="0" distB="0" distL="0" distR="0" wp14:anchorId="00DB131F" wp14:editId="3A0AFFD0">
            <wp:extent cx="7794097" cy="3310453"/>
            <wp:effectExtent l="0" t="6033"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5" cstate="print">
                      <a:extLst>
                        <a:ext uri="{28A0092B-C50C-407E-A947-70E740481C1C}">
                          <a14:useLocalDpi xmlns:a14="http://schemas.microsoft.com/office/drawing/2010/main" val="0"/>
                        </a:ext>
                      </a:extLst>
                    </a:blip>
                    <a:stretch>
                      <a:fillRect/>
                    </a:stretch>
                  </pic:blipFill>
                  <pic:spPr>
                    <a:xfrm rot="5400000">
                      <a:off x="0" y="0"/>
                      <a:ext cx="7815749" cy="3319650"/>
                    </a:xfrm>
                    <a:prstGeom prst="rect">
                      <a:avLst/>
                    </a:prstGeom>
                  </pic:spPr>
                </pic:pic>
              </a:graphicData>
            </a:graphic>
          </wp:inline>
        </w:drawing>
      </w:r>
    </w:p>
    <w:p w14:paraId="74465AC7" w14:textId="77777777" w:rsidR="006D72BB" w:rsidRPr="00E400FC" w:rsidRDefault="006D72BB" w:rsidP="006D72BB"/>
    <w:sectPr w:rsidR="006D72BB" w:rsidRPr="00E400FC" w:rsidSect="00BC597B">
      <w:footerReference w:type="default" r:id="rId76"/>
      <w:pgSz w:w="11907" w:h="16839" w:code="9"/>
      <w:pgMar w:top="2446" w:right="1440" w:bottom="1440" w:left="296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1050E" w14:textId="77777777" w:rsidR="00380D59" w:rsidRDefault="00380D59" w:rsidP="00D6670E">
      <w:r>
        <w:separator/>
      </w:r>
    </w:p>
  </w:endnote>
  <w:endnote w:type="continuationSeparator" w:id="0">
    <w:p w14:paraId="0F956C2F" w14:textId="77777777" w:rsidR="00380D59" w:rsidRDefault="00380D59" w:rsidP="00D667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libri-Italic">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863E7" w14:textId="77777777" w:rsidR="00C019CB" w:rsidRDefault="00C019CB" w:rsidP="00D6670E">
    <w:pPr>
      <w:pStyle w:val="Footer"/>
    </w:pPr>
    <w:r>
      <w:rPr>
        <w:noProof/>
      </w:rPr>
      <w:drawing>
        <wp:anchor distT="0" distB="0" distL="114300" distR="114300" simplePos="0" relativeHeight="251667456" behindDoc="0" locked="0" layoutInCell="1" allowOverlap="1" wp14:anchorId="0BB5F13F" wp14:editId="5BDD28AB">
          <wp:simplePos x="0" y="0"/>
          <wp:positionH relativeFrom="column">
            <wp:posOffset>1379220</wp:posOffset>
          </wp:positionH>
          <wp:positionV relativeFrom="paragraph">
            <wp:posOffset>-2399665</wp:posOffset>
          </wp:positionV>
          <wp:extent cx="2179320" cy="728345"/>
          <wp:effectExtent l="0" t="0" r="0" b="0"/>
          <wp:wrapNone/>
          <wp:docPr id="148" name="Picture 1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9320" cy="72834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F269B" w14:textId="77777777" w:rsidR="00C019CB" w:rsidRDefault="00C019CB" w:rsidP="00D667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CF5D3" w14:textId="77777777" w:rsidR="00C019CB" w:rsidRPr="004F114E" w:rsidRDefault="00C019CB" w:rsidP="00816C67">
    <w:pPr>
      <w:pStyle w:val="Footer"/>
      <w:jc w:val="right"/>
    </w:pPr>
    <w:r>
      <w:rPr>
        <w:noProof/>
      </w:rPr>
      <mc:AlternateContent>
        <mc:Choice Requires="wps">
          <w:drawing>
            <wp:anchor distT="4294967294" distB="4294967294" distL="114300" distR="114300" simplePos="0" relativeHeight="251662336" behindDoc="0" locked="0" layoutInCell="1" allowOverlap="1" wp14:anchorId="500E9301" wp14:editId="5A2A67E0">
              <wp:simplePos x="0" y="0"/>
              <wp:positionH relativeFrom="column">
                <wp:posOffset>-1883410</wp:posOffset>
              </wp:positionH>
              <wp:positionV relativeFrom="paragraph">
                <wp:posOffset>102869</wp:posOffset>
              </wp:positionV>
              <wp:extent cx="6331585" cy="0"/>
              <wp:effectExtent l="0" t="0" r="0" b="0"/>
              <wp:wrapNone/>
              <wp:docPr id="2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EB363A3" id="_x0000_t32" coordsize="21600,21600" o:spt="32" o:oned="t" path="m,l21600,21600e" filled="f">
              <v:path arrowok="t" fillok="f" o:connecttype="none"/>
              <o:lock v:ext="edit" shapetype="t"/>
            </v:shapetype>
            <v:shape id="AutoShape 3" o:spid="_x0000_s1026" type="#_x0000_t32" style="position:absolute;margin-left:-148.3pt;margin-top:8.1pt;width:498.5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">
              <o:lock v:ext="edit" shapetype="f"/>
            </v:shape>
          </w:pict>
        </mc:Fallback>
      </mc:AlternateContent>
    </w:r>
    <w:r w:rsidRPr="004F114E">
      <w:fldChar w:fldCharType="begin"/>
    </w:r>
    <w:r w:rsidRPr="004F114E">
      <w:instrText xml:space="preserve"> PAGE   \* MERGEFORMAT </w:instrText>
    </w:r>
    <w:r w:rsidRPr="004F114E">
      <w:fldChar w:fldCharType="separate"/>
    </w:r>
    <w:r>
      <w:rPr>
        <w:noProof/>
      </w:rPr>
      <w:t>iii</w:t>
    </w:r>
    <w:r w:rsidRPr="004F114E">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57515" w14:textId="77777777" w:rsidR="00C019CB" w:rsidRPr="004F114E" w:rsidRDefault="00C019CB" w:rsidP="00816C67">
    <w:pPr>
      <w:pStyle w:val="Footer"/>
      <w:jc w:val="right"/>
    </w:pPr>
    <w:r>
      <w:rPr>
        <w:noProof/>
      </w:rPr>
      <mc:AlternateContent>
        <mc:Choice Requires="wps">
          <w:drawing>
            <wp:anchor distT="4294967294" distB="4294967294" distL="114300" distR="114300" simplePos="0" relativeHeight="251664384" behindDoc="0" locked="0" layoutInCell="1" allowOverlap="1" wp14:anchorId="5F580A4D" wp14:editId="4F901DB7">
              <wp:simplePos x="0" y="0"/>
              <wp:positionH relativeFrom="column">
                <wp:posOffset>-915670</wp:posOffset>
              </wp:positionH>
              <wp:positionV relativeFrom="paragraph">
                <wp:posOffset>101599</wp:posOffset>
              </wp:positionV>
              <wp:extent cx="6331585" cy="0"/>
              <wp:effectExtent l="0" t="0" r="0" b="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DF0B1F7" id="_x0000_t32" coordsize="21600,21600" o:spt="32" o:oned="t" path="m,l21600,21600e" filled="f">
              <v:path arrowok="t" fillok="f" o:connecttype="none"/>
              <o:lock v:ext="edit" shapetype="t"/>
            </v:shapetype>
            <v:shape id="AutoShape 6" o:spid="_x0000_s1026" type="#_x0000_t32" style="position:absolute;margin-left:-72.1pt;margin-top:8pt;width:498.55pt;height:0;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">
              <o:lock v:ext="edit" shapetype="f"/>
            </v:shape>
          </w:pict>
        </mc:Fallback>
      </mc:AlternateContent>
    </w:r>
    <w:r w:rsidRPr="004F114E">
      <w:fldChar w:fldCharType="begin"/>
    </w:r>
    <w:r w:rsidRPr="004F114E">
      <w:instrText xml:space="preserve"> PAGE   \* MERGEFORMAT </w:instrText>
    </w:r>
    <w:r w:rsidRPr="004F114E">
      <w:fldChar w:fldCharType="separate"/>
    </w:r>
    <w:r>
      <w:rPr>
        <w:noProof/>
      </w:rPr>
      <w:t>v</w:t>
    </w:r>
    <w:r w:rsidRPr="004F114E">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B5475" w14:textId="77777777" w:rsidR="00C019CB" w:rsidRPr="004F114E" w:rsidRDefault="00C019CB" w:rsidP="00816C67">
    <w:pPr>
      <w:pStyle w:val="Footer"/>
      <w:jc w:val="right"/>
    </w:pPr>
    <w:r>
      <w:rPr>
        <w:noProof/>
      </w:rPr>
      <mc:AlternateContent>
        <mc:Choice Requires="wps">
          <w:drawing>
            <wp:anchor distT="0" distB="0" distL="114300" distR="114300" simplePos="0" relativeHeight="251665408" behindDoc="0" locked="0" layoutInCell="1" allowOverlap="1" wp14:anchorId="66D0C4FA" wp14:editId="7221A04E">
              <wp:simplePos x="0" y="0"/>
              <wp:positionH relativeFrom="column">
                <wp:posOffset>-915670</wp:posOffset>
              </wp:positionH>
              <wp:positionV relativeFrom="paragraph">
                <wp:posOffset>101600</wp:posOffset>
              </wp:positionV>
              <wp:extent cx="6331585" cy="0"/>
              <wp:effectExtent l="0" t="0" r="0" b="0"/>
              <wp:wrapNone/>
              <wp:docPr id="10"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A7EAD6" id="_x0000_t32" coordsize="21600,21600" o:spt="32" o:oned="t" path="m,l21600,21600e" filled="f">
              <v:path arrowok="t" fillok="f" o:connecttype="none"/>
              <o:lock v:ext="edit" shapetype="t"/>
            </v:shapetype>
            <v:shape id="AutoShape 16" o:spid="_x0000_s1026" type="#_x0000_t32" style="position:absolute;margin-left:-72.1pt;margin-top:8pt;width:498.5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">
              <o:lock v:ext="edit" shapetype="f"/>
            </v:shape>
          </w:pict>
        </mc:Fallback>
      </mc:AlternateContent>
    </w:r>
    <w:r w:rsidRPr="004F114E">
      <w:fldChar w:fldCharType="begin"/>
    </w:r>
    <w:r w:rsidRPr="004F114E">
      <w:instrText xml:space="preserve"> PAGE   \* MERGEFORMAT </w:instrText>
    </w:r>
    <w:r w:rsidRPr="004F114E">
      <w:fldChar w:fldCharType="separate"/>
    </w:r>
    <w:r>
      <w:rPr>
        <w:noProof/>
      </w:rPr>
      <w:t>vi</w:t>
    </w:r>
    <w:r w:rsidRPr="004F114E">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F9081" w14:textId="77777777" w:rsidR="00C019CB" w:rsidRPr="004F114E" w:rsidRDefault="00C019CB" w:rsidP="000C1198">
    <w:pPr>
      <w:pStyle w:val="Footer"/>
      <w:jc w:val="right"/>
    </w:pPr>
    <w:r>
      <w:rPr>
        <w:noProof/>
      </w:rPr>
      <mc:AlternateContent>
        <mc:Choice Requires="wps">
          <w:drawing>
            <wp:anchor distT="4294967294" distB="4294967294" distL="114300" distR="114300" simplePos="0" relativeHeight="251672576" behindDoc="0" locked="0" layoutInCell="1" allowOverlap="1" wp14:anchorId="0F0FC959" wp14:editId="6BAC1C4B">
              <wp:simplePos x="0" y="0"/>
              <wp:positionH relativeFrom="column">
                <wp:posOffset>-915670</wp:posOffset>
              </wp:positionH>
              <wp:positionV relativeFrom="paragraph">
                <wp:posOffset>101599</wp:posOffset>
              </wp:positionV>
              <wp:extent cx="6331585" cy="0"/>
              <wp:effectExtent l="0" t="0" r="0" b="0"/>
              <wp:wrapNone/>
              <wp:docPr id="19"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0903EF2" id="_x0000_t32" coordsize="21600,21600" o:spt="32" o:oned="t" path="m,l21600,21600e" filled="f">
              <v:path arrowok="t" fillok="f" o:connecttype="none"/>
              <o:lock v:ext="edit" shapetype="t"/>
            </v:shapetype>
            <v:shape id="AutoShape 16" o:spid="_x0000_s1026" type="#_x0000_t32" style="position:absolute;margin-left:-72.1pt;margin-top:8pt;width:498.55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">
              <o:lock v:ext="edit" shapetype="f"/>
            </v:shape>
          </w:pict>
        </mc:Fallback>
      </mc:AlternateContent>
    </w:r>
    <w:r w:rsidRPr="004F114E">
      <w:fldChar w:fldCharType="begin"/>
    </w:r>
    <w:r w:rsidRPr="004F114E">
      <w:instrText xml:space="preserve"> PAGE   \* MERGEFORMAT </w:instrText>
    </w:r>
    <w:r w:rsidRPr="004F114E">
      <w:fldChar w:fldCharType="separate"/>
    </w:r>
    <w:r>
      <w:rPr>
        <w:noProof/>
      </w:rPr>
      <w:t>vii</w:t>
    </w:r>
    <w:r w:rsidRPr="004F114E">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03EBC" w14:textId="77777777" w:rsidR="00C019CB" w:rsidRPr="004F114E" w:rsidRDefault="00C019CB" w:rsidP="00816C67">
    <w:pPr>
      <w:pStyle w:val="Footer"/>
      <w:jc w:val="right"/>
    </w:pPr>
    <w:r>
      <w:rPr>
        <w:noProof/>
      </w:rPr>
      <mc:AlternateContent>
        <mc:Choice Requires="wps">
          <w:drawing>
            <wp:anchor distT="4294967294" distB="4294967294" distL="114300" distR="114300" simplePos="0" relativeHeight="251663360" behindDoc="0" locked="0" layoutInCell="1" allowOverlap="1" wp14:anchorId="74B75A34" wp14:editId="390C7500">
              <wp:simplePos x="0" y="0"/>
              <wp:positionH relativeFrom="column">
                <wp:posOffset>-1883410</wp:posOffset>
              </wp:positionH>
              <wp:positionV relativeFrom="paragraph">
                <wp:posOffset>102869</wp:posOffset>
              </wp:positionV>
              <wp:extent cx="6331585" cy="0"/>
              <wp:effectExtent l="0" t="0" r="0" b="0"/>
              <wp:wrapNone/>
              <wp:docPr id="1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0628DED" id="_x0000_t32" coordsize="21600,21600" o:spt="32" o:oned="t" path="m,l21600,21600e" filled="f">
              <v:path arrowok="t" fillok="f" o:connecttype="none"/>
              <o:lock v:ext="edit" shapetype="t"/>
            </v:shapetype>
            <v:shape id="AutoShape 5" o:spid="_x0000_s1026" type="#_x0000_t32" style="position:absolute;margin-left:-148.3pt;margin-top:8.1pt;width:498.5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">
              <o:lock v:ext="edit" shapetype="f"/>
            </v:shape>
          </w:pict>
        </mc:Fallback>
      </mc:AlternateContent>
    </w:r>
    <w:r w:rsidRPr="004F114E">
      <w:fldChar w:fldCharType="begin"/>
    </w:r>
    <w:r w:rsidRPr="004F114E">
      <w:instrText xml:space="preserve"> PAGE   \* MERGEFORMAT </w:instrText>
    </w:r>
    <w:r w:rsidRPr="004F114E">
      <w:fldChar w:fldCharType="separate"/>
    </w:r>
    <w:r>
      <w:rPr>
        <w:noProof/>
      </w:rPr>
      <w:t>viii</w:t>
    </w:r>
    <w:r w:rsidRPr="004F114E">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BFDAB" w14:textId="77777777" w:rsidR="00167899" w:rsidRPr="004F114E" w:rsidRDefault="005F6BD4" w:rsidP="005F50DC">
    <w:pPr>
      <w:pStyle w:val="Footer"/>
      <w:jc w:val="right"/>
    </w:pPr>
    <w:r>
      <w:rPr>
        <w:noProof/>
      </w:rPr>
      <mc:AlternateContent>
        <mc:Choice Requires="wps">
          <w:drawing>
            <wp:anchor distT="4294967294" distB="4294967294" distL="114300" distR="114300" simplePos="0" relativeHeight="251655680" behindDoc="0" locked="0" layoutInCell="1" allowOverlap="1" wp14:anchorId="2242D6BA" wp14:editId="79345FF4">
              <wp:simplePos x="0" y="0"/>
              <wp:positionH relativeFrom="column">
                <wp:posOffset>-1883410</wp:posOffset>
              </wp:positionH>
              <wp:positionV relativeFrom="paragraph">
                <wp:posOffset>102869</wp:posOffset>
              </wp:positionV>
              <wp:extent cx="6331585" cy="0"/>
              <wp:effectExtent l="0" t="0" r="0" b="0"/>
              <wp:wrapNone/>
              <wp:docPr id="1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D790B21" id="_x0000_t32" coordsize="21600,21600" o:spt="32" o:oned="t" path="m,l21600,21600e" filled="f">
              <v:path arrowok="t" fillok="f" o:connecttype="none"/>
              <o:lock v:ext="edit" shapetype="t"/>
            </v:shapetype>
            <v:shape id="AutoShape 14" o:spid="_x0000_s1026" type="#_x0000_t32" style="position:absolute;margin-left:-148.3pt;margin-top:8.1pt;width:498.55pt;height:0;z-index:2516556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">
              <o:lock v:ext="edit" shapetype="f"/>
            </v:shape>
          </w:pict>
        </mc:Fallback>
      </mc:AlternateContent>
    </w:r>
    <w:r w:rsidR="00167899" w:rsidRPr="004F114E">
      <w:fldChar w:fldCharType="begin"/>
    </w:r>
    <w:r w:rsidR="00167899" w:rsidRPr="004F114E">
      <w:instrText xml:space="preserve"> PAGE   \* MERGEFORMAT </w:instrText>
    </w:r>
    <w:r w:rsidR="00167899" w:rsidRPr="004F114E">
      <w:fldChar w:fldCharType="separate"/>
    </w:r>
    <w:r w:rsidR="00933DC0">
      <w:rPr>
        <w:noProof/>
      </w:rPr>
      <w:t>14</w:t>
    </w:r>
    <w:r w:rsidR="00167899" w:rsidRPr="004F114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A1515" w14:textId="77777777" w:rsidR="00380D59" w:rsidRDefault="00380D59" w:rsidP="00D6670E">
      <w:r>
        <w:separator/>
      </w:r>
    </w:p>
  </w:footnote>
  <w:footnote w:type="continuationSeparator" w:id="0">
    <w:p w14:paraId="3E222743" w14:textId="77777777" w:rsidR="00380D59" w:rsidRDefault="00380D59" w:rsidP="00D667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5027C" w14:textId="77777777" w:rsidR="00C019CB" w:rsidRDefault="00C019CB" w:rsidP="00D6670E">
    <w:pPr>
      <w:pStyle w:val="Header"/>
    </w:pPr>
    <w:r>
      <w:rPr>
        <w:noProof/>
      </w:rPr>
      <mc:AlternateContent>
        <mc:Choice Requires="wps">
          <w:drawing>
            <wp:anchor distT="0" distB="0" distL="114300" distR="114300" simplePos="0" relativeHeight="251674624" behindDoc="1" locked="0" layoutInCell="1" allowOverlap="1" wp14:anchorId="29455A2B" wp14:editId="64A0E675">
              <wp:simplePos x="0" y="0"/>
              <wp:positionH relativeFrom="column">
                <wp:posOffset>-933450</wp:posOffset>
              </wp:positionH>
              <wp:positionV relativeFrom="paragraph">
                <wp:posOffset>-471805</wp:posOffset>
              </wp:positionV>
              <wp:extent cx="2138680" cy="10750550"/>
              <wp:effectExtent l="12700" t="12700" r="20320" b="44450"/>
              <wp:wrapNone/>
              <wp:docPr id="2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6A529" id="Rectangle 8" o:spid="_x0000_s1026" style="position:absolute;margin-left:-73.5pt;margin-top:-37.15pt;width:168.4pt;height:846.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" fillcolor="#001540" strokecolor="#f2f2f2" strokeweight="3pt">
              <v:fill color2="#002e8a" rotate="t" focus="100%" type="gradient"/>
              <v:shadow on="t" color="#205867" opacity=".5" offset="1pt"/>
              <v:path arrowok="t"/>
            </v:rect>
          </w:pict>
        </mc:Fallback>
      </mc:AlternateContent>
    </w:r>
  </w:p>
  <w:p w14:paraId="6B3D420F" w14:textId="77777777" w:rsidR="00C019CB" w:rsidRDefault="00C019CB" w:rsidP="00D6670E">
    <w:pPr>
      <w:pStyle w:val="Header"/>
    </w:pPr>
    <w:r>
      <w:tab/>
    </w:r>
  </w:p>
  <w:p w14:paraId="281C32AF" w14:textId="77777777" w:rsidR="00C019CB" w:rsidRPr="00ED0EDF" w:rsidRDefault="00C019CB" w:rsidP="00D667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BF421" w14:textId="77777777" w:rsidR="00C019CB" w:rsidRDefault="00C019CB" w:rsidP="00D6670E">
    <w:pPr>
      <w:pStyle w:val="Header"/>
    </w:pPr>
    <w:r>
      <w:rPr>
        <w:noProof/>
      </w:rPr>
      <w:drawing>
        <wp:anchor distT="0" distB="0" distL="114300" distR="114300" simplePos="0" relativeHeight="251668480" behindDoc="0" locked="0" layoutInCell="1" allowOverlap="1" wp14:anchorId="0F1430A9" wp14:editId="149B6FC1">
          <wp:simplePos x="0" y="0"/>
          <wp:positionH relativeFrom="column">
            <wp:posOffset>4163060</wp:posOffset>
          </wp:positionH>
          <wp:positionV relativeFrom="paragraph">
            <wp:posOffset>-235585</wp:posOffset>
          </wp:positionV>
          <wp:extent cx="2308860" cy="248285"/>
          <wp:effectExtent l="0" t="0" r="0" b="0"/>
          <wp:wrapNone/>
          <wp:docPr id="152"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2A1B06F9" wp14:editId="69E73959">
              <wp:simplePos x="0" y="0"/>
              <wp:positionH relativeFrom="column">
                <wp:posOffset>-903605</wp:posOffset>
              </wp:positionH>
              <wp:positionV relativeFrom="paragraph">
                <wp:posOffset>-446405</wp:posOffset>
              </wp:positionV>
              <wp:extent cx="7559675" cy="711835"/>
              <wp:effectExtent l="0" t="0" r="0" b="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C74851" id="Rectangle 25" o:spid="_x0000_s1026" style="position:absolute;margin-left:-71.15pt;margin-top:-35.15pt;width:595.25pt;height:5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" fillcolor="#a5a5a5" stroked="f">
              <v:fill color2="#a5a5a5" rotate="t" angle="135" focus="100%" type="gradient"/>
              <v:path arrowok="t"/>
            </v:rect>
          </w:pict>
        </mc:Fallback>
      </mc:AlternateContent>
    </w:r>
  </w:p>
  <w:p w14:paraId="1071590D" w14:textId="77777777" w:rsidR="00C019CB" w:rsidRDefault="00C019CB" w:rsidP="00D6670E">
    <w:pPr>
      <w:pStyle w:val="Header"/>
    </w:pPr>
  </w:p>
  <w:p w14:paraId="67721100" w14:textId="77777777" w:rsidR="00C019CB" w:rsidRPr="00ED0EDF" w:rsidRDefault="00C019CB" w:rsidP="00D6670E">
    <w:pPr>
      <w:pStyle w:val="Header"/>
    </w:pPr>
  </w:p>
  <w:p w14:paraId="1E031F91" w14:textId="77777777" w:rsidR="00C019CB" w:rsidRPr="005332A2" w:rsidRDefault="00C019CB" w:rsidP="00D667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5E4DD" w14:textId="77777777" w:rsidR="00C019CB" w:rsidRDefault="00C019CB" w:rsidP="00D6670E">
    <w:pPr>
      <w:pStyle w:val="Header"/>
    </w:pPr>
    <w:r>
      <w:rPr>
        <w:noProof/>
      </w:rPr>
      <w:drawing>
        <wp:anchor distT="0" distB="0" distL="114300" distR="114300" simplePos="0" relativeHeight="251669504" behindDoc="0" locked="0" layoutInCell="1" allowOverlap="1" wp14:anchorId="669002B1" wp14:editId="3DC427B4">
          <wp:simplePos x="0" y="0"/>
          <wp:positionH relativeFrom="column">
            <wp:posOffset>3168015</wp:posOffset>
          </wp:positionH>
          <wp:positionV relativeFrom="paragraph">
            <wp:posOffset>-229870</wp:posOffset>
          </wp:positionV>
          <wp:extent cx="2308860" cy="248285"/>
          <wp:effectExtent l="0" t="0" r="0" b="0"/>
          <wp:wrapNone/>
          <wp:docPr id="15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2933F158" wp14:editId="48BE8559">
              <wp:simplePos x="0" y="0"/>
              <wp:positionH relativeFrom="column">
                <wp:posOffset>-1895475</wp:posOffset>
              </wp:positionH>
              <wp:positionV relativeFrom="paragraph">
                <wp:posOffset>-446405</wp:posOffset>
              </wp:positionV>
              <wp:extent cx="7559675" cy="711835"/>
              <wp:effectExtent l="0" t="0" r="0" b="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2A5BA2" id="Rectangle 25" o:spid="_x0000_s1026" style="position:absolute;margin-left:-149.25pt;margin-top:-35.15pt;width:595.25pt;height:5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" fillcolor="#a5a5a5" stroked="f">
              <v:fill color2="#a5a5a5" rotate="t" angle="135" focus="100%" type="gradient"/>
              <v:path arrowok="t"/>
            </v:rect>
          </w:pict>
        </mc:Fallback>
      </mc:AlternateContent>
    </w:r>
  </w:p>
  <w:p w14:paraId="5E69D710" w14:textId="77777777" w:rsidR="00C019CB" w:rsidRDefault="00C019CB" w:rsidP="00D6670E">
    <w:pPr>
      <w:pStyle w:val="Header"/>
    </w:pPr>
  </w:p>
  <w:p w14:paraId="1D6C666B" w14:textId="77777777" w:rsidR="00C019CB" w:rsidRPr="005332A2" w:rsidRDefault="00C019CB" w:rsidP="00D667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7970C" w14:textId="77777777" w:rsidR="00C019CB" w:rsidRDefault="00C019CB" w:rsidP="00D6670E">
    <w:pPr>
      <w:pStyle w:val="Header"/>
    </w:pPr>
    <w:r>
      <w:rPr>
        <w:noProof/>
      </w:rPr>
      <w:drawing>
        <wp:anchor distT="0" distB="0" distL="114300" distR="114300" simplePos="0" relativeHeight="251670528" behindDoc="0" locked="0" layoutInCell="1" allowOverlap="1" wp14:anchorId="27DFE666" wp14:editId="5396B1B8">
          <wp:simplePos x="0" y="0"/>
          <wp:positionH relativeFrom="column">
            <wp:posOffset>4155440</wp:posOffset>
          </wp:positionH>
          <wp:positionV relativeFrom="paragraph">
            <wp:posOffset>-229870</wp:posOffset>
          </wp:positionV>
          <wp:extent cx="2308860" cy="248285"/>
          <wp:effectExtent l="0" t="0" r="0" b="0"/>
          <wp:wrapNone/>
          <wp:docPr id="18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572CB171" wp14:editId="68A00E78">
              <wp:simplePos x="0" y="0"/>
              <wp:positionH relativeFrom="column">
                <wp:posOffset>-914400</wp:posOffset>
              </wp:positionH>
              <wp:positionV relativeFrom="paragraph">
                <wp:posOffset>-457200</wp:posOffset>
              </wp:positionV>
              <wp:extent cx="7559675" cy="711835"/>
              <wp:effectExtent l="0" t="0" r="0" b="0"/>
              <wp:wrapNone/>
              <wp:docPr id="1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A115D1" id="Rectangle 25" o:spid="_x0000_s1026" style="position:absolute;margin-left:-1in;margin-top:-36pt;width:595.25pt;height:5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" fillcolor="#a5a5a5" stroked="f">
              <v:fill color2="#a5a5a5" rotate="t" angle="135" focus="100%" type="gradient"/>
              <v:path arrowok="t"/>
            </v:rect>
          </w:pict>
        </mc:Fallback>
      </mc:AlternateContent>
    </w:r>
  </w:p>
  <w:p w14:paraId="187A6DCB" w14:textId="77777777" w:rsidR="00C019CB" w:rsidRDefault="00C019CB" w:rsidP="00D6670E">
    <w:pPr>
      <w:pStyle w:val="Header"/>
    </w:pPr>
  </w:p>
  <w:p w14:paraId="2BD2D4B2" w14:textId="77777777" w:rsidR="00C019CB" w:rsidRPr="005332A2" w:rsidRDefault="00C019CB" w:rsidP="00D6670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94BD1" w14:textId="77777777" w:rsidR="00C019CB" w:rsidRDefault="00C019CB" w:rsidP="00D6670E">
    <w:pPr>
      <w:pStyle w:val="Header"/>
    </w:pPr>
    <w:r>
      <w:rPr>
        <w:noProof/>
      </w:rPr>
      <w:drawing>
        <wp:anchor distT="0" distB="0" distL="114300" distR="114300" simplePos="0" relativeHeight="251671552" behindDoc="0" locked="0" layoutInCell="1" allowOverlap="1" wp14:anchorId="44C65598" wp14:editId="07CE74E0">
          <wp:simplePos x="0" y="0"/>
          <wp:positionH relativeFrom="column">
            <wp:posOffset>3186430</wp:posOffset>
          </wp:positionH>
          <wp:positionV relativeFrom="paragraph">
            <wp:posOffset>-256540</wp:posOffset>
          </wp:positionV>
          <wp:extent cx="2308860" cy="248285"/>
          <wp:effectExtent l="0" t="0" r="0" b="0"/>
          <wp:wrapNone/>
          <wp:docPr id="18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66661E3" wp14:editId="70C5F0E4">
              <wp:simplePos x="0" y="0"/>
              <wp:positionH relativeFrom="column">
                <wp:posOffset>-1882140</wp:posOffset>
              </wp:positionH>
              <wp:positionV relativeFrom="paragraph">
                <wp:posOffset>-457200</wp:posOffset>
              </wp:positionV>
              <wp:extent cx="7559675" cy="711835"/>
              <wp:effectExtent l="0" t="0" r="0" b="0"/>
              <wp:wrapNone/>
              <wp:docPr id="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C1D937" id="Rectangle 25" o:spid="_x0000_s1026" style="position:absolute;margin-left:-148.2pt;margin-top:-36pt;width:595.25pt;height:5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" fillcolor="#a5a5a5" stroked="f">
              <v:fill color2="#a5a5a5" rotate="t" angle="135" focus="100%" type="gradient"/>
              <v:path arrowok="t"/>
            </v:rect>
          </w:pict>
        </mc:Fallback>
      </mc:AlternateContent>
    </w:r>
  </w:p>
  <w:p w14:paraId="704E8177" w14:textId="77777777" w:rsidR="00C019CB" w:rsidRDefault="00C019CB" w:rsidP="00D6670E">
    <w:pPr>
      <w:pStyle w:val="Header"/>
    </w:pPr>
  </w:p>
  <w:p w14:paraId="0EC9ABB1" w14:textId="77777777" w:rsidR="00C019CB" w:rsidRPr="005332A2" w:rsidRDefault="00C019CB" w:rsidP="00D667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4A"/>
    <w:multiLevelType w:val="multilevel"/>
    <w:tmpl w:val="BCD6FF98"/>
    <w:name w:val="WW8Num74"/>
    <w:lvl w:ilvl="0">
      <w:start w:val="1"/>
      <w:numFmt w:val="decimal"/>
      <w:lvlText w:val="%1."/>
      <w:lvlJc w:val="left"/>
      <w:pPr>
        <w:tabs>
          <w:tab w:val="num" w:pos="360"/>
        </w:tabs>
        <w:ind w:left="360" w:hanging="360"/>
      </w:pPr>
      <w:rPr>
        <w:rFonts w:ascii="Times New Roman" w:hAnsi="Times New Roman" w:cs="Times New Roman" w:hint="default"/>
        <w:b w:val="0"/>
        <w:bCs w:val="0"/>
        <w:i w:val="0"/>
        <w:iCs w:val="0"/>
      </w:rPr>
    </w:lvl>
    <w:lvl w:ilvl="1">
      <w:numFmt w:val="bullet"/>
      <w:lvlText w:val="-"/>
      <w:lvlJc w:val="left"/>
      <w:pPr>
        <w:tabs>
          <w:tab w:val="num" w:pos="1080"/>
        </w:tabs>
        <w:ind w:left="1080" w:hanging="360"/>
      </w:pPr>
      <w:rPr>
        <w:rFonts w:ascii="Times New Roman" w:hAnsi="Times New Roman" w:cs="Times New Roman"/>
        <w:b w:val="0"/>
        <w:bCs w:val="0"/>
        <w:i w:val="0"/>
        <w:iCs w:val="0"/>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 w15:restartNumberingAfterBreak="0">
    <w:nsid w:val="00D92236"/>
    <w:multiLevelType w:val="hybridMultilevel"/>
    <w:tmpl w:val="B5028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EE4EFF"/>
    <w:multiLevelType w:val="hybridMultilevel"/>
    <w:tmpl w:val="C942A794"/>
    <w:lvl w:ilvl="0" w:tplc="ED34A5F4">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9C0B34"/>
    <w:multiLevelType w:val="hybridMultilevel"/>
    <w:tmpl w:val="E9D09158"/>
    <w:lvl w:ilvl="0" w:tplc="F1D650D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3556E2"/>
    <w:multiLevelType w:val="hybridMultilevel"/>
    <w:tmpl w:val="ADB463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A351D5"/>
    <w:multiLevelType w:val="hybridMultilevel"/>
    <w:tmpl w:val="BDE812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EE6E05"/>
    <w:multiLevelType w:val="hybridMultilevel"/>
    <w:tmpl w:val="F884631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D6619D6"/>
    <w:multiLevelType w:val="hybridMultilevel"/>
    <w:tmpl w:val="BB0097B4"/>
    <w:lvl w:ilvl="0" w:tplc="AA8A066E">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C87DD9"/>
    <w:multiLevelType w:val="hybridMultilevel"/>
    <w:tmpl w:val="97285D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6D911B5"/>
    <w:multiLevelType w:val="hybridMultilevel"/>
    <w:tmpl w:val="22EAEE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89B6AD3"/>
    <w:multiLevelType w:val="hybridMultilevel"/>
    <w:tmpl w:val="A1385D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B6E62FF"/>
    <w:multiLevelType w:val="hybridMultilevel"/>
    <w:tmpl w:val="17D25444"/>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2" w15:restartNumberingAfterBreak="0">
    <w:nsid w:val="2CAF72F6"/>
    <w:multiLevelType w:val="hybridMultilevel"/>
    <w:tmpl w:val="197C169A"/>
    <w:lvl w:ilvl="0" w:tplc="10AE4D16">
      <w:start w:val="5"/>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04386C"/>
    <w:multiLevelType w:val="hybridMultilevel"/>
    <w:tmpl w:val="6E24EA80"/>
    <w:lvl w:ilvl="0" w:tplc="576C22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8FE2829"/>
    <w:multiLevelType w:val="multilevel"/>
    <w:tmpl w:val="61E60DC6"/>
    <w:lvl w:ilvl="0">
      <w:start w:val="1"/>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E086A79"/>
    <w:multiLevelType w:val="hybridMultilevel"/>
    <w:tmpl w:val="00F658E8"/>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1730E57"/>
    <w:multiLevelType w:val="hybridMultilevel"/>
    <w:tmpl w:val="BDF4D170"/>
    <w:lvl w:ilvl="0" w:tplc="C0F065EC">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C52D3"/>
    <w:multiLevelType w:val="hybridMultilevel"/>
    <w:tmpl w:val="3A1A5D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D42258"/>
    <w:multiLevelType w:val="hybridMultilevel"/>
    <w:tmpl w:val="735C09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B20D05"/>
    <w:multiLevelType w:val="hybridMultilevel"/>
    <w:tmpl w:val="6DA258F8"/>
    <w:lvl w:ilvl="0" w:tplc="10AE4D16">
      <w:start w:val="5"/>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9D5476B"/>
    <w:multiLevelType w:val="hybridMultilevel"/>
    <w:tmpl w:val="43C092EE"/>
    <w:lvl w:ilvl="0" w:tplc="B1B053F0">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D86F1F"/>
    <w:multiLevelType w:val="hybridMultilevel"/>
    <w:tmpl w:val="2A8A4466"/>
    <w:lvl w:ilvl="0" w:tplc="4D1C8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C075D4B"/>
    <w:multiLevelType w:val="hybridMultilevel"/>
    <w:tmpl w:val="E1700AAE"/>
    <w:lvl w:ilvl="0" w:tplc="3809000F">
      <w:start w:val="1"/>
      <w:numFmt w:val="decimal"/>
      <w:lvlText w:val="%1."/>
      <w:lvlJc w:val="left"/>
      <w:pPr>
        <w:ind w:left="1146" w:hanging="360"/>
      </w:pPr>
      <w:rPr>
        <w:rFonts w:hint="default"/>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4" w15:restartNumberingAfterBreak="0">
    <w:nsid w:val="50477069"/>
    <w:multiLevelType w:val="hybridMultilevel"/>
    <w:tmpl w:val="666CBE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98640E"/>
    <w:multiLevelType w:val="hybridMultilevel"/>
    <w:tmpl w:val="A6A45414"/>
    <w:lvl w:ilvl="0" w:tplc="A8EE3D78">
      <w:start w:val="2"/>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60C24A1C"/>
    <w:multiLevelType w:val="hybridMultilevel"/>
    <w:tmpl w:val="9BE077DE"/>
    <w:lvl w:ilvl="0" w:tplc="03681C06">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234261B"/>
    <w:multiLevelType w:val="hybridMultilevel"/>
    <w:tmpl w:val="4638466A"/>
    <w:lvl w:ilvl="0" w:tplc="9A96F506">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C971F57"/>
    <w:multiLevelType w:val="multilevel"/>
    <w:tmpl w:val="7F1A7CEE"/>
    <w:lvl w:ilvl="0">
      <w:start w:val="1"/>
      <w:numFmt w:val="decimal"/>
      <w:pStyle w:val="Heading1"/>
      <w:lvlText w:val="%1"/>
      <w:lvlJc w:val="left"/>
      <w:pPr>
        <w:ind w:left="432" w:hanging="432"/>
      </w:pPr>
      <w:rPr>
        <w:rFonts w:hint="default"/>
        <w:color w:val="FFFFFF"/>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73CC250A"/>
    <w:multiLevelType w:val="hybridMultilevel"/>
    <w:tmpl w:val="4E6AB15C"/>
    <w:lvl w:ilvl="0" w:tplc="EF8A3024">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C56196"/>
    <w:multiLevelType w:val="hybridMultilevel"/>
    <w:tmpl w:val="0272216A"/>
    <w:lvl w:ilvl="0" w:tplc="08F4DD32">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CF05CA6"/>
    <w:multiLevelType w:val="hybridMultilevel"/>
    <w:tmpl w:val="2E943AE0"/>
    <w:lvl w:ilvl="0" w:tplc="EBBAE782">
      <w:start w:val="1"/>
      <w:numFmt w:val="decimal"/>
      <w:lvlText w:val="%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F251319"/>
    <w:multiLevelType w:val="hybridMultilevel"/>
    <w:tmpl w:val="B0761000"/>
    <w:lvl w:ilvl="0" w:tplc="2A823090">
      <w:start w:val="1"/>
      <w:numFmt w:val="bullet"/>
      <w:lvlText w:val=""/>
      <w:lvlJc w:val="left"/>
      <w:pPr>
        <w:tabs>
          <w:tab w:val="num" w:pos="720"/>
        </w:tabs>
        <w:ind w:left="720" w:hanging="360"/>
      </w:pPr>
      <w:rPr>
        <w:rFonts w:ascii="Wingdings" w:hAnsi="Wingdings" w:hint="default"/>
      </w:rPr>
    </w:lvl>
    <w:lvl w:ilvl="1" w:tplc="7B668844" w:tentative="1">
      <w:start w:val="1"/>
      <w:numFmt w:val="bullet"/>
      <w:lvlText w:val=""/>
      <w:lvlJc w:val="left"/>
      <w:pPr>
        <w:tabs>
          <w:tab w:val="num" w:pos="1440"/>
        </w:tabs>
        <w:ind w:left="1440" w:hanging="360"/>
      </w:pPr>
      <w:rPr>
        <w:rFonts w:ascii="Wingdings" w:hAnsi="Wingdings" w:hint="default"/>
      </w:rPr>
    </w:lvl>
    <w:lvl w:ilvl="2" w:tplc="2F36A8C2" w:tentative="1">
      <w:start w:val="1"/>
      <w:numFmt w:val="bullet"/>
      <w:lvlText w:val=""/>
      <w:lvlJc w:val="left"/>
      <w:pPr>
        <w:tabs>
          <w:tab w:val="num" w:pos="2160"/>
        </w:tabs>
        <w:ind w:left="2160" w:hanging="360"/>
      </w:pPr>
      <w:rPr>
        <w:rFonts w:ascii="Wingdings" w:hAnsi="Wingdings" w:hint="default"/>
      </w:rPr>
    </w:lvl>
    <w:lvl w:ilvl="3" w:tplc="C0949BF6" w:tentative="1">
      <w:start w:val="1"/>
      <w:numFmt w:val="bullet"/>
      <w:lvlText w:val=""/>
      <w:lvlJc w:val="left"/>
      <w:pPr>
        <w:tabs>
          <w:tab w:val="num" w:pos="2880"/>
        </w:tabs>
        <w:ind w:left="2880" w:hanging="360"/>
      </w:pPr>
      <w:rPr>
        <w:rFonts w:ascii="Wingdings" w:hAnsi="Wingdings" w:hint="default"/>
      </w:rPr>
    </w:lvl>
    <w:lvl w:ilvl="4" w:tplc="B26ECA74" w:tentative="1">
      <w:start w:val="1"/>
      <w:numFmt w:val="bullet"/>
      <w:lvlText w:val=""/>
      <w:lvlJc w:val="left"/>
      <w:pPr>
        <w:tabs>
          <w:tab w:val="num" w:pos="3600"/>
        </w:tabs>
        <w:ind w:left="3600" w:hanging="360"/>
      </w:pPr>
      <w:rPr>
        <w:rFonts w:ascii="Wingdings" w:hAnsi="Wingdings" w:hint="default"/>
      </w:rPr>
    </w:lvl>
    <w:lvl w:ilvl="5" w:tplc="5F50D4E0" w:tentative="1">
      <w:start w:val="1"/>
      <w:numFmt w:val="bullet"/>
      <w:lvlText w:val=""/>
      <w:lvlJc w:val="left"/>
      <w:pPr>
        <w:tabs>
          <w:tab w:val="num" w:pos="4320"/>
        </w:tabs>
        <w:ind w:left="4320" w:hanging="360"/>
      </w:pPr>
      <w:rPr>
        <w:rFonts w:ascii="Wingdings" w:hAnsi="Wingdings" w:hint="default"/>
      </w:rPr>
    </w:lvl>
    <w:lvl w:ilvl="6" w:tplc="291C8658" w:tentative="1">
      <w:start w:val="1"/>
      <w:numFmt w:val="bullet"/>
      <w:lvlText w:val=""/>
      <w:lvlJc w:val="left"/>
      <w:pPr>
        <w:tabs>
          <w:tab w:val="num" w:pos="5040"/>
        </w:tabs>
        <w:ind w:left="5040" w:hanging="360"/>
      </w:pPr>
      <w:rPr>
        <w:rFonts w:ascii="Wingdings" w:hAnsi="Wingdings" w:hint="default"/>
      </w:rPr>
    </w:lvl>
    <w:lvl w:ilvl="7" w:tplc="3C5AD9C4" w:tentative="1">
      <w:start w:val="1"/>
      <w:numFmt w:val="bullet"/>
      <w:lvlText w:val=""/>
      <w:lvlJc w:val="left"/>
      <w:pPr>
        <w:tabs>
          <w:tab w:val="num" w:pos="5760"/>
        </w:tabs>
        <w:ind w:left="5760" w:hanging="360"/>
      </w:pPr>
      <w:rPr>
        <w:rFonts w:ascii="Wingdings" w:hAnsi="Wingdings" w:hint="default"/>
      </w:rPr>
    </w:lvl>
    <w:lvl w:ilvl="8" w:tplc="D0AE4832" w:tentative="1">
      <w:start w:val="1"/>
      <w:numFmt w:val="bullet"/>
      <w:lvlText w:val=""/>
      <w:lvlJc w:val="left"/>
      <w:pPr>
        <w:tabs>
          <w:tab w:val="num" w:pos="6480"/>
        </w:tabs>
        <w:ind w:left="6480" w:hanging="360"/>
      </w:pPr>
      <w:rPr>
        <w:rFonts w:ascii="Wingdings" w:hAnsi="Wingdings" w:hint="default"/>
      </w:rPr>
    </w:lvl>
  </w:abstractNum>
  <w:num w:numId="1" w16cid:durableId="538277010">
    <w:abstractNumId w:val="28"/>
  </w:num>
  <w:num w:numId="2" w16cid:durableId="123026300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30350151">
    <w:abstractNumId w:val="11"/>
  </w:num>
  <w:num w:numId="4" w16cid:durableId="535042940">
    <w:abstractNumId w:val="1"/>
  </w:num>
  <w:num w:numId="5" w16cid:durableId="1907254549">
    <w:abstractNumId w:val="24"/>
  </w:num>
  <w:num w:numId="6" w16cid:durableId="1327247940">
    <w:abstractNumId w:val="32"/>
  </w:num>
  <w:num w:numId="7" w16cid:durableId="831486840">
    <w:abstractNumId w:val="23"/>
  </w:num>
  <w:num w:numId="8" w16cid:durableId="1591695211">
    <w:abstractNumId w:val="28"/>
  </w:num>
  <w:num w:numId="9" w16cid:durableId="1663967470">
    <w:abstractNumId w:val="10"/>
  </w:num>
  <w:num w:numId="10" w16cid:durableId="291979918">
    <w:abstractNumId w:val="28"/>
  </w:num>
  <w:num w:numId="11" w16cid:durableId="486289537">
    <w:abstractNumId w:val="28"/>
  </w:num>
  <w:num w:numId="12" w16cid:durableId="138035620">
    <w:abstractNumId w:val="28"/>
  </w:num>
  <w:num w:numId="13" w16cid:durableId="596908270">
    <w:abstractNumId w:val="28"/>
  </w:num>
  <w:num w:numId="14" w16cid:durableId="789250524">
    <w:abstractNumId w:val="28"/>
  </w:num>
  <w:num w:numId="15" w16cid:durableId="36202496">
    <w:abstractNumId w:val="28"/>
  </w:num>
  <w:num w:numId="16" w16cid:durableId="1631400477">
    <w:abstractNumId w:val="6"/>
  </w:num>
  <w:num w:numId="17" w16cid:durableId="1562521308">
    <w:abstractNumId w:val="22"/>
  </w:num>
  <w:num w:numId="18" w16cid:durableId="1613126474">
    <w:abstractNumId w:val="18"/>
  </w:num>
  <w:num w:numId="19" w16cid:durableId="179204903">
    <w:abstractNumId w:val="14"/>
  </w:num>
  <w:num w:numId="20" w16cid:durableId="289290130">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095518796">
    <w:abstractNumId w:val="2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23427741">
    <w:abstractNumId w:val="2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4692975">
    <w:abstractNumId w:val="17"/>
  </w:num>
  <w:num w:numId="24" w16cid:durableId="67772252">
    <w:abstractNumId w:val="5"/>
  </w:num>
  <w:num w:numId="25" w16cid:durableId="1161503366">
    <w:abstractNumId w:val="8"/>
  </w:num>
  <w:num w:numId="26" w16cid:durableId="1254047096">
    <w:abstractNumId w:val="17"/>
  </w:num>
  <w:num w:numId="27" w16cid:durableId="104977066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13121092">
    <w:abstractNumId w:val="4"/>
  </w:num>
  <w:num w:numId="29" w16cid:durableId="36320643">
    <w:abstractNumId w:val="21"/>
  </w:num>
  <w:num w:numId="30" w16cid:durableId="1084689741">
    <w:abstractNumId w:val="27"/>
  </w:num>
  <w:num w:numId="31" w16cid:durableId="62218177">
    <w:abstractNumId w:val="13"/>
  </w:num>
  <w:num w:numId="32" w16cid:durableId="481387531">
    <w:abstractNumId w:val="15"/>
  </w:num>
  <w:num w:numId="33" w16cid:durableId="1389918114">
    <w:abstractNumId w:val="19"/>
  </w:num>
  <w:num w:numId="34" w16cid:durableId="793714997">
    <w:abstractNumId w:val="12"/>
  </w:num>
  <w:num w:numId="35" w16cid:durableId="966929895">
    <w:abstractNumId w:val="16"/>
  </w:num>
  <w:num w:numId="36" w16cid:durableId="1346252292">
    <w:abstractNumId w:val="31"/>
  </w:num>
  <w:num w:numId="37" w16cid:durableId="862979665">
    <w:abstractNumId w:val="30"/>
  </w:num>
  <w:num w:numId="38" w16cid:durableId="2130396244">
    <w:abstractNumId w:val="2"/>
  </w:num>
  <w:num w:numId="39" w16cid:durableId="913667502">
    <w:abstractNumId w:val="26"/>
  </w:num>
  <w:num w:numId="40" w16cid:durableId="880359866">
    <w:abstractNumId w:val="25"/>
  </w:num>
  <w:num w:numId="41" w16cid:durableId="1084885304">
    <w:abstractNumId w:val="20"/>
  </w:num>
  <w:num w:numId="42" w16cid:durableId="2121104155">
    <w:abstractNumId w:val="7"/>
  </w:num>
  <w:num w:numId="43" w16cid:durableId="398133054">
    <w:abstractNumId w:val="29"/>
  </w:num>
  <w:num w:numId="44" w16cid:durableId="1430734221">
    <w:abstractNumId w:val="3"/>
  </w:num>
  <w:num w:numId="45" w16cid:durableId="152917905">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9C0"/>
    <w:rsid w:val="00000D9B"/>
    <w:rsid w:val="0000203D"/>
    <w:rsid w:val="000033ED"/>
    <w:rsid w:val="00006202"/>
    <w:rsid w:val="00006837"/>
    <w:rsid w:val="000073B5"/>
    <w:rsid w:val="00007617"/>
    <w:rsid w:val="000101F0"/>
    <w:rsid w:val="00010389"/>
    <w:rsid w:val="00012F14"/>
    <w:rsid w:val="000138A4"/>
    <w:rsid w:val="000144E5"/>
    <w:rsid w:val="00015353"/>
    <w:rsid w:val="000169CD"/>
    <w:rsid w:val="00020A74"/>
    <w:rsid w:val="00021EA8"/>
    <w:rsid w:val="00024F3A"/>
    <w:rsid w:val="000263E8"/>
    <w:rsid w:val="00026AE7"/>
    <w:rsid w:val="00026E16"/>
    <w:rsid w:val="00027A02"/>
    <w:rsid w:val="0003071A"/>
    <w:rsid w:val="00030E1A"/>
    <w:rsid w:val="000312A7"/>
    <w:rsid w:val="00032533"/>
    <w:rsid w:val="00033C96"/>
    <w:rsid w:val="00035FB5"/>
    <w:rsid w:val="00037390"/>
    <w:rsid w:val="00040479"/>
    <w:rsid w:val="00040ACF"/>
    <w:rsid w:val="00041028"/>
    <w:rsid w:val="0004121C"/>
    <w:rsid w:val="00042907"/>
    <w:rsid w:val="00043203"/>
    <w:rsid w:val="000434C8"/>
    <w:rsid w:val="00045654"/>
    <w:rsid w:val="0005100A"/>
    <w:rsid w:val="000532CE"/>
    <w:rsid w:val="00055968"/>
    <w:rsid w:val="0005674A"/>
    <w:rsid w:val="00057880"/>
    <w:rsid w:val="000635FA"/>
    <w:rsid w:val="00066785"/>
    <w:rsid w:val="00070AAB"/>
    <w:rsid w:val="000713C3"/>
    <w:rsid w:val="00071C56"/>
    <w:rsid w:val="000740C9"/>
    <w:rsid w:val="000741E9"/>
    <w:rsid w:val="00075272"/>
    <w:rsid w:val="00075329"/>
    <w:rsid w:val="000754D6"/>
    <w:rsid w:val="00075EAF"/>
    <w:rsid w:val="00077DC0"/>
    <w:rsid w:val="00080890"/>
    <w:rsid w:val="0008164F"/>
    <w:rsid w:val="00081EF5"/>
    <w:rsid w:val="000873F5"/>
    <w:rsid w:val="00087500"/>
    <w:rsid w:val="00087FCF"/>
    <w:rsid w:val="000907FB"/>
    <w:rsid w:val="0009099F"/>
    <w:rsid w:val="000937CD"/>
    <w:rsid w:val="00093AC3"/>
    <w:rsid w:val="000950C5"/>
    <w:rsid w:val="000A165A"/>
    <w:rsid w:val="000A2035"/>
    <w:rsid w:val="000A3108"/>
    <w:rsid w:val="000A34A8"/>
    <w:rsid w:val="000A379D"/>
    <w:rsid w:val="000A3D86"/>
    <w:rsid w:val="000A4129"/>
    <w:rsid w:val="000A6157"/>
    <w:rsid w:val="000A6BE4"/>
    <w:rsid w:val="000A6C2C"/>
    <w:rsid w:val="000A6F6F"/>
    <w:rsid w:val="000A7479"/>
    <w:rsid w:val="000B2752"/>
    <w:rsid w:val="000B3634"/>
    <w:rsid w:val="000B4995"/>
    <w:rsid w:val="000B764C"/>
    <w:rsid w:val="000C1198"/>
    <w:rsid w:val="000C12A9"/>
    <w:rsid w:val="000C45F6"/>
    <w:rsid w:val="000C5510"/>
    <w:rsid w:val="000C6433"/>
    <w:rsid w:val="000C6540"/>
    <w:rsid w:val="000D0B68"/>
    <w:rsid w:val="000D6391"/>
    <w:rsid w:val="000D7489"/>
    <w:rsid w:val="000E0F68"/>
    <w:rsid w:val="000E2C19"/>
    <w:rsid w:val="000E57DE"/>
    <w:rsid w:val="000E5F99"/>
    <w:rsid w:val="000E6FA8"/>
    <w:rsid w:val="000F01F4"/>
    <w:rsid w:val="000F056B"/>
    <w:rsid w:val="000F33CE"/>
    <w:rsid w:val="000F37A2"/>
    <w:rsid w:val="000F46AE"/>
    <w:rsid w:val="000F4826"/>
    <w:rsid w:val="00100995"/>
    <w:rsid w:val="00103F70"/>
    <w:rsid w:val="001074F3"/>
    <w:rsid w:val="00107AF6"/>
    <w:rsid w:val="001103FF"/>
    <w:rsid w:val="001138C4"/>
    <w:rsid w:val="001158C0"/>
    <w:rsid w:val="001176A9"/>
    <w:rsid w:val="00122327"/>
    <w:rsid w:val="00122F65"/>
    <w:rsid w:val="001252EE"/>
    <w:rsid w:val="00125DE5"/>
    <w:rsid w:val="00126ED5"/>
    <w:rsid w:val="00127162"/>
    <w:rsid w:val="001300B1"/>
    <w:rsid w:val="0013062F"/>
    <w:rsid w:val="00130A85"/>
    <w:rsid w:val="0013420C"/>
    <w:rsid w:val="00134BAE"/>
    <w:rsid w:val="00135207"/>
    <w:rsid w:val="00141893"/>
    <w:rsid w:val="0014331D"/>
    <w:rsid w:val="001467D1"/>
    <w:rsid w:val="0015119B"/>
    <w:rsid w:val="00151F98"/>
    <w:rsid w:val="0015265B"/>
    <w:rsid w:val="00153A99"/>
    <w:rsid w:val="001603D0"/>
    <w:rsid w:val="001634B2"/>
    <w:rsid w:val="00164755"/>
    <w:rsid w:val="001676D3"/>
    <w:rsid w:val="00167899"/>
    <w:rsid w:val="00170064"/>
    <w:rsid w:val="001717AD"/>
    <w:rsid w:val="00172945"/>
    <w:rsid w:val="00172B36"/>
    <w:rsid w:val="00173250"/>
    <w:rsid w:val="00173A97"/>
    <w:rsid w:val="00175217"/>
    <w:rsid w:val="00176C71"/>
    <w:rsid w:val="001770D4"/>
    <w:rsid w:val="0018014B"/>
    <w:rsid w:val="00181526"/>
    <w:rsid w:val="00182B9D"/>
    <w:rsid w:val="0018301B"/>
    <w:rsid w:val="00183A6E"/>
    <w:rsid w:val="00185E4B"/>
    <w:rsid w:val="00186F01"/>
    <w:rsid w:val="00187899"/>
    <w:rsid w:val="00192181"/>
    <w:rsid w:val="00192B0E"/>
    <w:rsid w:val="00192EF2"/>
    <w:rsid w:val="00193547"/>
    <w:rsid w:val="00193F83"/>
    <w:rsid w:val="00194760"/>
    <w:rsid w:val="00194902"/>
    <w:rsid w:val="001958FE"/>
    <w:rsid w:val="00197035"/>
    <w:rsid w:val="0019730D"/>
    <w:rsid w:val="00197E24"/>
    <w:rsid w:val="001A02E1"/>
    <w:rsid w:val="001A2640"/>
    <w:rsid w:val="001A3858"/>
    <w:rsid w:val="001A50A9"/>
    <w:rsid w:val="001A50F2"/>
    <w:rsid w:val="001A538D"/>
    <w:rsid w:val="001A57FE"/>
    <w:rsid w:val="001A636F"/>
    <w:rsid w:val="001A7E1B"/>
    <w:rsid w:val="001B0C8E"/>
    <w:rsid w:val="001B1D53"/>
    <w:rsid w:val="001B2153"/>
    <w:rsid w:val="001B4BD9"/>
    <w:rsid w:val="001B6E5F"/>
    <w:rsid w:val="001B7BBF"/>
    <w:rsid w:val="001C0D4F"/>
    <w:rsid w:val="001C3ECB"/>
    <w:rsid w:val="001C4763"/>
    <w:rsid w:val="001C596A"/>
    <w:rsid w:val="001D0264"/>
    <w:rsid w:val="001D2CB4"/>
    <w:rsid w:val="001D33AA"/>
    <w:rsid w:val="001D3E04"/>
    <w:rsid w:val="001D4042"/>
    <w:rsid w:val="001D5644"/>
    <w:rsid w:val="001D56A4"/>
    <w:rsid w:val="001D5FD4"/>
    <w:rsid w:val="001D69B5"/>
    <w:rsid w:val="001D730C"/>
    <w:rsid w:val="001D79DF"/>
    <w:rsid w:val="001D7EA2"/>
    <w:rsid w:val="001D7F38"/>
    <w:rsid w:val="001E1278"/>
    <w:rsid w:val="001E1E9A"/>
    <w:rsid w:val="001E2011"/>
    <w:rsid w:val="001E20C8"/>
    <w:rsid w:val="001E23E5"/>
    <w:rsid w:val="001E4227"/>
    <w:rsid w:val="001E48C8"/>
    <w:rsid w:val="001E545E"/>
    <w:rsid w:val="001E5F71"/>
    <w:rsid w:val="001E7110"/>
    <w:rsid w:val="001F1587"/>
    <w:rsid w:val="001F5C66"/>
    <w:rsid w:val="00200DC5"/>
    <w:rsid w:val="0020112A"/>
    <w:rsid w:val="0020317B"/>
    <w:rsid w:val="002044DF"/>
    <w:rsid w:val="00205B3C"/>
    <w:rsid w:val="002101E3"/>
    <w:rsid w:val="002114DC"/>
    <w:rsid w:val="0021459E"/>
    <w:rsid w:val="00215539"/>
    <w:rsid w:val="00221055"/>
    <w:rsid w:val="0022333E"/>
    <w:rsid w:val="00223916"/>
    <w:rsid w:val="002248DA"/>
    <w:rsid w:val="00226AA4"/>
    <w:rsid w:val="00230193"/>
    <w:rsid w:val="00231836"/>
    <w:rsid w:val="00232F0F"/>
    <w:rsid w:val="00233CAE"/>
    <w:rsid w:val="0023595A"/>
    <w:rsid w:val="00237363"/>
    <w:rsid w:val="00237CDC"/>
    <w:rsid w:val="00241C44"/>
    <w:rsid w:val="00243289"/>
    <w:rsid w:val="002434DF"/>
    <w:rsid w:val="0024506E"/>
    <w:rsid w:val="00247F92"/>
    <w:rsid w:val="00251B6B"/>
    <w:rsid w:val="00253646"/>
    <w:rsid w:val="00253983"/>
    <w:rsid w:val="00255674"/>
    <w:rsid w:val="00255E45"/>
    <w:rsid w:val="0025613E"/>
    <w:rsid w:val="00256E2F"/>
    <w:rsid w:val="002617DA"/>
    <w:rsid w:val="00261DCF"/>
    <w:rsid w:val="00262B01"/>
    <w:rsid w:val="00264861"/>
    <w:rsid w:val="0026699B"/>
    <w:rsid w:val="0026700D"/>
    <w:rsid w:val="00270D72"/>
    <w:rsid w:val="00270E64"/>
    <w:rsid w:val="00271471"/>
    <w:rsid w:val="0027335C"/>
    <w:rsid w:val="00273FB8"/>
    <w:rsid w:val="00275708"/>
    <w:rsid w:val="002827F5"/>
    <w:rsid w:val="00283147"/>
    <w:rsid w:val="0028329D"/>
    <w:rsid w:val="00287146"/>
    <w:rsid w:val="00291302"/>
    <w:rsid w:val="00291B08"/>
    <w:rsid w:val="0029429F"/>
    <w:rsid w:val="002942E5"/>
    <w:rsid w:val="00296462"/>
    <w:rsid w:val="0029673D"/>
    <w:rsid w:val="002A29BA"/>
    <w:rsid w:val="002B0929"/>
    <w:rsid w:val="002B232F"/>
    <w:rsid w:val="002B72D7"/>
    <w:rsid w:val="002C49B8"/>
    <w:rsid w:val="002C5585"/>
    <w:rsid w:val="002C5EF7"/>
    <w:rsid w:val="002C7671"/>
    <w:rsid w:val="002D0669"/>
    <w:rsid w:val="002D1949"/>
    <w:rsid w:val="002D1CA6"/>
    <w:rsid w:val="002D1E75"/>
    <w:rsid w:val="002D3155"/>
    <w:rsid w:val="002D3A1B"/>
    <w:rsid w:val="002D51DA"/>
    <w:rsid w:val="002D5701"/>
    <w:rsid w:val="002D7068"/>
    <w:rsid w:val="002D7258"/>
    <w:rsid w:val="002D7600"/>
    <w:rsid w:val="002D7942"/>
    <w:rsid w:val="002E542E"/>
    <w:rsid w:val="002E686C"/>
    <w:rsid w:val="002E6977"/>
    <w:rsid w:val="002E7244"/>
    <w:rsid w:val="002F0B2C"/>
    <w:rsid w:val="002F2A46"/>
    <w:rsid w:val="002F4E22"/>
    <w:rsid w:val="002F4E95"/>
    <w:rsid w:val="002F598A"/>
    <w:rsid w:val="002F7D7E"/>
    <w:rsid w:val="003024E5"/>
    <w:rsid w:val="0030472C"/>
    <w:rsid w:val="003076C5"/>
    <w:rsid w:val="00307739"/>
    <w:rsid w:val="00310917"/>
    <w:rsid w:val="00310A01"/>
    <w:rsid w:val="00310EF9"/>
    <w:rsid w:val="00313AA6"/>
    <w:rsid w:val="00313ED7"/>
    <w:rsid w:val="00322D74"/>
    <w:rsid w:val="0032374B"/>
    <w:rsid w:val="003277A1"/>
    <w:rsid w:val="00330B33"/>
    <w:rsid w:val="00331E52"/>
    <w:rsid w:val="00335035"/>
    <w:rsid w:val="00335E7E"/>
    <w:rsid w:val="0034031E"/>
    <w:rsid w:val="003412B6"/>
    <w:rsid w:val="00341DC9"/>
    <w:rsid w:val="00342C05"/>
    <w:rsid w:val="00343627"/>
    <w:rsid w:val="00344012"/>
    <w:rsid w:val="00344123"/>
    <w:rsid w:val="00345238"/>
    <w:rsid w:val="00345413"/>
    <w:rsid w:val="0035068E"/>
    <w:rsid w:val="003506A7"/>
    <w:rsid w:val="00350D60"/>
    <w:rsid w:val="00351DB7"/>
    <w:rsid w:val="00351DC6"/>
    <w:rsid w:val="003537A8"/>
    <w:rsid w:val="00354FCE"/>
    <w:rsid w:val="0035518B"/>
    <w:rsid w:val="00355372"/>
    <w:rsid w:val="003560E8"/>
    <w:rsid w:val="00361CEF"/>
    <w:rsid w:val="00362155"/>
    <w:rsid w:val="00364003"/>
    <w:rsid w:val="00366734"/>
    <w:rsid w:val="00367DF0"/>
    <w:rsid w:val="003706A9"/>
    <w:rsid w:val="00371AEF"/>
    <w:rsid w:val="00371E52"/>
    <w:rsid w:val="00374276"/>
    <w:rsid w:val="00374DD5"/>
    <w:rsid w:val="0037594E"/>
    <w:rsid w:val="00376E6E"/>
    <w:rsid w:val="00380D59"/>
    <w:rsid w:val="003814DB"/>
    <w:rsid w:val="003823AE"/>
    <w:rsid w:val="00382D5A"/>
    <w:rsid w:val="00383D7B"/>
    <w:rsid w:val="00385D8F"/>
    <w:rsid w:val="00387BC7"/>
    <w:rsid w:val="00390F39"/>
    <w:rsid w:val="003930CF"/>
    <w:rsid w:val="00393B48"/>
    <w:rsid w:val="00393CD3"/>
    <w:rsid w:val="00396428"/>
    <w:rsid w:val="003A18FF"/>
    <w:rsid w:val="003A2B87"/>
    <w:rsid w:val="003A4040"/>
    <w:rsid w:val="003A4D21"/>
    <w:rsid w:val="003A5BA7"/>
    <w:rsid w:val="003A609D"/>
    <w:rsid w:val="003A6A81"/>
    <w:rsid w:val="003A7042"/>
    <w:rsid w:val="003B0119"/>
    <w:rsid w:val="003B022B"/>
    <w:rsid w:val="003B25F6"/>
    <w:rsid w:val="003B7CBA"/>
    <w:rsid w:val="003C1703"/>
    <w:rsid w:val="003C22AC"/>
    <w:rsid w:val="003C3401"/>
    <w:rsid w:val="003C40F0"/>
    <w:rsid w:val="003C4204"/>
    <w:rsid w:val="003C4A5C"/>
    <w:rsid w:val="003C4BA2"/>
    <w:rsid w:val="003C525E"/>
    <w:rsid w:val="003C58C3"/>
    <w:rsid w:val="003C5D49"/>
    <w:rsid w:val="003D050A"/>
    <w:rsid w:val="003D09E4"/>
    <w:rsid w:val="003D4336"/>
    <w:rsid w:val="003D448D"/>
    <w:rsid w:val="003D51D4"/>
    <w:rsid w:val="003D684D"/>
    <w:rsid w:val="003D70EA"/>
    <w:rsid w:val="003D73CA"/>
    <w:rsid w:val="003E0950"/>
    <w:rsid w:val="003E0E0E"/>
    <w:rsid w:val="003E1731"/>
    <w:rsid w:val="003E49F6"/>
    <w:rsid w:val="003E6C89"/>
    <w:rsid w:val="003F00BF"/>
    <w:rsid w:val="003F032B"/>
    <w:rsid w:val="003F137E"/>
    <w:rsid w:val="003F1E1A"/>
    <w:rsid w:val="003F25F6"/>
    <w:rsid w:val="003F44E8"/>
    <w:rsid w:val="003F5EA6"/>
    <w:rsid w:val="003F6DF5"/>
    <w:rsid w:val="0040058A"/>
    <w:rsid w:val="004028AB"/>
    <w:rsid w:val="00403FBF"/>
    <w:rsid w:val="00404ED7"/>
    <w:rsid w:val="00407CFA"/>
    <w:rsid w:val="00410862"/>
    <w:rsid w:val="00412450"/>
    <w:rsid w:val="00413552"/>
    <w:rsid w:val="00413D81"/>
    <w:rsid w:val="0042024E"/>
    <w:rsid w:val="004202F6"/>
    <w:rsid w:val="004313C1"/>
    <w:rsid w:val="004323AF"/>
    <w:rsid w:val="00434168"/>
    <w:rsid w:val="004375C5"/>
    <w:rsid w:val="00437834"/>
    <w:rsid w:val="004418DE"/>
    <w:rsid w:val="00442406"/>
    <w:rsid w:val="0044247E"/>
    <w:rsid w:val="00442C6D"/>
    <w:rsid w:val="00443ED2"/>
    <w:rsid w:val="00444B85"/>
    <w:rsid w:val="00444ECA"/>
    <w:rsid w:val="004455BB"/>
    <w:rsid w:val="00445AD6"/>
    <w:rsid w:val="00445BB0"/>
    <w:rsid w:val="004467EB"/>
    <w:rsid w:val="0045280B"/>
    <w:rsid w:val="0045433F"/>
    <w:rsid w:val="0045434F"/>
    <w:rsid w:val="004554E1"/>
    <w:rsid w:val="004556E4"/>
    <w:rsid w:val="004560A2"/>
    <w:rsid w:val="00456997"/>
    <w:rsid w:val="00457588"/>
    <w:rsid w:val="0047079E"/>
    <w:rsid w:val="004709E6"/>
    <w:rsid w:val="00471A5F"/>
    <w:rsid w:val="00472E7A"/>
    <w:rsid w:val="004740E7"/>
    <w:rsid w:val="00475CFD"/>
    <w:rsid w:val="0047630D"/>
    <w:rsid w:val="0047751D"/>
    <w:rsid w:val="0048035D"/>
    <w:rsid w:val="0048113F"/>
    <w:rsid w:val="00484FEF"/>
    <w:rsid w:val="0048501B"/>
    <w:rsid w:val="004851A9"/>
    <w:rsid w:val="00486802"/>
    <w:rsid w:val="00490799"/>
    <w:rsid w:val="00490890"/>
    <w:rsid w:val="00492045"/>
    <w:rsid w:val="00492463"/>
    <w:rsid w:val="00492A99"/>
    <w:rsid w:val="00494910"/>
    <w:rsid w:val="00494C99"/>
    <w:rsid w:val="00497D29"/>
    <w:rsid w:val="004A0854"/>
    <w:rsid w:val="004A6465"/>
    <w:rsid w:val="004A6C05"/>
    <w:rsid w:val="004A717C"/>
    <w:rsid w:val="004B01D8"/>
    <w:rsid w:val="004B05CB"/>
    <w:rsid w:val="004B4883"/>
    <w:rsid w:val="004B6052"/>
    <w:rsid w:val="004B6A34"/>
    <w:rsid w:val="004B79ED"/>
    <w:rsid w:val="004C0004"/>
    <w:rsid w:val="004C03BE"/>
    <w:rsid w:val="004C0B78"/>
    <w:rsid w:val="004C1507"/>
    <w:rsid w:val="004C1F0E"/>
    <w:rsid w:val="004C56C1"/>
    <w:rsid w:val="004C5ABC"/>
    <w:rsid w:val="004C6F21"/>
    <w:rsid w:val="004D2CE6"/>
    <w:rsid w:val="004D3F1A"/>
    <w:rsid w:val="004D66CE"/>
    <w:rsid w:val="004E090D"/>
    <w:rsid w:val="004E0EF8"/>
    <w:rsid w:val="004E1B0F"/>
    <w:rsid w:val="004E1B57"/>
    <w:rsid w:val="004E2528"/>
    <w:rsid w:val="004E26D5"/>
    <w:rsid w:val="004E3A95"/>
    <w:rsid w:val="004E3AC0"/>
    <w:rsid w:val="004E59A0"/>
    <w:rsid w:val="004E613C"/>
    <w:rsid w:val="004E6ED4"/>
    <w:rsid w:val="004E7F72"/>
    <w:rsid w:val="004F090A"/>
    <w:rsid w:val="004F114E"/>
    <w:rsid w:val="004F2506"/>
    <w:rsid w:val="004F27E9"/>
    <w:rsid w:val="004F2D7E"/>
    <w:rsid w:val="005004E1"/>
    <w:rsid w:val="00500BA9"/>
    <w:rsid w:val="005032F8"/>
    <w:rsid w:val="00503B91"/>
    <w:rsid w:val="005045BB"/>
    <w:rsid w:val="00504B46"/>
    <w:rsid w:val="00504D38"/>
    <w:rsid w:val="005111FD"/>
    <w:rsid w:val="0051133C"/>
    <w:rsid w:val="00511368"/>
    <w:rsid w:val="00513468"/>
    <w:rsid w:val="00513B70"/>
    <w:rsid w:val="00516809"/>
    <w:rsid w:val="00516AAE"/>
    <w:rsid w:val="00521EE5"/>
    <w:rsid w:val="00522401"/>
    <w:rsid w:val="005227DE"/>
    <w:rsid w:val="00522E04"/>
    <w:rsid w:val="00524B71"/>
    <w:rsid w:val="0052586B"/>
    <w:rsid w:val="00525A00"/>
    <w:rsid w:val="0052614C"/>
    <w:rsid w:val="00530A92"/>
    <w:rsid w:val="005332A2"/>
    <w:rsid w:val="00534031"/>
    <w:rsid w:val="00535089"/>
    <w:rsid w:val="0053599A"/>
    <w:rsid w:val="005365CF"/>
    <w:rsid w:val="00536A22"/>
    <w:rsid w:val="00537E61"/>
    <w:rsid w:val="00541555"/>
    <w:rsid w:val="00541C02"/>
    <w:rsid w:val="0054313F"/>
    <w:rsid w:val="0054672B"/>
    <w:rsid w:val="005503C5"/>
    <w:rsid w:val="00550974"/>
    <w:rsid w:val="00550BC7"/>
    <w:rsid w:val="00550CEF"/>
    <w:rsid w:val="005512AB"/>
    <w:rsid w:val="00551BF6"/>
    <w:rsid w:val="00551FD5"/>
    <w:rsid w:val="0055304B"/>
    <w:rsid w:val="0055326C"/>
    <w:rsid w:val="00554789"/>
    <w:rsid w:val="0055573D"/>
    <w:rsid w:val="0056198A"/>
    <w:rsid w:val="00561D67"/>
    <w:rsid w:val="00562950"/>
    <w:rsid w:val="00562ECC"/>
    <w:rsid w:val="005634FA"/>
    <w:rsid w:val="005636D0"/>
    <w:rsid w:val="00564635"/>
    <w:rsid w:val="00564ECA"/>
    <w:rsid w:val="00566443"/>
    <w:rsid w:val="005664E1"/>
    <w:rsid w:val="00567862"/>
    <w:rsid w:val="00570D35"/>
    <w:rsid w:val="005719C0"/>
    <w:rsid w:val="00574743"/>
    <w:rsid w:val="00575EE8"/>
    <w:rsid w:val="0058145D"/>
    <w:rsid w:val="00582CBA"/>
    <w:rsid w:val="00583DAC"/>
    <w:rsid w:val="00585671"/>
    <w:rsid w:val="0058571F"/>
    <w:rsid w:val="00585E66"/>
    <w:rsid w:val="00586709"/>
    <w:rsid w:val="005879E4"/>
    <w:rsid w:val="005905ED"/>
    <w:rsid w:val="00591C2B"/>
    <w:rsid w:val="00591F84"/>
    <w:rsid w:val="0059324A"/>
    <w:rsid w:val="00594DED"/>
    <w:rsid w:val="00597FD1"/>
    <w:rsid w:val="005A03FC"/>
    <w:rsid w:val="005A27C0"/>
    <w:rsid w:val="005A2A51"/>
    <w:rsid w:val="005A3ECB"/>
    <w:rsid w:val="005A47C2"/>
    <w:rsid w:val="005A57C8"/>
    <w:rsid w:val="005A7894"/>
    <w:rsid w:val="005B39A1"/>
    <w:rsid w:val="005B3CD7"/>
    <w:rsid w:val="005B4C31"/>
    <w:rsid w:val="005B60F1"/>
    <w:rsid w:val="005B7BFB"/>
    <w:rsid w:val="005B7C68"/>
    <w:rsid w:val="005C2271"/>
    <w:rsid w:val="005C2514"/>
    <w:rsid w:val="005C2552"/>
    <w:rsid w:val="005C2D0A"/>
    <w:rsid w:val="005C2DB8"/>
    <w:rsid w:val="005C68E5"/>
    <w:rsid w:val="005C71B1"/>
    <w:rsid w:val="005C763A"/>
    <w:rsid w:val="005D3F23"/>
    <w:rsid w:val="005D4C67"/>
    <w:rsid w:val="005E0AB4"/>
    <w:rsid w:val="005E49F3"/>
    <w:rsid w:val="005E5847"/>
    <w:rsid w:val="005E6247"/>
    <w:rsid w:val="005F2555"/>
    <w:rsid w:val="005F3350"/>
    <w:rsid w:val="005F4054"/>
    <w:rsid w:val="005F50DC"/>
    <w:rsid w:val="005F57D4"/>
    <w:rsid w:val="005F6BD4"/>
    <w:rsid w:val="006002F6"/>
    <w:rsid w:val="00600BB0"/>
    <w:rsid w:val="00603AD7"/>
    <w:rsid w:val="00604034"/>
    <w:rsid w:val="00604B9D"/>
    <w:rsid w:val="006064F5"/>
    <w:rsid w:val="00606908"/>
    <w:rsid w:val="006072E9"/>
    <w:rsid w:val="00611452"/>
    <w:rsid w:val="00612E4F"/>
    <w:rsid w:val="0061334D"/>
    <w:rsid w:val="00614ADF"/>
    <w:rsid w:val="006152DA"/>
    <w:rsid w:val="00617159"/>
    <w:rsid w:val="006222E1"/>
    <w:rsid w:val="00624879"/>
    <w:rsid w:val="00625542"/>
    <w:rsid w:val="00627764"/>
    <w:rsid w:val="00627C83"/>
    <w:rsid w:val="006313DF"/>
    <w:rsid w:val="0063266F"/>
    <w:rsid w:val="006339FD"/>
    <w:rsid w:val="006343FE"/>
    <w:rsid w:val="00634C19"/>
    <w:rsid w:val="00635AA4"/>
    <w:rsid w:val="006375D6"/>
    <w:rsid w:val="00637E5E"/>
    <w:rsid w:val="00640277"/>
    <w:rsid w:val="0064101A"/>
    <w:rsid w:val="00644287"/>
    <w:rsid w:val="00646366"/>
    <w:rsid w:val="0064698E"/>
    <w:rsid w:val="00656C48"/>
    <w:rsid w:val="006578BF"/>
    <w:rsid w:val="0066128F"/>
    <w:rsid w:val="0066250F"/>
    <w:rsid w:val="00662924"/>
    <w:rsid w:val="00665FA6"/>
    <w:rsid w:val="00666585"/>
    <w:rsid w:val="0066688B"/>
    <w:rsid w:val="0067022A"/>
    <w:rsid w:val="006706FB"/>
    <w:rsid w:val="00670F09"/>
    <w:rsid w:val="00672BE4"/>
    <w:rsid w:val="006736DE"/>
    <w:rsid w:val="00675272"/>
    <w:rsid w:val="00676207"/>
    <w:rsid w:val="00676EA7"/>
    <w:rsid w:val="0067704B"/>
    <w:rsid w:val="006803CC"/>
    <w:rsid w:val="006815E1"/>
    <w:rsid w:val="00682418"/>
    <w:rsid w:val="00682A99"/>
    <w:rsid w:val="00685E2A"/>
    <w:rsid w:val="006872EE"/>
    <w:rsid w:val="00687790"/>
    <w:rsid w:val="0069260A"/>
    <w:rsid w:val="00694E8B"/>
    <w:rsid w:val="0069529B"/>
    <w:rsid w:val="00696233"/>
    <w:rsid w:val="006A1BBC"/>
    <w:rsid w:val="006A1FA8"/>
    <w:rsid w:val="006A23C8"/>
    <w:rsid w:val="006A2EF4"/>
    <w:rsid w:val="006A2F36"/>
    <w:rsid w:val="006A4256"/>
    <w:rsid w:val="006A6A8F"/>
    <w:rsid w:val="006B150F"/>
    <w:rsid w:val="006B25F5"/>
    <w:rsid w:val="006B39D8"/>
    <w:rsid w:val="006B4FFC"/>
    <w:rsid w:val="006B51AA"/>
    <w:rsid w:val="006B681B"/>
    <w:rsid w:val="006B693B"/>
    <w:rsid w:val="006B7985"/>
    <w:rsid w:val="006C1079"/>
    <w:rsid w:val="006C1214"/>
    <w:rsid w:val="006C24C7"/>
    <w:rsid w:val="006C2F0E"/>
    <w:rsid w:val="006C3595"/>
    <w:rsid w:val="006C47A3"/>
    <w:rsid w:val="006C5AED"/>
    <w:rsid w:val="006C5CB2"/>
    <w:rsid w:val="006C7D02"/>
    <w:rsid w:val="006D0BE7"/>
    <w:rsid w:val="006D1AE3"/>
    <w:rsid w:val="006D54DB"/>
    <w:rsid w:val="006D72BB"/>
    <w:rsid w:val="006E03B6"/>
    <w:rsid w:val="006E5C60"/>
    <w:rsid w:val="006E5DC5"/>
    <w:rsid w:val="006F03B0"/>
    <w:rsid w:val="006F0E4C"/>
    <w:rsid w:val="006F271B"/>
    <w:rsid w:val="006F3842"/>
    <w:rsid w:val="006F5A18"/>
    <w:rsid w:val="007001A5"/>
    <w:rsid w:val="007001FF"/>
    <w:rsid w:val="0070298D"/>
    <w:rsid w:val="00703C02"/>
    <w:rsid w:val="00704FA4"/>
    <w:rsid w:val="007050A4"/>
    <w:rsid w:val="00705DEC"/>
    <w:rsid w:val="007075D4"/>
    <w:rsid w:val="00713338"/>
    <w:rsid w:val="007177B8"/>
    <w:rsid w:val="00723DA0"/>
    <w:rsid w:val="00727A81"/>
    <w:rsid w:val="007301A4"/>
    <w:rsid w:val="00733C4E"/>
    <w:rsid w:val="00734F69"/>
    <w:rsid w:val="00742497"/>
    <w:rsid w:val="00742CE1"/>
    <w:rsid w:val="00743254"/>
    <w:rsid w:val="00744FD8"/>
    <w:rsid w:val="0074639E"/>
    <w:rsid w:val="00747063"/>
    <w:rsid w:val="00747F5E"/>
    <w:rsid w:val="00750D5A"/>
    <w:rsid w:val="00753ED1"/>
    <w:rsid w:val="007559E3"/>
    <w:rsid w:val="00756063"/>
    <w:rsid w:val="007569C6"/>
    <w:rsid w:val="00760875"/>
    <w:rsid w:val="00761B9D"/>
    <w:rsid w:val="007630B5"/>
    <w:rsid w:val="00763E14"/>
    <w:rsid w:val="0076503B"/>
    <w:rsid w:val="00767DD0"/>
    <w:rsid w:val="0077046B"/>
    <w:rsid w:val="007733BC"/>
    <w:rsid w:val="00774F12"/>
    <w:rsid w:val="00775E57"/>
    <w:rsid w:val="0077635A"/>
    <w:rsid w:val="0078247A"/>
    <w:rsid w:val="00782655"/>
    <w:rsid w:val="007845B3"/>
    <w:rsid w:val="00784FC3"/>
    <w:rsid w:val="00785B12"/>
    <w:rsid w:val="00786869"/>
    <w:rsid w:val="007922A1"/>
    <w:rsid w:val="007933BC"/>
    <w:rsid w:val="00793E22"/>
    <w:rsid w:val="00795B58"/>
    <w:rsid w:val="00796E6B"/>
    <w:rsid w:val="0079786B"/>
    <w:rsid w:val="00797AFC"/>
    <w:rsid w:val="00797D06"/>
    <w:rsid w:val="007A12AB"/>
    <w:rsid w:val="007A1653"/>
    <w:rsid w:val="007A2053"/>
    <w:rsid w:val="007A29D6"/>
    <w:rsid w:val="007A4276"/>
    <w:rsid w:val="007B0456"/>
    <w:rsid w:val="007B1558"/>
    <w:rsid w:val="007B586F"/>
    <w:rsid w:val="007B7169"/>
    <w:rsid w:val="007C0488"/>
    <w:rsid w:val="007C11A2"/>
    <w:rsid w:val="007C1817"/>
    <w:rsid w:val="007C3098"/>
    <w:rsid w:val="007C3D18"/>
    <w:rsid w:val="007C57F4"/>
    <w:rsid w:val="007D1295"/>
    <w:rsid w:val="007D1533"/>
    <w:rsid w:val="007D3785"/>
    <w:rsid w:val="007D43B1"/>
    <w:rsid w:val="007D66C5"/>
    <w:rsid w:val="007E6A2E"/>
    <w:rsid w:val="007E7763"/>
    <w:rsid w:val="007F1029"/>
    <w:rsid w:val="007F269B"/>
    <w:rsid w:val="007F4684"/>
    <w:rsid w:val="007F5D69"/>
    <w:rsid w:val="007F609A"/>
    <w:rsid w:val="00800FF7"/>
    <w:rsid w:val="008018FD"/>
    <w:rsid w:val="0080231E"/>
    <w:rsid w:val="00803038"/>
    <w:rsid w:val="0080462F"/>
    <w:rsid w:val="0080574F"/>
    <w:rsid w:val="008079AF"/>
    <w:rsid w:val="00807CB8"/>
    <w:rsid w:val="00812F3C"/>
    <w:rsid w:val="00813D0D"/>
    <w:rsid w:val="00816C67"/>
    <w:rsid w:val="0082035B"/>
    <w:rsid w:val="008215CF"/>
    <w:rsid w:val="0082250C"/>
    <w:rsid w:val="00822FAA"/>
    <w:rsid w:val="00822FDF"/>
    <w:rsid w:val="00825EFB"/>
    <w:rsid w:val="00827C67"/>
    <w:rsid w:val="008307EB"/>
    <w:rsid w:val="00831013"/>
    <w:rsid w:val="00832860"/>
    <w:rsid w:val="00832A35"/>
    <w:rsid w:val="008352D3"/>
    <w:rsid w:val="0083530A"/>
    <w:rsid w:val="00835824"/>
    <w:rsid w:val="00836A84"/>
    <w:rsid w:val="00840B4D"/>
    <w:rsid w:val="00840D93"/>
    <w:rsid w:val="00841AE4"/>
    <w:rsid w:val="0084220D"/>
    <w:rsid w:val="00842785"/>
    <w:rsid w:val="00842D91"/>
    <w:rsid w:val="00845804"/>
    <w:rsid w:val="00846FE0"/>
    <w:rsid w:val="00850BD3"/>
    <w:rsid w:val="00852700"/>
    <w:rsid w:val="00854068"/>
    <w:rsid w:val="00854496"/>
    <w:rsid w:val="00856A08"/>
    <w:rsid w:val="00863EAB"/>
    <w:rsid w:val="00864223"/>
    <w:rsid w:val="00870D3B"/>
    <w:rsid w:val="00871E3D"/>
    <w:rsid w:val="008728EB"/>
    <w:rsid w:val="00872B53"/>
    <w:rsid w:val="008742B7"/>
    <w:rsid w:val="00874981"/>
    <w:rsid w:val="008814E3"/>
    <w:rsid w:val="008820C1"/>
    <w:rsid w:val="00886A2A"/>
    <w:rsid w:val="0089227E"/>
    <w:rsid w:val="00894DBE"/>
    <w:rsid w:val="008A4473"/>
    <w:rsid w:val="008B0719"/>
    <w:rsid w:val="008B1BB6"/>
    <w:rsid w:val="008B4A93"/>
    <w:rsid w:val="008B684C"/>
    <w:rsid w:val="008B7131"/>
    <w:rsid w:val="008C313F"/>
    <w:rsid w:val="008C428C"/>
    <w:rsid w:val="008C4A82"/>
    <w:rsid w:val="008C616B"/>
    <w:rsid w:val="008C646F"/>
    <w:rsid w:val="008C6D35"/>
    <w:rsid w:val="008C7106"/>
    <w:rsid w:val="008D259C"/>
    <w:rsid w:val="008D3423"/>
    <w:rsid w:val="008D5B28"/>
    <w:rsid w:val="008D7209"/>
    <w:rsid w:val="008E0AD7"/>
    <w:rsid w:val="008E1AF0"/>
    <w:rsid w:val="008E3943"/>
    <w:rsid w:val="008E603D"/>
    <w:rsid w:val="008E64D7"/>
    <w:rsid w:val="008E6A3E"/>
    <w:rsid w:val="008F2798"/>
    <w:rsid w:val="008F33B3"/>
    <w:rsid w:val="008F4393"/>
    <w:rsid w:val="008F5152"/>
    <w:rsid w:val="008F731D"/>
    <w:rsid w:val="008F7330"/>
    <w:rsid w:val="008F75ED"/>
    <w:rsid w:val="0090162F"/>
    <w:rsid w:val="009039DE"/>
    <w:rsid w:val="009052C6"/>
    <w:rsid w:val="009077C0"/>
    <w:rsid w:val="00910590"/>
    <w:rsid w:val="00911EEF"/>
    <w:rsid w:val="009123F9"/>
    <w:rsid w:val="00913C76"/>
    <w:rsid w:val="00914071"/>
    <w:rsid w:val="00914DCC"/>
    <w:rsid w:val="00915642"/>
    <w:rsid w:val="009174EB"/>
    <w:rsid w:val="009179EA"/>
    <w:rsid w:val="00917EDF"/>
    <w:rsid w:val="00920237"/>
    <w:rsid w:val="00920E38"/>
    <w:rsid w:val="00922C75"/>
    <w:rsid w:val="009247B0"/>
    <w:rsid w:val="00925B72"/>
    <w:rsid w:val="00927845"/>
    <w:rsid w:val="00933211"/>
    <w:rsid w:val="00933635"/>
    <w:rsid w:val="00933DC0"/>
    <w:rsid w:val="00934BA5"/>
    <w:rsid w:val="00934FFE"/>
    <w:rsid w:val="00940616"/>
    <w:rsid w:val="009409E8"/>
    <w:rsid w:val="00942DA2"/>
    <w:rsid w:val="009434BE"/>
    <w:rsid w:val="00944051"/>
    <w:rsid w:val="00945391"/>
    <w:rsid w:val="00947A41"/>
    <w:rsid w:val="009503A1"/>
    <w:rsid w:val="00950F4C"/>
    <w:rsid w:val="0095244E"/>
    <w:rsid w:val="009530BB"/>
    <w:rsid w:val="00953C0B"/>
    <w:rsid w:val="0095427D"/>
    <w:rsid w:val="00954470"/>
    <w:rsid w:val="00954532"/>
    <w:rsid w:val="0095563A"/>
    <w:rsid w:val="00960959"/>
    <w:rsid w:val="00960C73"/>
    <w:rsid w:val="00961387"/>
    <w:rsid w:val="00961FFA"/>
    <w:rsid w:val="009624C7"/>
    <w:rsid w:val="00965575"/>
    <w:rsid w:val="009667A8"/>
    <w:rsid w:val="009671DA"/>
    <w:rsid w:val="00967555"/>
    <w:rsid w:val="009702DA"/>
    <w:rsid w:val="0097183C"/>
    <w:rsid w:val="009752ED"/>
    <w:rsid w:val="009757DA"/>
    <w:rsid w:val="00975840"/>
    <w:rsid w:val="009772FF"/>
    <w:rsid w:val="00980D43"/>
    <w:rsid w:val="00981A5B"/>
    <w:rsid w:val="00982440"/>
    <w:rsid w:val="00984236"/>
    <w:rsid w:val="0098599A"/>
    <w:rsid w:val="00986E1F"/>
    <w:rsid w:val="00987484"/>
    <w:rsid w:val="00987AD6"/>
    <w:rsid w:val="00990601"/>
    <w:rsid w:val="00990ACB"/>
    <w:rsid w:val="00991FDE"/>
    <w:rsid w:val="009936C2"/>
    <w:rsid w:val="00995619"/>
    <w:rsid w:val="00996675"/>
    <w:rsid w:val="00996A5F"/>
    <w:rsid w:val="009A182C"/>
    <w:rsid w:val="009A255D"/>
    <w:rsid w:val="009A281A"/>
    <w:rsid w:val="009A3BF4"/>
    <w:rsid w:val="009A5F55"/>
    <w:rsid w:val="009B0F7A"/>
    <w:rsid w:val="009B16AD"/>
    <w:rsid w:val="009B1988"/>
    <w:rsid w:val="009B2665"/>
    <w:rsid w:val="009B3B43"/>
    <w:rsid w:val="009B3E9F"/>
    <w:rsid w:val="009B53CE"/>
    <w:rsid w:val="009B54AB"/>
    <w:rsid w:val="009B654F"/>
    <w:rsid w:val="009B697D"/>
    <w:rsid w:val="009C0867"/>
    <w:rsid w:val="009C4008"/>
    <w:rsid w:val="009C4461"/>
    <w:rsid w:val="009C54FD"/>
    <w:rsid w:val="009C63E3"/>
    <w:rsid w:val="009C67F5"/>
    <w:rsid w:val="009C691B"/>
    <w:rsid w:val="009C6A4C"/>
    <w:rsid w:val="009C6CFE"/>
    <w:rsid w:val="009C730F"/>
    <w:rsid w:val="009C7E2D"/>
    <w:rsid w:val="009D46AC"/>
    <w:rsid w:val="009D4C9C"/>
    <w:rsid w:val="009D5AAA"/>
    <w:rsid w:val="009D5EEB"/>
    <w:rsid w:val="009E1F93"/>
    <w:rsid w:val="009E2D7E"/>
    <w:rsid w:val="009E598C"/>
    <w:rsid w:val="009F0D1D"/>
    <w:rsid w:val="009F1A76"/>
    <w:rsid w:val="009F2022"/>
    <w:rsid w:val="009F5A86"/>
    <w:rsid w:val="009F6ED3"/>
    <w:rsid w:val="00A01160"/>
    <w:rsid w:val="00A02217"/>
    <w:rsid w:val="00A077A4"/>
    <w:rsid w:val="00A122DE"/>
    <w:rsid w:val="00A151EB"/>
    <w:rsid w:val="00A15874"/>
    <w:rsid w:val="00A21564"/>
    <w:rsid w:val="00A22066"/>
    <w:rsid w:val="00A23C01"/>
    <w:rsid w:val="00A24A0F"/>
    <w:rsid w:val="00A25BEE"/>
    <w:rsid w:val="00A25F2B"/>
    <w:rsid w:val="00A30FD5"/>
    <w:rsid w:val="00A316AD"/>
    <w:rsid w:val="00A33CF9"/>
    <w:rsid w:val="00A33F06"/>
    <w:rsid w:val="00A345B3"/>
    <w:rsid w:val="00A35572"/>
    <w:rsid w:val="00A35D78"/>
    <w:rsid w:val="00A37AE6"/>
    <w:rsid w:val="00A417A8"/>
    <w:rsid w:val="00A455E6"/>
    <w:rsid w:val="00A54923"/>
    <w:rsid w:val="00A55ED8"/>
    <w:rsid w:val="00A55FED"/>
    <w:rsid w:val="00A568AE"/>
    <w:rsid w:val="00A60F08"/>
    <w:rsid w:val="00A6470B"/>
    <w:rsid w:val="00A665D9"/>
    <w:rsid w:val="00A67258"/>
    <w:rsid w:val="00A70593"/>
    <w:rsid w:val="00A729C0"/>
    <w:rsid w:val="00A74492"/>
    <w:rsid w:val="00A74A4F"/>
    <w:rsid w:val="00A75312"/>
    <w:rsid w:val="00A768D1"/>
    <w:rsid w:val="00A777ED"/>
    <w:rsid w:val="00A77BC2"/>
    <w:rsid w:val="00A80168"/>
    <w:rsid w:val="00A80F2F"/>
    <w:rsid w:val="00A82304"/>
    <w:rsid w:val="00A837ED"/>
    <w:rsid w:val="00A85324"/>
    <w:rsid w:val="00A912AC"/>
    <w:rsid w:val="00A92F8A"/>
    <w:rsid w:val="00A93753"/>
    <w:rsid w:val="00AB0533"/>
    <w:rsid w:val="00AB111F"/>
    <w:rsid w:val="00AB296B"/>
    <w:rsid w:val="00AB48EE"/>
    <w:rsid w:val="00AB55DB"/>
    <w:rsid w:val="00AB5B08"/>
    <w:rsid w:val="00AB5B8A"/>
    <w:rsid w:val="00AB6421"/>
    <w:rsid w:val="00AB68D3"/>
    <w:rsid w:val="00AB7046"/>
    <w:rsid w:val="00AB74CE"/>
    <w:rsid w:val="00AB7CD9"/>
    <w:rsid w:val="00AC02C7"/>
    <w:rsid w:val="00AC14C1"/>
    <w:rsid w:val="00AC24BB"/>
    <w:rsid w:val="00AC2C96"/>
    <w:rsid w:val="00AC2CEB"/>
    <w:rsid w:val="00AC2D08"/>
    <w:rsid w:val="00AC303E"/>
    <w:rsid w:val="00AC30DF"/>
    <w:rsid w:val="00AC5271"/>
    <w:rsid w:val="00AD4BD2"/>
    <w:rsid w:val="00AD6FBA"/>
    <w:rsid w:val="00AD7CC8"/>
    <w:rsid w:val="00AE09D1"/>
    <w:rsid w:val="00AE1AD1"/>
    <w:rsid w:val="00AE2121"/>
    <w:rsid w:val="00AE2C9F"/>
    <w:rsid w:val="00AF02A2"/>
    <w:rsid w:val="00AF2BA4"/>
    <w:rsid w:val="00AF34AE"/>
    <w:rsid w:val="00AF5B92"/>
    <w:rsid w:val="00AF6922"/>
    <w:rsid w:val="00AF710E"/>
    <w:rsid w:val="00B0205C"/>
    <w:rsid w:val="00B030CB"/>
    <w:rsid w:val="00B0337E"/>
    <w:rsid w:val="00B036D3"/>
    <w:rsid w:val="00B03AC1"/>
    <w:rsid w:val="00B055C1"/>
    <w:rsid w:val="00B05AB9"/>
    <w:rsid w:val="00B06BEB"/>
    <w:rsid w:val="00B1066D"/>
    <w:rsid w:val="00B11DE3"/>
    <w:rsid w:val="00B12113"/>
    <w:rsid w:val="00B15431"/>
    <w:rsid w:val="00B1558E"/>
    <w:rsid w:val="00B16295"/>
    <w:rsid w:val="00B16ABB"/>
    <w:rsid w:val="00B17900"/>
    <w:rsid w:val="00B21004"/>
    <w:rsid w:val="00B21D2F"/>
    <w:rsid w:val="00B2288C"/>
    <w:rsid w:val="00B22B99"/>
    <w:rsid w:val="00B22E2A"/>
    <w:rsid w:val="00B2579D"/>
    <w:rsid w:val="00B26E88"/>
    <w:rsid w:val="00B304DE"/>
    <w:rsid w:val="00B30F40"/>
    <w:rsid w:val="00B3497E"/>
    <w:rsid w:val="00B35120"/>
    <w:rsid w:val="00B37932"/>
    <w:rsid w:val="00B411DC"/>
    <w:rsid w:val="00B42A5B"/>
    <w:rsid w:val="00B4307D"/>
    <w:rsid w:val="00B456C1"/>
    <w:rsid w:val="00B46858"/>
    <w:rsid w:val="00B51016"/>
    <w:rsid w:val="00B5192F"/>
    <w:rsid w:val="00B5761D"/>
    <w:rsid w:val="00B604D6"/>
    <w:rsid w:val="00B63000"/>
    <w:rsid w:val="00B655DD"/>
    <w:rsid w:val="00B65DB0"/>
    <w:rsid w:val="00B677CB"/>
    <w:rsid w:val="00B7020C"/>
    <w:rsid w:val="00B70C73"/>
    <w:rsid w:val="00B72B00"/>
    <w:rsid w:val="00B75D04"/>
    <w:rsid w:val="00B75EEE"/>
    <w:rsid w:val="00B766D1"/>
    <w:rsid w:val="00B76A6A"/>
    <w:rsid w:val="00B819E4"/>
    <w:rsid w:val="00B9011E"/>
    <w:rsid w:val="00B915D6"/>
    <w:rsid w:val="00B92209"/>
    <w:rsid w:val="00B94D2B"/>
    <w:rsid w:val="00B950C4"/>
    <w:rsid w:val="00BA192A"/>
    <w:rsid w:val="00BA285C"/>
    <w:rsid w:val="00BA2E9D"/>
    <w:rsid w:val="00BA49BA"/>
    <w:rsid w:val="00BA77B1"/>
    <w:rsid w:val="00BA7F53"/>
    <w:rsid w:val="00BB06DA"/>
    <w:rsid w:val="00BB079D"/>
    <w:rsid w:val="00BB246F"/>
    <w:rsid w:val="00BB291F"/>
    <w:rsid w:val="00BB2DA2"/>
    <w:rsid w:val="00BB394F"/>
    <w:rsid w:val="00BB4B6D"/>
    <w:rsid w:val="00BB5165"/>
    <w:rsid w:val="00BB54D0"/>
    <w:rsid w:val="00BB5F09"/>
    <w:rsid w:val="00BB780D"/>
    <w:rsid w:val="00BC2F58"/>
    <w:rsid w:val="00BC3604"/>
    <w:rsid w:val="00BC597B"/>
    <w:rsid w:val="00BC63F0"/>
    <w:rsid w:val="00BD011D"/>
    <w:rsid w:val="00BD1FD0"/>
    <w:rsid w:val="00BD2131"/>
    <w:rsid w:val="00BD2605"/>
    <w:rsid w:val="00BD2E62"/>
    <w:rsid w:val="00BD2EB8"/>
    <w:rsid w:val="00BD52FA"/>
    <w:rsid w:val="00BD618C"/>
    <w:rsid w:val="00BD6821"/>
    <w:rsid w:val="00BD7BB2"/>
    <w:rsid w:val="00BE0D5E"/>
    <w:rsid w:val="00BE405D"/>
    <w:rsid w:val="00BE5020"/>
    <w:rsid w:val="00BE6662"/>
    <w:rsid w:val="00BE66EF"/>
    <w:rsid w:val="00BF14B1"/>
    <w:rsid w:val="00BF16C3"/>
    <w:rsid w:val="00BF27C9"/>
    <w:rsid w:val="00BF3679"/>
    <w:rsid w:val="00BF4517"/>
    <w:rsid w:val="00C007D1"/>
    <w:rsid w:val="00C00FD4"/>
    <w:rsid w:val="00C019CB"/>
    <w:rsid w:val="00C0328D"/>
    <w:rsid w:val="00C062D1"/>
    <w:rsid w:val="00C068CE"/>
    <w:rsid w:val="00C06FBD"/>
    <w:rsid w:val="00C07CEC"/>
    <w:rsid w:val="00C11336"/>
    <w:rsid w:val="00C12694"/>
    <w:rsid w:val="00C13E28"/>
    <w:rsid w:val="00C1433C"/>
    <w:rsid w:val="00C16D68"/>
    <w:rsid w:val="00C24722"/>
    <w:rsid w:val="00C25928"/>
    <w:rsid w:val="00C2749B"/>
    <w:rsid w:val="00C30F55"/>
    <w:rsid w:val="00C31171"/>
    <w:rsid w:val="00C31E75"/>
    <w:rsid w:val="00C33E3B"/>
    <w:rsid w:val="00C35F17"/>
    <w:rsid w:val="00C363A4"/>
    <w:rsid w:val="00C3798B"/>
    <w:rsid w:val="00C4004A"/>
    <w:rsid w:val="00C40895"/>
    <w:rsid w:val="00C41083"/>
    <w:rsid w:val="00C41E2A"/>
    <w:rsid w:val="00C4345A"/>
    <w:rsid w:val="00C434B6"/>
    <w:rsid w:val="00C4366F"/>
    <w:rsid w:val="00C43950"/>
    <w:rsid w:val="00C5015A"/>
    <w:rsid w:val="00C51757"/>
    <w:rsid w:val="00C535A8"/>
    <w:rsid w:val="00C5482C"/>
    <w:rsid w:val="00C554CE"/>
    <w:rsid w:val="00C5587D"/>
    <w:rsid w:val="00C568D9"/>
    <w:rsid w:val="00C569F6"/>
    <w:rsid w:val="00C57613"/>
    <w:rsid w:val="00C6168E"/>
    <w:rsid w:val="00C62C49"/>
    <w:rsid w:val="00C636E8"/>
    <w:rsid w:val="00C646EC"/>
    <w:rsid w:val="00C65543"/>
    <w:rsid w:val="00C656B3"/>
    <w:rsid w:val="00C66D38"/>
    <w:rsid w:val="00C71040"/>
    <w:rsid w:val="00C712F1"/>
    <w:rsid w:val="00C727C3"/>
    <w:rsid w:val="00C7432D"/>
    <w:rsid w:val="00C74E3E"/>
    <w:rsid w:val="00C75184"/>
    <w:rsid w:val="00C7613F"/>
    <w:rsid w:val="00C76AD5"/>
    <w:rsid w:val="00C77409"/>
    <w:rsid w:val="00C802EF"/>
    <w:rsid w:val="00C819FF"/>
    <w:rsid w:val="00C84061"/>
    <w:rsid w:val="00C85704"/>
    <w:rsid w:val="00C8576A"/>
    <w:rsid w:val="00C85A6B"/>
    <w:rsid w:val="00C87392"/>
    <w:rsid w:val="00C9107D"/>
    <w:rsid w:val="00C9467B"/>
    <w:rsid w:val="00C94D4C"/>
    <w:rsid w:val="00C96523"/>
    <w:rsid w:val="00CA1DB3"/>
    <w:rsid w:val="00CA222E"/>
    <w:rsid w:val="00CA3899"/>
    <w:rsid w:val="00CA3DCB"/>
    <w:rsid w:val="00CA5AEC"/>
    <w:rsid w:val="00CA6030"/>
    <w:rsid w:val="00CB2377"/>
    <w:rsid w:val="00CB27BD"/>
    <w:rsid w:val="00CB29F3"/>
    <w:rsid w:val="00CB30F1"/>
    <w:rsid w:val="00CB3A40"/>
    <w:rsid w:val="00CB4140"/>
    <w:rsid w:val="00CB70CD"/>
    <w:rsid w:val="00CB70E1"/>
    <w:rsid w:val="00CC0887"/>
    <w:rsid w:val="00CC094B"/>
    <w:rsid w:val="00CC23C1"/>
    <w:rsid w:val="00CC2CBC"/>
    <w:rsid w:val="00CC502B"/>
    <w:rsid w:val="00CC5405"/>
    <w:rsid w:val="00CD1ACE"/>
    <w:rsid w:val="00CD2D63"/>
    <w:rsid w:val="00CD5629"/>
    <w:rsid w:val="00CD588A"/>
    <w:rsid w:val="00CD58F1"/>
    <w:rsid w:val="00CD59BB"/>
    <w:rsid w:val="00CD6E10"/>
    <w:rsid w:val="00CE0005"/>
    <w:rsid w:val="00CE004F"/>
    <w:rsid w:val="00CE0A53"/>
    <w:rsid w:val="00CE392C"/>
    <w:rsid w:val="00CE465A"/>
    <w:rsid w:val="00CE56DF"/>
    <w:rsid w:val="00CF0542"/>
    <w:rsid w:val="00CF115D"/>
    <w:rsid w:val="00CF32E4"/>
    <w:rsid w:val="00CF466D"/>
    <w:rsid w:val="00CF65BC"/>
    <w:rsid w:val="00CF666A"/>
    <w:rsid w:val="00D020F9"/>
    <w:rsid w:val="00D02556"/>
    <w:rsid w:val="00D02ECF"/>
    <w:rsid w:val="00D04EC6"/>
    <w:rsid w:val="00D0505C"/>
    <w:rsid w:val="00D1057F"/>
    <w:rsid w:val="00D111D9"/>
    <w:rsid w:val="00D116F5"/>
    <w:rsid w:val="00D13C96"/>
    <w:rsid w:val="00D13F10"/>
    <w:rsid w:val="00D16C52"/>
    <w:rsid w:val="00D212A3"/>
    <w:rsid w:val="00D25D11"/>
    <w:rsid w:val="00D3188B"/>
    <w:rsid w:val="00D33662"/>
    <w:rsid w:val="00D34C0A"/>
    <w:rsid w:val="00D3613D"/>
    <w:rsid w:val="00D374B0"/>
    <w:rsid w:val="00D37C1C"/>
    <w:rsid w:val="00D40B6A"/>
    <w:rsid w:val="00D41C6C"/>
    <w:rsid w:val="00D43A77"/>
    <w:rsid w:val="00D44948"/>
    <w:rsid w:val="00D469B5"/>
    <w:rsid w:val="00D473DF"/>
    <w:rsid w:val="00D50D52"/>
    <w:rsid w:val="00D50FD4"/>
    <w:rsid w:val="00D5781B"/>
    <w:rsid w:val="00D61132"/>
    <w:rsid w:val="00D64576"/>
    <w:rsid w:val="00D6586A"/>
    <w:rsid w:val="00D6670E"/>
    <w:rsid w:val="00D70BCB"/>
    <w:rsid w:val="00D72299"/>
    <w:rsid w:val="00D72560"/>
    <w:rsid w:val="00D72609"/>
    <w:rsid w:val="00D750D3"/>
    <w:rsid w:val="00D757B7"/>
    <w:rsid w:val="00D76B7C"/>
    <w:rsid w:val="00D81050"/>
    <w:rsid w:val="00D823AF"/>
    <w:rsid w:val="00D82CC3"/>
    <w:rsid w:val="00D82F3A"/>
    <w:rsid w:val="00D83DE3"/>
    <w:rsid w:val="00D84645"/>
    <w:rsid w:val="00D85212"/>
    <w:rsid w:val="00D87661"/>
    <w:rsid w:val="00D9050E"/>
    <w:rsid w:val="00D931EA"/>
    <w:rsid w:val="00D940E6"/>
    <w:rsid w:val="00D9430F"/>
    <w:rsid w:val="00D9526A"/>
    <w:rsid w:val="00D95848"/>
    <w:rsid w:val="00DA16BE"/>
    <w:rsid w:val="00DA1DAF"/>
    <w:rsid w:val="00DA3C8A"/>
    <w:rsid w:val="00DA3DE6"/>
    <w:rsid w:val="00DA3E03"/>
    <w:rsid w:val="00DA570A"/>
    <w:rsid w:val="00DA6A11"/>
    <w:rsid w:val="00DB4081"/>
    <w:rsid w:val="00DC043C"/>
    <w:rsid w:val="00DC0A3B"/>
    <w:rsid w:val="00DC0B60"/>
    <w:rsid w:val="00DC3081"/>
    <w:rsid w:val="00DC385B"/>
    <w:rsid w:val="00DC6109"/>
    <w:rsid w:val="00DC613B"/>
    <w:rsid w:val="00DD0827"/>
    <w:rsid w:val="00DD0DB2"/>
    <w:rsid w:val="00DD1996"/>
    <w:rsid w:val="00DD2CE5"/>
    <w:rsid w:val="00DD5125"/>
    <w:rsid w:val="00DD6423"/>
    <w:rsid w:val="00DD6908"/>
    <w:rsid w:val="00DD6AEE"/>
    <w:rsid w:val="00DD7BB1"/>
    <w:rsid w:val="00DE04D3"/>
    <w:rsid w:val="00DE0D40"/>
    <w:rsid w:val="00DE1475"/>
    <w:rsid w:val="00DE1A0C"/>
    <w:rsid w:val="00DE2EFD"/>
    <w:rsid w:val="00DE3120"/>
    <w:rsid w:val="00DE3B2D"/>
    <w:rsid w:val="00DE4E7A"/>
    <w:rsid w:val="00DE518D"/>
    <w:rsid w:val="00DE5A19"/>
    <w:rsid w:val="00DE5AC3"/>
    <w:rsid w:val="00DE6D4E"/>
    <w:rsid w:val="00DE7F92"/>
    <w:rsid w:val="00DF1E6D"/>
    <w:rsid w:val="00DF2224"/>
    <w:rsid w:val="00DF29A4"/>
    <w:rsid w:val="00E0088E"/>
    <w:rsid w:val="00E03BA9"/>
    <w:rsid w:val="00E044CF"/>
    <w:rsid w:val="00E048C2"/>
    <w:rsid w:val="00E06709"/>
    <w:rsid w:val="00E127D8"/>
    <w:rsid w:val="00E128AA"/>
    <w:rsid w:val="00E12C16"/>
    <w:rsid w:val="00E17383"/>
    <w:rsid w:val="00E2122D"/>
    <w:rsid w:val="00E213B7"/>
    <w:rsid w:val="00E2492C"/>
    <w:rsid w:val="00E259C0"/>
    <w:rsid w:val="00E267CF"/>
    <w:rsid w:val="00E278C3"/>
    <w:rsid w:val="00E30634"/>
    <w:rsid w:val="00E3417D"/>
    <w:rsid w:val="00E36670"/>
    <w:rsid w:val="00E379DD"/>
    <w:rsid w:val="00E400FC"/>
    <w:rsid w:val="00E41D11"/>
    <w:rsid w:val="00E457CF"/>
    <w:rsid w:val="00E467C6"/>
    <w:rsid w:val="00E47109"/>
    <w:rsid w:val="00E5628C"/>
    <w:rsid w:val="00E563E7"/>
    <w:rsid w:val="00E603F4"/>
    <w:rsid w:val="00E61690"/>
    <w:rsid w:val="00E62AC2"/>
    <w:rsid w:val="00E662E0"/>
    <w:rsid w:val="00E66833"/>
    <w:rsid w:val="00E6723D"/>
    <w:rsid w:val="00E672A1"/>
    <w:rsid w:val="00E67952"/>
    <w:rsid w:val="00E67FE6"/>
    <w:rsid w:val="00E70D6F"/>
    <w:rsid w:val="00E70D85"/>
    <w:rsid w:val="00E71DFD"/>
    <w:rsid w:val="00E74ED4"/>
    <w:rsid w:val="00E7691D"/>
    <w:rsid w:val="00E77669"/>
    <w:rsid w:val="00E800DD"/>
    <w:rsid w:val="00E8026C"/>
    <w:rsid w:val="00E827AC"/>
    <w:rsid w:val="00E854F8"/>
    <w:rsid w:val="00E86A65"/>
    <w:rsid w:val="00E92C76"/>
    <w:rsid w:val="00E938D1"/>
    <w:rsid w:val="00E95BDF"/>
    <w:rsid w:val="00EA2F3C"/>
    <w:rsid w:val="00EA407E"/>
    <w:rsid w:val="00EA4568"/>
    <w:rsid w:val="00EA558B"/>
    <w:rsid w:val="00EA7678"/>
    <w:rsid w:val="00EB10C0"/>
    <w:rsid w:val="00EB15D2"/>
    <w:rsid w:val="00EB216C"/>
    <w:rsid w:val="00EB2CD2"/>
    <w:rsid w:val="00EB5D97"/>
    <w:rsid w:val="00EC1070"/>
    <w:rsid w:val="00EC1171"/>
    <w:rsid w:val="00EC1B81"/>
    <w:rsid w:val="00EC209C"/>
    <w:rsid w:val="00EC2112"/>
    <w:rsid w:val="00EC3249"/>
    <w:rsid w:val="00EC35FD"/>
    <w:rsid w:val="00EC4373"/>
    <w:rsid w:val="00EC4EE2"/>
    <w:rsid w:val="00EC6026"/>
    <w:rsid w:val="00EC7A6D"/>
    <w:rsid w:val="00ED0EDF"/>
    <w:rsid w:val="00ED331E"/>
    <w:rsid w:val="00ED3784"/>
    <w:rsid w:val="00ED42EA"/>
    <w:rsid w:val="00ED66BE"/>
    <w:rsid w:val="00EE173F"/>
    <w:rsid w:val="00EE26B9"/>
    <w:rsid w:val="00EE425C"/>
    <w:rsid w:val="00EE4EAA"/>
    <w:rsid w:val="00EE5B20"/>
    <w:rsid w:val="00EE61AC"/>
    <w:rsid w:val="00EE63C0"/>
    <w:rsid w:val="00EE74CF"/>
    <w:rsid w:val="00EF2520"/>
    <w:rsid w:val="00EF2857"/>
    <w:rsid w:val="00EF3DDE"/>
    <w:rsid w:val="00EF797B"/>
    <w:rsid w:val="00EF7CCD"/>
    <w:rsid w:val="00F00DED"/>
    <w:rsid w:val="00F02866"/>
    <w:rsid w:val="00F02FB5"/>
    <w:rsid w:val="00F03FC4"/>
    <w:rsid w:val="00F05656"/>
    <w:rsid w:val="00F05EF1"/>
    <w:rsid w:val="00F0739B"/>
    <w:rsid w:val="00F117BB"/>
    <w:rsid w:val="00F1285F"/>
    <w:rsid w:val="00F13104"/>
    <w:rsid w:val="00F14733"/>
    <w:rsid w:val="00F16005"/>
    <w:rsid w:val="00F16280"/>
    <w:rsid w:val="00F16C11"/>
    <w:rsid w:val="00F215CD"/>
    <w:rsid w:val="00F22A7D"/>
    <w:rsid w:val="00F27A48"/>
    <w:rsid w:val="00F313D8"/>
    <w:rsid w:val="00F3208F"/>
    <w:rsid w:val="00F33CB0"/>
    <w:rsid w:val="00F34C4B"/>
    <w:rsid w:val="00F366A4"/>
    <w:rsid w:val="00F3774C"/>
    <w:rsid w:val="00F41821"/>
    <w:rsid w:val="00F4274D"/>
    <w:rsid w:val="00F43B8A"/>
    <w:rsid w:val="00F45404"/>
    <w:rsid w:val="00F458AE"/>
    <w:rsid w:val="00F46083"/>
    <w:rsid w:val="00F47B11"/>
    <w:rsid w:val="00F529F2"/>
    <w:rsid w:val="00F5499D"/>
    <w:rsid w:val="00F56330"/>
    <w:rsid w:val="00F62660"/>
    <w:rsid w:val="00F636BE"/>
    <w:rsid w:val="00F66CA8"/>
    <w:rsid w:val="00F6708F"/>
    <w:rsid w:val="00F674E7"/>
    <w:rsid w:val="00F72851"/>
    <w:rsid w:val="00F731BC"/>
    <w:rsid w:val="00F74524"/>
    <w:rsid w:val="00F82EE7"/>
    <w:rsid w:val="00F873FC"/>
    <w:rsid w:val="00F90C4C"/>
    <w:rsid w:val="00F9127E"/>
    <w:rsid w:val="00F91393"/>
    <w:rsid w:val="00F93196"/>
    <w:rsid w:val="00F95A1B"/>
    <w:rsid w:val="00F96793"/>
    <w:rsid w:val="00F97496"/>
    <w:rsid w:val="00FA0370"/>
    <w:rsid w:val="00FA27B0"/>
    <w:rsid w:val="00FA2C8B"/>
    <w:rsid w:val="00FA3AB8"/>
    <w:rsid w:val="00FA47AE"/>
    <w:rsid w:val="00FA48C8"/>
    <w:rsid w:val="00FA51C1"/>
    <w:rsid w:val="00FA5283"/>
    <w:rsid w:val="00FA63AA"/>
    <w:rsid w:val="00FA716E"/>
    <w:rsid w:val="00FA75A3"/>
    <w:rsid w:val="00FA7FE9"/>
    <w:rsid w:val="00FB1C0D"/>
    <w:rsid w:val="00FB4572"/>
    <w:rsid w:val="00FB4DB9"/>
    <w:rsid w:val="00FB561B"/>
    <w:rsid w:val="00FB5886"/>
    <w:rsid w:val="00FB6FAB"/>
    <w:rsid w:val="00FB72C9"/>
    <w:rsid w:val="00FB75BB"/>
    <w:rsid w:val="00FB7B8D"/>
    <w:rsid w:val="00FC0249"/>
    <w:rsid w:val="00FC208B"/>
    <w:rsid w:val="00FC218B"/>
    <w:rsid w:val="00FC40E0"/>
    <w:rsid w:val="00FC6132"/>
    <w:rsid w:val="00FD2366"/>
    <w:rsid w:val="00FD2662"/>
    <w:rsid w:val="00FD43C2"/>
    <w:rsid w:val="00FD4A6C"/>
    <w:rsid w:val="00FE07FE"/>
    <w:rsid w:val="00FE16B7"/>
    <w:rsid w:val="00FE203D"/>
    <w:rsid w:val="00FE37FC"/>
    <w:rsid w:val="00FE3F50"/>
    <w:rsid w:val="00FE4CF3"/>
    <w:rsid w:val="00FE5475"/>
    <w:rsid w:val="00FE5B5D"/>
    <w:rsid w:val="00FE6CEF"/>
    <w:rsid w:val="00FF281F"/>
    <w:rsid w:val="00FF3343"/>
    <w:rsid w:val="00FF5199"/>
    <w:rsid w:val="00FF70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162AD"/>
  <w15:chartTrackingRefBased/>
  <w15:docId w15:val="{AC770C5C-5E7F-904D-BB1A-F83367D06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922"/>
    <w:pPr>
      <w:spacing w:after="200" w:line="360" w:lineRule="auto"/>
      <w:jc w:val="both"/>
    </w:pPr>
    <w:rPr>
      <w:sz w:val="22"/>
      <w:szCs w:val="22"/>
      <w:lang w:val="id-ID"/>
    </w:rPr>
  </w:style>
  <w:style w:type="paragraph" w:styleId="Heading1">
    <w:name w:val="heading 1"/>
    <w:basedOn w:val="Normal"/>
    <w:next w:val="Normal"/>
    <w:link w:val="Heading1Char"/>
    <w:uiPriority w:val="9"/>
    <w:qFormat/>
    <w:rsid w:val="00782655"/>
    <w:pPr>
      <w:keepNext/>
      <w:keepLines/>
      <w:numPr>
        <w:numId w:val="1"/>
      </w:numPr>
      <w:pBdr>
        <w:bottom w:val="single" w:sz="4" w:space="1" w:color="auto"/>
      </w:pBdr>
      <w:spacing w:before="360" w:after="480"/>
      <w:jc w:val="right"/>
      <w:outlineLvl w:val="0"/>
    </w:pPr>
    <w:rPr>
      <w:rFonts w:ascii="Cambria" w:eastAsia="Malgun Gothic" w:hAnsi="Cambria" w:cs="Calibri"/>
      <w:b/>
      <w:bCs/>
      <w:color w:val="4F6228"/>
      <w:sz w:val="36"/>
      <w:szCs w:val="36"/>
    </w:rPr>
  </w:style>
  <w:style w:type="paragraph" w:styleId="Heading2">
    <w:name w:val="heading 2"/>
    <w:basedOn w:val="Normal"/>
    <w:next w:val="Normal"/>
    <w:link w:val="Heading2Char"/>
    <w:uiPriority w:val="9"/>
    <w:unhideWhenUsed/>
    <w:qFormat/>
    <w:rsid w:val="000A4129"/>
    <w:pPr>
      <w:keepNext/>
      <w:keepLines/>
      <w:numPr>
        <w:ilvl w:val="1"/>
        <w:numId w:val="1"/>
      </w:numPr>
      <w:spacing w:before="200" w:after="240"/>
      <w:outlineLvl w:val="1"/>
    </w:pPr>
    <w:rPr>
      <w:rFonts w:eastAsia="Malgun Gothic" w:cs="Calibri"/>
      <w:b/>
      <w:bCs/>
      <w:sz w:val="26"/>
      <w:szCs w:val="26"/>
    </w:rPr>
  </w:style>
  <w:style w:type="paragraph" w:styleId="Heading3">
    <w:name w:val="heading 3"/>
    <w:basedOn w:val="Normal"/>
    <w:next w:val="Normal"/>
    <w:link w:val="Heading3Char"/>
    <w:uiPriority w:val="9"/>
    <w:unhideWhenUsed/>
    <w:qFormat/>
    <w:rsid w:val="00782655"/>
    <w:pPr>
      <w:keepNext/>
      <w:keepLines/>
      <w:numPr>
        <w:ilvl w:val="2"/>
        <w:numId w:val="1"/>
      </w:numPr>
      <w:spacing w:before="200" w:after="240"/>
      <w:outlineLvl w:val="2"/>
    </w:pPr>
    <w:rPr>
      <w:rFonts w:eastAsia="Malgun Gothic" w:cs="Calibri"/>
      <w:b/>
      <w:bCs/>
      <w:sz w:val="26"/>
      <w:szCs w:val="26"/>
    </w:rPr>
  </w:style>
  <w:style w:type="paragraph" w:styleId="Heading4">
    <w:name w:val="heading 4"/>
    <w:basedOn w:val="Normal"/>
    <w:next w:val="Normal"/>
    <w:link w:val="Heading4Char"/>
    <w:uiPriority w:val="9"/>
    <w:unhideWhenUsed/>
    <w:qFormat/>
    <w:rsid w:val="00782655"/>
    <w:pPr>
      <w:keepNext/>
      <w:keepLines/>
      <w:numPr>
        <w:ilvl w:val="3"/>
        <w:numId w:val="1"/>
      </w:numPr>
      <w:spacing w:before="200" w:after="240"/>
      <w:outlineLvl w:val="3"/>
    </w:pPr>
    <w:rPr>
      <w:rFonts w:eastAsia="Malgun Gothic" w:cs="Calibri"/>
      <w:b/>
      <w:bCs/>
      <w:sz w:val="26"/>
      <w:szCs w:val="26"/>
    </w:rPr>
  </w:style>
  <w:style w:type="paragraph" w:styleId="Heading5">
    <w:name w:val="heading 5"/>
    <w:basedOn w:val="Heading4"/>
    <w:next w:val="Normal"/>
    <w:link w:val="Heading5Char"/>
    <w:uiPriority w:val="9"/>
    <w:unhideWhenUsed/>
    <w:qFormat/>
    <w:rsid w:val="00F674E7"/>
    <w:pPr>
      <w:numPr>
        <w:ilvl w:val="4"/>
      </w:numPr>
      <w:outlineLvl w:val="4"/>
    </w:pPr>
  </w:style>
  <w:style w:type="paragraph" w:styleId="Heading6">
    <w:name w:val="heading 6"/>
    <w:basedOn w:val="Normal"/>
    <w:next w:val="Normal"/>
    <w:link w:val="Heading6Char"/>
    <w:uiPriority w:val="9"/>
    <w:unhideWhenUsed/>
    <w:qFormat/>
    <w:rsid w:val="00DD6AEE"/>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DD6AEE"/>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DD6AEE"/>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DD6AEE"/>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5A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E5A19"/>
    <w:rPr>
      <w:rFonts w:ascii="Tahoma" w:hAnsi="Tahoma" w:cs="Tahoma"/>
      <w:sz w:val="16"/>
      <w:szCs w:val="16"/>
    </w:rPr>
  </w:style>
  <w:style w:type="table" w:styleId="TableGrid">
    <w:name w:val="Table Grid"/>
    <w:basedOn w:val="TableNormal"/>
    <w:uiPriority w:val="59"/>
    <w:rsid w:val="00DE5A1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782655"/>
    <w:rPr>
      <w:rFonts w:ascii="Cambria" w:eastAsia="Malgun Gothic" w:hAnsi="Cambria" w:cs="Calibri"/>
      <w:b/>
      <w:bCs/>
      <w:color w:val="4F6228"/>
      <w:sz w:val="36"/>
      <w:szCs w:val="36"/>
      <w:lang w:val="id-ID"/>
    </w:rPr>
  </w:style>
  <w:style w:type="paragraph" w:styleId="TOCHeading">
    <w:name w:val="TOC Heading"/>
    <w:basedOn w:val="Heading1"/>
    <w:next w:val="Normal"/>
    <w:uiPriority w:val="39"/>
    <w:unhideWhenUsed/>
    <w:qFormat/>
    <w:rsid w:val="00FF7041"/>
    <w:pPr>
      <w:outlineLvl w:val="9"/>
    </w:pPr>
  </w:style>
  <w:style w:type="paragraph" w:styleId="TOC1">
    <w:name w:val="toc 1"/>
    <w:basedOn w:val="Normal"/>
    <w:next w:val="Normal"/>
    <w:autoRedefine/>
    <w:uiPriority w:val="39"/>
    <w:unhideWhenUsed/>
    <w:rsid w:val="006C47A3"/>
    <w:pPr>
      <w:tabs>
        <w:tab w:val="left" w:pos="810"/>
        <w:tab w:val="left" w:pos="1080"/>
        <w:tab w:val="right" w:leader="dot" w:pos="8910"/>
      </w:tabs>
      <w:spacing w:after="100"/>
      <w:ind w:left="630" w:right="450"/>
    </w:pPr>
  </w:style>
  <w:style w:type="character" w:styleId="Hyperlink">
    <w:name w:val="Hyperlink"/>
    <w:uiPriority w:val="99"/>
    <w:unhideWhenUsed/>
    <w:rsid w:val="00FF7041"/>
    <w:rPr>
      <w:color w:val="0000FF"/>
      <w:u w:val="single"/>
    </w:rPr>
  </w:style>
  <w:style w:type="character" w:customStyle="1" w:styleId="Heading2Char">
    <w:name w:val="Heading 2 Char"/>
    <w:link w:val="Heading2"/>
    <w:uiPriority w:val="9"/>
    <w:rsid w:val="000A4129"/>
    <w:rPr>
      <w:rFonts w:eastAsia="Malgun Gothic" w:cs="Calibri"/>
      <w:b/>
      <w:bCs/>
      <w:sz w:val="26"/>
      <w:szCs w:val="26"/>
      <w:lang w:val="en-US"/>
    </w:rPr>
  </w:style>
  <w:style w:type="paragraph" w:styleId="TOC2">
    <w:name w:val="toc 2"/>
    <w:basedOn w:val="Normal"/>
    <w:next w:val="Normal"/>
    <w:autoRedefine/>
    <w:uiPriority w:val="39"/>
    <w:unhideWhenUsed/>
    <w:rsid w:val="00BA2E9D"/>
    <w:pPr>
      <w:tabs>
        <w:tab w:val="left" w:pos="880"/>
        <w:tab w:val="left" w:pos="1170"/>
        <w:tab w:val="right" w:leader="dot" w:pos="8910"/>
      </w:tabs>
      <w:spacing w:after="100"/>
      <w:ind w:left="630" w:right="450"/>
    </w:pPr>
  </w:style>
  <w:style w:type="character" w:customStyle="1" w:styleId="Heading3Char">
    <w:name w:val="Heading 3 Char"/>
    <w:link w:val="Heading3"/>
    <w:uiPriority w:val="9"/>
    <w:rsid w:val="00782655"/>
    <w:rPr>
      <w:rFonts w:eastAsia="Malgun Gothic" w:cs="Calibri"/>
      <w:b/>
      <w:bCs/>
      <w:sz w:val="26"/>
      <w:szCs w:val="26"/>
      <w:lang w:val="id-ID"/>
    </w:rPr>
  </w:style>
  <w:style w:type="character" w:customStyle="1" w:styleId="Heading4Char">
    <w:name w:val="Heading 4 Char"/>
    <w:link w:val="Heading4"/>
    <w:uiPriority w:val="9"/>
    <w:rsid w:val="00782655"/>
    <w:rPr>
      <w:rFonts w:eastAsia="Malgun Gothic" w:cs="Calibri"/>
      <w:b/>
      <w:bCs/>
      <w:sz w:val="26"/>
      <w:szCs w:val="26"/>
      <w:lang w:val="id-ID"/>
    </w:rPr>
  </w:style>
  <w:style w:type="character" w:customStyle="1" w:styleId="Heading5Char">
    <w:name w:val="Heading 5 Char"/>
    <w:link w:val="Heading5"/>
    <w:uiPriority w:val="9"/>
    <w:rsid w:val="00F674E7"/>
    <w:rPr>
      <w:rFonts w:eastAsia="Malgun Gothic" w:cs="Calibri"/>
      <w:b/>
      <w:bCs/>
      <w:sz w:val="26"/>
      <w:szCs w:val="26"/>
      <w:lang w:val="id-ID"/>
    </w:rPr>
  </w:style>
  <w:style w:type="character" w:customStyle="1" w:styleId="Heading6Char">
    <w:name w:val="Heading 6 Char"/>
    <w:link w:val="Heading6"/>
    <w:uiPriority w:val="9"/>
    <w:rsid w:val="00DD6AEE"/>
    <w:rPr>
      <w:rFonts w:ascii="Cambria" w:eastAsia="Malgun Gothic" w:hAnsi="Cambria" w:cs="Times New Roman"/>
      <w:i/>
      <w:iCs/>
      <w:color w:val="243F60"/>
    </w:rPr>
  </w:style>
  <w:style w:type="character" w:customStyle="1" w:styleId="Heading7Char">
    <w:name w:val="Heading 7 Char"/>
    <w:link w:val="Heading7"/>
    <w:uiPriority w:val="9"/>
    <w:semiHidden/>
    <w:rsid w:val="00DD6AEE"/>
    <w:rPr>
      <w:rFonts w:ascii="Cambria" w:eastAsia="Malgun Gothic" w:hAnsi="Cambria" w:cs="Times New Roman"/>
      <w:i/>
      <w:iCs/>
      <w:color w:val="404040"/>
    </w:rPr>
  </w:style>
  <w:style w:type="character" w:customStyle="1" w:styleId="Heading8Char">
    <w:name w:val="Heading 8 Char"/>
    <w:link w:val="Heading8"/>
    <w:uiPriority w:val="9"/>
    <w:semiHidden/>
    <w:rsid w:val="00DD6AEE"/>
    <w:rPr>
      <w:rFonts w:ascii="Cambria" w:eastAsia="Malgun Gothic" w:hAnsi="Cambria" w:cs="Times New Roman"/>
      <w:color w:val="404040"/>
      <w:sz w:val="20"/>
      <w:szCs w:val="20"/>
    </w:rPr>
  </w:style>
  <w:style w:type="character" w:customStyle="1" w:styleId="Heading9Char">
    <w:name w:val="Heading 9 Char"/>
    <w:link w:val="Heading9"/>
    <w:uiPriority w:val="9"/>
    <w:semiHidden/>
    <w:rsid w:val="00DD6AEE"/>
    <w:rPr>
      <w:rFonts w:ascii="Cambria" w:eastAsia="Malgun Gothic" w:hAnsi="Cambria" w:cs="Times New Roman"/>
      <w:i/>
      <w:iCs/>
      <w:color w:val="404040"/>
      <w:sz w:val="20"/>
      <w:szCs w:val="20"/>
    </w:rPr>
  </w:style>
  <w:style w:type="paragraph" w:styleId="NormalWeb">
    <w:name w:val="Normal (Web)"/>
    <w:basedOn w:val="Normal"/>
    <w:uiPriority w:val="99"/>
    <w:unhideWhenUsed/>
    <w:rsid w:val="00404ED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8035D"/>
    <w:pPr>
      <w:spacing w:line="240" w:lineRule="auto"/>
    </w:pPr>
    <w:rPr>
      <w:b/>
      <w:bCs/>
      <w:color w:val="4F81BD"/>
      <w:sz w:val="18"/>
      <w:szCs w:val="18"/>
    </w:rPr>
  </w:style>
  <w:style w:type="paragraph" w:styleId="Header">
    <w:name w:val="header"/>
    <w:basedOn w:val="Normal"/>
    <w:link w:val="HeaderChar"/>
    <w:uiPriority w:val="99"/>
    <w:unhideWhenUsed/>
    <w:rsid w:val="009409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9E8"/>
  </w:style>
  <w:style w:type="paragraph" w:styleId="Footer">
    <w:name w:val="footer"/>
    <w:basedOn w:val="Normal"/>
    <w:link w:val="FooterChar"/>
    <w:uiPriority w:val="99"/>
    <w:unhideWhenUsed/>
    <w:rsid w:val="009409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9E8"/>
  </w:style>
  <w:style w:type="paragraph" w:styleId="TOC3">
    <w:name w:val="toc 3"/>
    <w:basedOn w:val="Normal"/>
    <w:next w:val="Normal"/>
    <w:autoRedefine/>
    <w:uiPriority w:val="39"/>
    <w:unhideWhenUsed/>
    <w:rsid w:val="00BA2E9D"/>
    <w:pPr>
      <w:tabs>
        <w:tab w:val="left" w:pos="2250"/>
        <w:tab w:val="right" w:leader="dot" w:pos="8910"/>
      </w:tabs>
      <w:spacing w:after="100"/>
      <w:ind w:left="1260" w:right="450"/>
    </w:pPr>
  </w:style>
  <w:style w:type="paragraph" w:styleId="TableofFigures">
    <w:name w:val="table of figures"/>
    <w:basedOn w:val="Normal"/>
    <w:next w:val="Normal"/>
    <w:uiPriority w:val="99"/>
    <w:unhideWhenUsed/>
    <w:rsid w:val="00F93196"/>
    <w:pPr>
      <w:spacing w:after="0"/>
    </w:pPr>
  </w:style>
  <w:style w:type="paragraph" w:styleId="Bibliography">
    <w:name w:val="Bibliography"/>
    <w:basedOn w:val="Normal"/>
    <w:next w:val="Normal"/>
    <w:uiPriority w:val="37"/>
    <w:unhideWhenUsed/>
    <w:rsid w:val="00F93196"/>
  </w:style>
  <w:style w:type="paragraph" w:styleId="ListParagraph">
    <w:name w:val="List Paragraph"/>
    <w:basedOn w:val="Normal"/>
    <w:uiPriority w:val="34"/>
    <w:qFormat/>
    <w:rsid w:val="00FA2C8B"/>
    <w:pPr>
      <w:ind w:left="720"/>
    </w:pPr>
    <w:rPr>
      <w:rFonts w:cs="Calibri"/>
    </w:rPr>
  </w:style>
  <w:style w:type="paragraph" w:styleId="BodyText3">
    <w:name w:val="Body Text 3"/>
    <w:basedOn w:val="Normal"/>
    <w:link w:val="BodyText3Char"/>
    <w:uiPriority w:val="99"/>
    <w:semiHidden/>
    <w:unhideWhenUsed/>
    <w:rsid w:val="007F1029"/>
    <w:pPr>
      <w:spacing w:after="120"/>
      <w:ind w:left="425"/>
    </w:pPr>
    <w:rPr>
      <w:rFonts w:cs="Times New Roman"/>
      <w:sz w:val="16"/>
      <w:szCs w:val="16"/>
    </w:rPr>
  </w:style>
  <w:style w:type="character" w:customStyle="1" w:styleId="BodyText3Char">
    <w:name w:val="Body Text 3 Char"/>
    <w:link w:val="BodyText3"/>
    <w:uiPriority w:val="99"/>
    <w:semiHidden/>
    <w:rsid w:val="007F1029"/>
    <w:rPr>
      <w:rFonts w:ascii="Calibri" w:eastAsia="Calibri" w:hAnsi="Calibri" w:cs="Times New Roman"/>
      <w:sz w:val="16"/>
      <w:szCs w:val="16"/>
    </w:rPr>
  </w:style>
  <w:style w:type="character" w:customStyle="1" w:styleId="apple-style-span">
    <w:name w:val="apple-style-span"/>
    <w:basedOn w:val="DefaultParagraphFont"/>
    <w:rsid w:val="00126ED5"/>
  </w:style>
  <w:style w:type="character" w:styleId="CommentReference">
    <w:name w:val="annotation reference"/>
    <w:uiPriority w:val="99"/>
    <w:semiHidden/>
    <w:unhideWhenUsed/>
    <w:rsid w:val="00A70593"/>
    <w:rPr>
      <w:sz w:val="16"/>
      <w:szCs w:val="16"/>
    </w:rPr>
  </w:style>
  <w:style w:type="paragraph" w:styleId="CommentText">
    <w:name w:val="annotation text"/>
    <w:basedOn w:val="Normal"/>
    <w:link w:val="CommentTextChar"/>
    <w:uiPriority w:val="99"/>
    <w:semiHidden/>
    <w:unhideWhenUsed/>
    <w:rsid w:val="00A70593"/>
    <w:rPr>
      <w:sz w:val="20"/>
      <w:szCs w:val="20"/>
    </w:rPr>
  </w:style>
  <w:style w:type="character" w:customStyle="1" w:styleId="CommentTextChar">
    <w:name w:val="Comment Text Char"/>
    <w:basedOn w:val="DefaultParagraphFont"/>
    <w:link w:val="CommentText"/>
    <w:uiPriority w:val="99"/>
    <w:semiHidden/>
    <w:rsid w:val="00A70593"/>
  </w:style>
  <w:style w:type="paragraph" w:styleId="CommentSubject">
    <w:name w:val="annotation subject"/>
    <w:basedOn w:val="CommentText"/>
    <w:next w:val="CommentText"/>
    <w:link w:val="CommentSubjectChar"/>
    <w:uiPriority w:val="99"/>
    <w:semiHidden/>
    <w:unhideWhenUsed/>
    <w:rsid w:val="00A70593"/>
    <w:rPr>
      <w:b/>
      <w:bCs/>
    </w:rPr>
  </w:style>
  <w:style w:type="character" w:customStyle="1" w:styleId="CommentSubjectChar">
    <w:name w:val="Comment Subject Char"/>
    <w:link w:val="CommentSubject"/>
    <w:uiPriority w:val="99"/>
    <w:semiHidden/>
    <w:rsid w:val="00A70593"/>
    <w:rPr>
      <w:b/>
      <w:bCs/>
    </w:rPr>
  </w:style>
  <w:style w:type="character" w:customStyle="1" w:styleId="fontstyle01">
    <w:name w:val="fontstyle01"/>
    <w:basedOn w:val="DefaultParagraphFont"/>
    <w:rsid w:val="000713C3"/>
    <w:rPr>
      <w:rFonts w:ascii="Calibri" w:hAnsi="Calibri" w:cs="Calibri" w:hint="default"/>
      <w:b w:val="0"/>
      <w:bCs w:val="0"/>
      <w:i w:val="0"/>
      <w:iCs w:val="0"/>
      <w:color w:val="000000"/>
      <w:sz w:val="22"/>
      <w:szCs w:val="22"/>
    </w:rPr>
  </w:style>
  <w:style w:type="paragraph" w:styleId="NoSpacing">
    <w:name w:val="No Spacing"/>
    <w:uiPriority w:val="1"/>
    <w:qFormat/>
    <w:rsid w:val="00296462"/>
    <w:pPr>
      <w:jc w:val="both"/>
    </w:pPr>
    <w:rPr>
      <w:sz w:val="22"/>
      <w:szCs w:val="22"/>
      <w:lang w:val="id-ID"/>
    </w:rPr>
  </w:style>
  <w:style w:type="character" w:styleId="PlaceholderText">
    <w:name w:val="Placeholder Text"/>
    <w:basedOn w:val="DefaultParagraphFont"/>
    <w:uiPriority w:val="99"/>
    <w:semiHidden/>
    <w:rsid w:val="00C019CB"/>
    <w:rPr>
      <w:color w:val="808080"/>
    </w:rPr>
  </w:style>
  <w:style w:type="character" w:styleId="Emphasis">
    <w:name w:val="Emphasis"/>
    <w:uiPriority w:val="20"/>
    <w:qFormat/>
    <w:rsid w:val="000073B5"/>
    <w:rPr>
      <w:i/>
      <w:iCs/>
    </w:rPr>
  </w:style>
  <w:style w:type="paragraph" w:styleId="TOC4">
    <w:name w:val="toc 4"/>
    <w:basedOn w:val="Normal"/>
    <w:next w:val="Normal"/>
    <w:autoRedefine/>
    <w:uiPriority w:val="39"/>
    <w:unhideWhenUsed/>
    <w:rsid w:val="001D7F38"/>
    <w:pPr>
      <w:spacing w:after="100"/>
      <w:ind w:left="660"/>
    </w:pPr>
  </w:style>
  <w:style w:type="character" w:styleId="UnresolvedMention">
    <w:name w:val="Unresolved Mention"/>
    <w:basedOn w:val="DefaultParagraphFont"/>
    <w:uiPriority w:val="99"/>
    <w:semiHidden/>
    <w:unhideWhenUsed/>
    <w:rsid w:val="002434DF"/>
    <w:rPr>
      <w:color w:val="605E5C"/>
      <w:shd w:val="clear" w:color="auto" w:fill="E1DFDD"/>
    </w:rPr>
  </w:style>
  <w:style w:type="paragraph" w:styleId="EndnoteText">
    <w:name w:val="endnote text"/>
    <w:basedOn w:val="Normal"/>
    <w:link w:val="EndnoteTextChar"/>
    <w:uiPriority w:val="99"/>
    <w:semiHidden/>
    <w:unhideWhenUsed/>
    <w:rsid w:val="009C6CF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6CFE"/>
    <w:rPr>
      <w:lang w:val="id-ID"/>
    </w:rPr>
  </w:style>
  <w:style w:type="character" w:styleId="EndnoteReference">
    <w:name w:val="endnote reference"/>
    <w:basedOn w:val="DefaultParagraphFont"/>
    <w:uiPriority w:val="99"/>
    <w:semiHidden/>
    <w:unhideWhenUsed/>
    <w:rsid w:val="009C6C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369376">
      <w:bodyDiv w:val="1"/>
      <w:marLeft w:val="0"/>
      <w:marRight w:val="0"/>
      <w:marTop w:val="0"/>
      <w:marBottom w:val="0"/>
      <w:divBdr>
        <w:top w:val="none" w:sz="0" w:space="0" w:color="auto"/>
        <w:left w:val="none" w:sz="0" w:space="0" w:color="auto"/>
        <w:bottom w:val="none" w:sz="0" w:space="0" w:color="auto"/>
        <w:right w:val="none" w:sz="0" w:space="0" w:color="auto"/>
      </w:divBdr>
      <w:divsChild>
        <w:div w:id="1928999357">
          <w:marLeft w:val="640"/>
          <w:marRight w:val="0"/>
          <w:marTop w:val="0"/>
          <w:marBottom w:val="0"/>
          <w:divBdr>
            <w:top w:val="none" w:sz="0" w:space="0" w:color="auto"/>
            <w:left w:val="none" w:sz="0" w:space="0" w:color="auto"/>
            <w:bottom w:val="none" w:sz="0" w:space="0" w:color="auto"/>
            <w:right w:val="none" w:sz="0" w:space="0" w:color="auto"/>
          </w:divBdr>
        </w:div>
        <w:div w:id="649794034">
          <w:marLeft w:val="640"/>
          <w:marRight w:val="0"/>
          <w:marTop w:val="0"/>
          <w:marBottom w:val="0"/>
          <w:divBdr>
            <w:top w:val="none" w:sz="0" w:space="0" w:color="auto"/>
            <w:left w:val="none" w:sz="0" w:space="0" w:color="auto"/>
            <w:bottom w:val="none" w:sz="0" w:space="0" w:color="auto"/>
            <w:right w:val="none" w:sz="0" w:space="0" w:color="auto"/>
          </w:divBdr>
        </w:div>
        <w:div w:id="2030254614">
          <w:marLeft w:val="640"/>
          <w:marRight w:val="0"/>
          <w:marTop w:val="0"/>
          <w:marBottom w:val="0"/>
          <w:divBdr>
            <w:top w:val="none" w:sz="0" w:space="0" w:color="auto"/>
            <w:left w:val="none" w:sz="0" w:space="0" w:color="auto"/>
            <w:bottom w:val="none" w:sz="0" w:space="0" w:color="auto"/>
            <w:right w:val="none" w:sz="0" w:space="0" w:color="auto"/>
          </w:divBdr>
        </w:div>
        <w:div w:id="153644650">
          <w:marLeft w:val="640"/>
          <w:marRight w:val="0"/>
          <w:marTop w:val="0"/>
          <w:marBottom w:val="0"/>
          <w:divBdr>
            <w:top w:val="none" w:sz="0" w:space="0" w:color="auto"/>
            <w:left w:val="none" w:sz="0" w:space="0" w:color="auto"/>
            <w:bottom w:val="none" w:sz="0" w:space="0" w:color="auto"/>
            <w:right w:val="none" w:sz="0" w:space="0" w:color="auto"/>
          </w:divBdr>
        </w:div>
      </w:divsChild>
    </w:div>
    <w:div w:id="347023185">
      <w:bodyDiv w:val="1"/>
      <w:marLeft w:val="0"/>
      <w:marRight w:val="0"/>
      <w:marTop w:val="0"/>
      <w:marBottom w:val="0"/>
      <w:divBdr>
        <w:top w:val="none" w:sz="0" w:space="0" w:color="auto"/>
        <w:left w:val="none" w:sz="0" w:space="0" w:color="auto"/>
        <w:bottom w:val="none" w:sz="0" w:space="0" w:color="auto"/>
        <w:right w:val="none" w:sz="0" w:space="0" w:color="auto"/>
      </w:divBdr>
    </w:div>
    <w:div w:id="438598735">
      <w:bodyDiv w:val="1"/>
      <w:marLeft w:val="0"/>
      <w:marRight w:val="0"/>
      <w:marTop w:val="0"/>
      <w:marBottom w:val="0"/>
      <w:divBdr>
        <w:top w:val="none" w:sz="0" w:space="0" w:color="auto"/>
        <w:left w:val="none" w:sz="0" w:space="0" w:color="auto"/>
        <w:bottom w:val="none" w:sz="0" w:space="0" w:color="auto"/>
        <w:right w:val="none" w:sz="0" w:space="0" w:color="auto"/>
      </w:divBdr>
    </w:div>
    <w:div w:id="446629526">
      <w:bodyDiv w:val="1"/>
      <w:marLeft w:val="0"/>
      <w:marRight w:val="0"/>
      <w:marTop w:val="0"/>
      <w:marBottom w:val="0"/>
      <w:divBdr>
        <w:top w:val="none" w:sz="0" w:space="0" w:color="auto"/>
        <w:left w:val="none" w:sz="0" w:space="0" w:color="auto"/>
        <w:bottom w:val="none" w:sz="0" w:space="0" w:color="auto"/>
        <w:right w:val="none" w:sz="0" w:space="0" w:color="auto"/>
      </w:divBdr>
    </w:div>
    <w:div w:id="450781245">
      <w:bodyDiv w:val="1"/>
      <w:marLeft w:val="0"/>
      <w:marRight w:val="0"/>
      <w:marTop w:val="0"/>
      <w:marBottom w:val="0"/>
      <w:divBdr>
        <w:top w:val="none" w:sz="0" w:space="0" w:color="auto"/>
        <w:left w:val="none" w:sz="0" w:space="0" w:color="auto"/>
        <w:bottom w:val="none" w:sz="0" w:space="0" w:color="auto"/>
        <w:right w:val="none" w:sz="0" w:space="0" w:color="auto"/>
      </w:divBdr>
    </w:div>
    <w:div w:id="482428860">
      <w:bodyDiv w:val="1"/>
      <w:marLeft w:val="0"/>
      <w:marRight w:val="0"/>
      <w:marTop w:val="0"/>
      <w:marBottom w:val="0"/>
      <w:divBdr>
        <w:top w:val="none" w:sz="0" w:space="0" w:color="auto"/>
        <w:left w:val="none" w:sz="0" w:space="0" w:color="auto"/>
        <w:bottom w:val="none" w:sz="0" w:space="0" w:color="auto"/>
        <w:right w:val="none" w:sz="0" w:space="0" w:color="auto"/>
      </w:divBdr>
    </w:div>
    <w:div w:id="563835839">
      <w:bodyDiv w:val="1"/>
      <w:marLeft w:val="0"/>
      <w:marRight w:val="0"/>
      <w:marTop w:val="0"/>
      <w:marBottom w:val="0"/>
      <w:divBdr>
        <w:top w:val="none" w:sz="0" w:space="0" w:color="auto"/>
        <w:left w:val="none" w:sz="0" w:space="0" w:color="auto"/>
        <w:bottom w:val="none" w:sz="0" w:space="0" w:color="auto"/>
        <w:right w:val="none" w:sz="0" w:space="0" w:color="auto"/>
      </w:divBdr>
      <w:divsChild>
        <w:div w:id="287207366">
          <w:marLeft w:val="640"/>
          <w:marRight w:val="0"/>
          <w:marTop w:val="0"/>
          <w:marBottom w:val="0"/>
          <w:divBdr>
            <w:top w:val="none" w:sz="0" w:space="0" w:color="auto"/>
            <w:left w:val="none" w:sz="0" w:space="0" w:color="auto"/>
            <w:bottom w:val="none" w:sz="0" w:space="0" w:color="auto"/>
            <w:right w:val="none" w:sz="0" w:space="0" w:color="auto"/>
          </w:divBdr>
        </w:div>
        <w:div w:id="612249110">
          <w:marLeft w:val="640"/>
          <w:marRight w:val="0"/>
          <w:marTop w:val="0"/>
          <w:marBottom w:val="0"/>
          <w:divBdr>
            <w:top w:val="none" w:sz="0" w:space="0" w:color="auto"/>
            <w:left w:val="none" w:sz="0" w:space="0" w:color="auto"/>
            <w:bottom w:val="none" w:sz="0" w:space="0" w:color="auto"/>
            <w:right w:val="none" w:sz="0" w:space="0" w:color="auto"/>
          </w:divBdr>
        </w:div>
        <w:div w:id="660045414">
          <w:marLeft w:val="640"/>
          <w:marRight w:val="0"/>
          <w:marTop w:val="0"/>
          <w:marBottom w:val="0"/>
          <w:divBdr>
            <w:top w:val="none" w:sz="0" w:space="0" w:color="auto"/>
            <w:left w:val="none" w:sz="0" w:space="0" w:color="auto"/>
            <w:bottom w:val="none" w:sz="0" w:space="0" w:color="auto"/>
            <w:right w:val="none" w:sz="0" w:space="0" w:color="auto"/>
          </w:divBdr>
        </w:div>
        <w:div w:id="1292784810">
          <w:marLeft w:val="640"/>
          <w:marRight w:val="0"/>
          <w:marTop w:val="0"/>
          <w:marBottom w:val="0"/>
          <w:divBdr>
            <w:top w:val="none" w:sz="0" w:space="0" w:color="auto"/>
            <w:left w:val="none" w:sz="0" w:space="0" w:color="auto"/>
            <w:bottom w:val="none" w:sz="0" w:space="0" w:color="auto"/>
            <w:right w:val="none" w:sz="0" w:space="0" w:color="auto"/>
          </w:divBdr>
        </w:div>
      </w:divsChild>
    </w:div>
    <w:div w:id="597298352">
      <w:bodyDiv w:val="1"/>
      <w:marLeft w:val="0"/>
      <w:marRight w:val="0"/>
      <w:marTop w:val="0"/>
      <w:marBottom w:val="0"/>
      <w:divBdr>
        <w:top w:val="none" w:sz="0" w:space="0" w:color="auto"/>
        <w:left w:val="none" w:sz="0" w:space="0" w:color="auto"/>
        <w:bottom w:val="none" w:sz="0" w:space="0" w:color="auto"/>
        <w:right w:val="none" w:sz="0" w:space="0" w:color="auto"/>
      </w:divBdr>
    </w:div>
    <w:div w:id="665598571">
      <w:bodyDiv w:val="1"/>
      <w:marLeft w:val="0"/>
      <w:marRight w:val="0"/>
      <w:marTop w:val="0"/>
      <w:marBottom w:val="0"/>
      <w:divBdr>
        <w:top w:val="none" w:sz="0" w:space="0" w:color="auto"/>
        <w:left w:val="none" w:sz="0" w:space="0" w:color="auto"/>
        <w:bottom w:val="none" w:sz="0" w:space="0" w:color="auto"/>
        <w:right w:val="none" w:sz="0" w:space="0" w:color="auto"/>
      </w:divBdr>
    </w:div>
    <w:div w:id="705644141">
      <w:bodyDiv w:val="1"/>
      <w:marLeft w:val="0"/>
      <w:marRight w:val="0"/>
      <w:marTop w:val="0"/>
      <w:marBottom w:val="0"/>
      <w:divBdr>
        <w:top w:val="none" w:sz="0" w:space="0" w:color="auto"/>
        <w:left w:val="none" w:sz="0" w:space="0" w:color="auto"/>
        <w:bottom w:val="none" w:sz="0" w:space="0" w:color="auto"/>
        <w:right w:val="none" w:sz="0" w:space="0" w:color="auto"/>
      </w:divBdr>
      <w:divsChild>
        <w:div w:id="888152072">
          <w:marLeft w:val="0"/>
          <w:marRight w:val="0"/>
          <w:marTop w:val="0"/>
          <w:marBottom w:val="0"/>
          <w:divBdr>
            <w:top w:val="none" w:sz="0" w:space="0" w:color="auto"/>
            <w:left w:val="none" w:sz="0" w:space="0" w:color="auto"/>
            <w:bottom w:val="none" w:sz="0" w:space="0" w:color="auto"/>
            <w:right w:val="none" w:sz="0" w:space="0" w:color="auto"/>
          </w:divBdr>
        </w:div>
        <w:div w:id="1868173607">
          <w:marLeft w:val="0"/>
          <w:marRight w:val="0"/>
          <w:marTop w:val="0"/>
          <w:marBottom w:val="0"/>
          <w:divBdr>
            <w:top w:val="none" w:sz="0" w:space="0" w:color="auto"/>
            <w:left w:val="none" w:sz="0" w:space="0" w:color="auto"/>
            <w:bottom w:val="none" w:sz="0" w:space="0" w:color="auto"/>
            <w:right w:val="none" w:sz="0" w:space="0" w:color="auto"/>
          </w:divBdr>
        </w:div>
      </w:divsChild>
    </w:div>
    <w:div w:id="739062067">
      <w:bodyDiv w:val="1"/>
      <w:marLeft w:val="0"/>
      <w:marRight w:val="0"/>
      <w:marTop w:val="0"/>
      <w:marBottom w:val="0"/>
      <w:divBdr>
        <w:top w:val="none" w:sz="0" w:space="0" w:color="auto"/>
        <w:left w:val="none" w:sz="0" w:space="0" w:color="auto"/>
        <w:bottom w:val="none" w:sz="0" w:space="0" w:color="auto"/>
        <w:right w:val="none" w:sz="0" w:space="0" w:color="auto"/>
      </w:divBdr>
      <w:divsChild>
        <w:div w:id="562758857">
          <w:marLeft w:val="547"/>
          <w:marRight w:val="0"/>
          <w:marTop w:val="163"/>
          <w:marBottom w:val="0"/>
          <w:divBdr>
            <w:top w:val="none" w:sz="0" w:space="0" w:color="auto"/>
            <w:left w:val="none" w:sz="0" w:space="0" w:color="auto"/>
            <w:bottom w:val="none" w:sz="0" w:space="0" w:color="auto"/>
            <w:right w:val="none" w:sz="0" w:space="0" w:color="auto"/>
          </w:divBdr>
        </w:div>
        <w:div w:id="2121945765">
          <w:marLeft w:val="547"/>
          <w:marRight w:val="0"/>
          <w:marTop w:val="163"/>
          <w:marBottom w:val="0"/>
          <w:divBdr>
            <w:top w:val="none" w:sz="0" w:space="0" w:color="auto"/>
            <w:left w:val="none" w:sz="0" w:space="0" w:color="auto"/>
            <w:bottom w:val="none" w:sz="0" w:space="0" w:color="auto"/>
            <w:right w:val="none" w:sz="0" w:space="0" w:color="auto"/>
          </w:divBdr>
        </w:div>
      </w:divsChild>
    </w:div>
    <w:div w:id="765928895">
      <w:bodyDiv w:val="1"/>
      <w:marLeft w:val="0"/>
      <w:marRight w:val="0"/>
      <w:marTop w:val="0"/>
      <w:marBottom w:val="0"/>
      <w:divBdr>
        <w:top w:val="none" w:sz="0" w:space="0" w:color="auto"/>
        <w:left w:val="none" w:sz="0" w:space="0" w:color="auto"/>
        <w:bottom w:val="none" w:sz="0" w:space="0" w:color="auto"/>
        <w:right w:val="none" w:sz="0" w:space="0" w:color="auto"/>
      </w:divBdr>
    </w:div>
    <w:div w:id="1181892668">
      <w:bodyDiv w:val="1"/>
      <w:marLeft w:val="0"/>
      <w:marRight w:val="0"/>
      <w:marTop w:val="0"/>
      <w:marBottom w:val="0"/>
      <w:divBdr>
        <w:top w:val="none" w:sz="0" w:space="0" w:color="auto"/>
        <w:left w:val="none" w:sz="0" w:space="0" w:color="auto"/>
        <w:bottom w:val="none" w:sz="0" w:space="0" w:color="auto"/>
        <w:right w:val="none" w:sz="0" w:space="0" w:color="auto"/>
      </w:divBdr>
    </w:div>
    <w:div w:id="1308170858">
      <w:bodyDiv w:val="1"/>
      <w:marLeft w:val="0"/>
      <w:marRight w:val="0"/>
      <w:marTop w:val="0"/>
      <w:marBottom w:val="0"/>
      <w:divBdr>
        <w:top w:val="none" w:sz="0" w:space="0" w:color="auto"/>
        <w:left w:val="none" w:sz="0" w:space="0" w:color="auto"/>
        <w:bottom w:val="none" w:sz="0" w:space="0" w:color="auto"/>
        <w:right w:val="none" w:sz="0" w:space="0" w:color="auto"/>
      </w:divBdr>
    </w:div>
    <w:div w:id="1671641924">
      <w:bodyDiv w:val="1"/>
      <w:marLeft w:val="0"/>
      <w:marRight w:val="0"/>
      <w:marTop w:val="0"/>
      <w:marBottom w:val="0"/>
      <w:divBdr>
        <w:top w:val="none" w:sz="0" w:space="0" w:color="auto"/>
        <w:left w:val="none" w:sz="0" w:space="0" w:color="auto"/>
        <w:bottom w:val="none" w:sz="0" w:space="0" w:color="auto"/>
        <w:right w:val="none" w:sz="0" w:space="0" w:color="auto"/>
      </w:divBdr>
    </w:div>
    <w:div w:id="1703360045">
      <w:bodyDiv w:val="1"/>
      <w:marLeft w:val="0"/>
      <w:marRight w:val="0"/>
      <w:marTop w:val="0"/>
      <w:marBottom w:val="0"/>
      <w:divBdr>
        <w:top w:val="none" w:sz="0" w:space="0" w:color="auto"/>
        <w:left w:val="none" w:sz="0" w:space="0" w:color="auto"/>
        <w:bottom w:val="none" w:sz="0" w:space="0" w:color="auto"/>
        <w:right w:val="none" w:sz="0" w:space="0" w:color="auto"/>
      </w:divBdr>
    </w:div>
    <w:div w:id="1757288942">
      <w:bodyDiv w:val="1"/>
      <w:marLeft w:val="0"/>
      <w:marRight w:val="0"/>
      <w:marTop w:val="0"/>
      <w:marBottom w:val="0"/>
      <w:divBdr>
        <w:top w:val="none" w:sz="0" w:space="0" w:color="auto"/>
        <w:left w:val="none" w:sz="0" w:space="0" w:color="auto"/>
        <w:bottom w:val="none" w:sz="0" w:space="0" w:color="auto"/>
        <w:right w:val="none" w:sz="0" w:space="0" w:color="auto"/>
      </w:divBdr>
    </w:div>
    <w:div w:id="1764911730">
      <w:bodyDiv w:val="1"/>
      <w:marLeft w:val="0"/>
      <w:marRight w:val="0"/>
      <w:marTop w:val="0"/>
      <w:marBottom w:val="0"/>
      <w:divBdr>
        <w:top w:val="none" w:sz="0" w:space="0" w:color="auto"/>
        <w:left w:val="none" w:sz="0" w:space="0" w:color="auto"/>
        <w:bottom w:val="none" w:sz="0" w:space="0" w:color="auto"/>
        <w:right w:val="none" w:sz="0" w:space="0" w:color="auto"/>
      </w:divBdr>
      <w:divsChild>
        <w:div w:id="1929652712">
          <w:marLeft w:val="0"/>
          <w:marRight w:val="0"/>
          <w:marTop w:val="0"/>
          <w:marBottom w:val="0"/>
          <w:divBdr>
            <w:top w:val="none" w:sz="0" w:space="0" w:color="auto"/>
            <w:left w:val="none" w:sz="0" w:space="0" w:color="auto"/>
            <w:bottom w:val="none" w:sz="0" w:space="0" w:color="auto"/>
            <w:right w:val="none" w:sz="0" w:space="0" w:color="auto"/>
          </w:divBdr>
        </w:div>
      </w:divsChild>
    </w:div>
    <w:div w:id="1795321990">
      <w:bodyDiv w:val="1"/>
      <w:marLeft w:val="0"/>
      <w:marRight w:val="0"/>
      <w:marTop w:val="0"/>
      <w:marBottom w:val="0"/>
      <w:divBdr>
        <w:top w:val="none" w:sz="0" w:space="0" w:color="auto"/>
        <w:left w:val="none" w:sz="0" w:space="0" w:color="auto"/>
        <w:bottom w:val="none" w:sz="0" w:space="0" w:color="auto"/>
        <w:right w:val="none" w:sz="0" w:space="0" w:color="auto"/>
      </w:divBdr>
    </w:div>
    <w:div w:id="1797405804">
      <w:bodyDiv w:val="1"/>
      <w:marLeft w:val="0"/>
      <w:marRight w:val="0"/>
      <w:marTop w:val="0"/>
      <w:marBottom w:val="0"/>
      <w:divBdr>
        <w:top w:val="none" w:sz="0" w:space="0" w:color="auto"/>
        <w:left w:val="none" w:sz="0" w:space="0" w:color="auto"/>
        <w:bottom w:val="none" w:sz="0" w:space="0" w:color="auto"/>
        <w:right w:val="none" w:sz="0" w:space="0" w:color="auto"/>
      </w:divBdr>
    </w:div>
    <w:div w:id="1918201156">
      <w:bodyDiv w:val="1"/>
      <w:marLeft w:val="0"/>
      <w:marRight w:val="0"/>
      <w:marTop w:val="0"/>
      <w:marBottom w:val="0"/>
      <w:divBdr>
        <w:top w:val="none" w:sz="0" w:space="0" w:color="auto"/>
        <w:left w:val="none" w:sz="0" w:space="0" w:color="auto"/>
        <w:bottom w:val="none" w:sz="0" w:space="0" w:color="auto"/>
        <w:right w:val="none" w:sz="0" w:space="0" w:color="auto"/>
      </w:divBdr>
    </w:div>
    <w:div w:id="1934170147">
      <w:bodyDiv w:val="1"/>
      <w:marLeft w:val="0"/>
      <w:marRight w:val="0"/>
      <w:marTop w:val="0"/>
      <w:marBottom w:val="0"/>
      <w:divBdr>
        <w:top w:val="none" w:sz="0" w:space="0" w:color="auto"/>
        <w:left w:val="none" w:sz="0" w:space="0" w:color="auto"/>
        <w:bottom w:val="none" w:sz="0" w:space="0" w:color="auto"/>
        <w:right w:val="none" w:sz="0" w:space="0" w:color="auto"/>
      </w:divBdr>
    </w:div>
    <w:div w:id="2071147189">
      <w:bodyDiv w:val="1"/>
      <w:marLeft w:val="0"/>
      <w:marRight w:val="0"/>
      <w:marTop w:val="0"/>
      <w:marBottom w:val="0"/>
      <w:divBdr>
        <w:top w:val="none" w:sz="0" w:space="0" w:color="auto"/>
        <w:left w:val="none" w:sz="0" w:space="0" w:color="auto"/>
        <w:bottom w:val="none" w:sz="0" w:space="0" w:color="auto"/>
        <w:right w:val="none" w:sz="0" w:space="0" w:color="auto"/>
      </w:divBdr>
    </w:div>
    <w:div w:id="211871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jp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image" Target="media/image51.jpeg"/><Relationship Id="rId16" Type="http://schemas.openxmlformats.org/officeDocument/2006/relationships/footer" Target="footer5.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jpeg"/><Relationship Id="rId66" Type="http://schemas.openxmlformats.org/officeDocument/2006/relationships/image" Target="media/image49.jpeg"/><Relationship Id="rId74" Type="http://schemas.openxmlformats.org/officeDocument/2006/relationships/image" Target="media/image55.jpeg"/><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footer" Target="footer7.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jp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jpeg"/><Relationship Id="rId64" Type="http://schemas.openxmlformats.org/officeDocument/2006/relationships/image" Target="media/image47.jpeg"/><Relationship Id="rId69" Type="http://schemas.openxmlformats.org/officeDocument/2006/relationships/hyperlink" Target="mailto:rfachri.exe@gmail.com" TargetMode="Externa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3.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6.jp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jpeg"/><Relationship Id="rId20" Type="http://schemas.openxmlformats.org/officeDocument/2006/relationships/image" Target="media/image3.pn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hyperlink" Target="mailto:mawar@kemenkeu.go.id" TargetMode="External"/><Relationship Id="rId75" Type="http://schemas.openxmlformats.org/officeDocument/2006/relationships/image" Target="media/image5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jpg"/><Relationship Id="rId52" Type="http://schemas.openxmlformats.org/officeDocument/2006/relationships/image" Target="media/image35.png"/><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image" Target="media/image54.jpe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22.jpg"/><Relationship Id="rId34" Type="http://schemas.openxmlformats.org/officeDocument/2006/relationships/image" Target="media/image17.jpg"/><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2.jpeg"/><Relationship Id="rId2" Type="http://schemas.openxmlformats.org/officeDocument/2006/relationships/numbering" Target="numbering.xml"/><Relationship Id="rId29" Type="http://schemas.openxmlformats.org/officeDocument/2006/relationships/image" Target="media/image12.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55CC18-F5CB-4417-A098-F3C2D25C7651}">
  <we:reference id="wa104382081" version="1.35.0.0" store="en-US" storeType="OMEX"/>
  <we:alternateReferences>
    <we:reference id="WA104382081" version="1.35.0.0" store="" storeType="OMEX"/>
  </we:alternateReferences>
  <we:properties>
    <we:property name="MENDELEY_CITATIONS" value="[{&quot;citationID&quot;:&quot;MENDELEY_CITATION_36d46f9f-965c-493e-a6c9-43d1ce286df7&quot;,&quot;citationItems&quot;:[{&quot;id&quot;:&quot;381df151-d9bd-3651-87da-74cfbc716246&quot;,&quot;itemData&quot;:{&quot;type&quot;:&quot;article-journal&quot;,&quot;id&quot;:&quot;381df151-d9bd-3651-87da-74cfbc716246&quot;,&quot;title&quot;:&quot;Pengantar BPMN : Business Process Modeling Notation&quot;,&quot;author&quot;:[{&quot;family&quot;:&quot;Yudhanto&quot;,&quot;given&quot;:&quot;Yudho&quot;,&quot;parse-names&quot;:false,&quot;dropping-particle&quot;:&quot;&quot;,&quot;non-dropping-particle&quot;:&quot;&quot;}],&quot;container-title&quot;:&quot;IlmuKomputer.Com&quot;,&quot;issued&quot;:{&quot;date-parts&quot;:[[2016]]},&quot;page&quot;:&quot;1-8&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&quot;},{&quot;citationID&quot;:&quot;MENDELEY_CITATION_32c936fb-7b8e-4ba9-9052-1e6ef8f47227&quot;,&quot;citationItems&quot;:[{&quot;id&quot;:&quot;46684080-56c2-38c8-ba45-a4369250a129&quot;,&quot;itemData&quot;:{&quot;abstract&quot;:&quot;Entity Relationship Diagram adalah suatu model penyajian data&quot;,&quot;author&quot;:[{&quot;dropping-particle&quot;:&quot;&quot;,&quot;family&quot;:&quot;Satrio Agung W, Ari Kusyanti&quot;,&quot;given&quot;:&quot;Mahendra Data&quot;,&quot;non-dropping-particle&quot;:&quot;&quot;,&quot;parse-names&quot;:false,&quot;suffix&quot;:&quot;&quot;}],&quot;container-title&quot;:&quot;Materi Kuliah&quot;,&quot;id&quot;:&quot;46684080-56c2-38c8-ba45-a4369250a129&quot;,&quot;issued&quot;:{&quot;date-parts&quot;:[[&quot;2011&quot;]]},&quot;page&quot;:&quot;2-7&quot;,&quot;title&quot;:&quot;Database Entity Relationship Diagram&quot;,&quot;type&quot;:&quot;article-journal&quot;},&quot;uris&quot;:[&quot;http://www.mendeley.com/documents/?uuid=b4b603a8-3ffc-4abc-99c0-e7656d284dd6&quot;],&quot;isTemporary&quot;:false,&quot;legacyDesktopId&quot;:&quot;b4b603a8-3ffc-4abc-99c0-e7656d284dd6&quot;}],&quot;properties&quot;:{&quot;noteIndex&quot;:0},&quot;isEdited&quot;:false,&quot;manualOverride&quot;:{&quot;citeprocText&quot;:&quot;[2]&quot;,&quot;isManuallyOverridden&quot;:false,&quot;manualOverrideText&quot;:&quot;&quot;},&quot;citationTag&quot;:&quot;MENDELEY_CITATION_v3_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&quot;},{&quot;citationID&quot;:&quot;MENDELEY_CITATION_b0c0a9d8-6a37-43c4-be6d-e4ac7656b42b&quot;,&quot;citationItems&quot;:[{&quot;id&quot;:&quot;9391a51f-c743-3181-97b3-94cb9a39d4ed&quot;,&quot;itemData&quot;:{&quot;type&quot;:&quot;book&quot;,&quot;id&quot;:&quot;9391a51f-c743-3181-97b3-94cb9a39d4ed&quot;,&quot;title&quot;:&quot;Analisis dan Desain Sistem Informasi&quot;,&quot;author&quot;:[{&quot;family&quot;:&quot;Yulianto&quot;,&quot;given&quot;:&quot;Ardhian Agung&quot;,&quot;parse-names&quot;:false,&quot;dropping-particle&quot;:&quot;&quot;,&quot;non-dropping-particle&quot;:&quot;&quot;},{&quot;family&quot;:&quot;Gartina&quot;,&quot;given&quot;:&quot;Inne&quot;,&quot;parse-names&quot;:false,&quot;dropping-particle&quot;:&quot;&quot;,&quot;non-dropping-particle&quot;:&quot;&quot;},{&quot;family&quot;:&quot;Astuti&quot;,&quot;given&quot;:&quot;Rini&quot;,&quot;parse-names&quot;:false,&quot;dropping-particle&quot;:&quot;&quot;,&quot;non-dropping-particle&quot;:&quot;&quot;},{&quot;family&quot;:&quot;Dewi&quot;,&quot;given&quot;:&quot;Sari&quot;,&quot;parse-names&quot;:false,&quot;dropping-particle&quot;:&quot;&quot;,&quot;non-dropping-particle&quot;:&quot;&quot;},{&quot;family&quot;:&quot;Sari&quot;,&quot;given&quot;:&quot;Siska Komala&quot;,&quot;parse-names&quot;:false,&quot;dropping-particle&quot;:&quot;&quot;,&quot;non-dropping-particle&quot;:&quot;&quot;},{&quot;family&quot;:&quot;Witanti&quot;,&quot;given&quot;:&quot;Wina&quot;,&quot;parse-names&quot;:false,&quot;dropping-particle&quot;:&quot;&quot;,&quot;non-dropping-particle&quot;:&quot;&quot;}],&quot;editor&quot;:[{&quot;family&quot;:&quot;Hendraputra&quot;,&quot;given&quot;:&quot;Ade&quot;,&quot;parse-names&quot;:false,&quot;dropping-particle&quot;:&quot;&quot;,&quot;non-dropping-particle&quot;:&quot;&quot;}],&quot;issued&quot;:{&quot;date-parts&quot;:[[2009]]},&quot;publisher-place&quot;:&quot;Bandung&quot;,&quot;publisher&quot;:&quot;Politeknik Telkom Bandung&quot;},&quot;isTemporary&quot;:false}],&quot;properties&quot;:{&quot;noteIndex&quot;:0},&quot;isEdited&quot;:false,&quot;manualOverride&quot;:{&quot;citeprocText&quot;:&quot;[3]&quot;,&quot;isManuallyOverridden&quot;:false,&quot;manualOverrideText&quot;:&quot;&quot;},&quot;citationTag&quot;:&quot;MENDELEY_CITATION_v3_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&quot;},{&quot;citationID&quot;:&quot;MENDELEY_CITATION_428babc2-5d44-4c50-b823-381e3460195c&quot;,&quot;citationItems&quot;:[{&quot;id&quot;:&quot;082a4101-24c2-3281-bdcf-125684eba226&quot;,&quot;itemData&quot;:{&quot;ISBN&quot;:&quot;9786020486222&quot;,&quot;author&quot;:[{&quot;dropping-particle&quot;:&quot;&quot;,&quot;family&quot;:&quot;Jubilee Enterprise&quot;,&quot;given&quot;:&quot;&quot;,&quot;non-dropping-particle&quot;:&quot;&quot;,&quot;parse-names&quot;:false,&quot;suffix&quot;:&quot;&quot;}],&quot;id&quot;:&quot;082a4101-24c2-3281-bdcf-125684eba226&quot;,&quot;issued&quot;:{&quot;date-parts&quot;:[[&quot;2018&quot;]]},&quot;publisher&quot;:&quot;Elex Media Computindo&quot;,&quot;publisher-place&quot;:&quot;Yogyakarta&quot;,&quot;title&quot;:&quot;HTML, PHP, dan MySQL untuk Pemula&quot;,&quot;type&quot;:&quot;book&quot;},&quot;uris&quot;:[&quot;http://www.mendeley.com/documents/?uuid=7003eb40-598d-4b6b-bb0c-0ef7a2161761&quot;],&quot;isTemporary&quot;:false,&quot;legacyDesktopId&quot;:&quot;7003eb40-598d-4b6b-bb0c-0ef7a2161761&quot;}],&quot;properties&quot;:{&quot;noteIndex&quot;:0},&quot;isEdited&quot;:false,&quot;manualOverride&quot;:{&quot;citeprocText&quot;:&quot;[4]&quot;,&quot;isManuallyOverridden&quot;:false,&quot;manualOverrideText&quot;:&quot;&quot;},&quot;citationTag&quot;:&quot;MENDELEY_CITATION_v3_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&quot;},{&quot;citationID&quot;:&quot;MENDELEY_CITATION_7685a89a-2265-444d-9889-a6ea9b407312&quot;,&quot;citationItems&quot;:[{&quot;id&quot;:&quot;082a4101-24c2-3281-bdcf-125684eba226&quot;,&quot;itemData&quot;:{&quot;ISBN&quot;:&quot;9786020486222&quot;,&quot;author&quot;:[{&quot;dropping-particle&quot;:&quot;&quot;,&quot;family&quot;:&quot;Jubilee Enterprise&quot;,&quot;given&quot;:&quot;&quot;,&quot;non-dropping-particle&quot;:&quot;&quot;,&quot;parse-names&quot;:false,&quot;suffix&quot;:&quot;&quot;}],&quot;id&quot;:&quot;082a4101-24c2-3281-bdcf-125684eba226&quot;,&quot;issued&quot;:{&quot;date-parts&quot;:[[&quot;2018&quot;]]},&quot;publisher&quot;:&quot;Elex Media Computindo&quot;,&quot;publisher-place&quot;:&quot;Yogyakarta&quot;,&quot;title&quot;:&quot;HTML, PHP, dan MySQL untuk Pemula&quot;,&quot;type&quot;:&quot;book&quot;},&quot;uris&quot;:[&quot;http://www.mendeley.com/documents/?uuid=7003eb40-598d-4b6b-bb0c-0ef7a2161761&quot;],&quot;isTemporary&quot;:false,&quot;legacyDesktopId&quot;:&quot;7003eb40-598d-4b6b-bb0c-0ef7a2161761&quot;}],&quot;properties&quot;:{&quot;noteIndex&quot;:0},&quot;isEdited&quot;:false,&quot;manualOverride&quot;:{&quot;citeprocText&quot;:&quot;[4]&quot;,&quot;isManuallyOverridden&quot;:false,&quot;manualOverrideText&quot;:&quot;&quot;},&quot;citationTag&quot;:&quot;MENDELEY_CITATION_v3_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&quot;},{&quot;citationID&quot;:&quot;MENDELEY_CITATION_27773132-90d6-4f44-b203-c83780e9d752&quot;,&quot;citationItems&quot;:[{&quot;id&quot;:&quot;082a4101-24c2-3281-bdcf-125684eba226&quot;,&quot;itemData&quot;:{&quot;ISBN&quot;:&quot;9786020486222&quot;,&quot;author&quot;:[{&quot;dropping-particle&quot;:&quot;&quot;,&quot;family&quot;:&quot;Jubilee Enterprise&quot;,&quot;given&quot;:&quot;&quot;,&quot;non-dropping-particle&quot;:&quot;&quot;,&quot;parse-names&quot;:false,&quot;suffix&quot;:&quot;&quot;}],&quot;id&quot;:&quot;082a4101-24c2-3281-bdcf-125684eba226&quot;,&quot;issued&quot;:{&quot;date-parts&quot;:[[&quot;2018&quot;]]},&quot;publisher&quot;:&quot;Elex Media Computindo&quot;,&quot;publisher-place&quot;:&quot;Yogyakarta&quot;,&quot;title&quot;:&quot;HTML, PHP, dan MySQL untuk Pemula&quot;,&quot;type&quot;:&quot;book&quot;},&quot;uris&quot;:[&quot;http://www.mendeley.com/documents/?uuid=7003eb40-598d-4b6b-bb0c-0ef7a2161761&quot;],&quot;isTemporary&quot;:false,&quot;legacyDesktopId&quot;:&quot;7003eb40-598d-4b6b-bb0c-0ef7a2161761&quot;}],&quot;properties&quot;:{&quot;noteIndex&quot;:0},&quot;isEdited&quot;:false,&quot;manualOverride&quot;:{&quot;citeprocText&quot;:&quot;[4]&quot;,&quot;isManuallyOverridden&quot;:false,&quot;manualOverrideText&quot;:&quot;&quot;},&quot;citationTag&quot;:&quot;MENDELEY_CITATION_v3_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&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JK21</b:Tag>
    <b:SourceType>InternetSite</b:SourceType>
    <b:Guid>{EE815F4C-915F-4446-A752-EBE97173DEA4}</b:Guid>
    <b:Title>Tugas dan Fungsi DJKN</b:Title>
    <b:InternetSiteTitle>Situs DJKN Kemenkeu Republik Indonesia</b:InternetSiteTitle>
    <b:Year>2021</b:Year>
    <b:Month>April</b:Month>
    <b:Day>2021</b:Day>
    <b:URL>https://www.djkn.kemenkeu.go.id/page/2924/Tugas-dan-Fungsi-DJKN.html</b:URL>
    <b:Author>
      <b:Author>
        <b:NameList>
          <b:Person>
            <b:Last>DJKN</b:Last>
          </b:Person>
        </b:NameList>
      </b:Author>
    </b:Author>
    <b:RefOrder>1</b:RefOrder>
  </b:Source>
  <b:Source>
    <b:Tag>Jub18</b:Tag>
    <b:SourceType>Book</b:SourceType>
    <b:Guid>{6AB4B8BD-4521-42B3-B3B7-DE7B18A9BC54}</b:Guid>
    <b:Title>HTML, PHP, dan MySQL untuk Pemula</b:Title>
    <b:Year>2018</b:Year>
    <b:City>Yogyakarta</b:City>
    <b:Publisher>Elex Media Komputindo</b:Publisher>
    <b:CountryRegion>Indonesia</b:CountryRegion>
    <b:Author>
      <b:Author>
        <b:Corporate>Jubilee Enterprise</b:Corporate>
      </b:Author>
    </b:Author>
    <b:RefOrder>2</b:RefOrder>
  </b:Source>
</b:Sources>
</file>

<file path=customXml/itemProps1.xml><?xml version="1.0" encoding="utf-8"?>
<ds:datastoreItem xmlns:ds="http://schemas.openxmlformats.org/officeDocument/2006/customXml" ds:itemID="{52A1EF56-1CA9-4DFE-9C82-F7D52BC78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87</Pages>
  <Words>11981</Words>
  <Characters>6829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Politeknik Telkom</Company>
  <LinksUpToDate>false</LinksUpToDate>
  <CharactersWithSpaces>80114</CharactersWithSpaces>
  <SharedDoc>false</SharedDoc>
  <HLinks>
    <vt:vector size="228" baseType="variant">
      <vt:variant>
        <vt:i4>1835057</vt:i4>
      </vt:variant>
      <vt:variant>
        <vt:i4>233</vt:i4>
      </vt:variant>
      <vt:variant>
        <vt:i4>0</vt:i4>
      </vt:variant>
      <vt:variant>
        <vt:i4>5</vt:i4>
      </vt:variant>
      <vt:variant>
        <vt:lpwstr/>
      </vt:variant>
      <vt:variant>
        <vt:lpwstr>_Toc375653294</vt:lpwstr>
      </vt:variant>
      <vt:variant>
        <vt:i4>1835057</vt:i4>
      </vt:variant>
      <vt:variant>
        <vt:i4>227</vt:i4>
      </vt:variant>
      <vt:variant>
        <vt:i4>0</vt:i4>
      </vt:variant>
      <vt:variant>
        <vt:i4>5</vt:i4>
      </vt:variant>
      <vt:variant>
        <vt:lpwstr/>
      </vt:variant>
      <vt:variant>
        <vt:lpwstr>_Toc375653293</vt:lpwstr>
      </vt:variant>
      <vt:variant>
        <vt:i4>1900593</vt:i4>
      </vt:variant>
      <vt:variant>
        <vt:i4>218</vt:i4>
      </vt:variant>
      <vt:variant>
        <vt:i4>0</vt:i4>
      </vt:variant>
      <vt:variant>
        <vt:i4>5</vt:i4>
      </vt:variant>
      <vt:variant>
        <vt:lpwstr/>
      </vt:variant>
      <vt:variant>
        <vt:lpwstr>_Toc375653284</vt:lpwstr>
      </vt:variant>
      <vt:variant>
        <vt:i4>1900593</vt:i4>
      </vt:variant>
      <vt:variant>
        <vt:i4>209</vt:i4>
      </vt:variant>
      <vt:variant>
        <vt:i4>0</vt:i4>
      </vt:variant>
      <vt:variant>
        <vt:i4>5</vt:i4>
      </vt:variant>
      <vt:variant>
        <vt:lpwstr/>
      </vt:variant>
      <vt:variant>
        <vt:lpwstr>_Toc375653280</vt:lpwstr>
      </vt:variant>
      <vt:variant>
        <vt:i4>2031667</vt:i4>
      </vt:variant>
      <vt:variant>
        <vt:i4>200</vt:i4>
      </vt:variant>
      <vt:variant>
        <vt:i4>0</vt:i4>
      </vt:variant>
      <vt:variant>
        <vt:i4>5</vt:i4>
      </vt:variant>
      <vt:variant>
        <vt:lpwstr/>
      </vt:variant>
      <vt:variant>
        <vt:lpwstr>_Toc50444965</vt:lpwstr>
      </vt:variant>
      <vt:variant>
        <vt:i4>1966131</vt:i4>
      </vt:variant>
      <vt:variant>
        <vt:i4>194</vt:i4>
      </vt:variant>
      <vt:variant>
        <vt:i4>0</vt:i4>
      </vt:variant>
      <vt:variant>
        <vt:i4>5</vt:i4>
      </vt:variant>
      <vt:variant>
        <vt:lpwstr/>
      </vt:variant>
      <vt:variant>
        <vt:lpwstr>_Toc50444964</vt:lpwstr>
      </vt:variant>
      <vt:variant>
        <vt:i4>1638451</vt:i4>
      </vt:variant>
      <vt:variant>
        <vt:i4>188</vt:i4>
      </vt:variant>
      <vt:variant>
        <vt:i4>0</vt:i4>
      </vt:variant>
      <vt:variant>
        <vt:i4>5</vt:i4>
      </vt:variant>
      <vt:variant>
        <vt:lpwstr/>
      </vt:variant>
      <vt:variant>
        <vt:lpwstr>_Toc50444963</vt:lpwstr>
      </vt:variant>
      <vt:variant>
        <vt:i4>1572915</vt:i4>
      </vt:variant>
      <vt:variant>
        <vt:i4>182</vt:i4>
      </vt:variant>
      <vt:variant>
        <vt:i4>0</vt:i4>
      </vt:variant>
      <vt:variant>
        <vt:i4>5</vt:i4>
      </vt:variant>
      <vt:variant>
        <vt:lpwstr/>
      </vt:variant>
      <vt:variant>
        <vt:lpwstr>_Toc50444962</vt:lpwstr>
      </vt:variant>
      <vt:variant>
        <vt:i4>1703987</vt:i4>
      </vt:variant>
      <vt:variant>
        <vt:i4>176</vt:i4>
      </vt:variant>
      <vt:variant>
        <vt:i4>0</vt:i4>
      </vt:variant>
      <vt:variant>
        <vt:i4>5</vt:i4>
      </vt:variant>
      <vt:variant>
        <vt:lpwstr/>
      </vt:variant>
      <vt:variant>
        <vt:lpwstr>_Toc50444960</vt:lpwstr>
      </vt:variant>
      <vt:variant>
        <vt:i4>1245232</vt:i4>
      </vt:variant>
      <vt:variant>
        <vt:i4>170</vt:i4>
      </vt:variant>
      <vt:variant>
        <vt:i4>0</vt:i4>
      </vt:variant>
      <vt:variant>
        <vt:i4>5</vt:i4>
      </vt:variant>
      <vt:variant>
        <vt:lpwstr/>
      </vt:variant>
      <vt:variant>
        <vt:lpwstr>_Toc50444959</vt:lpwstr>
      </vt:variant>
      <vt:variant>
        <vt:i4>1179696</vt:i4>
      </vt:variant>
      <vt:variant>
        <vt:i4>164</vt:i4>
      </vt:variant>
      <vt:variant>
        <vt:i4>0</vt:i4>
      </vt:variant>
      <vt:variant>
        <vt:i4>5</vt:i4>
      </vt:variant>
      <vt:variant>
        <vt:lpwstr/>
      </vt:variant>
      <vt:variant>
        <vt:lpwstr>_Toc50444958</vt:lpwstr>
      </vt:variant>
      <vt:variant>
        <vt:i4>1835056</vt:i4>
      </vt:variant>
      <vt:variant>
        <vt:i4>158</vt:i4>
      </vt:variant>
      <vt:variant>
        <vt:i4>0</vt:i4>
      </vt:variant>
      <vt:variant>
        <vt:i4>5</vt:i4>
      </vt:variant>
      <vt:variant>
        <vt:lpwstr/>
      </vt:variant>
      <vt:variant>
        <vt:lpwstr>_Toc50444956</vt:lpwstr>
      </vt:variant>
      <vt:variant>
        <vt:i4>2031664</vt:i4>
      </vt:variant>
      <vt:variant>
        <vt:i4>152</vt:i4>
      </vt:variant>
      <vt:variant>
        <vt:i4>0</vt:i4>
      </vt:variant>
      <vt:variant>
        <vt:i4>5</vt:i4>
      </vt:variant>
      <vt:variant>
        <vt:lpwstr/>
      </vt:variant>
      <vt:variant>
        <vt:lpwstr>_Toc50444955</vt:lpwstr>
      </vt:variant>
      <vt:variant>
        <vt:i4>1966128</vt:i4>
      </vt:variant>
      <vt:variant>
        <vt:i4>146</vt:i4>
      </vt:variant>
      <vt:variant>
        <vt:i4>0</vt:i4>
      </vt:variant>
      <vt:variant>
        <vt:i4>5</vt:i4>
      </vt:variant>
      <vt:variant>
        <vt:lpwstr/>
      </vt:variant>
      <vt:variant>
        <vt:lpwstr>_Toc50444954</vt:lpwstr>
      </vt:variant>
      <vt:variant>
        <vt:i4>1638448</vt:i4>
      </vt:variant>
      <vt:variant>
        <vt:i4>140</vt:i4>
      </vt:variant>
      <vt:variant>
        <vt:i4>0</vt:i4>
      </vt:variant>
      <vt:variant>
        <vt:i4>5</vt:i4>
      </vt:variant>
      <vt:variant>
        <vt:lpwstr/>
      </vt:variant>
      <vt:variant>
        <vt:lpwstr>_Toc50444953</vt:lpwstr>
      </vt:variant>
      <vt:variant>
        <vt:i4>1572912</vt:i4>
      </vt:variant>
      <vt:variant>
        <vt:i4>134</vt:i4>
      </vt:variant>
      <vt:variant>
        <vt:i4>0</vt:i4>
      </vt:variant>
      <vt:variant>
        <vt:i4>5</vt:i4>
      </vt:variant>
      <vt:variant>
        <vt:lpwstr/>
      </vt:variant>
      <vt:variant>
        <vt:lpwstr>_Toc50444952</vt:lpwstr>
      </vt:variant>
      <vt:variant>
        <vt:i4>1769520</vt:i4>
      </vt:variant>
      <vt:variant>
        <vt:i4>128</vt:i4>
      </vt:variant>
      <vt:variant>
        <vt:i4>0</vt:i4>
      </vt:variant>
      <vt:variant>
        <vt:i4>5</vt:i4>
      </vt:variant>
      <vt:variant>
        <vt:lpwstr/>
      </vt:variant>
      <vt:variant>
        <vt:lpwstr>_Toc50444951</vt:lpwstr>
      </vt:variant>
      <vt:variant>
        <vt:i4>1703984</vt:i4>
      </vt:variant>
      <vt:variant>
        <vt:i4>122</vt:i4>
      </vt:variant>
      <vt:variant>
        <vt:i4>0</vt:i4>
      </vt:variant>
      <vt:variant>
        <vt:i4>5</vt:i4>
      </vt:variant>
      <vt:variant>
        <vt:lpwstr/>
      </vt:variant>
      <vt:variant>
        <vt:lpwstr>_Toc50444950</vt:lpwstr>
      </vt:variant>
      <vt:variant>
        <vt:i4>1245233</vt:i4>
      </vt:variant>
      <vt:variant>
        <vt:i4>116</vt:i4>
      </vt:variant>
      <vt:variant>
        <vt:i4>0</vt:i4>
      </vt:variant>
      <vt:variant>
        <vt:i4>5</vt:i4>
      </vt:variant>
      <vt:variant>
        <vt:lpwstr/>
      </vt:variant>
      <vt:variant>
        <vt:lpwstr>_Toc50444949</vt:lpwstr>
      </vt:variant>
      <vt:variant>
        <vt:i4>1179697</vt:i4>
      </vt:variant>
      <vt:variant>
        <vt:i4>110</vt:i4>
      </vt:variant>
      <vt:variant>
        <vt:i4>0</vt:i4>
      </vt:variant>
      <vt:variant>
        <vt:i4>5</vt:i4>
      </vt:variant>
      <vt:variant>
        <vt:lpwstr/>
      </vt:variant>
      <vt:variant>
        <vt:lpwstr>_Toc50444948</vt:lpwstr>
      </vt:variant>
      <vt:variant>
        <vt:i4>1835057</vt:i4>
      </vt:variant>
      <vt:variant>
        <vt:i4>104</vt:i4>
      </vt:variant>
      <vt:variant>
        <vt:i4>0</vt:i4>
      </vt:variant>
      <vt:variant>
        <vt:i4>5</vt:i4>
      </vt:variant>
      <vt:variant>
        <vt:lpwstr/>
      </vt:variant>
      <vt:variant>
        <vt:lpwstr>_Toc50444946</vt:lpwstr>
      </vt:variant>
      <vt:variant>
        <vt:i4>2031665</vt:i4>
      </vt:variant>
      <vt:variant>
        <vt:i4>98</vt:i4>
      </vt:variant>
      <vt:variant>
        <vt:i4>0</vt:i4>
      </vt:variant>
      <vt:variant>
        <vt:i4>5</vt:i4>
      </vt:variant>
      <vt:variant>
        <vt:lpwstr/>
      </vt:variant>
      <vt:variant>
        <vt:lpwstr>_Toc50444945</vt:lpwstr>
      </vt:variant>
      <vt:variant>
        <vt:i4>1966129</vt:i4>
      </vt:variant>
      <vt:variant>
        <vt:i4>92</vt:i4>
      </vt:variant>
      <vt:variant>
        <vt:i4>0</vt:i4>
      </vt:variant>
      <vt:variant>
        <vt:i4>5</vt:i4>
      </vt:variant>
      <vt:variant>
        <vt:lpwstr/>
      </vt:variant>
      <vt:variant>
        <vt:lpwstr>_Toc50444944</vt:lpwstr>
      </vt:variant>
      <vt:variant>
        <vt:i4>1572913</vt:i4>
      </vt:variant>
      <vt:variant>
        <vt:i4>86</vt:i4>
      </vt:variant>
      <vt:variant>
        <vt:i4>0</vt:i4>
      </vt:variant>
      <vt:variant>
        <vt:i4>5</vt:i4>
      </vt:variant>
      <vt:variant>
        <vt:lpwstr/>
      </vt:variant>
      <vt:variant>
        <vt:lpwstr>_Toc50444942</vt:lpwstr>
      </vt:variant>
      <vt:variant>
        <vt:i4>1769521</vt:i4>
      </vt:variant>
      <vt:variant>
        <vt:i4>80</vt:i4>
      </vt:variant>
      <vt:variant>
        <vt:i4>0</vt:i4>
      </vt:variant>
      <vt:variant>
        <vt:i4>5</vt:i4>
      </vt:variant>
      <vt:variant>
        <vt:lpwstr/>
      </vt:variant>
      <vt:variant>
        <vt:lpwstr>_Toc50444941</vt:lpwstr>
      </vt:variant>
      <vt:variant>
        <vt:i4>1703985</vt:i4>
      </vt:variant>
      <vt:variant>
        <vt:i4>74</vt:i4>
      </vt:variant>
      <vt:variant>
        <vt:i4>0</vt:i4>
      </vt:variant>
      <vt:variant>
        <vt:i4>5</vt:i4>
      </vt:variant>
      <vt:variant>
        <vt:lpwstr/>
      </vt:variant>
      <vt:variant>
        <vt:lpwstr>_Toc50444940</vt:lpwstr>
      </vt:variant>
      <vt:variant>
        <vt:i4>1245238</vt:i4>
      </vt:variant>
      <vt:variant>
        <vt:i4>68</vt:i4>
      </vt:variant>
      <vt:variant>
        <vt:i4>0</vt:i4>
      </vt:variant>
      <vt:variant>
        <vt:i4>5</vt:i4>
      </vt:variant>
      <vt:variant>
        <vt:lpwstr/>
      </vt:variant>
      <vt:variant>
        <vt:lpwstr>_Toc50444939</vt:lpwstr>
      </vt:variant>
      <vt:variant>
        <vt:i4>1179702</vt:i4>
      </vt:variant>
      <vt:variant>
        <vt:i4>62</vt:i4>
      </vt:variant>
      <vt:variant>
        <vt:i4>0</vt:i4>
      </vt:variant>
      <vt:variant>
        <vt:i4>5</vt:i4>
      </vt:variant>
      <vt:variant>
        <vt:lpwstr/>
      </vt:variant>
      <vt:variant>
        <vt:lpwstr>_Toc50444938</vt:lpwstr>
      </vt:variant>
      <vt:variant>
        <vt:i4>1900598</vt:i4>
      </vt:variant>
      <vt:variant>
        <vt:i4>56</vt:i4>
      </vt:variant>
      <vt:variant>
        <vt:i4>0</vt:i4>
      </vt:variant>
      <vt:variant>
        <vt:i4>5</vt:i4>
      </vt:variant>
      <vt:variant>
        <vt:lpwstr/>
      </vt:variant>
      <vt:variant>
        <vt:lpwstr>_Toc50444937</vt:lpwstr>
      </vt:variant>
      <vt:variant>
        <vt:i4>1835062</vt:i4>
      </vt:variant>
      <vt:variant>
        <vt:i4>50</vt:i4>
      </vt:variant>
      <vt:variant>
        <vt:i4>0</vt:i4>
      </vt:variant>
      <vt:variant>
        <vt:i4>5</vt:i4>
      </vt:variant>
      <vt:variant>
        <vt:lpwstr/>
      </vt:variant>
      <vt:variant>
        <vt:lpwstr>_Toc50444936</vt:lpwstr>
      </vt:variant>
      <vt:variant>
        <vt:i4>2031670</vt:i4>
      </vt:variant>
      <vt:variant>
        <vt:i4>44</vt:i4>
      </vt:variant>
      <vt:variant>
        <vt:i4>0</vt:i4>
      </vt:variant>
      <vt:variant>
        <vt:i4>5</vt:i4>
      </vt:variant>
      <vt:variant>
        <vt:lpwstr/>
      </vt:variant>
      <vt:variant>
        <vt:lpwstr>_Toc50444935</vt:lpwstr>
      </vt:variant>
      <vt:variant>
        <vt:i4>1966134</vt:i4>
      </vt:variant>
      <vt:variant>
        <vt:i4>38</vt:i4>
      </vt:variant>
      <vt:variant>
        <vt:i4>0</vt:i4>
      </vt:variant>
      <vt:variant>
        <vt:i4>5</vt:i4>
      </vt:variant>
      <vt:variant>
        <vt:lpwstr/>
      </vt:variant>
      <vt:variant>
        <vt:lpwstr>_Toc50444934</vt:lpwstr>
      </vt:variant>
      <vt:variant>
        <vt:i4>1638454</vt:i4>
      </vt:variant>
      <vt:variant>
        <vt:i4>32</vt:i4>
      </vt:variant>
      <vt:variant>
        <vt:i4>0</vt:i4>
      </vt:variant>
      <vt:variant>
        <vt:i4>5</vt:i4>
      </vt:variant>
      <vt:variant>
        <vt:lpwstr/>
      </vt:variant>
      <vt:variant>
        <vt:lpwstr>_Toc50444933</vt:lpwstr>
      </vt:variant>
      <vt:variant>
        <vt:i4>1572918</vt:i4>
      </vt:variant>
      <vt:variant>
        <vt:i4>26</vt:i4>
      </vt:variant>
      <vt:variant>
        <vt:i4>0</vt:i4>
      </vt:variant>
      <vt:variant>
        <vt:i4>5</vt:i4>
      </vt:variant>
      <vt:variant>
        <vt:lpwstr/>
      </vt:variant>
      <vt:variant>
        <vt:lpwstr>_Toc50444932</vt:lpwstr>
      </vt:variant>
      <vt:variant>
        <vt:i4>1769526</vt:i4>
      </vt:variant>
      <vt:variant>
        <vt:i4>20</vt:i4>
      </vt:variant>
      <vt:variant>
        <vt:i4>0</vt:i4>
      </vt:variant>
      <vt:variant>
        <vt:i4>5</vt:i4>
      </vt:variant>
      <vt:variant>
        <vt:lpwstr/>
      </vt:variant>
      <vt:variant>
        <vt:lpwstr>_Toc50444931</vt:lpwstr>
      </vt:variant>
      <vt:variant>
        <vt:i4>1703990</vt:i4>
      </vt:variant>
      <vt:variant>
        <vt:i4>14</vt:i4>
      </vt:variant>
      <vt:variant>
        <vt:i4>0</vt:i4>
      </vt:variant>
      <vt:variant>
        <vt:i4>5</vt:i4>
      </vt:variant>
      <vt:variant>
        <vt:lpwstr/>
      </vt:variant>
      <vt:variant>
        <vt:lpwstr>_Toc50444930</vt:lpwstr>
      </vt:variant>
      <vt:variant>
        <vt:i4>1245239</vt:i4>
      </vt:variant>
      <vt:variant>
        <vt:i4>8</vt:i4>
      </vt:variant>
      <vt:variant>
        <vt:i4>0</vt:i4>
      </vt:variant>
      <vt:variant>
        <vt:i4>5</vt:i4>
      </vt:variant>
      <vt:variant>
        <vt:lpwstr/>
      </vt:variant>
      <vt:variant>
        <vt:lpwstr>_Toc50444929</vt:lpwstr>
      </vt:variant>
      <vt:variant>
        <vt:i4>1179703</vt:i4>
      </vt:variant>
      <vt:variant>
        <vt:i4>2</vt:i4>
      </vt:variant>
      <vt:variant>
        <vt:i4>0</vt:i4>
      </vt:variant>
      <vt:variant>
        <vt:i4>5</vt:i4>
      </vt:variant>
      <vt:variant>
        <vt:lpwstr/>
      </vt:variant>
      <vt:variant>
        <vt:lpwstr>_Toc504449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a</dc:creator>
  <cp:keywords/>
  <cp:lastModifiedBy>REGGI FACHRI</cp:lastModifiedBy>
  <cp:revision>106</cp:revision>
  <cp:lastPrinted>2022-03-08T13:10:00Z</cp:lastPrinted>
  <dcterms:created xsi:type="dcterms:W3CDTF">2022-07-01T04:46:00Z</dcterms:created>
  <dcterms:modified xsi:type="dcterms:W3CDTF">2022-07-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2cce5a-9b60-389a-a5f5-5595d76d1d84</vt:lpwstr>
  </property>
  <property fmtid="{D5CDD505-2E9C-101B-9397-08002B2CF9AE}" pid="24" name="Mendeley Citation Style_1">
    <vt:lpwstr>http://www.zotero.org/styles/ieee</vt:lpwstr>
  </property>
</Properties>
</file>